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966A9F"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r w:rsidRPr="005F35E5">
        <w:rPr>
          <w:rFonts w:ascii="Arial" w:hAnsi="Arial" w:cs="Arial"/>
          <w:noProof/>
          <w:color w:val="FF0000"/>
          <w:lang w:eastAsia="en-GB"/>
        </w:rPr>
        <w:drawing>
          <wp:anchor distT="0" distB="0" distL="114300" distR="114300" simplePos="0" relativeHeight="251658253" behindDoc="0" locked="0" layoutInCell="1" allowOverlap="1" wp14:anchorId="7E020430" wp14:editId="2E6797B4">
            <wp:simplePos x="0" y="0"/>
            <wp:positionH relativeFrom="column">
              <wp:posOffset>3796637</wp:posOffset>
            </wp:positionH>
            <wp:positionV relativeFrom="paragraph">
              <wp:posOffset>323</wp:posOffset>
            </wp:positionV>
            <wp:extent cx="2405380" cy="1053465"/>
            <wp:effectExtent l="0" t="0" r="0" b="0"/>
            <wp:wrapSquare wrapText="bothSides"/>
            <wp:docPr id="774456495" name="Picture 774456495"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mputer screen shot of a computer&#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405380" cy="1053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852F74"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694CD946"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4438528F"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3FC402A7" w14:textId="77777777" w:rsidR="00723043" w:rsidRPr="009B46FA" w:rsidRDefault="00723043" w:rsidP="00723043"/>
    <w:p w14:paraId="5DA69E2D" w14:textId="77777777" w:rsidR="00723043" w:rsidRDefault="00723043" w:rsidP="00723043">
      <w:pPr>
        <w:pStyle w:val="TOCHeading"/>
        <w:spacing w:line="480" w:lineRule="auto"/>
        <w:jc w:val="center"/>
        <w:rPr>
          <w:sz w:val="44"/>
          <w:szCs w:val="44"/>
        </w:rPr>
      </w:pPr>
      <w:r w:rsidRPr="008B0B77">
        <w:rPr>
          <w:sz w:val="44"/>
          <w:szCs w:val="44"/>
        </w:rPr>
        <w:t>Smart Receipt Management and Extraction</w:t>
      </w:r>
    </w:p>
    <w:p w14:paraId="5C0F188F" w14:textId="1DBE5C8F" w:rsidR="00723043" w:rsidRPr="003B3ECE" w:rsidRDefault="00EE1CC8" w:rsidP="00723043">
      <w:pPr>
        <w:pStyle w:val="TOCHeading"/>
        <w:spacing w:line="480" w:lineRule="auto"/>
        <w:jc w:val="center"/>
        <w:rPr>
          <w:sz w:val="44"/>
          <w:szCs w:val="44"/>
        </w:rPr>
      </w:pPr>
      <w:r>
        <w:rPr>
          <w:sz w:val="44"/>
          <w:szCs w:val="44"/>
        </w:rPr>
        <w:t xml:space="preserve">Final </w:t>
      </w:r>
      <w:r w:rsidR="00723043">
        <w:rPr>
          <w:sz w:val="44"/>
          <w:szCs w:val="44"/>
        </w:rPr>
        <w:t>Report</w:t>
      </w:r>
    </w:p>
    <w:p w14:paraId="2F9A8BC9" w14:textId="77777777" w:rsidR="00EE1CC8" w:rsidRPr="008B0B77" w:rsidRDefault="00EE1CC8" w:rsidP="00723043">
      <w:pPr>
        <w:spacing w:line="480" w:lineRule="auto"/>
        <w:rPr>
          <w:color w:val="0F4761" w:themeColor="accent1" w:themeShade="BF"/>
        </w:rPr>
      </w:pPr>
    </w:p>
    <w:p w14:paraId="65E52A13" w14:textId="77777777" w:rsidR="00723043" w:rsidRPr="008B0B77" w:rsidRDefault="00723043" w:rsidP="00723043">
      <w:pPr>
        <w:spacing w:line="276" w:lineRule="auto"/>
        <w:jc w:val="center"/>
        <w:rPr>
          <w:color w:val="0F4761" w:themeColor="accent1" w:themeShade="BF"/>
          <w:sz w:val="32"/>
          <w:szCs w:val="32"/>
        </w:rPr>
      </w:pPr>
      <w:r w:rsidRPr="008B0B77">
        <w:rPr>
          <w:color w:val="0F4761" w:themeColor="accent1" w:themeShade="BF"/>
          <w:sz w:val="32"/>
          <w:szCs w:val="32"/>
        </w:rPr>
        <w:t>M00843707</w:t>
      </w:r>
    </w:p>
    <w:p w14:paraId="238BF9EA" w14:textId="77777777" w:rsidR="00723043" w:rsidRDefault="00723043" w:rsidP="00723043">
      <w:pPr>
        <w:spacing w:line="276" w:lineRule="auto"/>
        <w:jc w:val="center"/>
        <w:rPr>
          <w:color w:val="0F4761" w:themeColor="accent1" w:themeShade="BF"/>
          <w:sz w:val="32"/>
          <w:szCs w:val="32"/>
        </w:rPr>
      </w:pPr>
      <w:r w:rsidRPr="008B0B77">
        <w:rPr>
          <w:color w:val="0F4761" w:themeColor="accent1" w:themeShade="BF"/>
          <w:sz w:val="32"/>
          <w:szCs w:val="32"/>
        </w:rPr>
        <w:t>Damien Maujean</w:t>
      </w:r>
    </w:p>
    <w:p w14:paraId="4BFF45C5" w14:textId="44277C24" w:rsidR="00723043" w:rsidRPr="008B0B77" w:rsidRDefault="00B93CDC" w:rsidP="00723043">
      <w:pPr>
        <w:spacing w:line="480" w:lineRule="auto"/>
        <w:jc w:val="center"/>
        <w:rPr>
          <w:color w:val="0F4761" w:themeColor="accent1" w:themeShade="BF"/>
          <w:sz w:val="32"/>
          <w:szCs w:val="32"/>
        </w:rPr>
      </w:pPr>
      <w:r>
        <w:rPr>
          <w:color w:val="0F4761" w:themeColor="accent1" w:themeShade="BF"/>
          <w:sz w:val="32"/>
          <w:szCs w:val="32"/>
        </w:rPr>
        <w:t>28</w:t>
      </w:r>
      <w:r w:rsidR="00723043" w:rsidRPr="008B0B77">
        <w:rPr>
          <w:color w:val="0F4761" w:themeColor="accent1" w:themeShade="BF"/>
          <w:sz w:val="32"/>
          <w:szCs w:val="32"/>
        </w:rPr>
        <w:t xml:space="preserve"> </w:t>
      </w:r>
      <w:r w:rsidR="007C2134">
        <w:rPr>
          <w:color w:val="0F4761" w:themeColor="accent1" w:themeShade="BF"/>
          <w:sz w:val="32"/>
          <w:szCs w:val="32"/>
        </w:rPr>
        <w:t xml:space="preserve">APRIL </w:t>
      </w:r>
      <w:r w:rsidR="00723043" w:rsidRPr="008B0B77">
        <w:rPr>
          <w:color w:val="0F4761" w:themeColor="accent1" w:themeShade="BF"/>
          <w:sz w:val="32"/>
          <w:szCs w:val="32"/>
        </w:rPr>
        <w:t>202</w:t>
      </w:r>
      <w:r w:rsidR="00723043">
        <w:rPr>
          <w:color w:val="0F4761" w:themeColor="accent1" w:themeShade="BF"/>
          <w:sz w:val="32"/>
          <w:szCs w:val="32"/>
        </w:rPr>
        <w:t>4</w:t>
      </w:r>
    </w:p>
    <w:p w14:paraId="1B248683" w14:textId="77777777" w:rsidR="00723043" w:rsidRDefault="00723043" w:rsidP="00723043">
      <w:pPr>
        <w:spacing w:line="276" w:lineRule="auto"/>
        <w:jc w:val="center"/>
        <w:rPr>
          <w:color w:val="0F4761" w:themeColor="accent1" w:themeShade="BF"/>
          <w:sz w:val="32"/>
          <w:szCs w:val="32"/>
        </w:rPr>
      </w:pPr>
    </w:p>
    <w:p w14:paraId="4A93FC56" w14:textId="77777777" w:rsidR="00EE1CC8" w:rsidRDefault="00EE1CC8" w:rsidP="00723043">
      <w:pPr>
        <w:spacing w:line="276" w:lineRule="auto"/>
        <w:jc w:val="center"/>
        <w:rPr>
          <w:color w:val="0F4761" w:themeColor="accent1" w:themeShade="BF"/>
          <w:sz w:val="32"/>
          <w:szCs w:val="32"/>
        </w:rPr>
      </w:pPr>
    </w:p>
    <w:p w14:paraId="1689B543" w14:textId="77777777" w:rsidR="00EE1CC8" w:rsidRDefault="00EE1CC8" w:rsidP="00723043">
      <w:pPr>
        <w:spacing w:line="276" w:lineRule="auto"/>
        <w:jc w:val="center"/>
        <w:rPr>
          <w:color w:val="0F4761" w:themeColor="accent1" w:themeShade="BF"/>
          <w:sz w:val="32"/>
          <w:szCs w:val="32"/>
        </w:rPr>
      </w:pPr>
    </w:p>
    <w:p w14:paraId="3E6199E0" w14:textId="77777777" w:rsidR="00EE1CC8" w:rsidRDefault="00EE1CC8" w:rsidP="00723043">
      <w:pPr>
        <w:spacing w:line="276" w:lineRule="auto"/>
        <w:jc w:val="center"/>
        <w:rPr>
          <w:color w:val="0F4761" w:themeColor="accent1" w:themeShade="BF"/>
          <w:sz w:val="32"/>
          <w:szCs w:val="32"/>
        </w:rPr>
      </w:pPr>
    </w:p>
    <w:p w14:paraId="106C9882" w14:textId="77777777" w:rsidR="00EE1CC8" w:rsidRDefault="00EE1CC8" w:rsidP="00723043">
      <w:pPr>
        <w:spacing w:line="276" w:lineRule="auto"/>
        <w:jc w:val="center"/>
        <w:rPr>
          <w:color w:val="0F4761" w:themeColor="accent1" w:themeShade="BF"/>
          <w:sz w:val="32"/>
          <w:szCs w:val="32"/>
        </w:rPr>
      </w:pPr>
    </w:p>
    <w:p w14:paraId="34C648F8" w14:textId="77777777" w:rsidR="00EE1CC8" w:rsidRDefault="00EE1CC8" w:rsidP="00723043">
      <w:pPr>
        <w:spacing w:line="276" w:lineRule="auto"/>
        <w:jc w:val="center"/>
        <w:rPr>
          <w:color w:val="0F4761" w:themeColor="accent1" w:themeShade="BF"/>
          <w:sz w:val="32"/>
          <w:szCs w:val="32"/>
        </w:rPr>
      </w:pPr>
    </w:p>
    <w:p w14:paraId="6349114D" w14:textId="77777777" w:rsidR="00723043" w:rsidRDefault="00723043" w:rsidP="00723043">
      <w:pPr>
        <w:spacing w:line="276" w:lineRule="auto"/>
        <w:jc w:val="center"/>
        <w:rPr>
          <w:color w:val="0F4761" w:themeColor="accent1" w:themeShade="BF"/>
          <w:sz w:val="32"/>
          <w:szCs w:val="32"/>
        </w:rPr>
      </w:pPr>
    </w:p>
    <w:p w14:paraId="7D2B7EAF" w14:textId="77777777" w:rsidR="00723043" w:rsidRDefault="00723043" w:rsidP="00723043">
      <w:pPr>
        <w:spacing w:line="276" w:lineRule="auto"/>
        <w:jc w:val="center"/>
        <w:rPr>
          <w:color w:val="0F4761" w:themeColor="accent1" w:themeShade="BF"/>
          <w:sz w:val="32"/>
          <w:szCs w:val="32"/>
        </w:rPr>
      </w:pPr>
    </w:p>
    <w:p w14:paraId="08A7EFF8" w14:textId="77777777" w:rsidR="00723043" w:rsidRPr="008B0B77" w:rsidRDefault="00723043" w:rsidP="00723043">
      <w:pPr>
        <w:spacing w:line="276" w:lineRule="auto"/>
        <w:jc w:val="center"/>
        <w:rPr>
          <w:color w:val="0F4761" w:themeColor="accent1" w:themeShade="BF"/>
          <w:sz w:val="32"/>
          <w:szCs w:val="32"/>
        </w:rPr>
      </w:pPr>
    </w:p>
    <w:p w14:paraId="4C23349C" w14:textId="357569E4" w:rsidR="00EE1CC8" w:rsidRDefault="00723043" w:rsidP="00EE1CC8">
      <w:pPr>
        <w:spacing w:line="276" w:lineRule="auto"/>
        <w:jc w:val="center"/>
        <w:rPr>
          <w:color w:val="0F4761" w:themeColor="accent1" w:themeShade="BF"/>
          <w:sz w:val="32"/>
          <w:szCs w:val="32"/>
        </w:rPr>
      </w:pPr>
      <w:r w:rsidRPr="008B0B77">
        <w:rPr>
          <w:color w:val="0F4761" w:themeColor="accent1" w:themeShade="BF"/>
          <w:sz w:val="32"/>
          <w:szCs w:val="32"/>
        </w:rPr>
        <w:t>Supervise by</w:t>
      </w:r>
      <w:r w:rsidR="00EE1CC8">
        <w:rPr>
          <w:color w:val="0F4761" w:themeColor="accent1" w:themeShade="BF"/>
          <w:sz w:val="32"/>
          <w:szCs w:val="32"/>
        </w:rPr>
        <w:t xml:space="preserve"> </w:t>
      </w:r>
      <w:proofErr w:type="gramStart"/>
      <w:r w:rsidR="00EE1CC8">
        <w:rPr>
          <w:color w:val="0F4761" w:themeColor="accent1" w:themeShade="BF"/>
          <w:sz w:val="32"/>
          <w:szCs w:val="32"/>
        </w:rPr>
        <w:t>honorable</w:t>
      </w:r>
      <w:proofErr w:type="gramEnd"/>
    </w:p>
    <w:p w14:paraId="05FA334D" w14:textId="6A8ECD5D" w:rsidR="006E55E2" w:rsidRDefault="006E55E2" w:rsidP="00EE1CC8">
      <w:pPr>
        <w:spacing w:line="276" w:lineRule="auto"/>
        <w:jc w:val="center"/>
        <w:rPr>
          <w:color w:val="0F4761" w:themeColor="accent1" w:themeShade="BF"/>
          <w:sz w:val="32"/>
          <w:szCs w:val="32"/>
        </w:rPr>
      </w:pPr>
      <w:r w:rsidRPr="0CBBE77D">
        <w:rPr>
          <w:color w:val="0F4761" w:themeColor="accent1" w:themeShade="BF"/>
          <w:sz w:val="32"/>
          <w:szCs w:val="32"/>
        </w:rPr>
        <w:t>Nivede Issur</w:t>
      </w:r>
    </w:p>
    <w:p w14:paraId="2AF1B32D" w14:textId="54E68BFE" w:rsidR="00AE022E" w:rsidRDefault="00B66BD8">
      <w:pPr>
        <w:pStyle w:val="TOC1"/>
        <w:tabs>
          <w:tab w:val="right" w:leader="dot" w:pos="9016"/>
        </w:tabs>
        <w:rPr>
          <w:rFonts w:eastAsiaTheme="minorEastAsia"/>
          <w:b w:val="0"/>
          <w:bCs w:val="0"/>
          <w:i w:val="0"/>
          <w:iCs w:val="0"/>
          <w:noProof/>
          <w:lang w:eastAsia="en-GB"/>
        </w:rPr>
      </w:pPr>
      <w:r w:rsidRPr="00A15A8E">
        <w:rPr>
          <w:rFonts w:ascii="Arial" w:hAnsi="Arial" w:cs="Arial"/>
        </w:rPr>
        <w:lastRenderedPageBreak/>
        <w:fldChar w:fldCharType="begin"/>
      </w:r>
      <w:r w:rsidR="0CBBE77D" w:rsidRPr="0CBBE77D">
        <w:rPr>
          <w:rFonts w:ascii="Arial" w:hAnsi="Arial" w:cs="Arial"/>
        </w:rPr>
        <w:instrText xml:space="preserve"> TOC \o "1-4" \h \z \u </w:instrText>
      </w:r>
      <w:r w:rsidRPr="00A15A8E">
        <w:rPr>
          <w:rFonts w:ascii="Arial" w:hAnsi="Arial" w:cs="Arial"/>
        </w:rPr>
        <w:fldChar w:fldCharType="separate"/>
      </w:r>
      <w:hyperlink w:anchor="_Toc164604785" w:history="1">
        <w:r w:rsidR="00AE022E" w:rsidRPr="00362FC4">
          <w:rPr>
            <w:rStyle w:val="Hyperlink"/>
            <w:noProof/>
          </w:rPr>
          <w:t>Table of figure</w:t>
        </w:r>
        <w:r w:rsidR="00AE022E">
          <w:rPr>
            <w:noProof/>
            <w:webHidden/>
          </w:rPr>
          <w:tab/>
        </w:r>
        <w:r w:rsidR="00AE022E">
          <w:rPr>
            <w:noProof/>
            <w:webHidden/>
          </w:rPr>
          <w:fldChar w:fldCharType="begin"/>
        </w:r>
        <w:r w:rsidR="00AE022E">
          <w:rPr>
            <w:noProof/>
            <w:webHidden/>
          </w:rPr>
          <w:instrText xml:space="preserve"> PAGEREF _Toc164604785 \h </w:instrText>
        </w:r>
        <w:r w:rsidR="00AE022E">
          <w:rPr>
            <w:noProof/>
            <w:webHidden/>
          </w:rPr>
        </w:r>
        <w:r w:rsidR="00AE022E">
          <w:rPr>
            <w:noProof/>
            <w:webHidden/>
          </w:rPr>
          <w:fldChar w:fldCharType="separate"/>
        </w:r>
        <w:r w:rsidR="00AE022E">
          <w:rPr>
            <w:noProof/>
            <w:webHidden/>
          </w:rPr>
          <w:t>3</w:t>
        </w:r>
        <w:r w:rsidR="00AE022E">
          <w:rPr>
            <w:noProof/>
            <w:webHidden/>
          </w:rPr>
          <w:fldChar w:fldCharType="end"/>
        </w:r>
      </w:hyperlink>
    </w:p>
    <w:p w14:paraId="15738BDC" w14:textId="2ED64CBE" w:rsidR="00AE022E" w:rsidRDefault="00000000">
      <w:pPr>
        <w:pStyle w:val="TOC1"/>
        <w:tabs>
          <w:tab w:val="right" w:leader="dot" w:pos="9016"/>
        </w:tabs>
        <w:rPr>
          <w:rFonts w:eastAsiaTheme="minorEastAsia"/>
          <w:b w:val="0"/>
          <w:bCs w:val="0"/>
          <w:i w:val="0"/>
          <w:iCs w:val="0"/>
          <w:noProof/>
          <w:lang w:eastAsia="en-GB"/>
        </w:rPr>
      </w:pPr>
      <w:hyperlink w:anchor="_Toc164604786" w:history="1">
        <w:r w:rsidR="00AE022E" w:rsidRPr="00362FC4">
          <w:rPr>
            <w:rStyle w:val="Hyperlink"/>
            <w:noProof/>
          </w:rPr>
          <w:t>Abstract</w:t>
        </w:r>
        <w:r w:rsidR="00AE022E">
          <w:rPr>
            <w:noProof/>
            <w:webHidden/>
          </w:rPr>
          <w:tab/>
        </w:r>
        <w:r w:rsidR="00AE022E">
          <w:rPr>
            <w:noProof/>
            <w:webHidden/>
          </w:rPr>
          <w:fldChar w:fldCharType="begin"/>
        </w:r>
        <w:r w:rsidR="00AE022E">
          <w:rPr>
            <w:noProof/>
            <w:webHidden/>
          </w:rPr>
          <w:instrText xml:space="preserve"> PAGEREF _Toc164604786 \h </w:instrText>
        </w:r>
        <w:r w:rsidR="00AE022E">
          <w:rPr>
            <w:noProof/>
            <w:webHidden/>
          </w:rPr>
        </w:r>
        <w:r w:rsidR="00AE022E">
          <w:rPr>
            <w:noProof/>
            <w:webHidden/>
          </w:rPr>
          <w:fldChar w:fldCharType="separate"/>
        </w:r>
        <w:r w:rsidR="00AE022E">
          <w:rPr>
            <w:noProof/>
            <w:webHidden/>
          </w:rPr>
          <w:t>5</w:t>
        </w:r>
        <w:r w:rsidR="00AE022E">
          <w:rPr>
            <w:noProof/>
            <w:webHidden/>
          </w:rPr>
          <w:fldChar w:fldCharType="end"/>
        </w:r>
      </w:hyperlink>
    </w:p>
    <w:p w14:paraId="0CC9277B" w14:textId="1DB867E4" w:rsidR="00AE022E" w:rsidRDefault="00000000">
      <w:pPr>
        <w:pStyle w:val="TOC1"/>
        <w:tabs>
          <w:tab w:val="right" w:leader="dot" w:pos="9016"/>
        </w:tabs>
        <w:rPr>
          <w:rFonts w:eastAsiaTheme="minorEastAsia"/>
          <w:b w:val="0"/>
          <w:bCs w:val="0"/>
          <w:i w:val="0"/>
          <w:iCs w:val="0"/>
          <w:noProof/>
          <w:lang w:eastAsia="en-GB"/>
        </w:rPr>
      </w:pPr>
      <w:hyperlink w:anchor="_Toc164604787" w:history="1">
        <w:r w:rsidR="00AE022E" w:rsidRPr="00362FC4">
          <w:rPr>
            <w:rStyle w:val="Hyperlink"/>
            <w:rFonts w:ascii="Arial" w:hAnsi="Arial" w:cs="Arial"/>
            <w:noProof/>
          </w:rPr>
          <w:t>Introduction</w:t>
        </w:r>
        <w:r w:rsidR="00AE022E">
          <w:rPr>
            <w:noProof/>
            <w:webHidden/>
          </w:rPr>
          <w:tab/>
        </w:r>
        <w:r w:rsidR="00AE022E">
          <w:rPr>
            <w:noProof/>
            <w:webHidden/>
          </w:rPr>
          <w:fldChar w:fldCharType="begin"/>
        </w:r>
        <w:r w:rsidR="00AE022E">
          <w:rPr>
            <w:noProof/>
            <w:webHidden/>
          </w:rPr>
          <w:instrText xml:space="preserve"> PAGEREF _Toc164604787 \h </w:instrText>
        </w:r>
        <w:r w:rsidR="00AE022E">
          <w:rPr>
            <w:noProof/>
            <w:webHidden/>
          </w:rPr>
        </w:r>
        <w:r w:rsidR="00AE022E">
          <w:rPr>
            <w:noProof/>
            <w:webHidden/>
          </w:rPr>
          <w:fldChar w:fldCharType="separate"/>
        </w:r>
        <w:r w:rsidR="00AE022E">
          <w:rPr>
            <w:noProof/>
            <w:webHidden/>
          </w:rPr>
          <w:t>5</w:t>
        </w:r>
        <w:r w:rsidR="00AE022E">
          <w:rPr>
            <w:noProof/>
            <w:webHidden/>
          </w:rPr>
          <w:fldChar w:fldCharType="end"/>
        </w:r>
      </w:hyperlink>
    </w:p>
    <w:p w14:paraId="1BFC41C6" w14:textId="33E59403" w:rsidR="00AE022E" w:rsidRDefault="00000000">
      <w:pPr>
        <w:pStyle w:val="TOC2"/>
        <w:tabs>
          <w:tab w:val="right" w:leader="dot" w:pos="9016"/>
        </w:tabs>
        <w:rPr>
          <w:rFonts w:eastAsiaTheme="minorEastAsia"/>
          <w:b w:val="0"/>
          <w:bCs w:val="0"/>
          <w:noProof/>
          <w:sz w:val="24"/>
          <w:szCs w:val="24"/>
          <w:lang w:eastAsia="en-GB"/>
        </w:rPr>
      </w:pPr>
      <w:hyperlink w:anchor="_Toc164604788" w:history="1">
        <w:r w:rsidR="00AE022E" w:rsidRPr="00362FC4">
          <w:rPr>
            <w:rStyle w:val="Hyperlink"/>
            <w:rFonts w:ascii="Arial" w:hAnsi="Arial" w:cs="Arial"/>
            <w:noProof/>
          </w:rPr>
          <w:t>Problem statement</w:t>
        </w:r>
        <w:r w:rsidR="00AE022E">
          <w:rPr>
            <w:noProof/>
            <w:webHidden/>
          </w:rPr>
          <w:tab/>
        </w:r>
        <w:r w:rsidR="00AE022E">
          <w:rPr>
            <w:noProof/>
            <w:webHidden/>
          </w:rPr>
          <w:fldChar w:fldCharType="begin"/>
        </w:r>
        <w:r w:rsidR="00AE022E">
          <w:rPr>
            <w:noProof/>
            <w:webHidden/>
          </w:rPr>
          <w:instrText xml:space="preserve"> PAGEREF _Toc164604788 \h </w:instrText>
        </w:r>
        <w:r w:rsidR="00AE022E">
          <w:rPr>
            <w:noProof/>
            <w:webHidden/>
          </w:rPr>
        </w:r>
        <w:r w:rsidR="00AE022E">
          <w:rPr>
            <w:noProof/>
            <w:webHidden/>
          </w:rPr>
          <w:fldChar w:fldCharType="separate"/>
        </w:r>
        <w:r w:rsidR="00AE022E">
          <w:rPr>
            <w:noProof/>
            <w:webHidden/>
          </w:rPr>
          <w:t>5</w:t>
        </w:r>
        <w:r w:rsidR="00AE022E">
          <w:rPr>
            <w:noProof/>
            <w:webHidden/>
          </w:rPr>
          <w:fldChar w:fldCharType="end"/>
        </w:r>
      </w:hyperlink>
    </w:p>
    <w:p w14:paraId="3774033A" w14:textId="79AE1722" w:rsidR="00AE022E" w:rsidRDefault="00000000">
      <w:pPr>
        <w:pStyle w:val="TOC2"/>
        <w:tabs>
          <w:tab w:val="right" w:leader="dot" w:pos="9016"/>
        </w:tabs>
        <w:rPr>
          <w:rFonts w:eastAsiaTheme="minorEastAsia"/>
          <w:b w:val="0"/>
          <w:bCs w:val="0"/>
          <w:noProof/>
          <w:sz w:val="24"/>
          <w:szCs w:val="24"/>
          <w:lang w:eastAsia="en-GB"/>
        </w:rPr>
      </w:pPr>
      <w:hyperlink w:anchor="_Toc164604789" w:history="1">
        <w:r w:rsidR="00AE022E" w:rsidRPr="00362FC4">
          <w:rPr>
            <w:rStyle w:val="Hyperlink"/>
            <w:rFonts w:ascii="Arial" w:hAnsi="Arial" w:cs="Arial"/>
            <w:noProof/>
          </w:rPr>
          <w:t>Background</w:t>
        </w:r>
        <w:r w:rsidR="00AE022E">
          <w:rPr>
            <w:noProof/>
            <w:webHidden/>
          </w:rPr>
          <w:tab/>
        </w:r>
        <w:r w:rsidR="00AE022E">
          <w:rPr>
            <w:noProof/>
            <w:webHidden/>
          </w:rPr>
          <w:fldChar w:fldCharType="begin"/>
        </w:r>
        <w:r w:rsidR="00AE022E">
          <w:rPr>
            <w:noProof/>
            <w:webHidden/>
          </w:rPr>
          <w:instrText xml:space="preserve"> PAGEREF _Toc164604789 \h </w:instrText>
        </w:r>
        <w:r w:rsidR="00AE022E">
          <w:rPr>
            <w:noProof/>
            <w:webHidden/>
          </w:rPr>
        </w:r>
        <w:r w:rsidR="00AE022E">
          <w:rPr>
            <w:noProof/>
            <w:webHidden/>
          </w:rPr>
          <w:fldChar w:fldCharType="separate"/>
        </w:r>
        <w:r w:rsidR="00AE022E">
          <w:rPr>
            <w:noProof/>
            <w:webHidden/>
          </w:rPr>
          <w:t>6</w:t>
        </w:r>
        <w:r w:rsidR="00AE022E">
          <w:rPr>
            <w:noProof/>
            <w:webHidden/>
          </w:rPr>
          <w:fldChar w:fldCharType="end"/>
        </w:r>
      </w:hyperlink>
    </w:p>
    <w:p w14:paraId="78AC87AE" w14:textId="29FD0757" w:rsidR="00AE022E" w:rsidRDefault="00000000">
      <w:pPr>
        <w:pStyle w:val="TOC2"/>
        <w:tabs>
          <w:tab w:val="right" w:leader="dot" w:pos="9016"/>
        </w:tabs>
        <w:rPr>
          <w:rFonts w:eastAsiaTheme="minorEastAsia"/>
          <w:b w:val="0"/>
          <w:bCs w:val="0"/>
          <w:noProof/>
          <w:sz w:val="24"/>
          <w:szCs w:val="24"/>
          <w:lang w:eastAsia="en-GB"/>
        </w:rPr>
      </w:pPr>
      <w:hyperlink w:anchor="_Toc164604790" w:history="1">
        <w:r w:rsidR="00AE022E" w:rsidRPr="00362FC4">
          <w:rPr>
            <w:rStyle w:val="Hyperlink"/>
            <w:rFonts w:ascii="Arial" w:hAnsi="Arial" w:cs="Arial"/>
            <w:noProof/>
          </w:rPr>
          <w:t>Aims</w:t>
        </w:r>
        <w:r w:rsidR="00AE022E">
          <w:rPr>
            <w:noProof/>
            <w:webHidden/>
          </w:rPr>
          <w:tab/>
        </w:r>
        <w:r w:rsidR="00AE022E">
          <w:rPr>
            <w:noProof/>
            <w:webHidden/>
          </w:rPr>
          <w:fldChar w:fldCharType="begin"/>
        </w:r>
        <w:r w:rsidR="00AE022E">
          <w:rPr>
            <w:noProof/>
            <w:webHidden/>
          </w:rPr>
          <w:instrText xml:space="preserve"> PAGEREF _Toc164604790 \h </w:instrText>
        </w:r>
        <w:r w:rsidR="00AE022E">
          <w:rPr>
            <w:noProof/>
            <w:webHidden/>
          </w:rPr>
        </w:r>
        <w:r w:rsidR="00AE022E">
          <w:rPr>
            <w:noProof/>
            <w:webHidden/>
          </w:rPr>
          <w:fldChar w:fldCharType="separate"/>
        </w:r>
        <w:r w:rsidR="00AE022E">
          <w:rPr>
            <w:noProof/>
            <w:webHidden/>
          </w:rPr>
          <w:t>6</w:t>
        </w:r>
        <w:r w:rsidR="00AE022E">
          <w:rPr>
            <w:noProof/>
            <w:webHidden/>
          </w:rPr>
          <w:fldChar w:fldCharType="end"/>
        </w:r>
      </w:hyperlink>
    </w:p>
    <w:p w14:paraId="0DDE2695" w14:textId="31ED3B3F" w:rsidR="00AE022E" w:rsidRDefault="00000000">
      <w:pPr>
        <w:pStyle w:val="TOC2"/>
        <w:tabs>
          <w:tab w:val="right" w:leader="dot" w:pos="9016"/>
        </w:tabs>
        <w:rPr>
          <w:rFonts w:eastAsiaTheme="minorEastAsia"/>
          <w:b w:val="0"/>
          <w:bCs w:val="0"/>
          <w:noProof/>
          <w:sz w:val="24"/>
          <w:szCs w:val="24"/>
          <w:lang w:eastAsia="en-GB"/>
        </w:rPr>
      </w:pPr>
      <w:hyperlink w:anchor="_Toc164604791" w:history="1">
        <w:r w:rsidR="00AE022E" w:rsidRPr="00362FC4">
          <w:rPr>
            <w:rStyle w:val="Hyperlink"/>
            <w:rFonts w:ascii="Arial" w:hAnsi="Arial" w:cs="Arial"/>
            <w:noProof/>
          </w:rPr>
          <w:t>Objectives</w:t>
        </w:r>
        <w:r w:rsidR="00AE022E">
          <w:rPr>
            <w:noProof/>
            <w:webHidden/>
          </w:rPr>
          <w:tab/>
        </w:r>
        <w:r w:rsidR="00AE022E">
          <w:rPr>
            <w:noProof/>
            <w:webHidden/>
          </w:rPr>
          <w:fldChar w:fldCharType="begin"/>
        </w:r>
        <w:r w:rsidR="00AE022E">
          <w:rPr>
            <w:noProof/>
            <w:webHidden/>
          </w:rPr>
          <w:instrText xml:space="preserve"> PAGEREF _Toc164604791 \h </w:instrText>
        </w:r>
        <w:r w:rsidR="00AE022E">
          <w:rPr>
            <w:noProof/>
            <w:webHidden/>
          </w:rPr>
        </w:r>
        <w:r w:rsidR="00AE022E">
          <w:rPr>
            <w:noProof/>
            <w:webHidden/>
          </w:rPr>
          <w:fldChar w:fldCharType="separate"/>
        </w:r>
        <w:r w:rsidR="00AE022E">
          <w:rPr>
            <w:noProof/>
            <w:webHidden/>
          </w:rPr>
          <w:t>6</w:t>
        </w:r>
        <w:r w:rsidR="00AE022E">
          <w:rPr>
            <w:noProof/>
            <w:webHidden/>
          </w:rPr>
          <w:fldChar w:fldCharType="end"/>
        </w:r>
      </w:hyperlink>
    </w:p>
    <w:p w14:paraId="1E7AEC16" w14:textId="29C7ED52" w:rsidR="00AE022E" w:rsidRDefault="00000000">
      <w:pPr>
        <w:pStyle w:val="TOC1"/>
        <w:tabs>
          <w:tab w:val="right" w:leader="dot" w:pos="9016"/>
        </w:tabs>
        <w:rPr>
          <w:rFonts w:eastAsiaTheme="minorEastAsia"/>
          <w:b w:val="0"/>
          <w:bCs w:val="0"/>
          <w:i w:val="0"/>
          <w:iCs w:val="0"/>
          <w:noProof/>
          <w:lang w:eastAsia="en-GB"/>
        </w:rPr>
      </w:pPr>
      <w:hyperlink w:anchor="_Toc164604792" w:history="1">
        <w:r w:rsidR="00AE022E" w:rsidRPr="00362FC4">
          <w:rPr>
            <w:rStyle w:val="Hyperlink"/>
            <w:rFonts w:ascii="Arial" w:hAnsi="Arial" w:cs="Arial"/>
            <w:noProof/>
          </w:rPr>
          <w:t>Literature review</w:t>
        </w:r>
        <w:r w:rsidR="00AE022E">
          <w:rPr>
            <w:noProof/>
            <w:webHidden/>
          </w:rPr>
          <w:tab/>
        </w:r>
        <w:r w:rsidR="00AE022E">
          <w:rPr>
            <w:noProof/>
            <w:webHidden/>
          </w:rPr>
          <w:fldChar w:fldCharType="begin"/>
        </w:r>
        <w:r w:rsidR="00AE022E">
          <w:rPr>
            <w:noProof/>
            <w:webHidden/>
          </w:rPr>
          <w:instrText xml:space="preserve"> PAGEREF _Toc164604792 \h </w:instrText>
        </w:r>
        <w:r w:rsidR="00AE022E">
          <w:rPr>
            <w:noProof/>
            <w:webHidden/>
          </w:rPr>
        </w:r>
        <w:r w:rsidR="00AE022E">
          <w:rPr>
            <w:noProof/>
            <w:webHidden/>
          </w:rPr>
          <w:fldChar w:fldCharType="separate"/>
        </w:r>
        <w:r w:rsidR="00AE022E">
          <w:rPr>
            <w:noProof/>
            <w:webHidden/>
          </w:rPr>
          <w:t>7</w:t>
        </w:r>
        <w:r w:rsidR="00AE022E">
          <w:rPr>
            <w:noProof/>
            <w:webHidden/>
          </w:rPr>
          <w:fldChar w:fldCharType="end"/>
        </w:r>
      </w:hyperlink>
    </w:p>
    <w:p w14:paraId="6CBFC62E" w14:textId="5F10BFC5" w:rsidR="00AE022E" w:rsidRDefault="00000000">
      <w:pPr>
        <w:pStyle w:val="TOC2"/>
        <w:tabs>
          <w:tab w:val="right" w:leader="dot" w:pos="9016"/>
        </w:tabs>
        <w:rPr>
          <w:rFonts w:eastAsiaTheme="minorEastAsia"/>
          <w:b w:val="0"/>
          <w:bCs w:val="0"/>
          <w:noProof/>
          <w:sz w:val="24"/>
          <w:szCs w:val="24"/>
          <w:lang w:eastAsia="en-GB"/>
        </w:rPr>
      </w:pPr>
      <w:hyperlink w:anchor="_Toc164604793" w:history="1">
        <w:r w:rsidR="00AE022E" w:rsidRPr="00362FC4">
          <w:rPr>
            <w:rStyle w:val="Hyperlink"/>
            <w:rFonts w:ascii="Arial" w:hAnsi="Arial" w:cs="Arial"/>
            <w:noProof/>
          </w:rPr>
          <w:t>Receipt Extractor</w:t>
        </w:r>
        <w:r w:rsidR="00AE022E">
          <w:rPr>
            <w:noProof/>
            <w:webHidden/>
          </w:rPr>
          <w:tab/>
        </w:r>
        <w:r w:rsidR="00AE022E">
          <w:rPr>
            <w:noProof/>
            <w:webHidden/>
          </w:rPr>
          <w:fldChar w:fldCharType="begin"/>
        </w:r>
        <w:r w:rsidR="00AE022E">
          <w:rPr>
            <w:noProof/>
            <w:webHidden/>
          </w:rPr>
          <w:instrText xml:space="preserve"> PAGEREF _Toc164604793 \h </w:instrText>
        </w:r>
        <w:r w:rsidR="00AE022E">
          <w:rPr>
            <w:noProof/>
            <w:webHidden/>
          </w:rPr>
        </w:r>
        <w:r w:rsidR="00AE022E">
          <w:rPr>
            <w:noProof/>
            <w:webHidden/>
          </w:rPr>
          <w:fldChar w:fldCharType="separate"/>
        </w:r>
        <w:r w:rsidR="00AE022E">
          <w:rPr>
            <w:noProof/>
            <w:webHidden/>
          </w:rPr>
          <w:t>7</w:t>
        </w:r>
        <w:r w:rsidR="00AE022E">
          <w:rPr>
            <w:noProof/>
            <w:webHidden/>
          </w:rPr>
          <w:fldChar w:fldCharType="end"/>
        </w:r>
      </w:hyperlink>
    </w:p>
    <w:p w14:paraId="1422C9C6" w14:textId="1828546E" w:rsidR="00AE022E" w:rsidRDefault="00000000">
      <w:pPr>
        <w:pStyle w:val="TOC3"/>
        <w:tabs>
          <w:tab w:val="right" w:leader="dot" w:pos="9016"/>
        </w:tabs>
        <w:rPr>
          <w:rFonts w:eastAsiaTheme="minorEastAsia"/>
          <w:noProof/>
          <w:sz w:val="24"/>
          <w:szCs w:val="24"/>
          <w:lang w:eastAsia="en-GB"/>
        </w:rPr>
      </w:pPr>
      <w:hyperlink w:anchor="_Toc164604794" w:history="1">
        <w:r w:rsidR="00AE022E" w:rsidRPr="00362FC4">
          <w:rPr>
            <w:rStyle w:val="Hyperlink"/>
            <w:rFonts w:ascii="Arial" w:hAnsi="Arial" w:cs="Arial"/>
            <w:noProof/>
          </w:rPr>
          <w:t>Paper 1 - Utilize OCR text to extract receipt data and classify receipts with common Machine Learning algorithms.</w:t>
        </w:r>
        <w:r w:rsidR="00AE022E">
          <w:rPr>
            <w:noProof/>
            <w:webHidden/>
          </w:rPr>
          <w:tab/>
        </w:r>
        <w:r w:rsidR="00AE022E">
          <w:rPr>
            <w:noProof/>
            <w:webHidden/>
          </w:rPr>
          <w:fldChar w:fldCharType="begin"/>
        </w:r>
        <w:r w:rsidR="00AE022E">
          <w:rPr>
            <w:noProof/>
            <w:webHidden/>
          </w:rPr>
          <w:instrText xml:space="preserve"> PAGEREF _Toc164604794 \h </w:instrText>
        </w:r>
        <w:r w:rsidR="00AE022E">
          <w:rPr>
            <w:noProof/>
            <w:webHidden/>
          </w:rPr>
        </w:r>
        <w:r w:rsidR="00AE022E">
          <w:rPr>
            <w:noProof/>
            <w:webHidden/>
          </w:rPr>
          <w:fldChar w:fldCharType="separate"/>
        </w:r>
        <w:r w:rsidR="00AE022E">
          <w:rPr>
            <w:noProof/>
            <w:webHidden/>
          </w:rPr>
          <w:t>7</w:t>
        </w:r>
        <w:r w:rsidR="00AE022E">
          <w:rPr>
            <w:noProof/>
            <w:webHidden/>
          </w:rPr>
          <w:fldChar w:fldCharType="end"/>
        </w:r>
      </w:hyperlink>
    </w:p>
    <w:p w14:paraId="15A37C89" w14:textId="7CB10637" w:rsidR="00AE022E" w:rsidRDefault="00000000">
      <w:pPr>
        <w:pStyle w:val="TOC3"/>
        <w:tabs>
          <w:tab w:val="right" w:leader="dot" w:pos="9016"/>
        </w:tabs>
        <w:rPr>
          <w:rFonts w:eastAsiaTheme="minorEastAsia"/>
          <w:noProof/>
          <w:sz w:val="24"/>
          <w:szCs w:val="24"/>
          <w:lang w:eastAsia="en-GB"/>
        </w:rPr>
      </w:pPr>
      <w:hyperlink w:anchor="_Toc164604795" w:history="1">
        <w:r w:rsidR="00AE022E" w:rsidRPr="00362FC4">
          <w:rPr>
            <w:rStyle w:val="Hyperlink"/>
            <w:rFonts w:ascii="Arial" w:hAnsi="Arial" w:cs="Arial"/>
            <w:noProof/>
          </w:rPr>
          <w:t>Paper 2 - Information Extraction from Scanned Invoices using Machine Learning, OCR, and Spatial Feature Mapping Techniques</w:t>
        </w:r>
        <w:r w:rsidR="00AE022E">
          <w:rPr>
            <w:noProof/>
            <w:webHidden/>
          </w:rPr>
          <w:tab/>
        </w:r>
        <w:r w:rsidR="00AE022E">
          <w:rPr>
            <w:noProof/>
            <w:webHidden/>
          </w:rPr>
          <w:fldChar w:fldCharType="begin"/>
        </w:r>
        <w:r w:rsidR="00AE022E">
          <w:rPr>
            <w:noProof/>
            <w:webHidden/>
          </w:rPr>
          <w:instrText xml:space="preserve"> PAGEREF _Toc164604795 \h </w:instrText>
        </w:r>
        <w:r w:rsidR="00AE022E">
          <w:rPr>
            <w:noProof/>
            <w:webHidden/>
          </w:rPr>
        </w:r>
        <w:r w:rsidR="00AE022E">
          <w:rPr>
            <w:noProof/>
            <w:webHidden/>
          </w:rPr>
          <w:fldChar w:fldCharType="separate"/>
        </w:r>
        <w:r w:rsidR="00AE022E">
          <w:rPr>
            <w:noProof/>
            <w:webHidden/>
          </w:rPr>
          <w:t>10</w:t>
        </w:r>
        <w:r w:rsidR="00AE022E">
          <w:rPr>
            <w:noProof/>
            <w:webHidden/>
          </w:rPr>
          <w:fldChar w:fldCharType="end"/>
        </w:r>
      </w:hyperlink>
    </w:p>
    <w:p w14:paraId="3BED51D0" w14:textId="1FBD93C1" w:rsidR="00AE022E" w:rsidRDefault="00000000">
      <w:pPr>
        <w:pStyle w:val="TOC3"/>
        <w:tabs>
          <w:tab w:val="right" w:leader="dot" w:pos="9016"/>
        </w:tabs>
        <w:rPr>
          <w:rFonts w:eastAsiaTheme="minorEastAsia"/>
          <w:noProof/>
          <w:sz w:val="24"/>
          <w:szCs w:val="24"/>
          <w:lang w:eastAsia="en-GB"/>
        </w:rPr>
      </w:pPr>
      <w:hyperlink w:anchor="_Toc164604796" w:history="1">
        <w:r w:rsidR="00AE022E" w:rsidRPr="00362FC4">
          <w:rPr>
            <w:rStyle w:val="Hyperlink"/>
            <w:rFonts w:ascii="Arial" w:hAnsi="Arial" w:cs="Arial"/>
            <w:noProof/>
          </w:rPr>
          <w:t>Paper 3 - Computer Vision for Document Image Analysis and Text Extraction</w:t>
        </w:r>
        <w:r w:rsidR="00AE022E">
          <w:rPr>
            <w:noProof/>
            <w:webHidden/>
          </w:rPr>
          <w:tab/>
        </w:r>
        <w:r w:rsidR="00AE022E">
          <w:rPr>
            <w:noProof/>
            <w:webHidden/>
          </w:rPr>
          <w:fldChar w:fldCharType="begin"/>
        </w:r>
        <w:r w:rsidR="00AE022E">
          <w:rPr>
            <w:noProof/>
            <w:webHidden/>
          </w:rPr>
          <w:instrText xml:space="preserve"> PAGEREF _Toc164604796 \h </w:instrText>
        </w:r>
        <w:r w:rsidR="00AE022E">
          <w:rPr>
            <w:noProof/>
            <w:webHidden/>
          </w:rPr>
        </w:r>
        <w:r w:rsidR="00AE022E">
          <w:rPr>
            <w:noProof/>
            <w:webHidden/>
          </w:rPr>
          <w:fldChar w:fldCharType="separate"/>
        </w:r>
        <w:r w:rsidR="00AE022E">
          <w:rPr>
            <w:noProof/>
            <w:webHidden/>
          </w:rPr>
          <w:t>12</w:t>
        </w:r>
        <w:r w:rsidR="00AE022E">
          <w:rPr>
            <w:noProof/>
            <w:webHidden/>
          </w:rPr>
          <w:fldChar w:fldCharType="end"/>
        </w:r>
      </w:hyperlink>
    </w:p>
    <w:p w14:paraId="1A685B54" w14:textId="6AF15E4F" w:rsidR="00AE022E" w:rsidRDefault="00000000">
      <w:pPr>
        <w:pStyle w:val="TOC2"/>
        <w:tabs>
          <w:tab w:val="right" w:leader="dot" w:pos="9016"/>
        </w:tabs>
        <w:rPr>
          <w:rFonts w:eastAsiaTheme="minorEastAsia"/>
          <w:b w:val="0"/>
          <w:bCs w:val="0"/>
          <w:noProof/>
          <w:sz w:val="24"/>
          <w:szCs w:val="24"/>
          <w:lang w:eastAsia="en-GB"/>
        </w:rPr>
      </w:pPr>
      <w:hyperlink w:anchor="_Toc164604797" w:history="1">
        <w:r w:rsidR="00AE022E" w:rsidRPr="00362FC4">
          <w:rPr>
            <w:rStyle w:val="Hyperlink"/>
            <w:rFonts w:ascii="Arial" w:hAnsi="Arial" w:cs="Arial"/>
            <w:noProof/>
          </w:rPr>
          <w:t>Mobile Application</w:t>
        </w:r>
        <w:r w:rsidR="00AE022E">
          <w:rPr>
            <w:noProof/>
            <w:webHidden/>
          </w:rPr>
          <w:tab/>
        </w:r>
        <w:r w:rsidR="00AE022E">
          <w:rPr>
            <w:noProof/>
            <w:webHidden/>
          </w:rPr>
          <w:fldChar w:fldCharType="begin"/>
        </w:r>
        <w:r w:rsidR="00AE022E">
          <w:rPr>
            <w:noProof/>
            <w:webHidden/>
          </w:rPr>
          <w:instrText xml:space="preserve"> PAGEREF _Toc164604797 \h </w:instrText>
        </w:r>
        <w:r w:rsidR="00AE022E">
          <w:rPr>
            <w:noProof/>
            <w:webHidden/>
          </w:rPr>
        </w:r>
        <w:r w:rsidR="00AE022E">
          <w:rPr>
            <w:noProof/>
            <w:webHidden/>
          </w:rPr>
          <w:fldChar w:fldCharType="separate"/>
        </w:r>
        <w:r w:rsidR="00AE022E">
          <w:rPr>
            <w:noProof/>
            <w:webHidden/>
          </w:rPr>
          <w:t>13</w:t>
        </w:r>
        <w:r w:rsidR="00AE022E">
          <w:rPr>
            <w:noProof/>
            <w:webHidden/>
          </w:rPr>
          <w:fldChar w:fldCharType="end"/>
        </w:r>
      </w:hyperlink>
    </w:p>
    <w:p w14:paraId="308452EC" w14:textId="3A0B958F" w:rsidR="00AE022E" w:rsidRDefault="00000000">
      <w:pPr>
        <w:pStyle w:val="TOC3"/>
        <w:tabs>
          <w:tab w:val="right" w:leader="dot" w:pos="9016"/>
        </w:tabs>
        <w:rPr>
          <w:rFonts w:eastAsiaTheme="minorEastAsia"/>
          <w:noProof/>
          <w:sz w:val="24"/>
          <w:szCs w:val="24"/>
          <w:lang w:eastAsia="en-GB"/>
        </w:rPr>
      </w:pPr>
      <w:hyperlink w:anchor="_Toc164604798" w:history="1">
        <w:r w:rsidR="00AE022E" w:rsidRPr="00362FC4">
          <w:rPr>
            <w:rStyle w:val="Hyperlink"/>
            <w:rFonts w:ascii="Arial" w:hAnsi="Arial" w:cs="Arial"/>
            <w:noProof/>
          </w:rPr>
          <w:t>Paper 4 - React Native vs Flutter, cross-platform mobile application frameworks.</w:t>
        </w:r>
        <w:r w:rsidR="00AE022E">
          <w:rPr>
            <w:noProof/>
            <w:webHidden/>
          </w:rPr>
          <w:tab/>
        </w:r>
        <w:r w:rsidR="00AE022E">
          <w:rPr>
            <w:noProof/>
            <w:webHidden/>
          </w:rPr>
          <w:fldChar w:fldCharType="begin"/>
        </w:r>
        <w:r w:rsidR="00AE022E">
          <w:rPr>
            <w:noProof/>
            <w:webHidden/>
          </w:rPr>
          <w:instrText xml:space="preserve"> PAGEREF _Toc164604798 \h </w:instrText>
        </w:r>
        <w:r w:rsidR="00AE022E">
          <w:rPr>
            <w:noProof/>
            <w:webHidden/>
          </w:rPr>
        </w:r>
        <w:r w:rsidR="00AE022E">
          <w:rPr>
            <w:noProof/>
            <w:webHidden/>
          </w:rPr>
          <w:fldChar w:fldCharType="separate"/>
        </w:r>
        <w:r w:rsidR="00AE022E">
          <w:rPr>
            <w:noProof/>
            <w:webHidden/>
          </w:rPr>
          <w:t>13</w:t>
        </w:r>
        <w:r w:rsidR="00AE022E">
          <w:rPr>
            <w:noProof/>
            <w:webHidden/>
          </w:rPr>
          <w:fldChar w:fldCharType="end"/>
        </w:r>
      </w:hyperlink>
    </w:p>
    <w:p w14:paraId="5F6E046B" w14:textId="5A899611" w:rsidR="00AE022E" w:rsidRDefault="00000000">
      <w:pPr>
        <w:pStyle w:val="TOC1"/>
        <w:tabs>
          <w:tab w:val="right" w:leader="dot" w:pos="9016"/>
        </w:tabs>
        <w:rPr>
          <w:rFonts w:eastAsiaTheme="minorEastAsia"/>
          <w:b w:val="0"/>
          <w:bCs w:val="0"/>
          <w:i w:val="0"/>
          <w:iCs w:val="0"/>
          <w:noProof/>
          <w:lang w:eastAsia="en-GB"/>
        </w:rPr>
      </w:pPr>
      <w:hyperlink w:anchor="_Toc164604799" w:history="1">
        <w:r w:rsidR="00AE022E" w:rsidRPr="00362FC4">
          <w:rPr>
            <w:rStyle w:val="Hyperlink"/>
            <w:rFonts w:ascii="Arial" w:hAnsi="Arial" w:cs="Arial"/>
            <w:noProof/>
          </w:rPr>
          <w:t>Requirements specification</w:t>
        </w:r>
        <w:r w:rsidR="00AE022E">
          <w:rPr>
            <w:noProof/>
            <w:webHidden/>
          </w:rPr>
          <w:tab/>
        </w:r>
        <w:r w:rsidR="00AE022E">
          <w:rPr>
            <w:noProof/>
            <w:webHidden/>
          </w:rPr>
          <w:fldChar w:fldCharType="begin"/>
        </w:r>
        <w:r w:rsidR="00AE022E">
          <w:rPr>
            <w:noProof/>
            <w:webHidden/>
          </w:rPr>
          <w:instrText xml:space="preserve"> PAGEREF _Toc164604799 \h </w:instrText>
        </w:r>
        <w:r w:rsidR="00AE022E">
          <w:rPr>
            <w:noProof/>
            <w:webHidden/>
          </w:rPr>
        </w:r>
        <w:r w:rsidR="00AE022E">
          <w:rPr>
            <w:noProof/>
            <w:webHidden/>
          </w:rPr>
          <w:fldChar w:fldCharType="separate"/>
        </w:r>
        <w:r w:rsidR="00AE022E">
          <w:rPr>
            <w:noProof/>
            <w:webHidden/>
          </w:rPr>
          <w:t>15</w:t>
        </w:r>
        <w:r w:rsidR="00AE022E">
          <w:rPr>
            <w:noProof/>
            <w:webHidden/>
          </w:rPr>
          <w:fldChar w:fldCharType="end"/>
        </w:r>
      </w:hyperlink>
    </w:p>
    <w:p w14:paraId="1AAC712A" w14:textId="5A875604" w:rsidR="00AE022E" w:rsidRDefault="00000000">
      <w:pPr>
        <w:pStyle w:val="TOC2"/>
        <w:tabs>
          <w:tab w:val="right" w:leader="dot" w:pos="9016"/>
        </w:tabs>
        <w:rPr>
          <w:rFonts w:eastAsiaTheme="minorEastAsia"/>
          <w:b w:val="0"/>
          <w:bCs w:val="0"/>
          <w:noProof/>
          <w:sz w:val="24"/>
          <w:szCs w:val="24"/>
          <w:lang w:eastAsia="en-GB"/>
        </w:rPr>
      </w:pPr>
      <w:hyperlink w:anchor="_Toc164604800" w:history="1">
        <w:r w:rsidR="00AE022E" w:rsidRPr="00362FC4">
          <w:rPr>
            <w:rStyle w:val="Hyperlink"/>
            <w:rFonts w:ascii="Arial" w:hAnsi="Arial" w:cs="Arial"/>
            <w:noProof/>
          </w:rPr>
          <w:t>Receipt Section Detection</w:t>
        </w:r>
        <w:r w:rsidR="00AE022E">
          <w:rPr>
            <w:noProof/>
            <w:webHidden/>
          </w:rPr>
          <w:tab/>
        </w:r>
        <w:r w:rsidR="00AE022E">
          <w:rPr>
            <w:noProof/>
            <w:webHidden/>
          </w:rPr>
          <w:fldChar w:fldCharType="begin"/>
        </w:r>
        <w:r w:rsidR="00AE022E">
          <w:rPr>
            <w:noProof/>
            <w:webHidden/>
          </w:rPr>
          <w:instrText xml:space="preserve"> PAGEREF _Toc164604800 \h </w:instrText>
        </w:r>
        <w:r w:rsidR="00AE022E">
          <w:rPr>
            <w:noProof/>
            <w:webHidden/>
          </w:rPr>
        </w:r>
        <w:r w:rsidR="00AE022E">
          <w:rPr>
            <w:noProof/>
            <w:webHidden/>
          </w:rPr>
          <w:fldChar w:fldCharType="separate"/>
        </w:r>
        <w:r w:rsidR="00AE022E">
          <w:rPr>
            <w:noProof/>
            <w:webHidden/>
          </w:rPr>
          <w:t>15</w:t>
        </w:r>
        <w:r w:rsidR="00AE022E">
          <w:rPr>
            <w:noProof/>
            <w:webHidden/>
          </w:rPr>
          <w:fldChar w:fldCharType="end"/>
        </w:r>
      </w:hyperlink>
    </w:p>
    <w:p w14:paraId="647E0823" w14:textId="3994B828" w:rsidR="00AE022E" w:rsidRDefault="00000000">
      <w:pPr>
        <w:pStyle w:val="TOC2"/>
        <w:tabs>
          <w:tab w:val="right" w:leader="dot" w:pos="9016"/>
        </w:tabs>
        <w:rPr>
          <w:rFonts w:eastAsiaTheme="minorEastAsia"/>
          <w:b w:val="0"/>
          <w:bCs w:val="0"/>
          <w:noProof/>
          <w:sz w:val="24"/>
          <w:szCs w:val="24"/>
          <w:lang w:eastAsia="en-GB"/>
        </w:rPr>
      </w:pPr>
      <w:hyperlink w:anchor="_Toc164604801" w:history="1">
        <w:r w:rsidR="00AE022E" w:rsidRPr="00362FC4">
          <w:rPr>
            <w:rStyle w:val="Hyperlink"/>
            <w:rFonts w:ascii="Arial" w:hAnsi="Arial" w:cs="Arial"/>
            <w:noProof/>
          </w:rPr>
          <w:t>Text Extraction</w:t>
        </w:r>
        <w:r w:rsidR="00AE022E">
          <w:rPr>
            <w:noProof/>
            <w:webHidden/>
          </w:rPr>
          <w:tab/>
        </w:r>
        <w:r w:rsidR="00AE022E">
          <w:rPr>
            <w:noProof/>
            <w:webHidden/>
          </w:rPr>
          <w:fldChar w:fldCharType="begin"/>
        </w:r>
        <w:r w:rsidR="00AE022E">
          <w:rPr>
            <w:noProof/>
            <w:webHidden/>
          </w:rPr>
          <w:instrText xml:space="preserve"> PAGEREF _Toc164604801 \h </w:instrText>
        </w:r>
        <w:r w:rsidR="00AE022E">
          <w:rPr>
            <w:noProof/>
            <w:webHidden/>
          </w:rPr>
        </w:r>
        <w:r w:rsidR="00AE022E">
          <w:rPr>
            <w:noProof/>
            <w:webHidden/>
          </w:rPr>
          <w:fldChar w:fldCharType="separate"/>
        </w:r>
        <w:r w:rsidR="00AE022E">
          <w:rPr>
            <w:noProof/>
            <w:webHidden/>
          </w:rPr>
          <w:t>15</w:t>
        </w:r>
        <w:r w:rsidR="00AE022E">
          <w:rPr>
            <w:noProof/>
            <w:webHidden/>
          </w:rPr>
          <w:fldChar w:fldCharType="end"/>
        </w:r>
      </w:hyperlink>
    </w:p>
    <w:p w14:paraId="520B032D" w14:textId="34DC3F60" w:rsidR="00AE022E" w:rsidRDefault="00000000">
      <w:pPr>
        <w:pStyle w:val="TOC2"/>
        <w:tabs>
          <w:tab w:val="right" w:leader="dot" w:pos="9016"/>
        </w:tabs>
        <w:rPr>
          <w:rFonts w:eastAsiaTheme="minorEastAsia"/>
          <w:b w:val="0"/>
          <w:bCs w:val="0"/>
          <w:noProof/>
          <w:sz w:val="24"/>
          <w:szCs w:val="24"/>
          <w:lang w:eastAsia="en-GB"/>
        </w:rPr>
      </w:pPr>
      <w:hyperlink w:anchor="_Toc164604802" w:history="1">
        <w:r w:rsidR="00AE022E" w:rsidRPr="00362FC4">
          <w:rPr>
            <w:rStyle w:val="Hyperlink"/>
            <w:rFonts w:ascii="Arial" w:hAnsi="Arial" w:cs="Arial"/>
            <w:noProof/>
          </w:rPr>
          <w:t>Format and Classify text extraction.</w:t>
        </w:r>
        <w:r w:rsidR="00AE022E">
          <w:rPr>
            <w:noProof/>
            <w:webHidden/>
          </w:rPr>
          <w:tab/>
        </w:r>
        <w:r w:rsidR="00AE022E">
          <w:rPr>
            <w:noProof/>
            <w:webHidden/>
          </w:rPr>
          <w:fldChar w:fldCharType="begin"/>
        </w:r>
        <w:r w:rsidR="00AE022E">
          <w:rPr>
            <w:noProof/>
            <w:webHidden/>
          </w:rPr>
          <w:instrText xml:space="preserve"> PAGEREF _Toc164604802 \h </w:instrText>
        </w:r>
        <w:r w:rsidR="00AE022E">
          <w:rPr>
            <w:noProof/>
            <w:webHidden/>
          </w:rPr>
        </w:r>
        <w:r w:rsidR="00AE022E">
          <w:rPr>
            <w:noProof/>
            <w:webHidden/>
          </w:rPr>
          <w:fldChar w:fldCharType="separate"/>
        </w:r>
        <w:r w:rsidR="00AE022E">
          <w:rPr>
            <w:noProof/>
            <w:webHidden/>
          </w:rPr>
          <w:t>16</w:t>
        </w:r>
        <w:r w:rsidR="00AE022E">
          <w:rPr>
            <w:noProof/>
            <w:webHidden/>
          </w:rPr>
          <w:fldChar w:fldCharType="end"/>
        </w:r>
      </w:hyperlink>
    </w:p>
    <w:p w14:paraId="0B85B4BC" w14:textId="086C120C" w:rsidR="00AE022E" w:rsidRDefault="00000000">
      <w:pPr>
        <w:pStyle w:val="TOC2"/>
        <w:tabs>
          <w:tab w:val="right" w:leader="dot" w:pos="9016"/>
        </w:tabs>
        <w:rPr>
          <w:rFonts w:eastAsiaTheme="minorEastAsia"/>
          <w:b w:val="0"/>
          <w:bCs w:val="0"/>
          <w:noProof/>
          <w:sz w:val="24"/>
          <w:szCs w:val="24"/>
          <w:lang w:eastAsia="en-GB"/>
        </w:rPr>
      </w:pPr>
      <w:hyperlink w:anchor="_Toc164604803" w:history="1">
        <w:r w:rsidR="00AE022E" w:rsidRPr="00362FC4">
          <w:rPr>
            <w:rStyle w:val="Hyperlink"/>
            <w:rFonts w:ascii="Arial" w:hAnsi="Arial" w:cs="Arial"/>
            <w:noProof/>
          </w:rPr>
          <w:t>User Interface</w:t>
        </w:r>
        <w:r w:rsidR="00AE022E">
          <w:rPr>
            <w:noProof/>
            <w:webHidden/>
          </w:rPr>
          <w:tab/>
        </w:r>
        <w:r w:rsidR="00AE022E">
          <w:rPr>
            <w:noProof/>
            <w:webHidden/>
          </w:rPr>
          <w:fldChar w:fldCharType="begin"/>
        </w:r>
        <w:r w:rsidR="00AE022E">
          <w:rPr>
            <w:noProof/>
            <w:webHidden/>
          </w:rPr>
          <w:instrText xml:space="preserve"> PAGEREF _Toc164604803 \h </w:instrText>
        </w:r>
        <w:r w:rsidR="00AE022E">
          <w:rPr>
            <w:noProof/>
            <w:webHidden/>
          </w:rPr>
        </w:r>
        <w:r w:rsidR="00AE022E">
          <w:rPr>
            <w:noProof/>
            <w:webHidden/>
          </w:rPr>
          <w:fldChar w:fldCharType="separate"/>
        </w:r>
        <w:r w:rsidR="00AE022E">
          <w:rPr>
            <w:noProof/>
            <w:webHidden/>
          </w:rPr>
          <w:t>16</w:t>
        </w:r>
        <w:r w:rsidR="00AE022E">
          <w:rPr>
            <w:noProof/>
            <w:webHidden/>
          </w:rPr>
          <w:fldChar w:fldCharType="end"/>
        </w:r>
      </w:hyperlink>
    </w:p>
    <w:p w14:paraId="23734C8B" w14:textId="29A6367D" w:rsidR="00AE022E" w:rsidRDefault="00000000">
      <w:pPr>
        <w:pStyle w:val="TOC1"/>
        <w:tabs>
          <w:tab w:val="right" w:leader="dot" w:pos="9016"/>
        </w:tabs>
        <w:rPr>
          <w:rFonts w:eastAsiaTheme="minorEastAsia"/>
          <w:b w:val="0"/>
          <w:bCs w:val="0"/>
          <w:i w:val="0"/>
          <w:iCs w:val="0"/>
          <w:noProof/>
          <w:lang w:eastAsia="en-GB"/>
        </w:rPr>
      </w:pPr>
      <w:hyperlink w:anchor="_Toc164604804" w:history="1">
        <w:r w:rsidR="00AE022E" w:rsidRPr="00362FC4">
          <w:rPr>
            <w:rStyle w:val="Hyperlink"/>
            <w:rFonts w:ascii="Arial" w:hAnsi="Arial" w:cs="Arial"/>
            <w:noProof/>
          </w:rPr>
          <w:t>Design</w:t>
        </w:r>
        <w:r w:rsidR="00AE022E">
          <w:rPr>
            <w:noProof/>
            <w:webHidden/>
          </w:rPr>
          <w:tab/>
        </w:r>
        <w:r w:rsidR="00AE022E">
          <w:rPr>
            <w:noProof/>
            <w:webHidden/>
          </w:rPr>
          <w:fldChar w:fldCharType="begin"/>
        </w:r>
        <w:r w:rsidR="00AE022E">
          <w:rPr>
            <w:noProof/>
            <w:webHidden/>
          </w:rPr>
          <w:instrText xml:space="preserve"> PAGEREF _Toc164604804 \h </w:instrText>
        </w:r>
        <w:r w:rsidR="00AE022E">
          <w:rPr>
            <w:noProof/>
            <w:webHidden/>
          </w:rPr>
        </w:r>
        <w:r w:rsidR="00AE022E">
          <w:rPr>
            <w:noProof/>
            <w:webHidden/>
          </w:rPr>
          <w:fldChar w:fldCharType="separate"/>
        </w:r>
        <w:r w:rsidR="00AE022E">
          <w:rPr>
            <w:noProof/>
            <w:webHidden/>
          </w:rPr>
          <w:t>16</w:t>
        </w:r>
        <w:r w:rsidR="00AE022E">
          <w:rPr>
            <w:noProof/>
            <w:webHidden/>
          </w:rPr>
          <w:fldChar w:fldCharType="end"/>
        </w:r>
      </w:hyperlink>
    </w:p>
    <w:p w14:paraId="194C2579" w14:textId="267EAD0F" w:rsidR="00AE022E" w:rsidRDefault="00000000">
      <w:pPr>
        <w:pStyle w:val="TOC2"/>
        <w:tabs>
          <w:tab w:val="right" w:leader="dot" w:pos="9016"/>
        </w:tabs>
        <w:rPr>
          <w:rFonts w:eastAsiaTheme="minorEastAsia"/>
          <w:b w:val="0"/>
          <w:bCs w:val="0"/>
          <w:noProof/>
          <w:sz w:val="24"/>
          <w:szCs w:val="24"/>
          <w:lang w:eastAsia="en-GB"/>
        </w:rPr>
      </w:pPr>
      <w:hyperlink w:anchor="_Toc164604805" w:history="1">
        <w:r w:rsidR="00AE022E" w:rsidRPr="00362FC4">
          <w:rPr>
            <w:rStyle w:val="Hyperlink"/>
            <w:rFonts w:ascii="Arial" w:hAnsi="Arial" w:cs="Arial"/>
            <w:noProof/>
          </w:rPr>
          <w:t>Server</w:t>
        </w:r>
        <w:r w:rsidR="00AE022E">
          <w:rPr>
            <w:noProof/>
            <w:webHidden/>
          </w:rPr>
          <w:tab/>
        </w:r>
        <w:r w:rsidR="00AE022E">
          <w:rPr>
            <w:noProof/>
            <w:webHidden/>
          </w:rPr>
          <w:fldChar w:fldCharType="begin"/>
        </w:r>
        <w:r w:rsidR="00AE022E">
          <w:rPr>
            <w:noProof/>
            <w:webHidden/>
          </w:rPr>
          <w:instrText xml:space="preserve"> PAGEREF _Toc164604805 \h </w:instrText>
        </w:r>
        <w:r w:rsidR="00AE022E">
          <w:rPr>
            <w:noProof/>
            <w:webHidden/>
          </w:rPr>
        </w:r>
        <w:r w:rsidR="00AE022E">
          <w:rPr>
            <w:noProof/>
            <w:webHidden/>
          </w:rPr>
          <w:fldChar w:fldCharType="separate"/>
        </w:r>
        <w:r w:rsidR="00AE022E">
          <w:rPr>
            <w:noProof/>
            <w:webHidden/>
          </w:rPr>
          <w:t>18</w:t>
        </w:r>
        <w:r w:rsidR="00AE022E">
          <w:rPr>
            <w:noProof/>
            <w:webHidden/>
          </w:rPr>
          <w:fldChar w:fldCharType="end"/>
        </w:r>
      </w:hyperlink>
    </w:p>
    <w:p w14:paraId="1946568C" w14:textId="3FDD449C" w:rsidR="00AE022E" w:rsidRDefault="00000000">
      <w:pPr>
        <w:pStyle w:val="TOC3"/>
        <w:tabs>
          <w:tab w:val="right" w:leader="dot" w:pos="9016"/>
        </w:tabs>
        <w:rPr>
          <w:rFonts w:eastAsiaTheme="minorEastAsia"/>
          <w:noProof/>
          <w:sz w:val="24"/>
          <w:szCs w:val="24"/>
          <w:lang w:eastAsia="en-GB"/>
        </w:rPr>
      </w:pPr>
      <w:hyperlink w:anchor="_Toc164604806" w:history="1">
        <w:r w:rsidR="00AE022E" w:rsidRPr="00362FC4">
          <w:rPr>
            <w:rStyle w:val="Hyperlink"/>
            <w:rFonts w:ascii="Arial" w:hAnsi="Arial" w:cs="Arial"/>
            <w:noProof/>
          </w:rPr>
          <w:t>Receipt extraction feature.</w:t>
        </w:r>
        <w:r w:rsidR="00AE022E">
          <w:rPr>
            <w:noProof/>
            <w:webHidden/>
          </w:rPr>
          <w:tab/>
        </w:r>
        <w:r w:rsidR="00AE022E">
          <w:rPr>
            <w:noProof/>
            <w:webHidden/>
          </w:rPr>
          <w:fldChar w:fldCharType="begin"/>
        </w:r>
        <w:r w:rsidR="00AE022E">
          <w:rPr>
            <w:noProof/>
            <w:webHidden/>
          </w:rPr>
          <w:instrText xml:space="preserve"> PAGEREF _Toc164604806 \h </w:instrText>
        </w:r>
        <w:r w:rsidR="00AE022E">
          <w:rPr>
            <w:noProof/>
            <w:webHidden/>
          </w:rPr>
        </w:r>
        <w:r w:rsidR="00AE022E">
          <w:rPr>
            <w:noProof/>
            <w:webHidden/>
          </w:rPr>
          <w:fldChar w:fldCharType="separate"/>
        </w:r>
        <w:r w:rsidR="00AE022E">
          <w:rPr>
            <w:noProof/>
            <w:webHidden/>
          </w:rPr>
          <w:t>18</w:t>
        </w:r>
        <w:r w:rsidR="00AE022E">
          <w:rPr>
            <w:noProof/>
            <w:webHidden/>
          </w:rPr>
          <w:fldChar w:fldCharType="end"/>
        </w:r>
      </w:hyperlink>
    </w:p>
    <w:p w14:paraId="3A72E631" w14:textId="1A043BE5" w:rsidR="00AE022E" w:rsidRDefault="00000000">
      <w:pPr>
        <w:pStyle w:val="TOC3"/>
        <w:tabs>
          <w:tab w:val="right" w:leader="dot" w:pos="9016"/>
        </w:tabs>
        <w:rPr>
          <w:rFonts w:eastAsiaTheme="minorEastAsia"/>
          <w:noProof/>
          <w:sz w:val="24"/>
          <w:szCs w:val="24"/>
          <w:lang w:eastAsia="en-GB"/>
        </w:rPr>
      </w:pPr>
      <w:hyperlink w:anchor="_Toc164604807" w:history="1">
        <w:r w:rsidR="00AE022E" w:rsidRPr="00362FC4">
          <w:rPr>
            <w:rStyle w:val="Hyperlink"/>
            <w:rFonts w:ascii="Arial" w:hAnsi="Arial" w:cs="Arial"/>
            <w:noProof/>
          </w:rPr>
          <w:t>User Correction Feature.</w:t>
        </w:r>
        <w:r w:rsidR="00AE022E">
          <w:rPr>
            <w:noProof/>
            <w:webHidden/>
          </w:rPr>
          <w:tab/>
        </w:r>
        <w:r w:rsidR="00AE022E">
          <w:rPr>
            <w:noProof/>
            <w:webHidden/>
          </w:rPr>
          <w:fldChar w:fldCharType="begin"/>
        </w:r>
        <w:r w:rsidR="00AE022E">
          <w:rPr>
            <w:noProof/>
            <w:webHidden/>
          </w:rPr>
          <w:instrText xml:space="preserve"> PAGEREF _Toc164604807 \h </w:instrText>
        </w:r>
        <w:r w:rsidR="00AE022E">
          <w:rPr>
            <w:noProof/>
            <w:webHidden/>
          </w:rPr>
        </w:r>
        <w:r w:rsidR="00AE022E">
          <w:rPr>
            <w:noProof/>
            <w:webHidden/>
          </w:rPr>
          <w:fldChar w:fldCharType="separate"/>
        </w:r>
        <w:r w:rsidR="00AE022E">
          <w:rPr>
            <w:noProof/>
            <w:webHidden/>
          </w:rPr>
          <w:t>19</w:t>
        </w:r>
        <w:r w:rsidR="00AE022E">
          <w:rPr>
            <w:noProof/>
            <w:webHidden/>
          </w:rPr>
          <w:fldChar w:fldCharType="end"/>
        </w:r>
      </w:hyperlink>
    </w:p>
    <w:p w14:paraId="64F5BB84" w14:textId="064837E1" w:rsidR="00AE022E" w:rsidRDefault="00000000">
      <w:pPr>
        <w:pStyle w:val="TOC3"/>
        <w:tabs>
          <w:tab w:val="right" w:leader="dot" w:pos="9016"/>
        </w:tabs>
        <w:rPr>
          <w:rFonts w:eastAsiaTheme="minorEastAsia"/>
          <w:noProof/>
          <w:sz w:val="24"/>
          <w:szCs w:val="24"/>
          <w:lang w:eastAsia="en-GB"/>
        </w:rPr>
      </w:pPr>
      <w:hyperlink w:anchor="_Toc164604808" w:history="1">
        <w:r w:rsidR="00AE022E" w:rsidRPr="00362FC4">
          <w:rPr>
            <w:rStyle w:val="Hyperlink"/>
            <w:rFonts w:ascii="Arial" w:hAnsi="Arial" w:cs="Arial"/>
            <w:noProof/>
          </w:rPr>
          <w:t>Server Communication</w:t>
        </w:r>
        <w:r w:rsidR="00AE022E">
          <w:rPr>
            <w:noProof/>
            <w:webHidden/>
          </w:rPr>
          <w:tab/>
        </w:r>
        <w:r w:rsidR="00AE022E">
          <w:rPr>
            <w:noProof/>
            <w:webHidden/>
          </w:rPr>
          <w:fldChar w:fldCharType="begin"/>
        </w:r>
        <w:r w:rsidR="00AE022E">
          <w:rPr>
            <w:noProof/>
            <w:webHidden/>
          </w:rPr>
          <w:instrText xml:space="preserve"> PAGEREF _Toc164604808 \h </w:instrText>
        </w:r>
        <w:r w:rsidR="00AE022E">
          <w:rPr>
            <w:noProof/>
            <w:webHidden/>
          </w:rPr>
        </w:r>
        <w:r w:rsidR="00AE022E">
          <w:rPr>
            <w:noProof/>
            <w:webHidden/>
          </w:rPr>
          <w:fldChar w:fldCharType="separate"/>
        </w:r>
        <w:r w:rsidR="00AE022E">
          <w:rPr>
            <w:noProof/>
            <w:webHidden/>
          </w:rPr>
          <w:t>19</w:t>
        </w:r>
        <w:r w:rsidR="00AE022E">
          <w:rPr>
            <w:noProof/>
            <w:webHidden/>
          </w:rPr>
          <w:fldChar w:fldCharType="end"/>
        </w:r>
      </w:hyperlink>
    </w:p>
    <w:p w14:paraId="4227AF5D" w14:textId="690989AD" w:rsidR="00AE022E" w:rsidRDefault="00000000">
      <w:pPr>
        <w:pStyle w:val="TOC3"/>
        <w:tabs>
          <w:tab w:val="right" w:leader="dot" w:pos="9016"/>
        </w:tabs>
        <w:rPr>
          <w:rFonts w:eastAsiaTheme="minorEastAsia"/>
          <w:noProof/>
          <w:sz w:val="24"/>
          <w:szCs w:val="24"/>
          <w:lang w:eastAsia="en-GB"/>
        </w:rPr>
      </w:pPr>
      <w:hyperlink w:anchor="_Toc164604809" w:history="1">
        <w:r w:rsidR="00AE022E" w:rsidRPr="00362FC4">
          <w:rPr>
            <w:rStyle w:val="Hyperlink"/>
            <w:rFonts w:ascii="Arial" w:hAnsi="Arial" w:cs="Arial"/>
            <w:noProof/>
          </w:rPr>
          <w:t>Database</w:t>
        </w:r>
        <w:r w:rsidR="00AE022E">
          <w:rPr>
            <w:noProof/>
            <w:webHidden/>
          </w:rPr>
          <w:tab/>
        </w:r>
        <w:r w:rsidR="00AE022E">
          <w:rPr>
            <w:noProof/>
            <w:webHidden/>
          </w:rPr>
          <w:fldChar w:fldCharType="begin"/>
        </w:r>
        <w:r w:rsidR="00AE022E">
          <w:rPr>
            <w:noProof/>
            <w:webHidden/>
          </w:rPr>
          <w:instrText xml:space="preserve"> PAGEREF _Toc164604809 \h </w:instrText>
        </w:r>
        <w:r w:rsidR="00AE022E">
          <w:rPr>
            <w:noProof/>
            <w:webHidden/>
          </w:rPr>
        </w:r>
        <w:r w:rsidR="00AE022E">
          <w:rPr>
            <w:noProof/>
            <w:webHidden/>
          </w:rPr>
          <w:fldChar w:fldCharType="separate"/>
        </w:r>
        <w:r w:rsidR="00AE022E">
          <w:rPr>
            <w:noProof/>
            <w:webHidden/>
          </w:rPr>
          <w:t>20</w:t>
        </w:r>
        <w:r w:rsidR="00AE022E">
          <w:rPr>
            <w:noProof/>
            <w:webHidden/>
          </w:rPr>
          <w:fldChar w:fldCharType="end"/>
        </w:r>
      </w:hyperlink>
    </w:p>
    <w:p w14:paraId="077F58A8" w14:textId="54794025" w:rsidR="00AE022E" w:rsidRDefault="00000000">
      <w:pPr>
        <w:pStyle w:val="TOC2"/>
        <w:tabs>
          <w:tab w:val="right" w:leader="dot" w:pos="9016"/>
        </w:tabs>
        <w:rPr>
          <w:rFonts w:eastAsiaTheme="minorEastAsia"/>
          <w:b w:val="0"/>
          <w:bCs w:val="0"/>
          <w:noProof/>
          <w:sz w:val="24"/>
          <w:szCs w:val="24"/>
          <w:lang w:eastAsia="en-GB"/>
        </w:rPr>
      </w:pPr>
      <w:hyperlink w:anchor="_Toc164604810" w:history="1">
        <w:r w:rsidR="00AE022E" w:rsidRPr="00362FC4">
          <w:rPr>
            <w:rStyle w:val="Hyperlink"/>
            <w:rFonts w:ascii="Arial" w:hAnsi="Arial" w:cs="Arial"/>
            <w:noProof/>
          </w:rPr>
          <w:t>Application</w:t>
        </w:r>
        <w:r w:rsidR="00AE022E">
          <w:rPr>
            <w:noProof/>
            <w:webHidden/>
          </w:rPr>
          <w:tab/>
        </w:r>
        <w:r w:rsidR="00AE022E">
          <w:rPr>
            <w:noProof/>
            <w:webHidden/>
          </w:rPr>
          <w:fldChar w:fldCharType="begin"/>
        </w:r>
        <w:r w:rsidR="00AE022E">
          <w:rPr>
            <w:noProof/>
            <w:webHidden/>
          </w:rPr>
          <w:instrText xml:space="preserve"> PAGEREF _Toc164604810 \h </w:instrText>
        </w:r>
        <w:r w:rsidR="00AE022E">
          <w:rPr>
            <w:noProof/>
            <w:webHidden/>
          </w:rPr>
        </w:r>
        <w:r w:rsidR="00AE022E">
          <w:rPr>
            <w:noProof/>
            <w:webHidden/>
          </w:rPr>
          <w:fldChar w:fldCharType="separate"/>
        </w:r>
        <w:r w:rsidR="00AE022E">
          <w:rPr>
            <w:noProof/>
            <w:webHidden/>
          </w:rPr>
          <w:t>21</w:t>
        </w:r>
        <w:r w:rsidR="00AE022E">
          <w:rPr>
            <w:noProof/>
            <w:webHidden/>
          </w:rPr>
          <w:fldChar w:fldCharType="end"/>
        </w:r>
      </w:hyperlink>
    </w:p>
    <w:p w14:paraId="3B78DEA7" w14:textId="379403BF" w:rsidR="00AE022E" w:rsidRDefault="00000000">
      <w:pPr>
        <w:pStyle w:val="TOC3"/>
        <w:tabs>
          <w:tab w:val="right" w:leader="dot" w:pos="9016"/>
        </w:tabs>
        <w:rPr>
          <w:rFonts w:eastAsiaTheme="minorEastAsia"/>
          <w:noProof/>
          <w:sz w:val="24"/>
          <w:szCs w:val="24"/>
          <w:lang w:eastAsia="en-GB"/>
        </w:rPr>
      </w:pPr>
      <w:hyperlink w:anchor="_Toc164604811" w:history="1">
        <w:r w:rsidR="00AE022E" w:rsidRPr="00362FC4">
          <w:rPr>
            <w:rStyle w:val="Hyperlink"/>
            <w:rFonts w:ascii="Arial" w:hAnsi="Arial" w:cs="Arial"/>
            <w:noProof/>
          </w:rPr>
          <w:t>Receipt upload for receipt extraction.</w:t>
        </w:r>
        <w:r w:rsidR="00AE022E">
          <w:rPr>
            <w:noProof/>
            <w:webHidden/>
          </w:rPr>
          <w:tab/>
        </w:r>
        <w:r w:rsidR="00AE022E">
          <w:rPr>
            <w:noProof/>
            <w:webHidden/>
          </w:rPr>
          <w:fldChar w:fldCharType="begin"/>
        </w:r>
        <w:r w:rsidR="00AE022E">
          <w:rPr>
            <w:noProof/>
            <w:webHidden/>
          </w:rPr>
          <w:instrText xml:space="preserve"> PAGEREF _Toc164604811 \h </w:instrText>
        </w:r>
        <w:r w:rsidR="00AE022E">
          <w:rPr>
            <w:noProof/>
            <w:webHidden/>
          </w:rPr>
        </w:r>
        <w:r w:rsidR="00AE022E">
          <w:rPr>
            <w:noProof/>
            <w:webHidden/>
          </w:rPr>
          <w:fldChar w:fldCharType="separate"/>
        </w:r>
        <w:r w:rsidR="00AE022E">
          <w:rPr>
            <w:noProof/>
            <w:webHidden/>
          </w:rPr>
          <w:t>21</w:t>
        </w:r>
        <w:r w:rsidR="00AE022E">
          <w:rPr>
            <w:noProof/>
            <w:webHidden/>
          </w:rPr>
          <w:fldChar w:fldCharType="end"/>
        </w:r>
      </w:hyperlink>
    </w:p>
    <w:p w14:paraId="27027A4C" w14:textId="11CFF614" w:rsidR="00AE022E" w:rsidRDefault="00000000">
      <w:pPr>
        <w:pStyle w:val="TOC3"/>
        <w:tabs>
          <w:tab w:val="right" w:leader="dot" w:pos="9016"/>
        </w:tabs>
        <w:rPr>
          <w:rFonts w:eastAsiaTheme="minorEastAsia"/>
          <w:noProof/>
          <w:sz w:val="24"/>
          <w:szCs w:val="24"/>
          <w:lang w:eastAsia="en-GB"/>
        </w:rPr>
      </w:pPr>
      <w:hyperlink w:anchor="_Toc164604812" w:history="1">
        <w:r w:rsidR="00AE022E" w:rsidRPr="00362FC4">
          <w:rPr>
            <w:rStyle w:val="Hyperlink"/>
            <w:rFonts w:ascii="Arial" w:hAnsi="Arial" w:cs="Arial"/>
            <w:noProof/>
          </w:rPr>
          <w:t>List Receipt Historical</w:t>
        </w:r>
        <w:r w:rsidR="00AE022E">
          <w:rPr>
            <w:noProof/>
            <w:webHidden/>
          </w:rPr>
          <w:tab/>
        </w:r>
        <w:r w:rsidR="00AE022E">
          <w:rPr>
            <w:noProof/>
            <w:webHidden/>
          </w:rPr>
          <w:fldChar w:fldCharType="begin"/>
        </w:r>
        <w:r w:rsidR="00AE022E">
          <w:rPr>
            <w:noProof/>
            <w:webHidden/>
          </w:rPr>
          <w:instrText xml:space="preserve"> PAGEREF _Toc164604812 \h </w:instrText>
        </w:r>
        <w:r w:rsidR="00AE022E">
          <w:rPr>
            <w:noProof/>
            <w:webHidden/>
          </w:rPr>
        </w:r>
        <w:r w:rsidR="00AE022E">
          <w:rPr>
            <w:noProof/>
            <w:webHidden/>
          </w:rPr>
          <w:fldChar w:fldCharType="separate"/>
        </w:r>
        <w:r w:rsidR="00AE022E">
          <w:rPr>
            <w:noProof/>
            <w:webHidden/>
          </w:rPr>
          <w:t>22</w:t>
        </w:r>
        <w:r w:rsidR="00AE022E">
          <w:rPr>
            <w:noProof/>
            <w:webHidden/>
          </w:rPr>
          <w:fldChar w:fldCharType="end"/>
        </w:r>
      </w:hyperlink>
    </w:p>
    <w:p w14:paraId="251A6FFB" w14:textId="4907F35F" w:rsidR="00AE022E" w:rsidRDefault="00000000">
      <w:pPr>
        <w:pStyle w:val="TOC3"/>
        <w:tabs>
          <w:tab w:val="right" w:leader="dot" w:pos="9016"/>
        </w:tabs>
        <w:rPr>
          <w:rFonts w:eastAsiaTheme="minorEastAsia"/>
          <w:noProof/>
          <w:sz w:val="24"/>
          <w:szCs w:val="24"/>
          <w:lang w:eastAsia="en-GB"/>
        </w:rPr>
      </w:pPr>
      <w:hyperlink w:anchor="_Toc164604813" w:history="1">
        <w:r w:rsidR="00AE022E" w:rsidRPr="00362FC4">
          <w:rPr>
            <w:rStyle w:val="Hyperlink"/>
            <w:rFonts w:ascii="Arial" w:hAnsi="Arial" w:cs="Arial"/>
            <w:noProof/>
          </w:rPr>
          <w:t>Analytics</w:t>
        </w:r>
        <w:r w:rsidR="00AE022E">
          <w:rPr>
            <w:noProof/>
            <w:webHidden/>
          </w:rPr>
          <w:tab/>
        </w:r>
        <w:r w:rsidR="00AE022E">
          <w:rPr>
            <w:noProof/>
            <w:webHidden/>
          </w:rPr>
          <w:fldChar w:fldCharType="begin"/>
        </w:r>
        <w:r w:rsidR="00AE022E">
          <w:rPr>
            <w:noProof/>
            <w:webHidden/>
          </w:rPr>
          <w:instrText xml:space="preserve"> PAGEREF _Toc164604813 \h </w:instrText>
        </w:r>
        <w:r w:rsidR="00AE022E">
          <w:rPr>
            <w:noProof/>
            <w:webHidden/>
          </w:rPr>
        </w:r>
        <w:r w:rsidR="00AE022E">
          <w:rPr>
            <w:noProof/>
            <w:webHidden/>
          </w:rPr>
          <w:fldChar w:fldCharType="separate"/>
        </w:r>
        <w:r w:rsidR="00AE022E">
          <w:rPr>
            <w:noProof/>
            <w:webHidden/>
          </w:rPr>
          <w:t>22</w:t>
        </w:r>
        <w:r w:rsidR="00AE022E">
          <w:rPr>
            <w:noProof/>
            <w:webHidden/>
          </w:rPr>
          <w:fldChar w:fldCharType="end"/>
        </w:r>
      </w:hyperlink>
    </w:p>
    <w:p w14:paraId="0246B6C5" w14:textId="7ED14E0C" w:rsidR="00AE022E" w:rsidRDefault="00000000">
      <w:pPr>
        <w:pStyle w:val="TOC1"/>
        <w:tabs>
          <w:tab w:val="right" w:leader="dot" w:pos="9016"/>
        </w:tabs>
        <w:rPr>
          <w:rFonts w:eastAsiaTheme="minorEastAsia"/>
          <w:b w:val="0"/>
          <w:bCs w:val="0"/>
          <w:i w:val="0"/>
          <w:iCs w:val="0"/>
          <w:noProof/>
          <w:lang w:eastAsia="en-GB"/>
        </w:rPr>
      </w:pPr>
      <w:hyperlink w:anchor="_Toc164604814" w:history="1">
        <w:r w:rsidR="00AE022E" w:rsidRPr="00362FC4">
          <w:rPr>
            <w:rStyle w:val="Hyperlink"/>
            <w:rFonts w:ascii="Arial" w:hAnsi="Arial" w:cs="Arial"/>
            <w:noProof/>
          </w:rPr>
          <w:t>Implementation</w:t>
        </w:r>
        <w:r w:rsidR="00AE022E">
          <w:rPr>
            <w:noProof/>
            <w:webHidden/>
          </w:rPr>
          <w:tab/>
        </w:r>
        <w:r w:rsidR="00AE022E">
          <w:rPr>
            <w:noProof/>
            <w:webHidden/>
          </w:rPr>
          <w:fldChar w:fldCharType="begin"/>
        </w:r>
        <w:r w:rsidR="00AE022E">
          <w:rPr>
            <w:noProof/>
            <w:webHidden/>
          </w:rPr>
          <w:instrText xml:space="preserve"> PAGEREF _Toc164604814 \h </w:instrText>
        </w:r>
        <w:r w:rsidR="00AE022E">
          <w:rPr>
            <w:noProof/>
            <w:webHidden/>
          </w:rPr>
        </w:r>
        <w:r w:rsidR="00AE022E">
          <w:rPr>
            <w:noProof/>
            <w:webHidden/>
          </w:rPr>
          <w:fldChar w:fldCharType="separate"/>
        </w:r>
        <w:r w:rsidR="00AE022E">
          <w:rPr>
            <w:noProof/>
            <w:webHidden/>
          </w:rPr>
          <w:t>22</w:t>
        </w:r>
        <w:r w:rsidR="00AE022E">
          <w:rPr>
            <w:noProof/>
            <w:webHidden/>
          </w:rPr>
          <w:fldChar w:fldCharType="end"/>
        </w:r>
      </w:hyperlink>
    </w:p>
    <w:p w14:paraId="6DDE5B16" w14:textId="207E9C56" w:rsidR="00AE022E" w:rsidRDefault="00000000">
      <w:pPr>
        <w:pStyle w:val="TOC2"/>
        <w:tabs>
          <w:tab w:val="right" w:leader="dot" w:pos="9016"/>
        </w:tabs>
        <w:rPr>
          <w:rFonts w:eastAsiaTheme="minorEastAsia"/>
          <w:b w:val="0"/>
          <w:bCs w:val="0"/>
          <w:noProof/>
          <w:sz w:val="24"/>
          <w:szCs w:val="24"/>
          <w:lang w:eastAsia="en-GB"/>
        </w:rPr>
      </w:pPr>
      <w:hyperlink w:anchor="_Toc164604815" w:history="1">
        <w:r w:rsidR="00AE022E" w:rsidRPr="00362FC4">
          <w:rPr>
            <w:rStyle w:val="Hyperlink"/>
            <w:rFonts w:ascii="Arial" w:hAnsi="Arial" w:cs="Arial"/>
            <w:noProof/>
          </w:rPr>
          <w:t>Server</w:t>
        </w:r>
        <w:r w:rsidR="00AE022E">
          <w:rPr>
            <w:noProof/>
            <w:webHidden/>
          </w:rPr>
          <w:tab/>
        </w:r>
        <w:r w:rsidR="00AE022E">
          <w:rPr>
            <w:noProof/>
            <w:webHidden/>
          </w:rPr>
          <w:fldChar w:fldCharType="begin"/>
        </w:r>
        <w:r w:rsidR="00AE022E">
          <w:rPr>
            <w:noProof/>
            <w:webHidden/>
          </w:rPr>
          <w:instrText xml:space="preserve"> PAGEREF _Toc164604815 \h </w:instrText>
        </w:r>
        <w:r w:rsidR="00AE022E">
          <w:rPr>
            <w:noProof/>
            <w:webHidden/>
          </w:rPr>
        </w:r>
        <w:r w:rsidR="00AE022E">
          <w:rPr>
            <w:noProof/>
            <w:webHidden/>
          </w:rPr>
          <w:fldChar w:fldCharType="separate"/>
        </w:r>
        <w:r w:rsidR="00AE022E">
          <w:rPr>
            <w:noProof/>
            <w:webHidden/>
          </w:rPr>
          <w:t>22</w:t>
        </w:r>
        <w:r w:rsidR="00AE022E">
          <w:rPr>
            <w:noProof/>
            <w:webHidden/>
          </w:rPr>
          <w:fldChar w:fldCharType="end"/>
        </w:r>
      </w:hyperlink>
    </w:p>
    <w:p w14:paraId="06594BB1" w14:textId="517228FC" w:rsidR="00AE022E" w:rsidRDefault="00000000">
      <w:pPr>
        <w:pStyle w:val="TOC3"/>
        <w:tabs>
          <w:tab w:val="right" w:leader="dot" w:pos="9016"/>
        </w:tabs>
        <w:rPr>
          <w:rFonts w:eastAsiaTheme="minorEastAsia"/>
          <w:noProof/>
          <w:sz w:val="24"/>
          <w:szCs w:val="24"/>
          <w:lang w:eastAsia="en-GB"/>
        </w:rPr>
      </w:pPr>
      <w:hyperlink w:anchor="_Toc164604816" w:history="1">
        <w:r w:rsidR="00AE022E" w:rsidRPr="00362FC4">
          <w:rPr>
            <w:rStyle w:val="Hyperlink"/>
            <w:rFonts w:ascii="Arial" w:hAnsi="Arial" w:cs="Arial"/>
            <w:noProof/>
          </w:rPr>
          <w:t>Docker Usage</w:t>
        </w:r>
        <w:r w:rsidR="00AE022E">
          <w:rPr>
            <w:noProof/>
            <w:webHidden/>
          </w:rPr>
          <w:tab/>
        </w:r>
        <w:r w:rsidR="00AE022E">
          <w:rPr>
            <w:noProof/>
            <w:webHidden/>
          </w:rPr>
          <w:fldChar w:fldCharType="begin"/>
        </w:r>
        <w:r w:rsidR="00AE022E">
          <w:rPr>
            <w:noProof/>
            <w:webHidden/>
          </w:rPr>
          <w:instrText xml:space="preserve"> PAGEREF _Toc164604816 \h </w:instrText>
        </w:r>
        <w:r w:rsidR="00AE022E">
          <w:rPr>
            <w:noProof/>
            <w:webHidden/>
          </w:rPr>
        </w:r>
        <w:r w:rsidR="00AE022E">
          <w:rPr>
            <w:noProof/>
            <w:webHidden/>
          </w:rPr>
          <w:fldChar w:fldCharType="separate"/>
        </w:r>
        <w:r w:rsidR="00AE022E">
          <w:rPr>
            <w:noProof/>
            <w:webHidden/>
          </w:rPr>
          <w:t>23</w:t>
        </w:r>
        <w:r w:rsidR="00AE022E">
          <w:rPr>
            <w:noProof/>
            <w:webHidden/>
          </w:rPr>
          <w:fldChar w:fldCharType="end"/>
        </w:r>
      </w:hyperlink>
    </w:p>
    <w:p w14:paraId="2AB97089" w14:textId="6847A9AD" w:rsidR="00AE022E" w:rsidRDefault="00000000">
      <w:pPr>
        <w:pStyle w:val="TOC3"/>
        <w:tabs>
          <w:tab w:val="right" w:leader="dot" w:pos="9016"/>
        </w:tabs>
        <w:rPr>
          <w:rFonts w:eastAsiaTheme="minorEastAsia"/>
          <w:noProof/>
          <w:sz w:val="24"/>
          <w:szCs w:val="24"/>
          <w:lang w:eastAsia="en-GB"/>
        </w:rPr>
      </w:pPr>
      <w:hyperlink w:anchor="_Toc164604817" w:history="1">
        <w:r w:rsidR="00AE022E" w:rsidRPr="00362FC4">
          <w:rPr>
            <w:rStyle w:val="Hyperlink"/>
            <w:rFonts w:ascii="Arial" w:hAnsi="Arial" w:cs="Arial"/>
            <w:noProof/>
          </w:rPr>
          <w:t>Makefile</w:t>
        </w:r>
        <w:r w:rsidR="00AE022E">
          <w:rPr>
            <w:noProof/>
            <w:webHidden/>
          </w:rPr>
          <w:tab/>
        </w:r>
        <w:r w:rsidR="00AE022E">
          <w:rPr>
            <w:noProof/>
            <w:webHidden/>
          </w:rPr>
          <w:fldChar w:fldCharType="begin"/>
        </w:r>
        <w:r w:rsidR="00AE022E">
          <w:rPr>
            <w:noProof/>
            <w:webHidden/>
          </w:rPr>
          <w:instrText xml:space="preserve"> PAGEREF _Toc164604817 \h </w:instrText>
        </w:r>
        <w:r w:rsidR="00AE022E">
          <w:rPr>
            <w:noProof/>
            <w:webHidden/>
          </w:rPr>
        </w:r>
        <w:r w:rsidR="00AE022E">
          <w:rPr>
            <w:noProof/>
            <w:webHidden/>
          </w:rPr>
          <w:fldChar w:fldCharType="separate"/>
        </w:r>
        <w:r w:rsidR="00AE022E">
          <w:rPr>
            <w:noProof/>
            <w:webHidden/>
          </w:rPr>
          <w:t>23</w:t>
        </w:r>
        <w:r w:rsidR="00AE022E">
          <w:rPr>
            <w:noProof/>
            <w:webHidden/>
          </w:rPr>
          <w:fldChar w:fldCharType="end"/>
        </w:r>
      </w:hyperlink>
    </w:p>
    <w:p w14:paraId="271F0A31" w14:textId="5694946C" w:rsidR="00AE022E" w:rsidRDefault="00000000">
      <w:pPr>
        <w:pStyle w:val="TOC3"/>
        <w:tabs>
          <w:tab w:val="right" w:leader="dot" w:pos="9016"/>
        </w:tabs>
        <w:rPr>
          <w:rFonts w:eastAsiaTheme="minorEastAsia"/>
          <w:noProof/>
          <w:sz w:val="24"/>
          <w:szCs w:val="24"/>
          <w:lang w:eastAsia="en-GB"/>
        </w:rPr>
      </w:pPr>
      <w:hyperlink w:anchor="_Toc164604818" w:history="1">
        <w:r w:rsidR="00AE022E" w:rsidRPr="00362FC4">
          <w:rPr>
            <w:rStyle w:val="Hyperlink"/>
            <w:rFonts w:ascii="Arial" w:hAnsi="Arial" w:cs="Arial"/>
            <w:noProof/>
          </w:rPr>
          <w:t>Receipt Section Detection Model (YOLO)</w:t>
        </w:r>
        <w:r w:rsidR="00AE022E">
          <w:rPr>
            <w:noProof/>
            <w:webHidden/>
          </w:rPr>
          <w:tab/>
        </w:r>
        <w:r w:rsidR="00AE022E">
          <w:rPr>
            <w:noProof/>
            <w:webHidden/>
          </w:rPr>
          <w:fldChar w:fldCharType="begin"/>
        </w:r>
        <w:r w:rsidR="00AE022E">
          <w:rPr>
            <w:noProof/>
            <w:webHidden/>
          </w:rPr>
          <w:instrText xml:space="preserve"> PAGEREF _Toc164604818 \h </w:instrText>
        </w:r>
        <w:r w:rsidR="00AE022E">
          <w:rPr>
            <w:noProof/>
            <w:webHidden/>
          </w:rPr>
        </w:r>
        <w:r w:rsidR="00AE022E">
          <w:rPr>
            <w:noProof/>
            <w:webHidden/>
          </w:rPr>
          <w:fldChar w:fldCharType="separate"/>
        </w:r>
        <w:r w:rsidR="00AE022E">
          <w:rPr>
            <w:noProof/>
            <w:webHidden/>
          </w:rPr>
          <w:t>25</w:t>
        </w:r>
        <w:r w:rsidR="00AE022E">
          <w:rPr>
            <w:noProof/>
            <w:webHidden/>
          </w:rPr>
          <w:fldChar w:fldCharType="end"/>
        </w:r>
      </w:hyperlink>
    </w:p>
    <w:p w14:paraId="6CD6CC25" w14:textId="50754E77" w:rsidR="00AE022E" w:rsidRDefault="00000000">
      <w:pPr>
        <w:pStyle w:val="TOC4"/>
        <w:tabs>
          <w:tab w:val="right" w:leader="dot" w:pos="9016"/>
        </w:tabs>
        <w:rPr>
          <w:rFonts w:eastAsiaTheme="minorEastAsia"/>
          <w:noProof/>
          <w:sz w:val="24"/>
          <w:szCs w:val="24"/>
          <w:lang w:eastAsia="en-GB"/>
        </w:rPr>
      </w:pPr>
      <w:hyperlink w:anchor="_Toc164604819" w:history="1">
        <w:r w:rsidR="00AE022E" w:rsidRPr="00362FC4">
          <w:rPr>
            <w:rStyle w:val="Hyperlink"/>
            <w:rFonts w:ascii="Arial" w:hAnsi="Arial" w:cs="Arial"/>
            <w:noProof/>
          </w:rPr>
          <w:t>Dataset</w:t>
        </w:r>
        <w:r w:rsidR="00AE022E">
          <w:rPr>
            <w:noProof/>
            <w:webHidden/>
          </w:rPr>
          <w:tab/>
        </w:r>
        <w:r w:rsidR="00AE022E">
          <w:rPr>
            <w:noProof/>
            <w:webHidden/>
          </w:rPr>
          <w:fldChar w:fldCharType="begin"/>
        </w:r>
        <w:r w:rsidR="00AE022E">
          <w:rPr>
            <w:noProof/>
            <w:webHidden/>
          </w:rPr>
          <w:instrText xml:space="preserve"> PAGEREF _Toc164604819 \h </w:instrText>
        </w:r>
        <w:r w:rsidR="00AE022E">
          <w:rPr>
            <w:noProof/>
            <w:webHidden/>
          </w:rPr>
        </w:r>
        <w:r w:rsidR="00AE022E">
          <w:rPr>
            <w:noProof/>
            <w:webHidden/>
          </w:rPr>
          <w:fldChar w:fldCharType="separate"/>
        </w:r>
        <w:r w:rsidR="00AE022E">
          <w:rPr>
            <w:noProof/>
            <w:webHidden/>
          </w:rPr>
          <w:t>25</w:t>
        </w:r>
        <w:r w:rsidR="00AE022E">
          <w:rPr>
            <w:noProof/>
            <w:webHidden/>
          </w:rPr>
          <w:fldChar w:fldCharType="end"/>
        </w:r>
      </w:hyperlink>
    </w:p>
    <w:p w14:paraId="07629930" w14:textId="4B574653" w:rsidR="00AE022E" w:rsidRDefault="00000000">
      <w:pPr>
        <w:pStyle w:val="TOC4"/>
        <w:tabs>
          <w:tab w:val="right" w:leader="dot" w:pos="9016"/>
        </w:tabs>
        <w:rPr>
          <w:rFonts w:eastAsiaTheme="minorEastAsia"/>
          <w:noProof/>
          <w:sz w:val="24"/>
          <w:szCs w:val="24"/>
          <w:lang w:eastAsia="en-GB"/>
        </w:rPr>
      </w:pPr>
      <w:hyperlink w:anchor="_Toc164604820" w:history="1">
        <w:r w:rsidR="00AE022E" w:rsidRPr="00362FC4">
          <w:rPr>
            <w:rStyle w:val="Hyperlink"/>
            <w:rFonts w:ascii="Arial" w:hAnsi="Arial" w:cs="Arial"/>
            <w:noProof/>
          </w:rPr>
          <w:t>Training Process</w:t>
        </w:r>
        <w:r w:rsidR="00AE022E">
          <w:rPr>
            <w:noProof/>
            <w:webHidden/>
          </w:rPr>
          <w:tab/>
        </w:r>
        <w:r w:rsidR="00AE022E">
          <w:rPr>
            <w:noProof/>
            <w:webHidden/>
          </w:rPr>
          <w:fldChar w:fldCharType="begin"/>
        </w:r>
        <w:r w:rsidR="00AE022E">
          <w:rPr>
            <w:noProof/>
            <w:webHidden/>
          </w:rPr>
          <w:instrText xml:space="preserve"> PAGEREF _Toc164604820 \h </w:instrText>
        </w:r>
        <w:r w:rsidR="00AE022E">
          <w:rPr>
            <w:noProof/>
            <w:webHidden/>
          </w:rPr>
        </w:r>
        <w:r w:rsidR="00AE022E">
          <w:rPr>
            <w:noProof/>
            <w:webHidden/>
          </w:rPr>
          <w:fldChar w:fldCharType="separate"/>
        </w:r>
        <w:r w:rsidR="00AE022E">
          <w:rPr>
            <w:noProof/>
            <w:webHidden/>
          </w:rPr>
          <w:t>26</w:t>
        </w:r>
        <w:r w:rsidR="00AE022E">
          <w:rPr>
            <w:noProof/>
            <w:webHidden/>
          </w:rPr>
          <w:fldChar w:fldCharType="end"/>
        </w:r>
      </w:hyperlink>
    </w:p>
    <w:p w14:paraId="6C9B6F92" w14:textId="189353B9" w:rsidR="00AE022E" w:rsidRDefault="00000000">
      <w:pPr>
        <w:pStyle w:val="TOC3"/>
        <w:tabs>
          <w:tab w:val="right" w:leader="dot" w:pos="9016"/>
        </w:tabs>
        <w:rPr>
          <w:rFonts w:eastAsiaTheme="minorEastAsia"/>
          <w:noProof/>
          <w:sz w:val="24"/>
          <w:szCs w:val="24"/>
          <w:lang w:eastAsia="en-GB"/>
        </w:rPr>
      </w:pPr>
      <w:hyperlink w:anchor="_Toc164604821" w:history="1">
        <w:r w:rsidR="00AE022E" w:rsidRPr="00362FC4">
          <w:rPr>
            <w:rStyle w:val="Hyperlink"/>
            <w:rFonts w:ascii="Arial" w:hAnsi="Arial" w:cs="Arial"/>
            <w:noProof/>
          </w:rPr>
          <w:t>Classification/Formatting</w:t>
        </w:r>
        <w:r w:rsidR="00AE022E">
          <w:rPr>
            <w:noProof/>
            <w:webHidden/>
          </w:rPr>
          <w:tab/>
        </w:r>
        <w:r w:rsidR="00AE022E">
          <w:rPr>
            <w:noProof/>
            <w:webHidden/>
          </w:rPr>
          <w:fldChar w:fldCharType="begin"/>
        </w:r>
        <w:r w:rsidR="00AE022E">
          <w:rPr>
            <w:noProof/>
            <w:webHidden/>
          </w:rPr>
          <w:instrText xml:space="preserve"> PAGEREF _Toc164604821 \h </w:instrText>
        </w:r>
        <w:r w:rsidR="00AE022E">
          <w:rPr>
            <w:noProof/>
            <w:webHidden/>
          </w:rPr>
        </w:r>
        <w:r w:rsidR="00AE022E">
          <w:rPr>
            <w:noProof/>
            <w:webHidden/>
          </w:rPr>
          <w:fldChar w:fldCharType="separate"/>
        </w:r>
        <w:r w:rsidR="00AE022E">
          <w:rPr>
            <w:noProof/>
            <w:webHidden/>
          </w:rPr>
          <w:t>26</w:t>
        </w:r>
        <w:r w:rsidR="00AE022E">
          <w:rPr>
            <w:noProof/>
            <w:webHidden/>
          </w:rPr>
          <w:fldChar w:fldCharType="end"/>
        </w:r>
      </w:hyperlink>
    </w:p>
    <w:p w14:paraId="22142987" w14:textId="1E9EFB43" w:rsidR="00AE022E" w:rsidRDefault="00000000">
      <w:pPr>
        <w:pStyle w:val="TOC2"/>
        <w:tabs>
          <w:tab w:val="right" w:leader="dot" w:pos="9016"/>
        </w:tabs>
        <w:rPr>
          <w:rFonts w:eastAsiaTheme="minorEastAsia"/>
          <w:b w:val="0"/>
          <w:bCs w:val="0"/>
          <w:noProof/>
          <w:sz w:val="24"/>
          <w:szCs w:val="24"/>
          <w:lang w:eastAsia="en-GB"/>
        </w:rPr>
      </w:pPr>
      <w:hyperlink w:anchor="_Toc164604822" w:history="1">
        <w:r w:rsidR="00AE022E" w:rsidRPr="00362FC4">
          <w:rPr>
            <w:rStyle w:val="Hyperlink"/>
            <w:rFonts w:ascii="Arial" w:hAnsi="Arial" w:cs="Arial"/>
            <w:noProof/>
          </w:rPr>
          <w:t>Mobile Application</w:t>
        </w:r>
        <w:r w:rsidR="00AE022E">
          <w:rPr>
            <w:noProof/>
            <w:webHidden/>
          </w:rPr>
          <w:tab/>
        </w:r>
        <w:r w:rsidR="00AE022E">
          <w:rPr>
            <w:noProof/>
            <w:webHidden/>
          </w:rPr>
          <w:fldChar w:fldCharType="begin"/>
        </w:r>
        <w:r w:rsidR="00AE022E">
          <w:rPr>
            <w:noProof/>
            <w:webHidden/>
          </w:rPr>
          <w:instrText xml:space="preserve"> PAGEREF _Toc164604822 \h </w:instrText>
        </w:r>
        <w:r w:rsidR="00AE022E">
          <w:rPr>
            <w:noProof/>
            <w:webHidden/>
          </w:rPr>
        </w:r>
        <w:r w:rsidR="00AE022E">
          <w:rPr>
            <w:noProof/>
            <w:webHidden/>
          </w:rPr>
          <w:fldChar w:fldCharType="separate"/>
        </w:r>
        <w:r w:rsidR="00AE022E">
          <w:rPr>
            <w:noProof/>
            <w:webHidden/>
          </w:rPr>
          <w:t>29</w:t>
        </w:r>
        <w:r w:rsidR="00AE022E">
          <w:rPr>
            <w:noProof/>
            <w:webHidden/>
          </w:rPr>
          <w:fldChar w:fldCharType="end"/>
        </w:r>
      </w:hyperlink>
    </w:p>
    <w:p w14:paraId="7A89F2B0" w14:textId="2CC5D7DC" w:rsidR="00AE022E" w:rsidRDefault="00000000">
      <w:pPr>
        <w:pStyle w:val="TOC3"/>
        <w:tabs>
          <w:tab w:val="right" w:leader="dot" w:pos="9016"/>
        </w:tabs>
        <w:rPr>
          <w:rFonts w:eastAsiaTheme="minorEastAsia"/>
          <w:noProof/>
          <w:sz w:val="24"/>
          <w:szCs w:val="24"/>
          <w:lang w:eastAsia="en-GB"/>
        </w:rPr>
      </w:pPr>
      <w:hyperlink w:anchor="_Toc164604823" w:history="1">
        <w:r w:rsidR="00AE022E" w:rsidRPr="00362FC4">
          <w:rPr>
            <w:rStyle w:val="Hyperlink"/>
            <w:rFonts w:ascii="Arial" w:hAnsi="Arial" w:cs="Arial"/>
            <w:noProof/>
          </w:rPr>
          <w:t>Classes</w:t>
        </w:r>
        <w:r w:rsidR="00AE022E">
          <w:rPr>
            <w:noProof/>
            <w:webHidden/>
          </w:rPr>
          <w:tab/>
        </w:r>
        <w:r w:rsidR="00AE022E">
          <w:rPr>
            <w:noProof/>
            <w:webHidden/>
          </w:rPr>
          <w:fldChar w:fldCharType="begin"/>
        </w:r>
        <w:r w:rsidR="00AE022E">
          <w:rPr>
            <w:noProof/>
            <w:webHidden/>
          </w:rPr>
          <w:instrText xml:space="preserve"> PAGEREF _Toc164604823 \h </w:instrText>
        </w:r>
        <w:r w:rsidR="00AE022E">
          <w:rPr>
            <w:noProof/>
            <w:webHidden/>
          </w:rPr>
        </w:r>
        <w:r w:rsidR="00AE022E">
          <w:rPr>
            <w:noProof/>
            <w:webHidden/>
          </w:rPr>
          <w:fldChar w:fldCharType="separate"/>
        </w:r>
        <w:r w:rsidR="00AE022E">
          <w:rPr>
            <w:noProof/>
            <w:webHidden/>
          </w:rPr>
          <w:t>29</w:t>
        </w:r>
        <w:r w:rsidR="00AE022E">
          <w:rPr>
            <w:noProof/>
            <w:webHidden/>
          </w:rPr>
          <w:fldChar w:fldCharType="end"/>
        </w:r>
      </w:hyperlink>
    </w:p>
    <w:p w14:paraId="19303131" w14:textId="06F5394E" w:rsidR="00AE022E" w:rsidRDefault="00000000">
      <w:pPr>
        <w:pStyle w:val="TOC3"/>
        <w:tabs>
          <w:tab w:val="right" w:leader="dot" w:pos="9016"/>
        </w:tabs>
        <w:rPr>
          <w:rFonts w:eastAsiaTheme="minorEastAsia"/>
          <w:noProof/>
          <w:sz w:val="24"/>
          <w:szCs w:val="24"/>
          <w:lang w:eastAsia="en-GB"/>
        </w:rPr>
      </w:pPr>
      <w:hyperlink w:anchor="_Toc164604824" w:history="1">
        <w:r w:rsidR="00AE022E" w:rsidRPr="00362FC4">
          <w:rPr>
            <w:rStyle w:val="Hyperlink"/>
            <w:rFonts w:ascii="Arial" w:hAnsi="Arial" w:cs="Arial"/>
            <w:noProof/>
          </w:rPr>
          <w:t>Widgets</w:t>
        </w:r>
        <w:r w:rsidR="00AE022E">
          <w:rPr>
            <w:noProof/>
            <w:webHidden/>
          </w:rPr>
          <w:tab/>
        </w:r>
        <w:r w:rsidR="00AE022E">
          <w:rPr>
            <w:noProof/>
            <w:webHidden/>
          </w:rPr>
          <w:fldChar w:fldCharType="begin"/>
        </w:r>
        <w:r w:rsidR="00AE022E">
          <w:rPr>
            <w:noProof/>
            <w:webHidden/>
          </w:rPr>
          <w:instrText xml:space="preserve"> PAGEREF _Toc164604824 \h </w:instrText>
        </w:r>
        <w:r w:rsidR="00AE022E">
          <w:rPr>
            <w:noProof/>
            <w:webHidden/>
          </w:rPr>
        </w:r>
        <w:r w:rsidR="00AE022E">
          <w:rPr>
            <w:noProof/>
            <w:webHidden/>
          </w:rPr>
          <w:fldChar w:fldCharType="separate"/>
        </w:r>
        <w:r w:rsidR="00AE022E">
          <w:rPr>
            <w:noProof/>
            <w:webHidden/>
          </w:rPr>
          <w:t>30</w:t>
        </w:r>
        <w:r w:rsidR="00AE022E">
          <w:rPr>
            <w:noProof/>
            <w:webHidden/>
          </w:rPr>
          <w:fldChar w:fldCharType="end"/>
        </w:r>
      </w:hyperlink>
    </w:p>
    <w:p w14:paraId="68DBE3D0" w14:textId="070A1CCB" w:rsidR="00AE022E" w:rsidRDefault="00000000">
      <w:pPr>
        <w:pStyle w:val="TOC3"/>
        <w:tabs>
          <w:tab w:val="right" w:leader="dot" w:pos="9016"/>
        </w:tabs>
        <w:rPr>
          <w:rFonts w:eastAsiaTheme="minorEastAsia"/>
          <w:noProof/>
          <w:sz w:val="24"/>
          <w:szCs w:val="24"/>
          <w:lang w:eastAsia="en-GB"/>
        </w:rPr>
      </w:pPr>
      <w:hyperlink w:anchor="_Toc164604825" w:history="1">
        <w:r w:rsidR="00AE022E" w:rsidRPr="00362FC4">
          <w:rPr>
            <w:rStyle w:val="Hyperlink"/>
            <w:rFonts w:ascii="Arial" w:hAnsi="Arial" w:cs="Arial"/>
            <w:noProof/>
          </w:rPr>
          <w:t>Pages</w:t>
        </w:r>
        <w:r w:rsidR="00AE022E">
          <w:rPr>
            <w:noProof/>
            <w:webHidden/>
          </w:rPr>
          <w:tab/>
        </w:r>
        <w:r w:rsidR="00AE022E">
          <w:rPr>
            <w:noProof/>
            <w:webHidden/>
          </w:rPr>
          <w:fldChar w:fldCharType="begin"/>
        </w:r>
        <w:r w:rsidR="00AE022E">
          <w:rPr>
            <w:noProof/>
            <w:webHidden/>
          </w:rPr>
          <w:instrText xml:space="preserve"> PAGEREF _Toc164604825 \h </w:instrText>
        </w:r>
        <w:r w:rsidR="00AE022E">
          <w:rPr>
            <w:noProof/>
            <w:webHidden/>
          </w:rPr>
        </w:r>
        <w:r w:rsidR="00AE022E">
          <w:rPr>
            <w:noProof/>
            <w:webHidden/>
          </w:rPr>
          <w:fldChar w:fldCharType="separate"/>
        </w:r>
        <w:r w:rsidR="00AE022E">
          <w:rPr>
            <w:noProof/>
            <w:webHidden/>
          </w:rPr>
          <w:t>32</w:t>
        </w:r>
        <w:r w:rsidR="00AE022E">
          <w:rPr>
            <w:noProof/>
            <w:webHidden/>
          </w:rPr>
          <w:fldChar w:fldCharType="end"/>
        </w:r>
      </w:hyperlink>
    </w:p>
    <w:p w14:paraId="56BF998C" w14:textId="125B9B8C" w:rsidR="00AE022E" w:rsidRDefault="00000000">
      <w:pPr>
        <w:pStyle w:val="TOC1"/>
        <w:tabs>
          <w:tab w:val="right" w:leader="dot" w:pos="9016"/>
        </w:tabs>
        <w:rPr>
          <w:rFonts w:eastAsiaTheme="minorEastAsia"/>
          <w:b w:val="0"/>
          <w:bCs w:val="0"/>
          <w:i w:val="0"/>
          <w:iCs w:val="0"/>
          <w:noProof/>
          <w:lang w:eastAsia="en-GB"/>
        </w:rPr>
      </w:pPr>
      <w:hyperlink w:anchor="_Toc164604826" w:history="1">
        <w:r w:rsidR="00AE022E" w:rsidRPr="00362FC4">
          <w:rPr>
            <w:rStyle w:val="Hyperlink"/>
            <w:rFonts w:ascii="Arial" w:hAnsi="Arial" w:cs="Arial"/>
            <w:noProof/>
          </w:rPr>
          <w:t>Testing</w:t>
        </w:r>
        <w:r w:rsidR="00AE022E">
          <w:rPr>
            <w:noProof/>
            <w:webHidden/>
          </w:rPr>
          <w:tab/>
        </w:r>
        <w:r w:rsidR="00AE022E">
          <w:rPr>
            <w:noProof/>
            <w:webHidden/>
          </w:rPr>
          <w:fldChar w:fldCharType="begin"/>
        </w:r>
        <w:r w:rsidR="00AE022E">
          <w:rPr>
            <w:noProof/>
            <w:webHidden/>
          </w:rPr>
          <w:instrText xml:space="preserve"> PAGEREF _Toc164604826 \h </w:instrText>
        </w:r>
        <w:r w:rsidR="00AE022E">
          <w:rPr>
            <w:noProof/>
            <w:webHidden/>
          </w:rPr>
        </w:r>
        <w:r w:rsidR="00AE022E">
          <w:rPr>
            <w:noProof/>
            <w:webHidden/>
          </w:rPr>
          <w:fldChar w:fldCharType="separate"/>
        </w:r>
        <w:r w:rsidR="00AE022E">
          <w:rPr>
            <w:noProof/>
            <w:webHidden/>
          </w:rPr>
          <w:t>35</w:t>
        </w:r>
        <w:r w:rsidR="00AE022E">
          <w:rPr>
            <w:noProof/>
            <w:webHidden/>
          </w:rPr>
          <w:fldChar w:fldCharType="end"/>
        </w:r>
      </w:hyperlink>
    </w:p>
    <w:p w14:paraId="0F727AC9" w14:textId="0025F7FA" w:rsidR="00AE022E" w:rsidRDefault="00000000">
      <w:pPr>
        <w:pStyle w:val="TOC2"/>
        <w:tabs>
          <w:tab w:val="right" w:leader="dot" w:pos="9016"/>
        </w:tabs>
        <w:rPr>
          <w:rFonts w:eastAsiaTheme="minorEastAsia"/>
          <w:b w:val="0"/>
          <w:bCs w:val="0"/>
          <w:noProof/>
          <w:sz w:val="24"/>
          <w:szCs w:val="24"/>
          <w:lang w:eastAsia="en-GB"/>
        </w:rPr>
      </w:pPr>
      <w:hyperlink w:anchor="_Toc164604827" w:history="1">
        <w:r w:rsidR="00AE022E" w:rsidRPr="00362FC4">
          <w:rPr>
            <w:rStyle w:val="Hyperlink"/>
            <w:noProof/>
          </w:rPr>
          <w:t>Application</w:t>
        </w:r>
        <w:r w:rsidR="00AE022E">
          <w:rPr>
            <w:noProof/>
            <w:webHidden/>
          </w:rPr>
          <w:tab/>
        </w:r>
        <w:r w:rsidR="00AE022E">
          <w:rPr>
            <w:noProof/>
            <w:webHidden/>
          </w:rPr>
          <w:fldChar w:fldCharType="begin"/>
        </w:r>
        <w:r w:rsidR="00AE022E">
          <w:rPr>
            <w:noProof/>
            <w:webHidden/>
          </w:rPr>
          <w:instrText xml:space="preserve"> PAGEREF _Toc164604827 \h </w:instrText>
        </w:r>
        <w:r w:rsidR="00AE022E">
          <w:rPr>
            <w:noProof/>
            <w:webHidden/>
          </w:rPr>
        </w:r>
        <w:r w:rsidR="00AE022E">
          <w:rPr>
            <w:noProof/>
            <w:webHidden/>
          </w:rPr>
          <w:fldChar w:fldCharType="separate"/>
        </w:r>
        <w:r w:rsidR="00AE022E">
          <w:rPr>
            <w:noProof/>
            <w:webHidden/>
          </w:rPr>
          <w:t>36</w:t>
        </w:r>
        <w:r w:rsidR="00AE022E">
          <w:rPr>
            <w:noProof/>
            <w:webHidden/>
          </w:rPr>
          <w:fldChar w:fldCharType="end"/>
        </w:r>
      </w:hyperlink>
    </w:p>
    <w:p w14:paraId="35DD2C37" w14:textId="6D5461B1" w:rsidR="00AE022E" w:rsidRDefault="00000000">
      <w:pPr>
        <w:pStyle w:val="TOC3"/>
        <w:tabs>
          <w:tab w:val="right" w:leader="dot" w:pos="9016"/>
        </w:tabs>
        <w:rPr>
          <w:rFonts w:eastAsiaTheme="minorEastAsia"/>
          <w:noProof/>
          <w:sz w:val="24"/>
          <w:szCs w:val="24"/>
          <w:lang w:eastAsia="en-GB"/>
        </w:rPr>
      </w:pPr>
      <w:hyperlink w:anchor="_Toc164604828" w:history="1">
        <w:r w:rsidR="00AE022E" w:rsidRPr="00362FC4">
          <w:rPr>
            <w:rStyle w:val="Hyperlink"/>
            <w:noProof/>
          </w:rPr>
          <w:t>Classes</w:t>
        </w:r>
        <w:r w:rsidR="00AE022E">
          <w:rPr>
            <w:noProof/>
            <w:webHidden/>
          </w:rPr>
          <w:tab/>
        </w:r>
        <w:r w:rsidR="00AE022E">
          <w:rPr>
            <w:noProof/>
            <w:webHidden/>
          </w:rPr>
          <w:fldChar w:fldCharType="begin"/>
        </w:r>
        <w:r w:rsidR="00AE022E">
          <w:rPr>
            <w:noProof/>
            <w:webHidden/>
          </w:rPr>
          <w:instrText xml:space="preserve"> PAGEREF _Toc164604828 \h </w:instrText>
        </w:r>
        <w:r w:rsidR="00AE022E">
          <w:rPr>
            <w:noProof/>
            <w:webHidden/>
          </w:rPr>
        </w:r>
        <w:r w:rsidR="00AE022E">
          <w:rPr>
            <w:noProof/>
            <w:webHidden/>
          </w:rPr>
          <w:fldChar w:fldCharType="separate"/>
        </w:r>
        <w:r w:rsidR="00AE022E">
          <w:rPr>
            <w:noProof/>
            <w:webHidden/>
          </w:rPr>
          <w:t>36</w:t>
        </w:r>
        <w:r w:rsidR="00AE022E">
          <w:rPr>
            <w:noProof/>
            <w:webHidden/>
          </w:rPr>
          <w:fldChar w:fldCharType="end"/>
        </w:r>
      </w:hyperlink>
    </w:p>
    <w:p w14:paraId="00F6007E" w14:textId="01CC84D0" w:rsidR="00AE022E" w:rsidRDefault="00000000">
      <w:pPr>
        <w:pStyle w:val="TOC3"/>
        <w:tabs>
          <w:tab w:val="right" w:leader="dot" w:pos="9016"/>
        </w:tabs>
        <w:rPr>
          <w:rFonts w:eastAsiaTheme="minorEastAsia"/>
          <w:noProof/>
          <w:sz w:val="24"/>
          <w:szCs w:val="24"/>
          <w:lang w:eastAsia="en-GB"/>
        </w:rPr>
      </w:pPr>
      <w:hyperlink w:anchor="_Toc164604829" w:history="1">
        <w:r w:rsidR="00AE022E" w:rsidRPr="00362FC4">
          <w:rPr>
            <w:rStyle w:val="Hyperlink"/>
            <w:noProof/>
          </w:rPr>
          <w:t>Widgets</w:t>
        </w:r>
        <w:r w:rsidR="00AE022E">
          <w:rPr>
            <w:noProof/>
            <w:webHidden/>
          </w:rPr>
          <w:tab/>
        </w:r>
        <w:r w:rsidR="00AE022E">
          <w:rPr>
            <w:noProof/>
            <w:webHidden/>
          </w:rPr>
          <w:fldChar w:fldCharType="begin"/>
        </w:r>
        <w:r w:rsidR="00AE022E">
          <w:rPr>
            <w:noProof/>
            <w:webHidden/>
          </w:rPr>
          <w:instrText xml:space="preserve"> PAGEREF _Toc164604829 \h </w:instrText>
        </w:r>
        <w:r w:rsidR="00AE022E">
          <w:rPr>
            <w:noProof/>
            <w:webHidden/>
          </w:rPr>
        </w:r>
        <w:r w:rsidR="00AE022E">
          <w:rPr>
            <w:noProof/>
            <w:webHidden/>
          </w:rPr>
          <w:fldChar w:fldCharType="separate"/>
        </w:r>
        <w:r w:rsidR="00AE022E">
          <w:rPr>
            <w:noProof/>
            <w:webHidden/>
          </w:rPr>
          <w:t>37</w:t>
        </w:r>
        <w:r w:rsidR="00AE022E">
          <w:rPr>
            <w:noProof/>
            <w:webHidden/>
          </w:rPr>
          <w:fldChar w:fldCharType="end"/>
        </w:r>
      </w:hyperlink>
    </w:p>
    <w:p w14:paraId="787D9253" w14:textId="5352699A" w:rsidR="00AE022E" w:rsidRDefault="00000000">
      <w:pPr>
        <w:pStyle w:val="TOC3"/>
        <w:tabs>
          <w:tab w:val="right" w:leader="dot" w:pos="9016"/>
        </w:tabs>
        <w:rPr>
          <w:rFonts w:eastAsiaTheme="minorEastAsia"/>
          <w:noProof/>
          <w:sz w:val="24"/>
          <w:szCs w:val="24"/>
          <w:lang w:eastAsia="en-GB"/>
        </w:rPr>
      </w:pPr>
      <w:hyperlink w:anchor="_Toc164604830" w:history="1">
        <w:r w:rsidR="00AE022E" w:rsidRPr="00362FC4">
          <w:rPr>
            <w:rStyle w:val="Hyperlink"/>
            <w:noProof/>
          </w:rPr>
          <w:t>Pages</w:t>
        </w:r>
        <w:r w:rsidR="00AE022E">
          <w:rPr>
            <w:noProof/>
            <w:webHidden/>
          </w:rPr>
          <w:tab/>
        </w:r>
        <w:r w:rsidR="00AE022E">
          <w:rPr>
            <w:noProof/>
            <w:webHidden/>
          </w:rPr>
          <w:fldChar w:fldCharType="begin"/>
        </w:r>
        <w:r w:rsidR="00AE022E">
          <w:rPr>
            <w:noProof/>
            <w:webHidden/>
          </w:rPr>
          <w:instrText xml:space="preserve"> PAGEREF _Toc164604830 \h </w:instrText>
        </w:r>
        <w:r w:rsidR="00AE022E">
          <w:rPr>
            <w:noProof/>
            <w:webHidden/>
          </w:rPr>
        </w:r>
        <w:r w:rsidR="00AE022E">
          <w:rPr>
            <w:noProof/>
            <w:webHidden/>
          </w:rPr>
          <w:fldChar w:fldCharType="separate"/>
        </w:r>
        <w:r w:rsidR="00AE022E">
          <w:rPr>
            <w:noProof/>
            <w:webHidden/>
          </w:rPr>
          <w:t>37</w:t>
        </w:r>
        <w:r w:rsidR="00AE022E">
          <w:rPr>
            <w:noProof/>
            <w:webHidden/>
          </w:rPr>
          <w:fldChar w:fldCharType="end"/>
        </w:r>
      </w:hyperlink>
    </w:p>
    <w:p w14:paraId="04636EF8" w14:textId="7D1BC442" w:rsidR="00AE022E" w:rsidRDefault="00000000">
      <w:pPr>
        <w:pStyle w:val="TOC2"/>
        <w:tabs>
          <w:tab w:val="right" w:leader="dot" w:pos="9016"/>
        </w:tabs>
        <w:rPr>
          <w:rFonts w:eastAsiaTheme="minorEastAsia"/>
          <w:b w:val="0"/>
          <w:bCs w:val="0"/>
          <w:noProof/>
          <w:sz w:val="24"/>
          <w:szCs w:val="24"/>
          <w:lang w:eastAsia="en-GB"/>
        </w:rPr>
      </w:pPr>
      <w:hyperlink w:anchor="_Toc164604831" w:history="1">
        <w:r w:rsidR="00AE022E" w:rsidRPr="00362FC4">
          <w:rPr>
            <w:rStyle w:val="Hyperlink"/>
            <w:noProof/>
          </w:rPr>
          <w:t>Server</w:t>
        </w:r>
        <w:r w:rsidR="00AE022E">
          <w:rPr>
            <w:noProof/>
            <w:webHidden/>
          </w:rPr>
          <w:tab/>
        </w:r>
        <w:r w:rsidR="00AE022E">
          <w:rPr>
            <w:noProof/>
            <w:webHidden/>
          </w:rPr>
          <w:fldChar w:fldCharType="begin"/>
        </w:r>
        <w:r w:rsidR="00AE022E">
          <w:rPr>
            <w:noProof/>
            <w:webHidden/>
          </w:rPr>
          <w:instrText xml:space="preserve"> PAGEREF _Toc164604831 \h </w:instrText>
        </w:r>
        <w:r w:rsidR="00AE022E">
          <w:rPr>
            <w:noProof/>
            <w:webHidden/>
          </w:rPr>
        </w:r>
        <w:r w:rsidR="00AE022E">
          <w:rPr>
            <w:noProof/>
            <w:webHidden/>
          </w:rPr>
          <w:fldChar w:fldCharType="separate"/>
        </w:r>
        <w:r w:rsidR="00AE022E">
          <w:rPr>
            <w:noProof/>
            <w:webHidden/>
          </w:rPr>
          <w:t>38</w:t>
        </w:r>
        <w:r w:rsidR="00AE022E">
          <w:rPr>
            <w:noProof/>
            <w:webHidden/>
          </w:rPr>
          <w:fldChar w:fldCharType="end"/>
        </w:r>
      </w:hyperlink>
    </w:p>
    <w:p w14:paraId="75A4E5D9" w14:textId="1B842EC0" w:rsidR="00AE022E" w:rsidRDefault="00000000">
      <w:pPr>
        <w:pStyle w:val="TOC3"/>
        <w:tabs>
          <w:tab w:val="right" w:leader="dot" w:pos="9016"/>
        </w:tabs>
        <w:rPr>
          <w:rFonts w:eastAsiaTheme="minorEastAsia"/>
          <w:noProof/>
          <w:sz w:val="24"/>
          <w:szCs w:val="24"/>
          <w:lang w:eastAsia="en-GB"/>
        </w:rPr>
      </w:pPr>
      <w:hyperlink w:anchor="_Toc164604832" w:history="1">
        <w:r w:rsidR="00AE022E" w:rsidRPr="00362FC4">
          <w:rPr>
            <w:rStyle w:val="Hyperlink"/>
            <w:noProof/>
          </w:rPr>
          <w:t>Endpoint (FastAPI App)</w:t>
        </w:r>
        <w:r w:rsidR="00AE022E">
          <w:rPr>
            <w:noProof/>
            <w:webHidden/>
          </w:rPr>
          <w:tab/>
        </w:r>
        <w:r w:rsidR="00AE022E">
          <w:rPr>
            <w:noProof/>
            <w:webHidden/>
          </w:rPr>
          <w:fldChar w:fldCharType="begin"/>
        </w:r>
        <w:r w:rsidR="00AE022E">
          <w:rPr>
            <w:noProof/>
            <w:webHidden/>
          </w:rPr>
          <w:instrText xml:space="preserve"> PAGEREF _Toc164604832 \h </w:instrText>
        </w:r>
        <w:r w:rsidR="00AE022E">
          <w:rPr>
            <w:noProof/>
            <w:webHidden/>
          </w:rPr>
        </w:r>
        <w:r w:rsidR="00AE022E">
          <w:rPr>
            <w:noProof/>
            <w:webHidden/>
          </w:rPr>
          <w:fldChar w:fldCharType="separate"/>
        </w:r>
        <w:r w:rsidR="00AE022E">
          <w:rPr>
            <w:noProof/>
            <w:webHidden/>
          </w:rPr>
          <w:t>38</w:t>
        </w:r>
        <w:r w:rsidR="00AE022E">
          <w:rPr>
            <w:noProof/>
            <w:webHidden/>
          </w:rPr>
          <w:fldChar w:fldCharType="end"/>
        </w:r>
      </w:hyperlink>
    </w:p>
    <w:p w14:paraId="5212BA28" w14:textId="59DB1D35" w:rsidR="00AE022E" w:rsidRDefault="00000000">
      <w:pPr>
        <w:pStyle w:val="TOC3"/>
        <w:tabs>
          <w:tab w:val="right" w:leader="dot" w:pos="9016"/>
        </w:tabs>
        <w:rPr>
          <w:rFonts w:eastAsiaTheme="minorEastAsia"/>
          <w:noProof/>
          <w:sz w:val="24"/>
          <w:szCs w:val="24"/>
          <w:lang w:eastAsia="en-GB"/>
        </w:rPr>
      </w:pPr>
      <w:hyperlink w:anchor="_Toc164604833" w:history="1">
        <w:r w:rsidR="00AE022E" w:rsidRPr="00362FC4">
          <w:rPr>
            <w:rStyle w:val="Hyperlink"/>
            <w:noProof/>
          </w:rPr>
          <w:t>Receipt Section Detection Model.</w:t>
        </w:r>
        <w:r w:rsidR="00AE022E">
          <w:rPr>
            <w:noProof/>
            <w:webHidden/>
          </w:rPr>
          <w:tab/>
        </w:r>
        <w:r w:rsidR="00AE022E">
          <w:rPr>
            <w:noProof/>
            <w:webHidden/>
          </w:rPr>
          <w:fldChar w:fldCharType="begin"/>
        </w:r>
        <w:r w:rsidR="00AE022E">
          <w:rPr>
            <w:noProof/>
            <w:webHidden/>
          </w:rPr>
          <w:instrText xml:space="preserve"> PAGEREF _Toc164604833 \h </w:instrText>
        </w:r>
        <w:r w:rsidR="00AE022E">
          <w:rPr>
            <w:noProof/>
            <w:webHidden/>
          </w:rPr>
        </w:r>
        <w:r w:rsidR="00AE022E">
          <w:rPr>
            <w:noProof/>
            <w:webHidden/>
          </w:rPr>
          <w:fldChar w:fldCharType="separate"/>
        </w:r>
        <w:r w:rsidR="00AE022E">
          <w:rPr>
            <w:noProof/>
            <w:webHidden/>
          </w:rPr>
          <w:t>39</w:t>
        </w:r>
        <w:r w:rsidR="00AE022E">
          <w:rPr>
            <w:noProof/>
            <w:webHidden/>
          </w:rPr>
          <w:fldChar w:fldCharType="end"/>
        </w:r>
      </w:hyperlink>
    </w:p>
    <w:p w14:paraId="337C61D4" w14:textId="3CAD2796" w:rsidR="00AE022E" w:rsidRDefault="00000000">
      <w:pPr>
        <w:pStyle w:val="TOC1"/>
        <w:tabs>
          <w:tab w:val="right" w:leader="dot" w:pos="9016"/>
        </w:tabs>
        <w:rPr>
          <w:rFonts w:eastAsiaTheme="minorEastAsia"/>
          <w:b w:val="0"/>
          <w:bCs w:val="0"/>
          <w:i w:val="0"/>
          <w:iCs w:val="0"/>
          <w:noProof/>
          <w:lang w:eastAsia="en-GB"/>
        </w:rPr>
      </w:pPr>
      <w:hyperlink w:anchor="_Toc164604834" w:history="1">
        <w:r w:rsidR="00AE022E" w:rsidRPr="00362FC4">
          <w:rPr>
            <w:rStyle w:val="Hyperlink"/>
            <w:rFonts w:ascii="Arial" w:hAnsi="Arial" w:cs="Arial"/>
            <w:noProof/>
          </w:rPr>
          <w:t>Result &amp; Analyzing</w:t>
        </w:r>
        <w:r w:rsidR="00AE022E">
          <w:rPr>
            <w:noProof/>
            <w:webHidden/>
          </w:rPr>
          <w:tab/>
        </w:r>
        <w:r w:rsidR="00AE022E">
          <w:rPr>
            <w:noProof/>
            <w:webHidden/>
          </w:rPr>
          <w:fldChar w:fldCharType="begin"/>
        </w:r>
        <w:r w:rsidR="00AE022E">
          <w:rPr>
            <w:noProof/>
            <w:webHidden/>
          </w:rPr>
          <w:instrText xml:space="preserve"> PAGEREF _Toc164604834 \h </w:instrText>
        </w:r>
        <w:r w:rsidR="00AE022E">
          <w:rPr>
            <w:noProof/>
            <w:webHidden/>
          </w:rPr>
        </w:r>
        <w:r w:rsidR="00AE022E">
          <w:rPr>
            <w:noProof/>
            <w:webHidden/>
          </w:rPr>
          <w:fldChar w:fldCharType="separate"/>
        </w:r>
        <w:r w:rsidR="00AE022E">
          <w:rPr>
            <w:noProof/>
            <w:webHidden/>
          </w:rPr>
          <w:t>40</w:t>
        </w:r>
        <w:r w:rsidR="00AE022E">
          <w:rPr>
            <w:noProof/>
            <w:webHidden/>
          </w:rPr>
          <w:fldChar w:fldCharType="end"/>
        </w:r>
      </w:hyperlink>
    </w:p>
    <w:p w14:paraId="45C1DEED" w14:textId="4D7FE5DD" w:rsidR="00AE022E" w:rsidRDefault="00000000">
      <w:pPr>
        <w:pStyle w:val="TOC2"/>
        <w:tabs>
          <w:tab w:val="right" w:leader="dot" w:pos="9016"/>
        </w:tabs>
        <w:rPr>
          <w:rFonts w:eastAsiaTheme="minorEastAsia"/>
          <w:b w:val="0"/>
          <w:bCs w:val="0"/>
          <w:noProof/>
          <w:sz w:val="24"/>
          <w:szCs w:val="24"/>
          <w:lang w:eastAsia="en-GB"/>
        </w:rPr>
      </w:pPr>
      <w:hyperlink w:anchor="_Toc164604835" w:history="1">
        <w:r w:rsidR="00AE022E" w:rsidRPr="00362FC4">
          <w:rPr>
            <w:rStyle w:val="Hyperlink"/>
            <w:noProof/>
          </w:rPr>
          <w:t>Result</w:t>
        </w:r>
        <w:r w:rsidR="00AE022E">
          <w:rPr>
            <w:noProof/>
            <w:webHidden/>
          </w:rPr>
          <w:tab/>
        </w:r>
        <w:r w:rsidR="00AE022E">
          <w:rPr>
            <w:noProof/>
            <w:webHidden/>
          </w:rPr>
          <w:fldChar w:fldCharType="begin"/>
        </w:r>
        <w:r w:rsidR="00AE022E">
          <w:rPr>
            <w:noProof/>
            <w:webHidden/>
          </w:rPr>
          <w:instrText xml:space="preserve"> PAGEREF _Toc164604835 \h </w:instrText>
        </w:r>
        <w:r w:rsidR="00AE022E">
          <w:rPr>
            <w:noProof/>
            <w:webHidden/>
          </w:rPr>
        </w:r>
        <w:r w:rsidR="00AE022E">
          <w:rPr>
            <w:noProof/>
            <w:webHidden/>
          </w:rPr>
          <w:fldChar w:fldCharType="separate"/>
        </w:r>
        <w:r w:rsidR="00AE022E">
          <w:rPr>
            <w:noProof/>
            <w:webHidden/>
          </w:rPr>
          <w:t>40</w:t>
        </w:r>
        <w:r w:rsidR="00AE022E">
          <w:rPr>
            <w:noProof/>
            <w:webHidden/>
          </w:rPr>
          <w:fldChar w:fldCharType="end"/>
        </w:r>
      </w:hyperlink>
    </w:p>
    <w:p w14:paraId="39920CEE" w14:textId="3BC27133" w:rsidR="00AE022E" w:rsidRDefault="00000000">
      <w:pPr>
        <w:pStyle w:val="TOC2"/>
        <w:tabs>
          <w:tab w:val="right" w:leader="dot" w:pos="9016"/>
        </w:tabs>
        <w:rPr>
          <w:rFonts w:eastAsiaTheme="minorEastAsia"/>
          <w:b w:val="0"/>
          <w:bCs w:val="0"/>
          <w:noProof/>
          <w:sz w:val="24"/>
          <w:szCs w:val="24"/>
          <w:lang w:eastAsia="en-GB"/>
        </w:rPr>
      </w:pPr>
      <w:hyperlink w:anchor="_Toc164604836" w:history="1">
        <w:r w:rsidR="00AE022E" w:rsidRPr="00362FC4">
          <w:rPr>
            <w:rStyle w:val="Hyperlink"/>
            <w:noProof/>
          </w:rPr>
          <w:t>Analysis</w:t>
        </w:r>
        <w:r w:rsidR="00AE022E">
          <w:rPr>
            <w:noProof/>
            <w:webHidden/>
          </w:rPr>
          <w:tab/>
        </w:r>
        <w:r w:rsidR="00AE022E">
          <w:rPr>
            <w:noProof/>
            <w:webHidden/>
          </w:rPr>
          <w:fldChar w:fldCharType="begin"/>
        </w:r>
        <w:r w:rsidR="00AE022E">
          <w:rPr>
            <w:noProof/>
            <w:webHidden/>
          </w:rPr>
          <w:instrText xml:space="preserve"> PAGEREF _Toc164604836 \h </w:instrText>
        </w:r>
        <w:r w:rsidR="00AE022E">
          <w:rPr>
            <w:noProof/>
            <w:webHidden/>
          </w:rPr>
        </w:r>
        <w:r w:rsidR="00AE022E">
          <w:rPr>
            <w:noProof/>
            <w:webHidden/>
          </w:rPr>
          <w:fldChar w:fldCharType="separate"/>
        </w:r>
        <w:r w:rsidR="00AE022E">
          <w:rPr>
            <w:noProof/>
            <w:webHidden/>
          </w:rPr>
          <w:t>41</w:t>
        </w:r>
        <w:r w:rsidR="00AE022E">
          <w:rPr>
            <w:noProof/>
            <w:webHidden/>
          </w:rPr>
          <w:fldChar w:fldCharType="end"/>
        </w:r>
      </w:hyperlink>
    </w:p>
    <w:p w14:paraId="3306D057" w14:textId="4D79EDA5" w:rsidR="00AE022E" w:rsidRDefault="00000000">
      <w:pPr>
        <w:pStyle w:val="TOC1"/>
        <w:tabs>
          <w:tab w:val="right" w:leader="dot" w:pos="9016"/>
        </w:tabs>
        <w:rPr>
          <w:rFonts w:eastAsiaTheme="minorEastAsia"/>
          <w:b w:val="0"/>
          <w:bCs w:val="0"/>
          <w:i w:val="0"/>
          <w:iCs w:val="0"/>
          <w:noProof/>
          <w:lang w:eastAsia="en-GB"/>
        </w:rPr>
      </w:pPr>
      <w:hyperlink w:anchor="_Toc164604837" w:history="1">
        <w:r w:rsidR="00AE022E" w:rsidRPr="00362FC4">
          <w:rPr>
            <w:rStyle w:val="Hyperlink"/>
            <w:rFonts w:ascii="Arial" w:hAnsi="Arial" w:cs="Arial"/>
            <w:noProof/>
          </w:rPr>
          <w:t>Conclusion</w:t>
        </w:r>
        <w:r w:rsidR="00AE022E">
          <w:rPr>
            <w:noProof/>
            <w:webHidden/>
          </w:rPr>
          <w:tab/>
        </w:r>
        <w:r w:rsidR="00AE022E">
          <w:rPr>
            <w:noProof/>
            <w:webHidden/>
          </w:rPr>
          <w:fldChar w:fldCharType="begin"/>
        </w:r>
        <w:r w:rsidR="00AE022E">
          <w:rPr>
            <w:noProof/>
            <w:webHidden/>
          </w:rPr>
          <w:instrText xml:space="preserve"> PAGEREF _Toc164604837 \h </w:instrText>
        </w:r>
        <w:r w:rsidR="00AE022E">
          <w:rPr>
            <w:noProof/>
            <w:webHidden/>
          </w:rPr>
        </w:r>
        <w:r w:rsidR="00AE022E">
          <w:rPr>
            <w:noProof/>
            <w:webHidden/>
          </w:rPr>
          <w:fldChar w:fldCharType="separate"/>
        </w:r>
        <w:r w:rsidR="00AE022E">
          <w:rPr>
            <w:noProof/>
            <w:webHidden/>
          </w:rPr>
          <w:t>42</w:t>
        </w:r>
        <w:r w:rsidR="00AE022E">
          <w:rPr>
            <w:noProof/>
            <w:webHidden/>
          </w:rPr>
          <w:fldChar w:fldCharType="end"/>
        </w:r>
      </w:hyperlink>
    </w:p>
    <w:p w14:paraId="27737731" w14:textId="2DA24EB7" w:rsidR="00AE022E" w:rsidRDefault="00000000">
      <w:pPr>
        <w:pStyle w:val="TOC1"/>
        <w:tabs>
          <w:tab w:val="right" w:leader="dot" w:pos="9016"/>
        </w:tabs>
        <w:rPr>
          <w:rFonts w:eastAsiaTheme="minorEastAsia"/>
          <w:b w:val="0"/>
          <w:bCs w:val="0"/>
          <w:i w:val="0"/>
          <w:iCs w:val="0"/>
          <w:noProof/>
          <w:lang w:eastAsia="en-GB"/>
        </w:rPr>
      </w:pPr>
      <w:hyperlink w:anchor="_Toc164604838" w:history="1">
        <w:r w:rsidR="00AE022E" w:rsidRPr="00362FC4">
          <w:rPr>
            <w:rStyle w:val="Hyperlink"/>
            <w:rFonts w:ascii="Arial" w:hAnsi="Arial" w:cs="Arial"/>
            <w:noProof/>
          </w:rPr>
          <w:t>Reference</w:t>
        </w:r>
        <w:r w:rsidR="00AE022E">
          <w:rPr>
            <w:noProof/>
            <w:webHidden/>
          </w:rPr>
          <w:tab/>
        </w:r>
        <w:r w:rsidR="00AE022E">
          <w:rPr>
            <w:noProof/>
            <w:webHidden/>
          </w:rPr>
          <w:fldChar w:fldCharType="begin"/>
        </w:r>
        <w:r w:rsidR="00AE022E">
          <w:rPr>
            <w:noProof/>
            <w:webHidden/>
          </w:rPr>
          <w:instrText xml:space="preserve"> PAGEREF _Toc164604838 \h </w:instrText>
        </w:r>
        <w:r w:rsidR="00AE022E">
          <w:rPr>
            <w:noProof/>
            <w:webHidden/>
          </w:rPr>
        </w:r>
        <w:r w:rsidR="00AE022E">
          <w:rPr>
            <w:noProof/>
            <w:webHidden/>
          </w:rPr>
          <w:fldChar w:fldCharType="separate"/>
        </w:r>
        <w:r w:rsidR="00AE022E">
          <w:rPr>
            <w:noProof/>
            <w:webHidden/>
          </w:rPr>
          <w:t>45</w:t>
        </w:r>
        <w:r w:rsidR="00AE022E">
          <w:rPr>
            <w:noProof/>
            <w:webHidden/>
          </w:rPr>
          <w:fldChar w:fldCharType="end"/>
        </w:r>
      </w:hyperlink>
    </w:p>
    <w:p w14:paraId="13B0679F" w14:textId="16BC922F" w:rsidR="00AE022E" w:rsidRDefault="00000000">
      <w:pPr>
        <w:pStyle w:val="TOC1"/>
        <w:tabs>
          <w:tab w:val="right" w:leader="dot" w:pos="9016"/>
        </w:tabs>
        <w:rPr>
          <w:rFonts w:eastAsiaTheme="minorEastAsia"/>
          <w:b w:val="0"/>
          <w:bCs w:val="0"/>
          <w:i w:val="0"/>
          <w:iCs w:val="0"/>
          <w:noProof/>
          <w:lang w:eastAsia="en-GB"/>
        </w:rPr>
      </w:pPr>
      <w:hyperlink w:anchor="_Toc164604839" w:history="1">
        <w:r w:rsidR="00AE022E" w:rsidRPr="00362FC4">
          <w:rPr>
            <w:rStyle w:val="Hyperlink"/>
            <w:rFonts w:ascii="Arial" w:hAnsi="Arial" w:cs="Arial"/>
            <w:noProof/>
          </w:rPr>
          <w:t>Appendix</w:t>
        </w:r>
        <w:r w:rsidR="00AE022E">
          <w:rPr>
            <w:noProof/>
            <w:webHidden/>
          </w:rPr>
          <w:tab/>
        </w:r>
        <w:r w:rsidR="00AE022E">
          <w:rPr>
            <w:noProof/>
            <w:webHidden/>
          </w:rPr>
          <w:fldChar w:fldCharType="begin"/>
        </w:r>
        <w:r w:rsidR="00AE022E">
          <w:rPr>
            <w:noProof/>
            <w:webHidden/>
          </w:rPr>
          <w:instrText xml:space="preserve"> PAGEREF _Toc164604839 \h </w:instrText>
        </w:r>
        <w:r w:rsidR="00AE022E">
          <w:rPr>
            <w:noProof/>
            <w:webHidden/>
          </w:rPr>
        </w:r>
        <w:r w:rsidR="00AE022E">
          <w:rPr>
            <w:noProof/>
            <w:webHidden/>
          </w:rPr>
          <w:fldChar w:fldCharType="separate"/>
        </w:r>
        <w:r w:rsidR="00AE022E">
          <w:rPr>
            <w:noProof/>
            <w:webHidden/>
          </w:rPr>
          <w:t>47</w:t>
        </w:r>
        <w:r w:rsidR="00AE022E">
          <w:rPr>
            <w:noProof/>
            <w:webHidden/>
          </w:rPr>
          <w:fldChar w:fldCharType="end"/>
        </w:r>
      </w:hyperlink>
    </w:p>
    <w:p w14:paraId="77B60718" w14:textId="718409E9" w:rsidR="00480554" w:rsidRDefault="00B66BD8" w:rsidP="000A5781">
      <w:pPr>
        <w:pStyle w:val="Heading1"/>
        <w:spacing w:line="360" w:lineRule="auto"/>
        <w:rPr>
          <w:rFonts w:ascii="Arial" w:hAnsi="Arial" w:cs="Arial"/>
        </w:rPr>
      </w:pPr>
      <w:r w:rsidRPr="00A15A8E">
        <w:rPr>
          <w:rFonts w:ascii="Arial" w:hAnsi="Arial" w:cs="Arial"/>
        </w:rPr>
        <w:fldChar w:fldCharType="end"/>
      </w:r>
    </w:p>
    <w:p w14:paraId="21E5D74A" w14:textId="77777777" w:rsidR="00504DEC" w:rsidRDefault="00504DEC" w:rsidP="00504DEC"/>
    <w:p w14:paraId="35BFD47C" w14:textId="77777777" w:rsidR="00504DEC" w:rsidRDefault="00504DEC" w:rsidP="00504DEC"/>
    <w:p w14:paraId="1DE44D97" w14:textId="77777777" w:rsidR="00504DEC" w:rsidRDefault="00504DEC" w:rsidP="00504DEC"/>
    <w:p w14:paraId="2E6C3CF3" w14:textId="77777777" w:rsidR="00504DEC" w:rsidRDefault="00504DEC" w:rsidP="00504DEC"/>
    <w:p w14:paraId="669ED6E3" w14:textId="77777777" w:rsidR="00504DEC" w:rsidRDefault="00504DEC" w:rsidP="00504DEC"/>
    <w:p w14:paraId="71626706" w14:textId="77777777" w:rsidR="00504DEC" w:rsidRDefault="00504DEC" w:rsidP="00504DEC"/>
    <w:p w14:paraId="7FEE2425" w14:textId="77777777" w:rsidR="00504DEC" w:rsidRDefault="00504DEC" w:rsidP="00504DEC"/>
    <w:p w14:paraId="4F40780E" w14:textId="77777777" w:rsidR="00504DEC" w:rsidRDefault="00504DEC" w:rsidP="00504DEC"/>
    <w:p w14:paraId="68DF28CA" w14:textId="029C77C8" w:rsidR="00504DEC" w:rsidRDefault="00504DEC" w:rsidP="00504DEC"/>
    <w:p w14:paraId="48070B12" w14:textId="029C77C8" w:rsidR="00504DEC" w:rsidRDefault="00504DEC" w:rsidP="00504DEC"/>
    <w:p w14:paraId="2131063B" w14:textId="029C77C8" w:rsidR="00122819" w:rsidRPr="00122819" w:rsidRDefault="00B65E8F" w:rsidP="00504DEC">
      <w:pPr>
        <w:pStyle w:val="Heading1"/>
      </w:pPr>
      <w:bookmarkStart w:id="0" w:name="_Toc164604785"/>
      <w:r>
        <w:t xml:space="preserve">Table of </w:t>
      </w:r>
      <w:r w:rsidR="000D1E0D">
        <w:t>figure</w:t>
      </w:r>
      <w:bookmarkEnd w:id="0"/>
    </w:p>
    <w:p w14:paraId="19B20C9E" w14:textId="7206127E" w:rsidR="00AE022E" w:rsidRDefault="00657CB6" w:rsidP="00AE022E">
      <w:pPr>
        <w:pStyle w:val="TableofFigures"/>
        <w:tabs>
          <w:tab w:val="right" w:leader="dot" w:pos="9016"/>
        </w:tabs>
        <w:spacing w:line="276" w:lineRule="auto"/>
        <w:rPr>
          <w:rFonts w:eastAsiaTheme="minorEastAsia"/>
          <w:noProof/>
          <w:lang w:eastAsia="en-GB"/>
        </w:rPr>
      </w:pPr>
      <w:r>
        <w:fldChar w:fldCharType="begin"/>
      </w:r>
      <w:r>
        <w:instrText xml:space="preserve"> TOC \h \z \c "Figure" </w:instrText>
      </w:r>
      <w:r>
        <w:fldChar w:fldCharType="separate"/>
      </w:r>
      <w:hyperlink w:anchor="_Toc164604840" w:history="1">
        <w:r w:rsidR="00AE022E" w:rsidRPr="000F1AB2">
          <w:rPr>
            <w:rStyle w:val="Hyperlink"/>
            <w:noProof/>
          </w:rPr>
          <w:t>Figure 1 - System Design Diagram</w:t>
        </w:r>
        <w:r w:rsidR="00AE022E">
          <w:rPr>
            <w:noProof/>
            <w:webHidden/>
          </w:rPr>
          <w:tab/>
        </w:r>
        <w:r w:rsidR="00AE022E">
          <w:rPr>
            <w:noProof/>
            <w:webHidden/>
          </w:rPr>
          <w:fldChar w:fldCharType="begin"/>
        </w:r>
        <w:r w:rsidR="00AE022E">
          <w:rPr>
            <w:noProof/>
            <w:webHidden/>
          </w:rPr>
          <w:instrText xml:space="preserve"> PAGEREF _Toc164604840 \h </w:instrText>
        </w:r>
        <w:r w:rsidR="00AE022E">
          <w:rPr>
            <w:noProof/>
            <w:webHidden/>
          </w:rPr>
        </w:r>
        <w:r w:rsidR="00AE022E">
          <w:rPr>
            <w:noProof/>
            <w:webHidden/>
          </w:rPr>
          <w:fldChar w:fldCharType="separate"/>
        </w:r>
        <w:r w:rsidR="00AE022E">
          <w:rPr>
            <w:noProof/>
            <w:webHidden/>
          </w:rPr>
          <w:t>17</w:t>
        </w:r>
        <w:r w:rsidR="00AE022E">
          <w:rPr>
            <w:noProof/>
            <w:webHidden/>
          </w:rPr>
          <w:fldChar w:fldCharType="end"/>
        </w:r>
      </w:hyperlink>
    </w:p>
    <w:p w14:paraId="5E9AC27E" w14:textId="34765414" w:rsidR="00AE022E" w:rsidRDefault="00000000" w:rsidP="00AE022E">
      <w:pPr>
        <w:pStyle w:val="TableofFigures"/>
        <w:tabs>
          <w:tab w:val="right" w:leader="dot" w:pos="9016"/>
        </w:tabs>
        <w:spacing w:line="276" w:lineRule="auto"/>
        <w:rPr>
          <w:rFonts w:eastAsiaTheme="minorEastAsia"/>
          <w:noProof/>
          <w:lang w:eastAsia="en-GB"/>
        </w:rPr>
      </w:pPr>
      <w:hyperlink w:anchor="_Toc164604841" w:history="1">
        <w:r w:rsidR="00AE022E" w:rsidRPr="000F1AB2">
          <w:rPr>
            <w:rStyle w:val="Hyperlink"/>
            <w:noProof/>
          </w:rPr>
          <w:t>Figure 2 - System Class Diagram</w:t>
        </w:r>
        <w:r w:rsidR="00AE022E">
          <w:rPr>
            <w:noProof/>
            <w:webHidden/>
          </w:rPr>
          <w:tab/>
        </w:r>
        <w:r w:rsidR="00AE022E">
          <w:rPr>
            <w:noProof/>
            <w:webHidden/>
          </w:rPr>
          <w:fldChar w:fldCharType="begin"/>
        </w:r>
        <w:r w:rsidR="00AE022E">
          <w:rPr>
            <w:noProof/>
            <w:webHidden/>
          </w:rPr>
          <w:instrText xml:space="preserve"> PAGEREF _Toc164604841 \h </w:instrText>
        </w:r>
        <w:r w:rsidR="00AE022E">
          <w:rPr>
            <w:noProof/>
            <w:webHidden/>
          </w:rPr>
        </w:r>
        <w:r w:rsidR="00AE022E">
          <w:rPr>
            <w:noProof/>
            <w:webHidden/>
          </w:rPr>
          <w:fldChar w:fldCharType="separate"/>
        </w:r>
        <w:r w:rsidR="00AE022E">
          <w:rPr>
            <w:noProof/>
            <w:webHidden/>
          </w:rPr>
          <w:t>17</w:t>
        </w:r>
        <w:r w:rsidR="00AE022E">
          <w:rPr>
            <w:noProof/>
            <w:webHidden/>
          </w:rPr>
          <w:fldChar w:fldCharType="end"/>
        </w:r>
      </w:hyperlink>
    </w:p>
    <w:p w14:paraId="72244558" w14:textId="53B3F6B4" w:rsidR="00AE022E" w:rsidRDefault="00000000" w:rsidP="00AE022E">
      <w:pPr>
        <w:pStyle w:val="TableofFigures"/>
        <w:tabs>
          <w:tab w:val="right" w:leader="dot" w:pos="9016"/>
        </w:tabs>
        <w:spacing w:line="276" w:lineRule="auto"/>
        <w:rPr>
          <w:rFonts w:eastAsiaTheme="minorEastAsia"/>
          <w:noProof/>
          <w:lang w:eastAsia="en-GB"/>
        </w:rPr>
      </w:pPr>
      <w:hyperlink w:anchor="_Toc164604842" w:history="1">
        <w:r w:rsidR="00AE022E" w:rsidRPr="000F1AB2">
          <w:rPr>
            <w:rStyle w:val="Hyperlink"/>
            <w:rFonts w:ascii="Arial" w:hAnsi="Arial" w:cs="Arial"/>
            <w:noProof/>
          </w:rPr>
          <w:t>Figure 3 - Receipt Extraction Feature output format.</w:t>
        </w:r>
        <w:r w:rsidR="00AE022E">
          <w:rPr>
            <w:noProof/>
            <w:webHidden/>
          </w:rPr>
          <w:tab/>
        </w:r>
        <w:r w:rsidR="00AE022E">
          <w:rPr>
            <w:noProof/>
            <w:webHidden/>
          </w:rPr>
          <w:fldChar w:fldCharType="begin"/>
        </w:r>
        <w:r w:rsidR="00AE022E">
          <w:rPr>
            <w:noProof/>
            <w:webHidden/>
          </w:rPr>
          <w:instrText xml:space="preserve"> PAGEREF _Toc164604842 \h </w:instrText>
        </w:r>
        <w:r w:rsidR="00AE022E">
          <w:rPr>
            <w:noProof/>
            <w:webHidden/>
          </w:rPr>
        </w:r>
        <w:r w:rsidR="00AE022E">
          <w:rPr>
            <w:noProof/>
            <w:webHidden/>
          </w:rPr>
          <w:fldChar w:fldCharType="separate"/>
        </w:r>
        <w:r w:rsidR="00AE022E">
          <w:rPr>
            <w:noProof/>
            <w:webHidden/>
          </w:rPr>
          <w:t>19</w:t>
        </w:r>
        <w:r w:rsidR="00AE022E">
          <w:rPr>
            <w:noProof/>
            <w:webHidden/>
          </w:rPr>
          <w:fldChar w:fldCharType="end"/>
        </w:r>
      </w:hyperlink>
    </w:p>
    <w:p w14:paraId="74853E8C" w14:textId="58A7AD94" w:rsidR="00AE022E" w:rsidRDefault="00000000" w:rsidP="00AE022E">
      <w:pPr>
        <w:pStyle w:val="TableofFigures"/>
        <w:tabs>
          <w:tab w:val="right" w:leader="dot" w:pos="9016"/>
        </w:tabs>
        <w:spacing w:line="276" w:lineRule="auto"/>
        <w:rPr>
          <w:rFonts w:eastAsiaTheme="minorEastAsia"/>
          <w:noProof/>
          <w:lang w:eastAsia="en-GB"/>
        </w:rPr>
      </w:pPr>
      <w:hyperlink w:anchor="_Toc164604843" w:history="1">
        <w:r w:rsidR="00AE022E" w:rsidRPr="000F1AB2">
          <w:rPr>
            <w:rStyle w:val="Hyperlink"/>
            <w:noProof/>
          </w:rPr>
          <w:t>Figure 4 - Database Schema</w:t>
        </w:r>
        <w:r w:rsidR="00AE022E">
          <w:rPr>
            <w:noProof/>
            <w:webHidden/>
          </w:rPr>
          <w:tab/>
        </w:r>
        <w:r w:rsidR="00AE022E">
          <w:rPr>
            <w:noProof/>
            <w:webHidden/>
          </w:rPr>
          <w:fldChar w:fldCharType="begin"/>
        </w:r>
        <w:r w:rsidR="00AE022E">
          <w:rPr>
            <w:noProof/>
            <w:webHidden/>
          </w:rPr>
          <w:instrText xml:space="preserve"> PAGEREF _Toc164604843 \h </w:instrText>
        </w:r>
        <w:r w:rsidR="00AE022E">
          <w:rPr>
            <w:noProof/>
            <w:webHidden/>
          </w:rPr>
        </w:r>
        <w:r w:rsidR="00AE022E">
          <w:rPr>
            <w:noProof/>
            <w:webHidden/>
          </w:rPr>
          <w:fldChar w:fldCharType="separate"/>
        </w:r>
        <w:r w:rsidR="00AE022E">
          <w:rPr>
            <w:noProof/>
            <w:webHidden/>
          </w:rPr>
          <w:t>20</w:t>
        </w:r>
        <w:r w:rsidR="00AE022E">
          <w:rPr>
            <w:noProof/>
            <w:webHidden/>
          </w:rPr>
          <w:fldChar w:fldCharType="end"/>
        </w:r>
      </w:hyperlink>
    </w:p>
    <w:p w14:paraId="36BD6B2F" w14:textId="503E01B6" w:rsidR="00AE022E" w:rsidRDefault="00000000" w:rsidP="00AE022E">
      <w:pPr>
        <w:pStyle w:val="TableofFigures"/>
        <w:tabs>
          <w:tab w:val="right" w:leader="dot" w:pos="9016"/>
        </w:tabs>
        <w:spacing w:line="276" w:lineRule="auto"/>
        <w:rPr>
          <w:rFonts w:eastAsiaTheme="minorEastAsia"/>
          <w:noProof/>
          <w:lang w:eastAsia="en-GB"/>
        </w:rPr>
      </w:pPr>
      <w:hyperlink w:anchor="_Toc164604844" w:history="1">
        <w:r w:rsidR="00AE022E" w:rsidRPr="000F1AB2">
          <w:rPr>
            <w:rStyle w:val="Hyperlink"/>
            <w:noProof/>
          </w:rPr>
          <w:t>Figure 5 - Receipt Extraction Feature Sequence Diagram</w:t>
        </w:r>
        <w:r w:rsidR="00AE022E">
          <w:rPr>
            <w:noProof/>
            <w:webHidden/>
          </w:rPr>
          <w:tab/>
        </w:r>
        <w:r w:rsidR="00AE022E">
          <w:rPr>
            <w:noProof/>
            <w:webHidden/>
          </w:rPr>
          <w:fldChar w:fldCharType="begin"/>
        </w:r>
        <w:r w:rsidR="00AE022E">
          <w:rPr>
            <w:noProof/>
            <w:webHidden/>
          </w:rPr>
          <w:instrText xml:space="preserve"> PAGEREF _Toc164604844 \h </w:instrText>
        </w:r>
        <w:r w:rsidR="00AE022E">
          <w:rPr>
            <w:noProof/>
            <w:webHidden/>
          </w:rPr>
        </w:r>
        <w:r w:rsidR="00AE022E">
          <w:rPr>
            <w:noProof/>
            <w:webHidden/>
          </w:rPr>
          <w:fldChar w:fldCharType="separate"/>
        </w:r>
        <w:r w:rsidR="00AE022E">
          <w:rPr>
            <w:noProof/>
            <w:webHidden/>
          </w:rPr>
          <w:t>21</w:t>
        </w:r>
        <w:r w:rsidR="00AE022E">
          <w:rPr>
            <w:noProof/>
            <w:webHidden/>
          </w:rPr>
          <w:fldChar w:fldCharType="end"/>
        </w:r>
      </w:hyperlink>
    </w:p>
    <w:p w14:paraId="1BC5BA53" w14:textId="45AF71E3" w:rsidR="00AE022E" w:rsidRDefault="00000000" w:rsidP="00AE022E">
      <w:pPr>
        <w:pStyle w:val="TableofFigures"/>
        <w:tabs>
          <w:tab w:val="right" w:leader="dot" w:pos="9016"/>
        </w:tabs>
        <w:spacing w:line="276" w:lineRule="auto"/>
        <w:rPr>
          <w:rFonts w:eastAsiaTheme="minorEastAsia"/>
          <w:noProof/>
          <w:lang w:eastAsia="en-GB"/>
        </w:rPr>
      </w:pPr>
      <w:hyperlink w:anchor="_Toc164604845" w:history="1">
        <w:r w:rsidR="00AE022E" w:rsidRPr="000F1AB2">
          <w:rPr>
            <w:rStyle w:val="Hyperlink"/>
            <w:noProof/>
          </w:rPr>
          <w:t>Figure 6 - prediction model area with prediction percentage.</w:t>
        </w:r>
        <w:r w:rsidR="00AE022E">
          <w:rPr>
            <w:noProof/>
            <w:webHidden/>
          </w:rPr>
          <w:tab/>
        </w:r>
        <w:r w:rsidR="00AE022E">
          <w:rPr>
            <w:noProof/>
            <w:webHidden/>
          </w:rPr>
          <w:fldChar w:fldCharType="begin"/>
        </w:r>
        <w:r w:rsidR="00AE022E">
          <w:rPr>
            <w:noProof/>
            <w:webHidden/>
          </w:rPr>
          <w:instrText xml:space="preserve"> PAGEREF _Toc164604845 \h </w:instrText>
        </w:r>
        <w:r w:rsidR="00AE022E">
          <w:rPr>
            <w:noProof/>
            <w:webHidden/>
          </w:rPr>
        </w:r>
        <w:r w:rsidR="00AE022E">
          <w:rPr>
            <w:noProof/>
            <w:webHidden/>
          </w:rPr>
          <w:fldChar w:fldCharType="separate"/>
        </w:r>
        <w:r w:rsidR="00AE022E">
          <w:rPr>
            <w:noProof/>
            <w:webHidden/>
          </w:rPr>
          <w:t>25</w:t>
        </w:r>
        <w:r w:rsidR="00AE022E">
          <w:rPr>
            <w:noProof/>
            <w:webHidden/>
          </w:rPr>
          <w:fldChar w:fldCharType="end"/>
        </w:r>
      </w:hyperlink>
    </w:p>
    <w:p w14:paraId="0B89CA3D" w14:textId="2790F5B0" w:rsidR="00AE022E" w:rsidRDefault="00000000" w:rsidP="00AE022E">
      <w:pPr>
        <w:pStyle w:val="TableofFigures"/>
        <w:tabs>
          <w:tab w:val="right" w:leader="dot" w:pos="9016"/>
        </w:tabs>
        <w:spacing w:line="276" w:lineRule="auto"/>
        <w:rPr>
          <w:rFonts w:eastAsiaTheme="minorEastAsia"/>
          <w:noProof/>
          <w:lang w:eastAsia="en-GB"/>
        </w:rPr>
      </w:pPr>
      <w:hyperlink w:anchor="_Toc164604846" w:history="1">
        <w:r w:rsidR="00AE022E" w:rsidRPr="000F1AB2">
          <w:rPr>
            <w:rStyle w:val="Hyperlink"/>
            <w:rFonts w:ascii="Arial" w:hAnsi="Arial" w:cs="Arial"/>
            <w:noProof/>
          </w:rPr>
          <w:t>Figure 7 - Chatgpt classifying and formatting prompt.</w:t>
        </w:r>
        <w:r w:rsidR="00AE022E">
          <w:rPr>
            <w:noProof/>
            <w:webHidden/>
          </w:rPr>
          <w:tab/>
        </w:r>
        <w:r w:rsidR="00AE022E">
          <w:rPr>
            <w:noProof/>
            <w:webHidden/>
          </w:rPr>
          <w:fldChar w:fldCharType="begin"/>
        </w:r>
        <w:r w:rsidR="00AE022E">
          <w:rPr>
            <w:noProof/>
            <w:webHidden/>
          </w:rPr>
          <w:instrText xml:space="preserve"> PAGEREF _Toc164604846 \h </w:instrText>
        </w:r>
        <w:r w:rsidR="00AE022E">
          <w:rPr>
            <w:noProof/>
            <w:webHidden/>
          </w:rPr>
        </w:r>
        <w:r w:rsidR="00AE022E">
          <w:rPr>
            <w:noProof/>
            <w:webHidden/>
          </w:rPr>
          <w:fldChar w:fldCharType="separate"/>
        </w:r>
        <w:r w:rsidR="00AE022E">
          <w:rPr>
            <w:noProof/>
            <w:webHidden/>
          </w:rPr>
          <w:t>28</w:t>
        </w:r>
        <w:r w:rsidR="00AE022E">
          <w:rPr>
            <w:noProof/>
            <w:webHidden/>
          </w:rPr>
          <w:fldChar w:fldCharType="end"/>
        </w:r>
      </w:hyperlink>
    </w:p>
    <w:p w14:paraId="40202F99" w14:textId="4588B7C5" w:rsidR="00AE022E" w:rsidRDefault="00000000" w:rsidP="00AE022E">
      <w:pPr>
        <w:pStyle w:val="TableofFigures"/>
        <w:tabs>
          <w:tab w:val="right" w:leader="dot" w:pos="9016"/>
        </w:tabs>
        <w:spacing w:line="276" w:lineRule="auto"/>
        <w:rPr>
          <w:rFonts w:eastAsiaTheme="minorEastAsia"/>
          <w:noProof/>
          <w:lang w:eastAsia="en-GB"/>
        </w:rPr>
      </w:pPr>
      <w:hyperlink w:anchor="_Toc164604847" w:history="1">
        <w:r w:rsidR="00AE022E" w:rsidRPr="000F1AB2">
          <w:rPr>
            <w:rStyle w:val="Hyperlink"/>
            <w:noProof/>
          </w:rPr>
          <w:t>Figure 8 - Receipt class parameters.</w:t>
        </w:r>
        <w:r w:rsidR="00AE022E">
          <w:rPr>
            <w:noProof/>
            <w:webHidden/>
          </w:rPr>
          <w:tab/>
        </w:r>
        <w:r w:rsidR="00AE022E">
          <w:rPr>
            <w:noProof/>
            <w:webHidden/>
          </w:rPr>
          <w:fldChar w:fldCharType="begin"/>
        </w:r>
        <w:r w:rsidR="00AE022E">
          <w:rPr>
            <w:noProof/>
            <w:webHidden/>
          </w:rPr>
          <w:instrText xml:space="preserve"> PAGEREF _Toc164604847 \h </w:instrText>
        </w:r>
        <w:r w:rsidR="00AE022E">
          <w:rPr>
            <w:noProof/>
            <w:webHidden/>
          </w:rPr>
        </w:r>
        <w:r w:rsidR="00AE022E">
          <w:rPr>
            <w:noProof/>
            <w:webHidden/>
          </w:rPr>
          <w:fldChar w:fldCharType="separate"/>
        </w:r>
        <w:r w:rsidR="00AE022E">
          <w:rPr>
            <w:noProof/>
            <w:webHidden/>
          </w:rPr>
          <w:t>30</w:t>
        </w:r>
        <w:r w:rsidR="00AE022E">
          <w:rPr>
            <w:noProof/>
            <w:webHidden/>
          </w:rPr>
          <w:fldChar w:fldCharType="end"/>
        </w:r>
      </w:hyperlink>
    </w:p>
    <w:p w14:paraId="2DCEC538" w14:textId="097CC3C3" w:rsidR="00AE022E" w:rsidRDefault="00000000" w:rsidP="00AE022E">
      <w:pPr>
        <w:pStyle w:val="TableofFigures"/>
        <w:tabs>
          <w:tab w:val="right" w:leader="dot" w:pos="9016"/>
        </w:tabs>
        <w:spacing w:line="276" w:lineRule="auto"/>
        <w:rPr>
          <w:rFonts w:eastAsiaTheme="minorEastAsia"/>
          <w:noProof/>
          <w:lang w:eastAsia="en-GB"/>
        </w:rPr>
      </w:pPr>
      <w:hyperlink w:anchor="_Toc164604848" w:history="1">
        <w:r w:rsidR="00AE022E" w:rsidRPr="000F1AB2">
          <w:rPr>
            <w:rStyle w:val="Hyperlink"/>
            <w:rFonts w:ascii="Arial" w:hAnsi="Arial" w:cs="Arial"/>
            <w:noProof/>
          </w:rPr>
          <w:t>Figure 9 - Navigation bar.</w:t>
        </w:r>
        <w:r w:rsidR="00AE022E">
          <w:rPr>
            <w:noProof/>
            <w:webHidden/>
          </w:rPr>
          <w:tab/>
        </w:r>
        <w:r w:rsidR="00AE022E">
          <w:rPr>
            <w:noProof/>
            <w:webHidden/>
          </w:rPr>
          <w:fldChar w:fldCharType="begin"/>
        </w:r>
        <w:r w:rsidR="00AE022E">
          <w:rPr>
            <w:noProof/>
            <w:webHidden/>
          </w:rPr>
          <w:instrText xml:space="preserve"> PAGEREF _Toc164604848 \h </w:instrText>
        </w:r>
        <w:r w:rsidR="00AE022E">
          <w:rPr>
            <w:noProof/>
            <w:webHidden/>
          </w:rPr>
        </w:r>
        <w:r w:rsidR="00AE022E">
          <w:rPr>
            <w:noProof/>
            <w:webHidden/>
          </w:rPr>
          <w:fldChar w:fldCharType="separate"/>
        </w:r>
        <w:r w:rsidR="00AE022E">
          <w:rPr>
            <w:noProof/>
            <w:webHidden/>
          </w:rPr>
          <w:t>30</w:t>
        </w:r>
        <w:r w:rsidR="00AE022E">
          <w:rPr>
            <w:noProof/>
            <w:webHidden/>
          </w:rPr>
          <w:fldChar w:fldCharType="end"/>
        </w:r>
      </w:hyperlink>
    </w:p>
    <w:p w14:paraId="7070B781" w14:textId="1C0AE79C" w:rsidR="00AE022E" w:rsidRDefault="00000000" w:rsidP="00AE022E">
      <w:pPr>
        <w:pStyle w:val="TableofFigures"/>
        <w:tabs>
          <w:tab w:val="right" w:leader="dot" w:pos="9016"/>
        </w:tabs>
        <w:spacing w:line="276" w:lineRule="auto"/>
        <w:rPr>
          <w:rFonts w:eastAsiaTheme="minorEastAsia"/>
          <w:noProof/>
          <w:lang w:eastAsia="en-GB"/>
        </w:rPr>
      </w:pPr>
      <w:hyperlink w:anchor="_Toc164604849" w:history="1">
        <w:r w:rsidR="00AE022E" w:rsidRPr="000F1AB2">
          <w:rPr>
            <w:rStyle w:val="Hyperlink"/>
            <w:noProof/>
          </w:rPr>
          <w:t>Figure 10 - Camera Widget</w:t>
        </w:r>
        <w:r w:rsidR="00AE022E">
          <w:rPr>
            <w:noProof/>
            <w:webHidden/>
          </w:rPr>
          <w:tab/>
        </w:r>
        <w:r w:rsidR="00AE022E">
          <w:rPr>
            <w:noProof/>
            <w:webHidden/>
          </w:rPr>
          <w:fldChar w:fldCharType="begin"/>
        </w:r>
        <w:r w:rsidR="00AE022E">
          <w:rPr>
            <w:noProof/>
            <w:webHidden/>
          </w:rPr>
          <w:instrText xml:space="preserve"> PAGEREF _Toc164604849 \h </w:instrText>
        </w:r>
        <w:r w:rsidR="00AE022E">
          <w:rPr>
            <w:noProof/>
            <w:webHidden/>
          </w:rPr>
        </w:r>
        <w:r w:rsidR="00AE022E">
          <w:rPr>
            <w:noProof/>
            <w:webHidden/>
          </w:rPr>
          <w:fldChar w:fldCharType="separate"/>
        </w:r>
        <w:r w:rsidR="00AE022E">
          <w:rPr>
            <w:noProof/>
            <w:webHidden/>
          </w:rPr>
          <w:t>31</w:t>
        </w:r>
        <w:r w:rsidR="00AE022E">
          <w:rPr>
            <w:noProof/>
            <w:webHidden/>
          </w:rPr>
          <w:fldChar w:fldCharType="end"/>
        </w:r>
      </w:hyperlink>
    </w:p>
    <w:p w14:paraId="2F3CB89D" w14:textId="40D9424B" w:rsidR="00AE022E" w:rsidRDefault="00000000" w:rsidP="00AE022E">
      <w:pPr>
        <w:pStyle w:val="TableofFigures"/>
        <w:tabs>
          <w:tab w:val="right" w:leader="dot" w:pos="9016"/>
        </w:tabs>
        <w:spacing w:line="276" w:lineRule="auto"/>
        <w:rPr>
          <w:rFonts w:eastAsiaTheme="minorEastAsia"/>
          <w:noProof/>
          <w:lang w:eastAsia="en-GB"/>
        </w:rPr>
      </w:pPr>
      <w:hyperlink w:anchor="_Toc164604850" w:history="1">
        <w:r w:rsidR="00AE022E" w:rsidRPr="000F1AB2">
          <w:rPr>
            <w:rStyle w:val="Hyperlink"/>
            <w:noProof/>
          </w:rPr>
          <w:t>Figure 11 - Camera Roll Widget</w:t>
        </w:r>
        <w:r w:rsidR="00AE022E">
          <w:rPr>
            <w:noProof/>
            <w:webHidden/>
          </w:rPr>
          <w:tab/>
        </w:r>
        <w:r w:rsidR="00AE022E">
          <w:rPr>
            <w:noProof/>
            <w:webHidden/>
          </w:rPr>
          <w:fldChar w:fldCharType="begin"/>
        </w:r>
        <w:r w:rsidR="00AE022E">
          <w:rPr>
            <w:noProof/>
            <w:webHidden/>
          </w:rPr>
          <w:instrText xml:space="preserve"> PAGEREF _Toc164604850 \h </w:instrText>
        </w:r>
        <w:r w:rsidR="00AE022E">
          <w:rPr>
            <w:noProof/>
            <w:webHidden/>
          </w:rPr>
        </w:r>
        <w:r w:rsidR="00AE022E">
          <w:rPr>
            <w:noProof/>
            <w:webHidden/>
          </w:rPr>
          <w:fldChar w:fldCharType="separate"/>
        </w:r>
        <w:r w:rsidR="00AE022E">
          <w:rPr>
            <w:noProof/>
            <w:webHidden/>
          </w:rPr>
          <w:t>31</w:t>
        </w:r>
        <w:r w:rsidR="00AE022E">
          <w:rPr>
            <w:noProof/>
            <w:webHidden/>
          </w:rPr>
          <w:fldChar w:fldCharType="end"/>
        </w:r>
      </w:hyperlink>
    </w:p>
    <w:p w14:paraId="47833654" w14:textId="5075ECFE" w:rsidR="00AE022E" w:rsidRDefault="00000000" w:rsidP="00AE022E">
      <w:pPr>
        <w:pStyle w:val="TableofFigures"/>
        <w:tabs>
          <w:tab w:val="right" w:leader="dot" w:pos="9016"/>
        </w:tabs>
        <w:spacing w:line="276" w:lineRule="auto"/>
        <w:rPr>
          <w:rFonts w:eastAsiaTheme="minorEastAsia"/>
          <w:noProof/>
          <w:lang w:eastAsia="en-GB"/>
        </w:rPr>
      </w:pPr>
      <w:hyperlink w:anchor="_Toc164604851" w:history="1">
        <w:r w:rsidR="00AE022E" w:rsidRPr="000F1AB2">
          <w:rPr>
            <w:rStyle w:val="Hyperlink"/>
            <w:noProof/>
          </w:rPr>
          <w:t>Figure 12 - Popup Widget</w:t>
        </w:r>
        <w:r w:rsidR="00AE022E">
          <w:rPr>
            <w:noProof/>
            <w:webHidden/>
          </w:rPr>
          <w:tab/>
        </w:r>
        <w:r w:rsidR="00AE022E">
          <w:rPr>
            <w:noProof/>
            <w:webHidden/>
          </w:rPr>
          <w:fldChar w:fldCharType="begin"/>
        </w:r>
        <w:r w:rsidR="00AE022E">
          <w:rPr>
            <w:noProof/>
            <w:webHidden/>
          </w:rPr>
          <w:instrText xml:space="preserve"> PAGEREF _Toc164604851 \h </w:instrText>
        </w:r>
        <w:r w:rsidR="00AE022E">
          <w:rPr>
            <w:noProof/>
            <w:webHidden/>
          </w:rPr>
        </w:r>
        <w:r w:rsidR="00AE022E">
          <w:rPr>
            <w:noProof/>
            <w:webHidden/>
          </w:rPr>
          <w:fldChar w:fldCharType="separate"/>
        </w:r>
        <w:r w:rsidR="00AE022E">
          <w:rPr>
            <w:noProof/>
            <w:webHidden/>
          </w:rPr>
          <w:t>31</w:t>
        </w:r>
        <w:r w:rsidR="00AE022E">
          <w:rPr>
            <w:noProof/>
            <w:webHidden/>
          </w:rPr>
          <w:fldChar w:fldCharType="end"/>
        </w:r>
      </w:hyperlink>
    </w:p>
    <w:p w14:paraId="0FC7FF72" w14:textId="4E96DCD1" w:rsidR="00AE022E" w:rsidRDefault="00000000" w:rsidP="00AE022E">
      <w:pPr>
        <w:pStyle w:val="TableofFigures"/>
        <w:tabs>
          <w:tab w:val="right" w:leader="dot" w:pos="9016"/>
        </w:tabs>
        <w:spacing w:line="276" w:lineRule="auto"/>
        <w:rPr>
          <w:rFonts w:eastAsiaTheme="minorEastAsia"/>
          <w:noProof/>
          <w:lang w:eastAsia="en-GB"/>
        </w:rPr>
      </w:pPr>
      <w:hyperlink w:anchor="_Toc164604852" w:history="1">
        <w:r w:rsidR="00AE022E" w:rsidRPr="000F1AB2">
          <w:rPr>
            <w:rStyle w:val="Hyperlink"/>
            <w:noProof/>
          </w:rPr>
          <w:t>Figure 13 - Analytics Widgets States</w:t>
        </w:r>
        <w:r w:rsidR="00AE022E">
          <w:rPr>
            <w:noProof/>
            <w:webHidden/>
          </w:rPr>
          <w:tab/>
        </w:r>
        <w:r w:rsidR="00AE022E">
          <w:rPr>
            <w:noProof/>
            <w:webHidden/>
          </w:rPr>
          <w:fldChar w:fldCharType="begin"/>
        </w:r>
        <w:r w:rsidR="00AE022E">
          <w:rPr>
            <w:noProof/>
            <w:webHidden/>
          </w:rPr>
          <w:instrText xml:space="preserve"> PAGEREF _Toc164604852 \h </w:instrText>
        </w:r>
        <w:r w:rsidR="00AE022E">
          <w:rPr>
            <w:noProof/>
            <w:webHidden/>
          </w:rPr>
        </w:r>
        <w:r w:rsidR="00AE022E">
          <w:rPr>
            <w:noProof/>
            <w:webHidden/>
          </w:rPr>
          <w:fldChar w:fldCharType="separate"/>
        </w:r>
        <w:r w:rsidR="00AE022E">
          <w:rPr>
            <w:noProof/>
            <w:webHidden/>
          </w:rPr>
          <w:t>32</w:t>
        </w:r>
        <w:r w:rsidR="00AE022E">
          <w:rPr>
            <w:noProof/>
            <w:webHidden/>
          </w:rPr>
          <w:fldChar w:fldCharType="end"/>
        </w:r>
      </w:hyperlink>
    </w:p>
    <w:p w14:paraId="069F8478" w14:textId="19612F95" w:rsidR="00AE022E" w:rsidRDefault="00000000" w:rsidP="00AE022E">
      <w:pPr>
        <w:pStyle w:val="TableofFigures"/>
        <w:tabs>
          <w:tab w:val="right" w:leader="dot" w:pos="9016"/>
        </w:tabs>
        <w:spacing w:line="276" w:lineRule="auto"/>
        <w:rPr>
          <w:rFonts w:eastAsiaTheme="minorEastAsia"/>
          <w:noProof/>
          <w:lang w:eastAsia="en-GB"/>
        </w:rPr>
      </w:pPr>
      <w:hyperlink w:anchor="_Toc164604853" w:history="1">
        <w:r w:rsidR="00AE022E" w:rsidRPr="000F1AB2">
          <w:rPr>
            <w:rStyle w:val="Hyperlink"/>
            <w:noProof/>
          </w:rPr>
          <w:t>Figure 14 - Camera Page States</w:t>
        </w:r>
        <w:r w:rsidR="00AE022E">
          <w:rPr>
            <w:noProof/>
            <w:webHidden/>
          </w:rPr>
          <w:tab/>
        </w:r>
        <w:r w:rsidR="00AE022E">
          <w:rPr>
            <w:noProof/>
            <w:webHidden/>
          </w:rPr>
          <w:fldChar w:fldCharType="begin"/>
        </w:r>
        <w:r w:rsidR="00AE022E">
          <w:rPr>
            <w:noProof/>
            <w:webHidden/>
          </w:rPr>
          <w:instrText xml:space="preserve"> PAGEREF _Toc164604853 \h </w:instrText>
        </w:r>
        <w:r w:rsidR="00AE022E">
          <w:rPr>
            <w:noProof/>
            <w:webHidden/>
          </w:rPr>
        </w:r>
        <w:r w:rsidR="00AE022E">
          <w:rPr>
            <w:noProof/>
            <w:webHidden/>
          </w:rPr>
          <w:fldChar w:fldCharType="separate"/>
        </w:r>
        <w:r w:rsidR="00AE022E">
          <w:rPr>
            <w:noProof/>
            <w:webHidden/>
          </w:rPr>
          <w:t>33</w:t>
        </w:r>
        <w:r w:rsidR="00AE022E">
          <w:rPr>
            <w:noProof/>
            <w:webHidden/>
          </w:rPr>
          <w:fldChar w:fldCharType="end"/>
        </w:r>
      </w:hyperlink>
    </w:p>
    <w:p w14:paraId="30A9B115" w14:textId="2C151F97" w:rsidR="00AE022E" w:rsidRDefault="00000000" w:rsidP="00AE022E">
      <w:pPr>
        <w:pStyle w:val="TableofFigures"/>
        <w:tabs>
          <w:tab w:val="right" w:leader="dot" w:pos="9016"/>
        </w:tabs>
        <w:spacing w:line="276" w:lineRule="auto"/>
        <w:rPr>
          <w:rFonts w:eastAsiaTheme="minorEastAsia"/>
          <w:noProof/>
          <w:lang w:eastAsia="en-GB"/>
        </w:rPr>
      </w:pPr>
      <w:hyperlink w:anchor="_Toc164604854" w:history="1">
        <w:r w:rsidR="00AE022E" w:rsidRPr="000F1AB2">
          <w:rPr>
            <w:rStyle w:val="Hyperlink"/>
            <w:noProof/>
          </w:rPr>
          <w:t>Figure 15 - List Pages States</w:t>
        </w:r>
        <w:r w:rsidR="00AE022E">
          <w:rPr>
            <w:noProof/>
            <w:webHidden/>
          </w:rPr>
          <w:tab/>
        </w:r>
        <w:r w:rsidR="00AE022E">
          <w:rPr>
            <w:noProof/>
            <w:webHidden/>
          </w:rPr>
          <w:fldChar w:fldCharType="begin"/>
        </w:r>
        <w:r w:rsidR="00AE022E">
          <w:rPr>
            <w:noProof/>
            <w:webHidden/>
          </w:rPr>
          <w:instrText xml:space="preserve"> PAGEREF _Toc164604854 \h </w:instrText>
        </w:r>
        <w:r w:rsidR="00AE022E">
          <w:rPr>
            <w:noProof/>
            <w:webHidden/>
          </w:rPr>
        </w:r>
        <w:r w:rsidR="00AE022E">
          <w:rPr>
            <w:noProof/>
            <w:webHidden/>
          </w:rPr>
          <w:fldChar w:fldCharType="separate"/>
        </w:r>
        <w:r w:rsidR="00AE022E">
          <w:rPr>
            <w:noProof/>
            <w:webHidden/>
          </w:rPr>
          <w:t>34</w:t>
        </w:r>
        <w:r w:rsidR="00AE022E">
          <w:rPr>
            <w:noProof/>
            <w:webHidden/>
          </w:rPr>
          <w:fldChar w:fldCharType="end"/>
        </w:r>
      </w:hyperlink>
    </w:p>
    <w:p w14:paraId="78FB4306" w14:textId="0A6F0AA6" w:rsidR="00AE022E" w:rsidRDefault="00000000" w:rsidP="00AE022E">
      <w:pPr>
        <w:pStyle w:val="TableofFigures"/>
        <w:tabs>
          <w:tab w:val="right" w:leader="dot" w:pos="9016"/>
        </w:tabs>
        <w:spacing w:line="276" w:lineRule="auto"/>
        <w:rPr>
          <w:rFonts w:eastAsiaTheme="minorEastAsia"/>
          <w:noProof/>
          <w:lang w:eastAsia="en-GB"/>
        </w:rPr>
      </w:pPr>
      <w:hyperlink w:anchor="_Toc164604855" w:history="1">
        <w:r w:rsidR="00AE022E" w:rsidRPr="000F1AB2">
          <w:rPr>
            <w:rStyle w:val="Hyperlink"/>
            <w:noProof/>
          </w:rPr>
          <w:t>Figure 16 - Graph Page States</w:t>
        </w:r>
        <w:r w:rsidR="00AE022E">
          <w:rPr>
            <w:noProof/>
            <w:webHidden/>
          </w:rPr>
          <w:tab/>
        </w:r>
        <w:r w:rsidR="00AE022E">
          <w:rPr>
            <w:noProof/>
            <w:webHidden/>
          </w:rPr>
          <w:fldChar w:fldCharType="begin"/>
        </w:r>
        <w:r w:rsidR="00AE022E">
          <w:rPr>
            <w:noProof/>
            <w:webHidden/>
          </w:rPr>
          <w:instrText xml:space="preserve"> PAGEREF _Toc164604855 \h </w:instrText>
        </w:r>
        <w:r w:rsidR="00AE022E">
          <w:rPr>
            <w:noProof/>
            <w:webHidden/>
          </w:rPr>
        </w:r>
        <w:r w:rsidR="00AE022E">
          <w:rPr>
            <w:noProof/>
            <w:webHidden/>
          </w:rPr>
          <w:fldChar w:fldCharType="separate"/>
        </w:r>
        <w:r w:rsidR="00AE022E">
          <w:rPr>
            <w:noProof/>
            <w:webHidden/>
          </w:rPr>
          <w:t>35</w:t>
        </w:r>
        <w:r w:rsidR="00AE022E">
          <w:rPr>
            <w:noProof/>
            <w:webHidden/>
          </w:rPr>
          <w:fldChar w:fldCharType="end"/>
        </w:r>
      </w:hyperlink>
    </w:p>
    <w:p w14:paraId="5A47398F" w14:textId="18C6E907" w:rsidR="00AE022E" w:rsidRDefault="00000000" w:rsidP="00AE022E">
      <w:pPr>
        <w:pStyle w:val="TableofFigures"/>
        <w:tabs>
          <w:tab w:val="right" w:leader="dot" w:pos="9016"/>
        </w:tabs>
        <w:spacing w:line="276" w:lineRule="auto"/>
        <w:rPr>
          <w:rFonts w:eastAsiaTheme="minorEastAsia"/>
          <w:noProof/>
          <w:lang w:eastAsia="en-GB"/>
        </w:rPr>
      </w:pPr>
      <w:hyperlink w:anchor="_Toc164604856" w:history="1">
        <w:r w:rsidR="00AE022E" w:rsidRPr="000F1AB2">
          <w:rPr>
            <w:rStyle w:val="Hyperlink"/>
            <w:noProof/>
          </w:rPr>
          <w:t>Figure 17 - Waterfall Framework Steps</w:t>
        </w:r>
        <w:r w:rsidR="00AE022E">
          <w:rPr>
            <w:noProof/>
            <w:webHidden/>
          </w:rPr>
          <w:tab/>
        </w:r>
        <w:r w:rsidR="00AE022E">
          <w:rPr>
            <w:noProof/>
            <w:webHidden/>
          </w:rPr>
          <w:fldChar w:fldCharType="begin"/>
        </w:r>
        <w:r w:rsidR="00AE022E">
          <w:rPr>
            <w:noProof/>
            <w:webHidden/>
          </w:rPr>
          <w:instrText xml:space="preserve"> PAGEREF _Toc164604856 \h </w:instrText>
        </w:r>
        <w:r w:rsidR="00AE022E">
          <w:rPr>
            <w:noProof/>
            <w:webHidden/>
          </w:rPr>
        </w:r>
        <w:r w:rsidR="00AE022E">
          <w:rPr>
            <w:noProof/>
            <w:webHidden/>
          </w:rPr>
          <w:fldChar w:fldCharType="separate"/>
        </w:r>
        <w:r w:rsidR="00AE022E">
          <w:rPr>
            <w:noProof/>
            <w:webHidden/>
          </w:rPr>
          <w:t>36</w:t>
        </w:r>
        <w:r w:rsidR="00AE022E">
          <w:rPr>
            <w:noProof/>
            <w:webHidden/>
          </w:rPr>
          <w:fldChar w:fldCharType="end"/>
        </w:r>
      </w:hyperlink>
    </w:p>
    <w:p w14:paraId="797810DE" w14:textId="5E71444D" w:rsidR="00AE022E" w:rsidRDefault="00000000" w:rsidP="00AE022E">
      <w:pPr>
        <w:pStyle w:val="TableofFigures"/>
        <w:tabs>
          <w:tab w:val="right" w:leader="dot" w:pos="9016"/>
        </w:tabs>
        <w:spacing w:line="276" w:lineRule="auto"/>
        <w:rPr>
          <w:rFonts w:eastAsiaTheme="minorEastAsia"/>
          <w:noProof/>
          <w:lang w:eastAsia="en-GB"/>
        </w:rPr>
      </w:pPr>
      <w:hyperlink w:anchor="_Toc164604857" w:history="1">
        <w:r w:rsidR="00AE022E" w:rsidRPr="000F1AB2">
          <w:rPr>
            <w:rStyle w:val="Hyperlink"/>
            <w:noProof/>
          </w:rPr>
          <w:t>Figure 18 - Makefile.</w:t>
        </w:r>
        <w:r w:rsidR="00AE022E">
          <w:rPr>
            <w:noProof/>
            <w:webHidden/>
          </w:rPr>
          <w:tab/>
        </w:r>
        <w:r w:rsidR="00AE022E">
          <w:rPr>
            <w:noProof/>
            <w:webHidden/>
          </w:rPr>
          <w:fldChar w:fldCharType="begin"/>
        </w:r>
        <w:r w:rsidR="00AE022E">
          <w:rPr>
            <w:noProof/>
            <w:webHidden/>
          </w:rPr>
          <w:instrText xml:space="preserve"> PAGEREF _Toc164604857 \h </w:instrText>
        </w:r>
        <w:r w:rsidR="00AE022E">
          <w:rPr>
            <w:noProof/>
            <w:webHidden/>
          </w:rPr>
        </w:r>
        <w:r w:rsidR="00AE022E">
          <w:rPr>
            <w:noProof/>
            <w:webHidden/>
          </w:rPr>
          <w:fldChar w:fldCharType="separate"/>
        </w:r>
        <w:r w:rsidR="00AE022E">
          <w:rPr>
            <w:noProof/>
            <w:webHidden/>
          </w:rPr>
          <w:t>47</w:t>
        </w:r>
        <w:r w:rsidR="00AE022E">
          <w:rPr>
            <w:noProof/>
            <w:webHidden/>
          </w:rPr>
          <w:fldChar w:fldCharType="end"/>
        </w:r>
      </w:hyperlink>
    </w:p>
    <w:p w14:paraId="5379EC14" w14:textId="0E2C0066" w:rsidR="007C2134" w:rsidRDefault="00657CB6" w:rsidP="00AE022E">
      <w:pPr>
        <w:spacing w:line="276" w:lineRule="auto"/>
      </w:pPr>
      <w:r>
        <w:fldChar w:fldCharType="end"/>
      </w:r>
    </w:p>
    <w:p w14:paraId="590F820C" w14:textId="2BC3D29C" w:rsidR="00657CB6" w:rsidRDefault="00657CB6" w:rsidP="00AE022E">
      <w:pPr>
        <w:pStyle w:val="TableofFigures"/>
        <w:tabs>
          <w:tab w:val="right" w:leader="dot" w:pos="9016"/>
        </w:tabs>
        <w:spacing w:line="276" w:lineRule="auto"/>
        <w:rPr>
          <w:rFonts w:eastAsiaTheme="minorEastAsia"/>
          <w:noProof/>
          <w:lang w:eastAsia="en-GB"/>
        </w:rPr>
      </w:pPr>
      <w:r>
        <w:fldChar w:fldCharType="begin"/>
      </w:r>
      <w:r>
        <w:instrText xml:space="preserve"> TOC \h \z \c "Receipt" </w:instrText>
      </w:r>
      <w:r>
        <w:fldChar w:fldCharType="separate"/>
      </w:r>
      <w:hyperlink w:anchor="_Toc164597816" w:history="1">
        <w:r w:rsidRPr="00F65949">
          <w:rPr>
            <w:rStyle w:val="Hyperlink"/>
            <w:noProof/>
          </w:rPr>
          <w:t>Receipt 1- Old Brother Restaurant</w:t>
        </w:r>
        <w:r>
          <w:rPr>
            <w:noProof/>
            <w:webHidden/>
          </w:rPr>
          <w:tab/>
        </w:r>
        <w:r>
          <w:rPr>
            <w:noProof/>
            <w:webHidden/>
          </w:rPr>
          <w:fldChar w:fldCharType="begin"/>
        </w:r>
        <w:r>
          <w:rPr>
            <w:noProof/>
            <w:webHidden/>
          </w:rPr>
          <w:instrText xml:space="preserve"> PAGEREF _Toc164597816 \h </w:instrText>
        </w:r>
        <w:r>
          <w:rPr>
            <w:noProof/>
            <w:webHidden/>
          </w:rPr>
        </w:r>
        <w:r>
          <w:rPr>
            <w:noProof/>
            <w:webHidden/>
          </w:rPr>
          <w:fldChar w:fldCharType="separate"/>
        </w:r>
        <w:r>
          <w:rPr>
            <w:noProof/>
            <w:webHidden/>
          </w:rPr>
          <w:t>41</w:t>
        </w:r>
        <w:r>
          <w:rPr>
            <w:noProof/>
            <w:webHidden/>
          </w:rPr>
          <w:fldChar w:fldCharType="end"/>
        </w:r>
      </w:hyperlink>
    </w:p>
    <w:p w14:paraId="6B63EE8C" w14:textId="42FCEA9D" w:rsidR="00657CB6" w:rsidRDefault="00657CB6" w:rsidP="00AE022E">
      <w:pPr>
        <w:spacing w:line="276" w:lineRule="auto"/>
      </w:pPr>
      <w:r>
        <w:fldChar w:fldCharType="end"/>
      </w:r>
    </w:p>
    <w:p w14:paraId="280F6F6D" w14:textId="007AE66D" w:rsidR="00657CB6" w:rsidRDefault="00657CB6" w:rsidP="00AE022E">
      <w:pPr>
        <w:pStyle w:val="TableofFigures"/>
        <w:tabs>
          <w:tab w:val="right" w:leader="dot" w:pos="9016"/>
        </w:tabs>
        <w:spacing w:line="276" w:lineRule="auto"/>
        <w:rPr>
          <w:rFonts w:eastAsiaTheme="minorEastAsia"/>
          <w:noProof/>
          <w:lang w:eastAsia="en-GB"/>
        </w:rPr>
      </w:pPr>
      <w:r>
        <w:fldChar w:fldCharType="begin"/>
      </w:r>
      <w:r>
        <w:instrText xml:space="preserve"> TOC \h \z \c "Table" </w:instrText>
      </w:r>
      <w:r>
        <w:fldChar w:fldCharType="separate"/>
      </w:r>
      <w:hyperlink w:anchor="_Toc164597817" w:history="1">
        <w:r w:rsidRPr="004E1EDE">
          <w:rPr>
            <w:rStyle w:val="Hyperlink"/>
            <w:rFonts w:ascii="Arial" w:hAnsi="Arial" w:cs="Arial"/>
            <w:noProof/>
          </w:rPr>
          <w:t>Table 1 - Advantage and Limitation of technology used in "Utilize OCR text to extract receipt data and classify receipts with common Machine Learning algorithms" written by Odd and Theologou</w:t>
        </w:r>
        <w:r>
          <w:rPr>
            <w:noProof/>
            <w:webHidden/>
          </w:rPr>
          <w:tab/>
        </w:r>
        <w:r>
          <w:rPr>
            <w:noProof/>
            <w:webHidden/>
          </w:rPr>
          <w:fldChar w:fldCharType="begin"/>
        </w:r>
        <w:r>
          <w:rPr>
            <w:noProof/>
            <w:webHidden/>
          </w:rPr>
          <w:instrText xml:space="preserve"> PAGEREF _Toc164597817 \h </w:instrText>
        </w:r>
        <w:r>
          <w:rPr>
            <w:noProof/>
            <w:webHidden/>
          </w:rPr>
        </w:r>
        <w:r>
          <w:rPr>
            <w:noProof/>
            <w:webHidden/>
          </w:rPr>
          <w:fldChar w:fldCharType="separate"/>
        </w:r>
        <w:r>
          <w:rPr>
            <w:noProof/>
            <w:webHidden/>
          </w:rPr>
          <w:t>8</w:t>
        </w:r>
        <w:r>
          <w:rPr>
            <w:noProof/>
            <w:webHidden/>
          </w:rPr>
          <w:fldChar w:fldCharType="end"/>
        </w:r>
      </w:hyperlink>
    </w:p>
    <w:p w14:paraId="73327E50" w14:textId="18515F08" w:rsidR="00657CB6" w:rsidRDefault="00000000" w:rsidP="00AE022E">
      <w:pPr>
        <w:pStyle w:val="TableofFigures"/>
        <w:tabs>
          <w:tab w:val="right" w:leader="dot" w:pos="9016"/>
        </w:tabs>
        <w:spacing w:line="276" w:lineRule="auto"/>
        <w:rPr>
          <w:rFonts w:eastAsiaTheme="minorEastAsia"/>
          <w:noProof/>
          <w:lang w:eastAsia="en-GB"/>
        </w:rPr>
      </w:pPr>
      <w:hyperlink w:anchor="_Toc164597818" w:history="1">
        <w:r w:rsidR="00657CB6" w:rsidRPr="004E1EDE">
          <w:rPr>
            <w:rStyle w:val="Hyperlink"/>
            <w:rFonts w:ascii="Arial" w:hAnsi="Arial" w:cs="Arial"/>
            <w:noProof/>
          </w:rPr>
          <w:t>Table 2 - Advantage and Limitation of technologies used in "Information Extraction from Scanned Invoices using Machine Learning, OCR and Spatial Feature Mapping Techniques" written by Darsha.</w:t>
        </w:r>
        <w:r w:rsidR="00657CB6">
          <w:rPr>
            <w:noProof/>
            <w:webHidden/>
          </w:rPr>
          <w:tab/>
        </w:r>
        <w:r w:rsidR="00657CB6">
          <w:rPr>
            <w:noProof/>
            <w:webHidden/>
          </w:rPr>
          <w:fldChar w:fldCharType="begin"/>
        </w:r>
        <w:r w:rsidR="00657CB6">
          <w:rPr>
            <w:noProof/>
            <w:webHidden/>
          </w:rPr>
          <w:instrText xml:space="preserve"> PAGEREF _Toc164597818 \h </w:instrText>
        </w:r>
        <w:r w:rsidR="00657CB6">
          <w:rPr>
            <w:noProof/>
            <w:webHidden/>
          </w:rPr>
        </w:r>
        <w:r w:rsidR="00657CB6">
          <w:rPr>
            <w:noProof/>
            <w:webHidden/>
          </w:rPr>
          <w:fldChar w:fldCharType="separate"/>
        </w:r>
        <w:r w:rsidR="00657CB6">
          <w:rPr>
            <w:noProof/>
            <w:webHidden/>
          </w:rPr>
          <w:t>11</w:t>
        </w:r>
        <w:r w:rsidR="00657CB6">
          <w:rPr>
            <w:noProof/>
            <w:webHidden/>
          </w:rPr>
          <w:fldChar w:fldCharType="end"/>
        </w:r>
      </w:hyperlink>
    </w:p>
    <w:p w14:paraId="7324BB78" w14:textId="25AB4304" w:rsidR="00657CB6" w:rsidRDefault="00000000" w:rsidP="00AE022E">
      <w:pPr>
        <w:pStyle w:val="TableofFigures"/>
        <w:tabs>
          <w:tab w:val="right" w:leader="dot" w:pos="9016"/>
        </w:tabs>
        <w:spacing w:line="276" w:lineRule="auto"/>
        <w:rPr>
          <w:rFonts w:eastAsiaTheme="minorEastAsia"/>
          <w:noProof/>
          <w:lang w:eastAsia="en-GB"/>
        </w:rPr>
      </w:pPr>
      <w:hyperlink w:anchor="_Toc164597819" w:history="1">
        <w:r w:rsidR="00657CB6" w:rsidRPr="004E1EDE">
          <w:rPr>
            <w:rStyle w:val="Hyperlink"/>
            <w:rFonts w:ascii="Arial" w:hAnsi="Arial" w:cs="Arial"/>
            <w:noProof/>
          </w:rPr>
          <w:t>Table 3- Advantage and Limitation of technologies used in "Computer Vision for Document Image Analysis and Text Extraction" written by Benchekrou.</w:t>
        </w:r>
        <w:r w:rsidR="00657CB6">
          <w:rPr>
            <w:noProof/>
            <w:webHidden/>
          </w:rPr>
          <w:tab/>
        </w:r>
        <w:r w:rsidR="00657CB6">
          <w:rPr>
            <w:noProof/>
            <w:webHidden/>
          </w:rPr>
          <w:fldChar w:fldCharType="begin"/>
        </w:r>
        <w:r w:rsidR="00657CB6">
          <w:rPr>
            <w:noProof/>
            <w:webHidden/>
          </w:rPr>
          <w:instrText xml:space="preserve"> PAGEREF _Toc164597819 \h </w:instrText>
        </w:r>
        <w:r w:rsidR="00657CB6">
          <w:rPr>
            <w:noProof/>
            <w:webHidden/>
          </w:rPr>
        </w:r>
        <w:r w:rsidR="00657CB6">
          <w:rPr>
            <w:noProof/>
            <w:webHidden/>
          </w:rPr>
          <w:fldChar w:fldCharType="separate"/>
        </w:r>
        <w:r w:rsidR="00657CB6">
          <w:rPr>
            <w:noProof/>
            <w:webHidden/>
          </w:rPr>
          <w:t>12</w:t>
        </w:r>
        <w:r w:rsidR="00657CB6">
          <w:rPr>
            <w:noProof/>
            <w:webHidden/>
          </w:rPr>
          <w:fldChar w:fldCharType="end"/>
        </w:r>
      </w:hyperlink>
    </w:p>
    <w:p w14:paraId="6338E6E6" w14:textId="2D6E2AA7" w:rsidR="00657CB6" w:rsidRDefault="00000000" w:rsidP="00AE022E">
      <w:pPr>
        <w:pStyle w:val="TableofFigures"/>
        <w:tabs>
          <w:tab w:val="right" w:leader="dot" w:pos="9016"/>
        </w:tabs>
        <w:spacing w:line="276" w:lineRule="auto"/>
        <w:rPr>
          <w:rFonts w:eastAsiaTheme="minorEastAsia"/>
          <w:noProof/>
          <w:lang w:eastAsia="en-GB"/>
        </w:rPr>
      </w:pPr>
      <w:hyperlink w:anchor="_Toc164597820" w:history="1">
        <w:r w:rsidR="00657CB6" w:rsidRPr="004E1EDE">
          <w:rPr>
            <w:rStyle w:val="Hyperlink"/>
            <w:rFonts w:ascii="Arial" w:hAnsi="Arial" w:cs="Arial"/>
            <w:noProof/>
          </w:rPr>
          <w:t>Table 4 - Advantage and limitation of Flutter and React Native from "React Native vs Flutter, cross-platform mobile application frameworks" written by Wu.</w:t>
        </w:r>
        <w:r w:rsidR="00657CB6">
          <w:rPr>
            <w:noProof/>
            <w:webHidden/>
          </w:rPr>
          <w:tab/>
        </w:r>
        <w:r w:rsidR="00657CB6">
          <w:rPr>
            <w:noProof/>
            <w:webHidden/>
          </w:rPr>
          <w:fldChar w:fldCharType="begin"/>
        </w:r>
        <w:r w:rsidR="00657CB6">
          <w:rPr>
            <w:noProof/>
            <w:webHidden/>
          </w:rPr>
          <w:instrText xml:space="preserve"> PAGEREF _Toc164597820 \h </w:instrText>
        </w:r>
        <w:r w:rsidR="00657CB6">
          <w:rPr>
            <w:noProof/>
            <w:webHidden/>
          </w:rPr>
        </w:r>
        <w:r w:rsidR="00657CB6">
          <w:rPr>
            <w:noProof/>
            <w:webHidden/>
          </w:rPr>
          <w:fldChar w:fldCharType="separate"/>
        </w:r>
        <w:r w:rsidR="00657CB6">
          <w:rPr>
            <w:noProof/>
            <w:webHidden/>
          </w:rPr>
          <w:t>14</w:t>
        </w:r>
        <w:r w:rsidR="00657CB6">
          <w:rPr>
            <w:noProof/>
            <w:webHidden/>
          </w:rPr>
          <w:fldChar w:fldCharType="end"/>
        </w:r>
      </w:hyperlink>
    </w:p>
    <w:p w14:paraId="18FEEC95" w14:textId="1D049359" w:rsidR="00657CB6" w:rsidRDefault="00000000" w:rsidP="00AE022E">
      <w:pPr>
        <w:pStyle w:val="TableofFigures"/>
        <w:tabs>
          <w:tab w:val="right" w:leader="dot" w:pos="9016"/>
        </w:tabs>
        <w:spacing w:line="276" w:lineRule="auto"/>
        <w:rPr>
          <w:rFonts w:eastAsiaTheme="minorEastAsia"/>
          <w:noProof/>
          <w:lang w:eastAsia="en-GB"/>
        </w:rPr>
      </w:pPr>
      <w:hyperlink w:anchor="_Toc164597821" w:history="1">
        <w:r w:rsidR="00657CB6" w:rsidRPr="004E1EDE">
          <w:rPr>
            <w:rStyle w:val="Hyperlink"/>
            <w:noProof/>
          </w:rPr>
          <w:t>Table 5 - Receipt Section Detection Model accuracy result</w:t>
        </w:r>
        <w:r w:rsidR="00657CB6">
          <w:rPr>
            <w:noProof/>
            <w:webHidden/>
          </w:rPr>
          <w:tab/>
        </w:r>
        <w:r w:rsidR="00657CB6">
          <w:rPr>
            <w:noProof/>
            <w:webHidden/>
          </w:rPr>
          <w:fldChar w:fldCharType="begin"/>
        </w:r>
        <w:r w:rsidR="00657CB6">
          <w:rPr>
            <w:noProof/>
            <w:webHidden/>
          </w:rPr>
          <w:instrText xml:space="preserve"> PAGEREF _Toc164597821 \h </w:instrText>
        </w:r>
        <w:r w:rsidR="00657CB6">
          <w:rPr>
            <w:noProof/>
            <w:webHidden/>
          </w:rPr>
        </w:r>
        <w:r w:rsidR="00657CB6">
          <w:rPr>
            <w:noProof/>
            <w:webHidden/>
          </w:rPr>
          <w:fldChar w:fldCharType="separate"/>
        </w:r>
        <w:r w:rsidR="00657CB6">
          <w:rPr>
            <w:noProof/>
            <w:webHidden/>
          </w:rPr>
          <w:t>42</w:t>
        </w:r>
        <w:r w:rsidR="00657CB6">
          <w:rPr>
            <w:noProof/>
            <w:webHidden/>
          </w:rPr>
          <w:fldChar w:fldCharType="end"/>
        </w:r>
      </w:hyperlink>
    </w:p>
    <w:p w14:paraId="34DD081F" w14:textId="129F1B03" w:rsidR="00AE022E" w:rsidRDefault="00657CB6" w:rsidP="00AE022E">
      <w:pPr>
        <w:pStyle w:val="Heading1"/>
        <w:spacing w:line="276" w:lineRule="auto"/>
      </w:pPr>
      <w:r>
        <w:fldChar w:fldCharType="end"/>
      </w:r>
      <w:bookmarkStart w:id="1" w:name="_Toc164604786"/>
    </w:p>
    <w:p w14:paraId="1D5A2DFF" w14:textId="77777777" w:rsidR="00AE022E" w:rsidRDefault="00AE022E" w:rsidP="00AE022E"/>
    <w:p w14:paraId="405A9E4A" w14:textId="77777777" w:rsidR="00AE022E" w:rsidRPr="00AE022E" w:rsidRDefault="00AE022E" w:rsidP="00AE022E"/>
    <w:p w14:paraId="4BABC063" w14:textId="77777777" w:rsidR="00657CB6" w:rsidRDefault="00657CB6" w:rsidP="00122819">
      <w:pPr>
        <w:pStyle w:val="TableofFigures"/>
        <w:tabs>
          <w:tab w:val="right" w:leader="dot" w:pos="9016"/>
        </w:tabs>
        <w:spacing w:line="360" w:lineRule="auto"/>
        <w:rPr>
          <w:rFonts w:eastAsiaTheme="minorEastAsia"/>
          <w:noProof/>
          <w:lang w:eastAsia="en-GB"/>
        </w:rPr>
      </w:pPr>
      <w:r>
        <w:fldChar w:fldCharType="begin"/>
      </w:r>
      <w:r>
        <w:instrText xml:space="preserve"> TOC \h \z \c "Table" </w:instrText>
      </w:r>
      <w:r>
        <w:fldChar w:fldCharType="separate"/>
      </w:r>
      <w:hyperlink w:anchor="_Toc164597817" w:history="1">
        <w:r w:rsidRPr="004E1EDE">
          <w:rPr>
            <w:rStyle w:val="Hyperlink"/>
            <w:rFonts w:ascii="Arial" w:hAnsi="Arial" w:cs="Arial"/>
            <w:noProof/>
          </w:rPr>
          <w:t>Table 1 - Advantage and Limitation of technology used in "Utilize OCR text to extract receipt data and classify receipts with common Machine Learning algorithms" written by Odd and Theologou</w:t>
        </w:r>
        <w:r>
          <w:rPr>
            <w:noProof/>
            <w:webHidden/>
          </w:rPr>
          <w:tab/>
        </w:r>
        <w:r>
          <w:rPr>
            <w:noProof/>
            <w:webHidden/>
          </w:rPr>
          <w:fldChar w:fldCharType="begin"/>
        </w:r>
        <w:r>
          <w:rPr>
            <w:noProof/>
            <w:webHidden/>
          </w:rPr>
          <w:instrText xml:space="preserve"> PAGEREF _Toc164597817 \h </w:instrText>
        </w:r>
        <w:r>
          <w:rPr>
            <w:noProof/>
            <w:webHidden/>
          </w:rPr>
        </w:r>
        <w:r>
          <w:rPr>
            <w:noProof/>
            <w:webHidden/>
          </w:rPr>
          <w:fldChar w:fldCharType="separate"/>
        </w:r>
        <w:r>
          <w:rPr>
            <w:noProof/>
            <w:webHidden/>
          </w:rPr>
          <w:t>8</w:t>
        </w:r>
        <w:r>
          <w:rPr>
            <w:noProof/>
            <w:webHidden/>
          </w:rPr>
          <w:fldChar w:fldCharType="end"/>
        </w:r>
      </w:hyperlink>
    </w:p>
    <w:p w14:paraId="17006CE2" w14:textId="77777777" w:rsidR="00657CB6" w:rsidRDefault="00000000" w:rsidP="00122819">
      <w:pPr>
        <w:pStyle w:val="TableofFigures"/>
        <w:tabs>
          <w:tab w:val="right" w:leader="dot" w:pos="9016"/>
        </w:tabs>
        <w:spacing w:line="360" w:lineRule="auto"/>
        <w:rPr>
          <w:rFonts w:eastAsiaTheme="minorEastAsia"/>
          <w:noProof/>
          <w:lang w:eastAsia="en-GB"/>
        </w:rPr>
      </w:pPr>
      <w:hyperlink w:anchor="_Toc164597818" w:history="1">
        <w:r w:rsidR="00657CB6" w:rsidRPr="004E1EDE">
          <w:rPr>
            <w:rStyle w:val="Hyperlink"/>
            <w:rFonts w:ascii="Arial" w:hAnsi="Arial" w:cs="Arial"/>
            <w:noProof/>
          </w:rPr>
          <w:t>Table 2 - Advantage and Limitation of technologies used in "Information Extraction from Scanned Invoices using Machine Learning, OCR and Spatial Feature Mapping Techniques" written by Darsha.</w:t>
        </w:r>
        <w:r w:rsidR="00657CB6">
          <w:rPr>
            <w:noProof/>
            <w:webHidden/>
          </w:rPr>
          <w:tab/>
        </w:r>
        <w:r w:rsidR="00657CB6">
          <w:rPr>
            <w:noProof/>
            <w:webHidden/>
          </w:rPr>
          <w:fldChar w:fldCharType="begin"/>
        </w:r>
        <w:r w:rsidR="00657CB6">
          <w:rPr>
            <w:noProof/>
            <w:webHidden/>
          </w:rPr>
          <w:instrText xml:space="preserve"> PAGEREF _Toc164597818 \h </w:instrText>
        </w:r>
        <w:r w:rsidR="00657CB6">
          <w:rPr>
            <w:noProof/>
            <w:webHidden/>
          </w:rPr>
        </w:r>
        <w:r w:rsidR="00657CB6">
          <w:rPr>
            <w:noProof/>
            <w:webHidden/>
          </w:rPr>
          <w:fldChar w:fldCharType="separate"/>
        </w:r>
        <w:r w:rsidR="00657CB6">
          <w:rPr>
            <w:noProof/>
            <w:webHidden/>
          </w:rPr>
          <w:t>11</w:t>
        </w:r>
        <w:r w:rsidR="00657CB6">
          <w:rPr>
            <w:noProof/>
            <w:webHidden/>
          </w:rPr>
          <w:fldChar w:fldCharType="end"/>
        </w:r>
      </w:hyperlink>
    </w:p>
    <w:p w14:paraId="065DE88E" w14:textId="77777777" w:rsidR="00657CB6" w:rsidRDefault="00000000" w:rsidP="00122819">
      <w:pPr>
        <w:pStyle w:val="TableofFigures"/>
        <w:tabs>
          <w:tab w:val="right" w:leader="dot" w:pos="9016"/>
        </w:tabs>
        <w:spacing w:line="360" w:lineRule="auto"/>
        <w:rPr>
          <w:rFonts w:eastAsiaTheme="minorEastAsia"/>
          <w:noProof/>
          <w:lang w:eastAsia="en-GB"/>
        </w:rPr>
      </w:pPr>
      <w:hyperlink w:anchor="_Toc164597819" w:history="1">
        <w:r w:rsidR="00657CB6" w:rsidRPr="004E1EDE">
          <w:rPr>
            <w:rStyle w:val="Hyperlink"/>
            <w:rFonts w:ascii="Arial" w:hAnsi="Arial" w:cs="Arial"/>
            <w:noProof/>
          </w:rPr>
          <w:t>Table 3- Advantage and Limitation of technologies used in "Computer Vision for Document Image Analysis and Text Extraction" written by Benchekrou.</w:t>
        </w:r>
        <w:r w:rsidR="00657CB6">
          <w:rPr>
            <w:noProof/>
            <w:webHidden/>
          </w:rPr>
          <w:tab/>
        </w:r>
        <w:r w:rsidR="00657CB6">
          <w:rPr>
            <w:noProof/>
            <w:webHidden/>
          </w:rPr>
          <w:fldChar w:fldCharType="begin"/>
        </w:r>
        <w:r w:rsidR="00657CB6">
          <w:rPr>
            <w:noProof/>
            <w:webHidden/>
          </w:rPr>
          <w:instrText xml:space="preserve"> PAGEREF _Toc164597819 \h </w:instrText>
        </w:r>
        <w:r w:rsidR="00657CB6">
          <w:rPr>
            <w:noProof/>
            <w:webHidden/>
          </w:rPr>
        </w:r>
        <w:r w:rsidR="00657CB6">
          <w:rPr>
            <w:noProof/>
            <w:webHidden/>
          </w:rPr>
          <w:fldChar w:fldCharType="separate"/>
        </w:r>
        <w:r w:rsidR="00657CB6">
          <w:rPr>
            <w:noProof/>
            <w:webHidden/>
          </w:rPr>
          <w:t>12</w:t>
        </w:r>
        <w:r w:rsidR="00657CB6">
          <w:rPr>
            <w:noProof/>
            <w:webHidden/>
          </w:rPr>
          <w:fldChar w:fldCharType="end"/>
        </w:r>
      </w:hyperlink>
    </w:p>
    <w:p w14:paraId="5BAF49E1" w14:textId="77777777" w:rsidR="00657CB6" w:rsidRDefault="00000000" w:rsidP="00122819">
      <w:pPr>
        <w:pStyle w:val="TableofFigures"/>
        <w:tabs>
          <w:tab w:val="right" w:leader="dot" w:pos="9016"/>
        </w:tabs>
        <w:spacing w:line="360" w:lineRule="auto"/>
        <w:rPr>
          <w:rFonts w:eastAsiaTheme="minorEastAsia"/>
          <w:noProof/>
          <w:lang w:eastAsia="en-GB"/>
        </w:rPr>
      </w:pPr>
      <w:hyperlink w:anchor="_Toc164597820" w:history="1">
        <w:r w:rsidR="00657CB6" w:rsidRPr="004E1EDE">
          <w:rPr>
            <w:rStyle w:val="Hyperlink"/>
            <w:rFonts w:ascii="Arial" w:hAnsi="Arial" w:cs="Arial"/>
            <w:noProof/>
          </w:rPr>
          <w:t>Table 4 - Advantage and limitation of Flutter and React Native from "React Native vs Flutter, cross-platform mobile application frameworks" written by Wu.</w:t>
        </w:r>
        <w:r w:rsidR="00657CB6">
          <w:rPr>
            <w:noProof/>
            <w:webHidden/>
          </w:rPr>
          <w:tab/>
        </w:r>
        <w:r w:rsidR="00657CB6">
          <w:rPr>
            <w:noProof/>
            <w:webHidden/>
          </w:rPr>
          <w:fldChar w:fldCharType="begin"/>
        </w:r>
        <w:r w:rsidR="00657CB6">
          <w:rPr>
            <w:noProof/>
            <w:webHidden/>
          </w:rPr>
          <w:instrText xml:space="preserve"> PAGEREF _Toc164597820 \h </w:instrText>
        </w:r>
        <w:r w:rsidR="00657CB6">
          <w:rPr>
            <w:noProof/>
            <w:webHidden/>
          </w:rPr>
        </w:r>
        <w:r w:rsidR="00657CB6">
          <w:rPr>
            <w:noProof/>
            <w:webHidden/>
          </w:rPr>
          <w:fldChar w:fldCharType="separate"/>
        </w:r>
        <w:r w:rsidR="00657CB6">
          <w:rPr>
            <w:noProof/>
            <w:webHidden/>
          </w:rPr>
          <w:t>14</w:t>
        </w:r>
        <w:r w:rsidR="00657CB6">
          <w:rPr>
            <w:noProof/>
            <w:webHidden/>
          </w:rPr>
          <w:fldChar w:fldCharType="end"/>
        </w:r>
      </w:hyperlink>
    </w:p>
    <w:p w14:paraId="6FC54A32" w14:textId="2C042476" w:rsidR="2582F252" w:rsidRPr="00AF1A52" w:rsidRDefault="00000000" w:rsidP="00AF1A52">
      <w:pPr>
        <w:pStyle w:val="TableofFigures"/>
        <w:tabs>
          <w:tab w:val="right" w:leader="dot" w:pos="9016"/>
        </w:tabs>
        <w:spacing w:line="360" w:lineRule="auto"/>
        <w:rPr>
          <w:rFonts w:eastAsiaTheme="minorEastAsia"/>
          <w:noProof/>
          <w:lang w:eastAsia="en-GB"/>
        </w:rPr>
      </w:pPr>
      <w:hyperlink w:anchor="_Toc164597821" w:history="1">
        <w:r w:rsidR="00657CB6" w:rsidRPr="004E1EDE">
          <w:rPr>
            <w:rStyle w:val="Hyperlink"/>
            <w:noProof/>
          </w:rPr>
          <w:t>Table 5 - Receipt Section Detection Model accuracy result</w:t>
        </w:r>
        <w:r w:rsidR="00657CB6">
          <w:rPr>
            <w:noProof/>
            <w:webHidden/>
          </w:rPr>
          <w:tab/>
        </w:r>
        <w:r w:rsidR="00657CB6">
          <w:rPr>
            <w:noProof/>
            <w:webHidden/>
          </w:rPr>
          <w:fldChar w:fldCharType="begin"/>
        </w:r>
        <w:r w:rsidR="00657CB6">
          <w:rPr>
            <w:noProof/>
            <w:webHidden/>
          </w:rPr>
          <w:instrText xml:space="preserve"> PAGEREF _Toc164597821 \h </w:instrText>
        </w:r>
        <w:r w:rsidR="00657CB6">
          <w:rPr>
            <w:noProof/>
            <w:webHidden/>
          </w:rPr>
        </w:r>
        <w:r w:rsidR="00657CB6">
          <w:rPr>
            <w:noProof/>
            <w:webHidden/>
          </w:rPr>
          <w:fldChar w:fldCharType="separate"/>
        </w:r>
        <w:r w:rsidR="00657CB6">
          <w:rPr>
            <w:noProof/>
            <w:webHidden/>
          </w:rPr>
          <w:t>42</w:t>
        </w:r>
        <w:r w:rsidR="00657CB6">
          <w:rPr>
            <w:noProof/>
            <w:webHidden/>
          </w:rPr>
          <w:fldChar w:fldCharType="end"/>
        </w:r>
      </w:hyperlink>
    </w:p>
    <w:p w14:paraId="03ECCD7C" w14:textId="093E44AB" w:rsidR="00CE28E3" w:rsidRDefault="00657CB6" w:rsidP="00AE022E">
      <w:pPr>
        <w:pStyle w:val="Heading1"/>
        <w:spacing w:line="276" w:lineRule="auto"/>
      </w:pPr>
      <w:r>
        <w:lastRenderedPageBreak/>
        <w:fldChar w:fldCharType="end"/>
      </w:r>
      <w:r w:rsidR="00FB4440" w:rsidRPr="00A15A8E">
        <w:t>Abstract</w:t>
      </w:r>
      <w:bookmarkEnd w:id="1"/>
    </w:p>
    <w:p w14:paraId="52651021" w14:textId="3A47AEDA" w:rsidR="005962BC" w:rsidRDefault="005962BC" w:rsidP="005962BC"/>
    <w:p w14:paraId="3294FAF7" w14:textId="2345A852" w:rsidR="0098553C" w:rsidRPr="005962BC" w:rsidRDefault="009E531B" w:rsidP="00AC17D9">
      <w:pPr>
        <w:spacing w:line="360" w:lineRule="auto"/>
      </w:pPr>
      <w:r>
        <w:t xml:space="preserve">This project </w:t>
      </w:r>
      <w:r w:rsidR="00BB491D">
        <w:t xml:space="preserve">focus on the </w:t>
      </w:r>
      <w:r w:rsidR="00045B55">
        <w:t>error-prone and time-consuming process of manu</w:t>
      </w:r>
      <w:r w:rsidR="004A7018">
        <w:t xml:space="preserve">al </w:t>
      </w:r>
      <w:r w:rsidR="0098553C">
        <w:t>receipt logging and management</w:t>
      </w:r>
      <w:r w:rsidR="00CF65DD">
        <w:t xml:space="preserve"> within company or </w:t>
      </w:r>
      <w:r w:rsidR="00EA679B">
        <w:t>personal accounting management.</w:t>
      </w:r>
      <w:r w:rsidR="00A414AF">
        <w:t xml:space="preserve"> It </w:t>
      </w:r>
      <w:r w:rsidR="008345CA">
        <w:t>identifies</w:t>
      </w:r>
      <w:r w:rsidR="007A6603">
        <w:t xml:space="preserve"> the problem </w:t>
      </w:r>
      <w:r w:rsidR="004A7E16">
        <w:t xml:space="preserve">to solve as the </w:t>
      </w:r>
      <w:r w:rsidR="00FA302C">
        <w:t xml:space="preserve">need to </w:t>
      </w:r>
      <w:r w:rsidR="008345CA">
        <w:t>assist</w:t>
      </w:r>
      <w:r w:rsidR="003260BD">
        <w:t xml:space="preserve"> and simplify the </w:t>
      </w:r>
      <w:r w:rsidR="008B6FAC">
        <w:t>logging</w:t>
      </w:r>
      <w:r w:rsidR="009C3F90">
        <w:t xml:space="preserve"> and organization of receipt data</w:t>
      </w:r>
      <w:r w:rsidR="00103450">
        <w:t xml:space="preserve"> to enhance efficiently </w:t>
      </w:r>
      <w:r w:rsidR="008345CA">
        <w:t>in financing process.</w:t>
      </w:r>
      <w:r w:rsidR="00474061">
        <w:t xml:space="preserve"> </w:t>
      </w:r>
      <w:r w:rsidR="009C1779">
        <w:t xml:space="preserve">To solve </w:t>
      </w:r>
      <w:r w:rsidR="00E9300C">
        <w:t xml:space="preserve">this problem </w:t>
      </w:r>
      <w:r w:rsidR="004A1F99">
        <w:t>a</w:t>
      </w:r>
      <w:r w:rsidR="00E9300C">
        <w:t xml:space="preserve"> </w:t>
      </w:r>
      <w:r w:rsidR="008875CF">
        <w:t>m</w:t>
      </w:r>
      <w:r w:rsidR="00986FCF">
        <w:t xml:space="preserve">obile </w:t>
      </w:r>
      <w:r w:rsidR="008875CF">
        <w:t>a</w:t>
      </w:r>
      <w:r w:rsidR="00986FCF">
        <w:t>pplication</w:t>
      </w:r>
      <w:r w:rsidR="008875CF">
        <w:t xml:space="preserve"> working with a server was </w:t>
      </w:r>
      <w:r w:rsidR="00576DE1">
        <w:t xml:space="preserve">developed, using in the server advance </w:t>
      </w:r>
      <w:r w:rsidR="003408BE">
        <w:t xml:space="preserve">model </w:t>
      </w:r>
      <w:r w:rsidR="00303206">
        <w:t xml:space="preserve">and Optical Character Recognition </w:t>
      </w:r>
      <w:r w:rsidR="00B72D27">
        <w:t xml:space="preserve">(OCR) technologies </w:t>
      </w:r>
      <w:r w:rsidR="004B67A1">
        <w:t>to accurately extract</w:t>
      </w:r>
      <w:r w:rsidR="00212894">
        <w:t xml:space="preserve"> and categorize </w:t>
      </w:r>
      <w:r w:rsidR="005A4643">
        <w:t xml:space="preserve">information from </w:t>
      </w:r>
      <w:r w:rsidR="00041612">
        <w:t>digitalized receipts.</w:t>
      </w:r>
      <w:r w:rsidR="002E589E">
        <w:t xml:space="preserve"> </w:t>
      </w:r>
      <w:r w:rsidR="00C27A0E">
        <w:t>Th</w:t>
      </w:r>
      <w:r w:rsidR="002E589E">
        <w:t>e application, design</w:t>
      </w:r>
      <w:r w:rsidR="00205611">
        <w:t xml:space="preserve">ed using Flutter </w:t>
      </w:r>
      <w:r w:rsidR="00670EE9">
        <w:t>framework,</w:t>
      </w:r>
      <w:r w:rsidR="006B71F4">
        <w:t xml:space="preserve"> allow the user to upload </w:t>
      </w:r>
      <w:r w:rsidR="00BB7256">
        <w:t xml:space="preserve">receipts </w:t>
      </w:r>
      <w:r w:rsidR="00421147">
        <w:t xml:space="preserve">pictures </w:t>
      </w:r>
      <w:r w:rsidR="004A1F99">
        <w:t>which are process in the server</w:t>
      </w:r>
      <w:r w:rsidR="00986FCF">
        <w:t xml:space="preserve"> </w:t>
      </w:r>
      <w:r w:rsidR="001D0C8F">
        <w:t>to extract the information in</w:t>
      </w:r>
      <w:r w:rsidR="00DF19B8">
        <w:t xml:space="preserve"> this </w:t>
      </w:r>
      <w:r w:rsidR="00D76955">
        <w:t>order</w:t>
      </w:r>
      <w:r w:rsidR="00577D14">
        <w:t>,</w:t>
      </w:r>
      <w:r w:rsidR="00C27A0E">
        <w:t xml:space="preserve"> </w:t>
      </w:r>
      <w:r w:rsidR="00A65AED">
        <w:t xml:space="preserve">using </w:t>
      </w:r>
      <w:r w:rsidR="00C27A0E">
        <w:t xml:space="preserve">a </w:t>
      </w:r>
      <w:r w:rsidR="001D0C8F">
        <w:t>yolo model</w:t>
      </w:r>
      <w:r w:rsidR="00AA1627">
        <w:t xml:space="preserve"> for image </w:t>
      </w:r>
      <w:r w:rsidR="00475400">
        <w:t xml:space="preserve">section </w:t>
      </w:r>
      <w:r w:rsidR="007F49E0">
        <w:t>identification/</w:t>
      </w:r>
      <w:r w:rsidR="00DC4D8B">
        <w:t>extraction</w:t>
      </w:r>
      <w:r w:rsidR="009740A8">
        <w:t xml:space="preserve">, </w:t>
      </w:r>
      <w:r w:rsidR="00F77854">
        <w:t>Tesseract OCR for the text extraction</w:t>
      </w:r>
      <w:r w:rsidR="009F7D94">
        <w:t xml:space="preserve"> and </w:t>
      </w:r>
      <w:r w:rsidR="00722255">
        <w:t>Chatgpt llm for formation and classification of the data.</w:t>
      </w:r>
      <w:r w:rsidR="00577D14">
        <w:t xml:space="preserve"> The system was evaluated by </w:t>
      </w:r>
      <w:r w:rsidR="00D76955">
        <w:t xml:space="preserve">its </w:t>
      </w:r>
      <w:r w:rsidR="00471323">
        <w:t xml:space="preserve">capacity </w:t>
      </w:r>
      <w:r w:rsidR="007B65AA">
        <w:t>accurately extract the section</w:t>
      </w:r>
      <w:r w:rsidR="008761C4">
        <w:t xml:space="preserve"> </w:t>
      </w:r>
      <w:r w:rsidR="007B65AA">
        <w:t>of receipt</w:t>
      </w:r>
      <w:r w:rsidR="008761C4">
        <w:t>s</w:t>
      </w:r>
      <w:r w:rsidR="007B65AA">
        <w:t xml:space="preserve"> to ensure </w:t>
      </w:r>
      <w:r w:rsidR="008761C4">
        <w:t>accura</w:t>
      </w:r>
      <w:r w:rsidR="005F3F6C">
        <w:t xml:space="preserve">cy of </w:t>
      </w:r>
      <w:r w:rsidR="00C328F8">
        <w:t>the following text extraction.</w:t>
      </w:r>
      <w:r w:rsidR="002966D2">
        <w:t xml:space="preserve"> M</w:t>
      </w:r>
      <w:r w:rsidR="002C49E8">
        <w:t xml:space="preserve">oreover, the key feature and component from the server and application </w:t>
      </w:r>
      <w:r w:rsidR="00EB096E">
        <w:t>are tested to ensure the</w:t>
      </w:r>
      <w:r w:rsidR="002C6A3E">
        <w:t>ir well behavior.</w:t>
      </w:r>
      <w:r w:rsidR="001F1901">
        <w:t xml:space="preserve"> The </w:t>
      </w:r>
      <w:r w:rsidR="006765DE">
        <w:t>analysis</w:t>
      </w:r>
      <w:r w:rsidR="001F1901">
        <w:t xml:space="preserve"> showed that the </w:t>
      </w:r>
      <w:r w:rsidR="006B17EA">
        <w:t xml:space="preserve">system </w:t>
      </w:r>
      <w:r w:rsidR="006765DE">
        <w:t xml:space="preserve">considerately </w:t>
      </w:r>
      <w:r w:rsidR="00B454DA">
        <w:t>reduces</w:t>
      </w:r>
      <w:r w:rsidR="006765DE">
        <w:t xml:space="preserve"> the effort of lo</w:t>
      </w:r>
      <w:r w:rsidR="00F43B1D">
        <w:t>gging of receipt data</w:t>
      </w:r>
      <w:r w:rsidR="00B454DA">
        <w:t xml:space="preserve"> while marking a significant improvement over traditional manual extraction method.</w:t>
      </w:r>
    </w:p>
    <w:p w14:paraId="2FC636CB" w14:textId="365457FD" w:rsidR="00BB6449" w:rsidRPr="00A15A8E" w:rsidRDefault="00FB4440" w:rsidP="00AC17D9">
      <w:pPr>
        <w:pStyle w:val="Heading1"/>
        <w:spacing w:line="360" w:lineRule="auto"/>
        <w:rPr>
          <w:rFonts w:ascii="Arial" w:hAnsi="Arial" w:cs="Arial"/>
        </w:rPr>
      </w:pPr>
      <w:bookmarkStart w:id="2" w:name="_Toc164604787"/>
      <w:r w:rsidRPr="00A15A8E">
        <w:rPr>
          <w:rFonts w:ascii="Arial" w:hAnsi="Arial" w:cs="Arial"/>
        </w:rPr>
        <w:t>Introduction</w:t>
      </w:r>
      <w:bookmarkEnd w:id="2"/>
    </w:p>
    <w:p w14:paraId="42A071B7" w14:textId="6F6801CC" w:rsidR="00BB6449" w:rsidRPr="00A15A8E" w:rsidRDefault="00BB6449" w:rsidP="00AC17D9">
      <w:pPr>
        <w:pStyle w:val="Heading2"/>
        <w:spacing w:line="360" w:lineRule="auto"/>
        <w:rPr>
          <w:rFonts w:ascii="Arial" w:hAnsi="Arial" w:cs="Arial"/>
        </w:rPr>
      </w:pPr>
      <w:bookmarkStart w:id="3" w:name="_Toc164604788"/>
      <w:r w:rsidRPr="00A15A8E">
        <w:rPr>
          <w:rFonts w:ascii="Arial" w:hAnsi="Arial" w:cs="Arial"/>
        </w:rPr>
        <w:t>Problem statement</w:t>
      </w:r>
      <w:bookmarkEnd w:id="3"/>
    </w:p>
    <w:p w14:paraId="6D2830E3" w14:textId="209D16F1" w:rsidR="002F69EA" w:rsidRPr="00A15A8E" w:rsidRDefault="002F69EA" w:rsidP="00AC17D9">
      <w:pPr>
        <w:spacing w:line="360" w:lineRule="auto"/>
        <w:rPr>
          <w:rFonts w:ascii="Arial" w:hAnsi="Arial" w:cs="Arial"/>
        </w:rPr>
      </w:pPr>
      <w:r w:rsidRPr="00A15A8E">
        <w:rPr>
          <w:rFonts w:ascii="Arial" w:hAnsi="Arial" w:cs="Arial"/>
        </w:rPr>
        <w:t xml:space="preserve">This project of ‘smart receipt management and Extraction’ </w:t>
      </w:r>
      <w:r w:rsidR="00ED422E" w:rsidRPr="00A15A8E">
        <w:rPr>
          <w:rFonts w:ascii="Arial" w:hAnsi="Arial" w:cs="Arial"/>
        </w:rPr>
        <w:t>aims</w:t>
      </w:r>
      <w:r w:rsidRPr="00A15A8E">
        <w:rPr>
          <w:rFonts w:ascii="Arial" w:hAnsi="Arial" w:cs="Arial"/>
        </w:rPr>
        <w:t xml:space="preserve"> to enhance the efficiency of company accounting </w:t>
      </w:r>
      <w:r w:rsidR="1FC8D76E" w:rsidRPr="00A15A8E">
        <w:rPr>
          <w:rFonts w:ascii="Arial" w:hAnsi="Arial" w:cs="Arial"/>
        </w:rPr>
        <w:t>processing</w:t>
      </w:r>
      <w:r w:rsidRPr="00A15A8E">
        <w:rPr>
          <w:rFonts w:ascii="Arial" w:hAnsi="Arial" w:cs="Arial"/>
        </w:rPr>
        <w:t xml:space="preserve">, which </w:t>
      </w:r>
      <w:r w:rsidR="00BA230E" w:rsidRPr="00A15A8E">
        <w:rPr>
          <w:rFonts w:ascii="Arial" w:hAnsi="Arial" w:cs="Arial"/>
        </w:rPr>
        <w:t xml:space="preserve">“plays a significant role in the effective management process” </w:t>
      </w:r>
      <w:r w:rsidR="00BA230E" w:rsidRPr="00A15A8E">
        <w:rPr>
          <w:rFonts w:ascii="Arial" w:hAnsi="Arial" w:cs="Arial"/>
        </w:rPr>
        <w:fldChar w:fldCharType="begin"/>
      </w:r>
      <w:r w:rsidR="002712D3">
        <w:rPr>
          <w:rFonts w:ascii="Arial" w:hAnsi="Arial" w:cs="Arial"/>
        </w:rPr>
        <w:instrText xml:space="preserve"> ADDIN ZOTERO_ITEM CSL_CITATION {"citationID":"ib0WogCv","properties":{"formattedCitation":"(Alabdullah, 2019)","plainCitation":"(Alabdullah, 2019)","noteIndex":0},"citationItems":[{"id":"Zhv4o45d/SDJEweWX","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rsidR="00BA230E" w:rsidRPr="00A15A8E">
        <w:rPr>
          <w:rFonts w:ascii="Arial" w:hAnsi="Arial" w:cs="Arial"/>
        </w:rPr>
        <w:fldChar w:fldCharType="separate"/>
      </w:r>
      <w:r w:rsidR="00BA230E" w:rsidRPr="00A15A8E">
        <w:rPr>
          <w:rFonts w:ascii="Arial" w:hAnsi="Arial" w:cs="Arial"/>
        </w:rPr>
        <w:t>(</w:t>
      </w:r>
      <w:bookmarkStart w:id="4" w:name="_Int_YeAHtIX3"/>
      <w:r w:rsidR="00BA230E" w:rsidRPr="00A15A8E">
        <w:rPr>
          <w:rFonts w:ascii="Arial" w:hAnsi="Arial" w:cs="Arial"/>
        </w:rPr>
        <w:t>Alabdullah</w:t>
      </w:r>
      <w:bookmarkEnd w:id="4"/>
      <w:r w:rsidR="00BA230E" w:rsidRPr="00A15A8E">
        <w:rPr>
          <w:rFonts w:ascii="Arial" w:hAnsi="Arial" w:cs="Arial"/>
        </w:rPr>
        <w:t>, 2019)</w:t>
      </w:r>
      <w:r w:rsidR="00BA230E" w:rsidRPr="00A15A8E">
        <w:rPr>
          <w:rFonts w:ascii="Arial" w:hAnsi="Arial" w:cs="Arial"/>
        </w:rPr>
        <w:fldChar w:fldCharType="end"/>
      </w:r>
      <w:r w:rsidRPr="00A15A8E">
        <w:rPr>
          <w:rFonts w:ascii="Arial" w:hAnsi="Arial" w:cs="Arial"/>
        </w:rPr>
        <w:t>.</w:t>
      </w:r>
      <w:r w:rsidR="00123A6D" w:rsidRPr="00A15A8E">
        <w:rPr>
          <w:rFonts w:ascii="Arial" w:hAnsi="Arial" w:cs="Arial"/>
        </w:rPr>
        <w:t xml:space="preserve"> </w:t>
      </w:r>
      <w:r w:rsidR="00AE1399" w:rsidRPr="00A15A8E">
        <w:rPr>
          <w:rFonts w:ascii="Arial" w:hAnsi="Arial" w:cs="Arial"/>
        </w:rPr>
        <w:t xml:space="preserve">A big part of this accounting process </w:t>
      </w:r>
      <w:r w:rsidR="000E5717" w:rsidRPr="00A15A8E">
        <w:rPr>
          <w:rFonts w:ascii="Arial" w:hAnsi="Arial" w:cs="Arial"/>
        </w:rPr>
        <w:t>consists</w:t>
      </w:r>
      <w:r w:rsidR="00AE1399" w:rsidRPr="00A15A8E">
        <w:rPr>
          <w:rFonts w:ascii="Arial" w:hAnsi="Arial" w:cs="Arial"/>
        </w:rPr>
        <w:t xml:space="preserve"> of</w:t>
      </w:r>
      <w:r w:rsidR="66748B60" w:rsidRPr="00A15A8E">
        <w:rPr>
          <w:rFonts w:ascii="Arial" w:hAnsi="Arial" w:cs="Arial"/>
        </w:rPr>
        <w:t xml:space="preserve"> recording</w:t>
      </w:r>
      <w:r w:rsidR="004B1BF9" w:rsidRPr="00A15A8E">
        <w:rPr>
          <w:rFonts w:ascii="Arial" w:hAnsi="Arial" w:cs="Arial"/>
        </w:rPr>
        <w:t xml:space="preserve"> varied expenses </w:t>
      </w:r>
      <w:r w:rsidR="00AE580B" w:rsidRPr="00A15A8E">
        <w:rPr>
          <w:rFonts w:ascii="Arial" w:hAnsi="Arial" w:cs="Arial"/>
        </w:rPr>
        <w:t>and</w:t>
      </w:r>
      <w:r w:rsidR="1979AEB3" w:rsidRPr="00A15A8E">
        <w:rPr>
          <w:rFonts w:ascii="Arial" w:hAnsi="Arial" w:cs="Arial"/>
        </w:rPr>
        <w:t>,</w:t>
      </w:r>
      <w:r w:rsidR="00AE580B" w:rsidRPr="00A15A8E">
        <w:rPr>
          <w:rFonts w:ascii="Arial" w:hAnsi="Arial" w:cs="Arial"/>
        </w:rPr>
        <w:t xml:space="preserve"> for numerous </w:t>
      </w:r>
      <w:r w:rsidR="6B193899" w:rsidRPr="00A15A8E">
        <w:rPr>
          <w:rFonts w:ascii="Arial" w:hAnsi="Arial" w:cs="Arial"/>
        </w:rPr>
        <w:t>reasons</w:t>
      </w:r>
      <w:r w:rsidR="1761D14C" w:rsidRPr="00A15A8E">
        <w:rPr>
          <w:rFonts w:ascii="Arial" w:hAnsi="Arial" w:cs="Arial"/>
        </w:rPr>
        <w:t>,</w:t>
      </w:r>
      <w:r w:rsidR="00AE580B" w:rsidRPr="00A15A8E">
        <w:rPr>
          <w:rFonts w:ascii="Arial" w:hAnsi="Arial" w:cs="Arial"/>
        </w:rPr>
        <w:t xml:space="preserve"> has </w:t>
      </w:r>
      <w:r w:rsidR="25165C5E" w:rsidRPr="00A15A8E">
        <w:rPr>
          <w:rFonts w:ascii="Arial" w:hAnsi="Arial" w:cs="Arial"/>
        </w:rPr>
        <w:t>always been</w:t>
      </w:r>
      <w:r w:rsidR="00AE580B" w:rsidRPr="00A15A8E">
        <w:rPr>
          <w:rFonts w:ascii="Arial" w:hAnsi="Arial" w:cs="Arial"/>
        </w:rPr>
        <w:t xml:space="preserve"> a manual </w:t>
      </w:r>
      <w:r w:rsidR="007C65E0" w:rsidRPr="00A15A8E">
        <w:rPr>
          <w:rFonts w:ascii="Arial" w:hAnsi="Arial" w:cs="Arial"/>
        </w:rPr>
        <w:t>process.</w:t>
      </w:r>
      <w:r w:rsidR="000E5717" w:rsidRPr="00A15A8E">
        <w:rPr>
          <w:rFonts w:ascii="Arial" w:hAnsi="Arial" w:cs="Arial"/>
        </w:rPr>
        <w:t xml:space="preserve"> </w:t>
      </w:r>
      <w:r w:rsidR="22322ADB" w:rsidRPr="00A15A8E">
        <w:rPr>
          <w:rFonts w:ascii="Arial" w:hAnsi="Arial" w:cs="Arial"/>
        </w:rPr>
        <w:t>This repetitive process</w:t>
      </w:r>
      <w:r w:rsidR="3692CF04" w:rsidRPr="00A15A8E">
        <w:rPr>
          <w:rFonts w:ascii="Arial" w:hAnsi="Arial" w:cs="Arial"/>
        </w:rPr>
        <w:t xml:space="preserve"> </w:t>
      </w:r>
      <w:r w:rsidR="477BD2AF" w:rsidRPr="00A15A8E">
        <w:rPr>
          <w:rFonts w:ascii="Arial" w:hAnsi="Arial" w:cs="Arial"/>
        </w:rPr>
        <w:t>requires</w:t>
      </w:r>
      <w:r w:rsidR="00A26332" w:rsidRPr="00A15A8E">
        <w:rPr>
          <w:rFonts w:ascii="Arial" w:hAnsi="Arial" w:cs="Arial"/>
        </w:rPr>
        <w:t xml:space="preserve"> a significant amount of time and energy</w:t>
      </w:r>
      <w:r w:rsidR="006F7B89" w:rsidRPr="00A15A8E">
        <w:rPr>
          <w:rFonts w:ascii="Arial" w:hAnsi="Arial" w:cs="Arial"/>
        </w:rPr>
        <w:t xml:space="preserve">. Therefore, this project </w:t>
      </w:r>
      <w:r w:rsidR="0B3BCD3B" w:rsidRPr="00A15A8E">
        <w:rPr>
          <w:rFonts w:ascii="Arial" w:hAnsi="Arial" w:cs="Arial"/>
        </w:rPr>
        <w:t>aims</w:t>
      </w:r>
      <w:r w:rsidR="00F17436" w:rsidRPr="00A15A8E">
        <w:rPr>
          <w:rFonts w:ascii="Arial" w:hAnsi="Arial" w:cs="Arial"/>
        </w:rPr>
        <w:t xml:space="preserve"> to </w:t>
      </w:r>
      <w:r w:rsidR="00C7092E" w:rsidRPr="00A15A8E">
        <w:rPr>
          <w:rFonts w:ascii="Arial" w:hAnsi="Arial" w:cs="Arial"/>
        </w:rPr>
        <w:t>develop</w:t>
      </w:r>
      <w:r w:rsidR="00F17436" w:rsidRPr="00A15A8E">
        <w:rPr>
          <w:rFonts w:ascii="Arial" w:hAnsi="Arial" w:cs="Arial"/>
        </w:rPr>
        <w:t xml:space="preserve"> a</w:t>
      </w:r>
      <w:r w:rsidR="3D814E59" w:rsidRPr="00A15A8E">
        <w:rPr>
          <w:rFonts w:ascii="Arial" w:hAnsi="Arial" w:cs="Arial"/>
        </w:rPr>
        <w:t xml:space="preserve"> </w:t>
      </w:r>
      <w:r w:rsidR="006B0ACA" w:rsidRPr="00A15A8E">
        <w:rPr>
          <w:rFonts w:ascii="Arial" w:hAnsi="Arial" w:cs="Arial"/>
        </w:rPr>
        <w:t xml:space="preserve">solution to </w:t>
      </w:r>
      <w:r w:rsidR="5C7B35FA" w:rsidRPr="00A15A8E">
        <w:rPr>
          <w:rFonts w:ascii="Arial" w:hAnsi="Arial" w:cs="Arial"/>
        </w:rPr>
        <w:t>this problem</w:t>
      </w:r>
      <w:r w:rsidR="00C7092E" w:rsidRPr="00A15A8E">
        <w:rPr>
          <w:rFonts w:ascii="Arial" w:hAnsi="Arial" w:cs="Arial"/>
        </w:rPr>
        <w:t>:</w:t>
      </w:r>
      <w:r w:rsidR="006B0ACA" w:rsidRPr="00A15A8E">
        <w:rPr>
          <w:rFonts w:ascii="Arial" w:hAnsi="Arial" w:cs="Arial"/>
        </w:rPr>
        <w:t xml:space="preserve"> </w:t>
      </w:r>
      <w:r w:rsidR="00202BCD" w:rsidRPr="00A15A8E">
        <w:rPr>
          <w:rFonts w:ascii="Arial" w:hAnsi="Arial" w:cs="Arial"/>
        </w:rPr>
        <w:t xml:space="preserve">How </w:t>
      </w:r>
      <w:r w:rsidR="00B551E9" w:rsidRPr="00A15A8E">
        <w:rPr>
          <w:rFonts w:ascii="Arial" w:hAnsi="Arial" w:cs="Arial"/>
        </w:rPr>
        <w:t xml:space="preserve">to facilitate </w:t>
      </w:r>
      <w:r w:rsidR="00CF798D" w:rsidRPr="00A15A8E">
        <w:rPr>
          <w:rFonts w:ascii="Arial" w:hAnsi="Arial" w:cs="Arial"/>
        </w:rPr>
        <w:t xml:space="preserve">the receipt logging </w:t>
      </w:r>
      <w:r w:rsidR="00C7092E" w:rsidRPr="00A15A8E">
        <w:rPr>
          <w:rFonts w:ascii="Arial" w:hAnsi="Arial" w:cs="Arial"/>
        </w:rPr>
        <w:t>process?</w:t>
      </w:r>
    </w:p>
    <w:p w14:paraId="23CF8BC8" w14:textId="77777777" w:rsidR="002C138D" w:rsidRPr="00A15A8E" w:rsidRDefault="002C138D" w:rsidP="00AC17D9">
      <w:pPr>
        <w:spacing w:line="360" w:lineRule="auto"/>
        <w:rPr>
          <w:rFonts w:ascii="Arial" w:hAnsi="Arial" w:cs="Arial"/>
        </w:rPr>
      </w:pPr>
    </w:p>
    <w:p w14:paraId="605C3318" w14:textId="78D343F8" w:rsidR="002C138D" w:rsidRPr="00A15A8E" w:rsidRDefault="002C138D" w:rsidP="00AC17D9">
      <w:pPr>
        <w:pStyle w:val="Heading2"/>
        <w:spacing w:line="360" w:lineRule="auto"/>
        <w:rPr>
          <w:rFonts w:ascii="Arial" w:hAnsi="Arial" w:cs="Arial"/>
        </w:rPr>
      </w:pPr>
      <w:bookmarkStart w:id="5" w:name="_Toc164604789"/>
      <w:r w:rsidRPr="00A15A8E">
        <w:rPr>
          <w:rFonts w:ascii="Arial" w:hAnsi="Arial" w:cs="Arial"/>
        </w:rPr>
        <w:lastRenderedPageBreak/>
        <w:t>Background</w:t>
      </w:r>
      <w:bookmarkEnd w:id="5"/>
    </w:p>
    <w:p w14:paraId="58041FC6" w14:textId="69E03D7E" w:rsidR="00C02AC4" w:rsidRDefault="008C7335" w:rsidP="00AC17D9">
      <w:pPr>
        <w:spacing w:line="360" w:lineRule="auto"/>
        <w:rPr>
          <w:rFonts w:ascii="Arial" w:hAnsi="Arial" w:cs="Arial"/>
        </w:rPr>
      </w:pPr>
      <w:r w:rsidRPr="00A15A8E">
        <w:rPr>
          <w:rFonts w:ascii="Arial" w:hAnsi="Arial" w:cs="Arial"/>
        </w:rPr>
        <w:t xml:space="preserve">As previously mentioned above in </w:t>
      </w:r>
      <w:r w:rsidR="000E0CBF" w:rsidRPr="00A15A8E">
        <w:rPr>
          <w:rFonts w:ascii="Arial" w:hAnsi="Arial" w:cs="Arial"/>
        </w:rPr>
        <w:t>the problem statement</w:t>
      </w:r>
      <w:r w:rsidR="00170D11" w:rsidRPr="00A15A8E">
        <w:rPr>
          <w:rFonts w:ascii="Arial" w:hAnsi="Arial" w:cs="Arial"/>
        </w:rPr>
        <w:t xml:space="preserve">, </w:t>
      </w:r>
      <w:r w:rsidR="00FA2C7F" w:rsidRPr="00A15A8E">
        <w:rPr>
          <w:rFonts w:ascii="Arial" w:hAnsi="Arial" w:cs="Arial"/>
        </w:rPr>
        <w:t xml:space="preserve">the purpose of this project is to </w:t>
      </w:r>
      <w:r w:rsidR="006B1365" w:rsidRPr="00A15A8E">
        <w:rPr>
          <w:rFonts w:ascii="Arial" w:hAnsi="Arial" w:cs="Arial"/>
        </w:rPr>
        <w:t>facilitate the recoding process of receipts</w:t>
      </w:r>
      <w:r w:rsidR="00097A63" w:rsidRPr="00A15A8E">
        <w:rPr>
          <w:rFonts w:ascii="Arial" w:hAnsi="Arial" w:cs="Arial"/>
        </w:rPr>
        <w:t xml:space="preserve">. </w:t>
      </w:r>
      <w:r w:rsidR="00FB5CE1" w:rsidRPr="00A15A8E">
        <w:rPr>
          <w:rFonts w:ascii="Arial" w:hAnsi="Arial" w:cs="Arial"/>
        </w:rPr>
        <w:t xml:space="preserve"> The problems that arise from</w:t>
      </w:r>
      <w:r w:rsidR="00B726AE" w:rsidRPr="00A15A8E">
        <w:rPr>
          <w:rFonts w:ascii="Arial" w:hAnsi="Arial" w:cs="Arial"/>
        </w:rPr>
        <w:t xml:space="preserve"> this manual receipt logging</w:t>
      </w:r>
      <w:r w:rsidR="007541C4" w:rsidRPr="00A15A8E">
        <w:rPr>
          <w:rFonts w:ascii="Arial" w:hAnsi="Arial" w:cs="Arial"/>
        </w:rPr>
        <w:t xml:space="preserve"> task</w:t>
      </w:r>
      <w:r w:rsidR="005F1048" w:rsidRPr="00A15A8E">
        <w:rPr>
          <w:rFonts w:ascii="Arial" w:hAnsi="Arial" w:cs="Arial"/>
        </w:rPr>
        <w:t>,</w:t>
      </w:r>
      <w:r w:rsidR="004372D1" w:rsidRPr="00A15A8E">
        <w:rPr>
          <w:rFonts w:ascii="Arial" w:hAnsi="Arial" w:cs="Arial"/>
        </w:rPr>
        <w:t xml:space="preserve"> as said before, </w:t>
      </w:r>
      <w:r w:rsidR="00674779" w:rsidRPr="00A15A8E">
        <w:rPr>
          <w:rFonts w:ascii="Arial" w:hAnsi="Arial" w:cs="Arial"/>
        </w:rPr>
        <w:t>requires</w:t>
      </w:r>
      <w:r w:rsidR="004372D1" w:rsidRPr="00A15A8E">
        <w:rPr>
          <w:rFonts w:ascii="Arial" w:hAnsi="Arial" w:cs="Arial"/>
        </w:rPr>
        <w:t xml:space="preserve"> individuals</w:t>
      </w:r>
      <w:r w:rsidR="007829DE" w:rsidRPr="00A15A8E">
        <w:rPr>
          <w:rFonts w:ascii="Arial" w:hAnsi="Arial" w:cs="Arial"/>
        </w:rPr>
        <w:t xml:space="preserve"> to </w:t>
      </w:r>
      <w:r w:rsidR="00F405A5" w:rsidRPr="00A15A8E">
        <w:rPr>
          <w:rFonts w:ascii="Arial" w:hAnsi="Arial" w:cs="Arial"/>
        </w:rPr>
        <w:t>log the different receipts one by one manually, which significantly uses a lot of time and energy.</w:t>
      </w:r>
      <w:r w:rsidR="000905AD" w:rsidRPr="00A15A8E">
        <w:rPr>
          <w:rFonts w:ascii="Arial" w:hAnsi="Arial" w:cs="Arial"/>
        </w:rPr>
        <w:t xml:space="preserve"> But, by automating this process, </w:t>
      </w:r>
      <w:r w:rsidR="00E9429B" w:rsidRPr="00A15A8E">
        <w:rPr>
          <w:rFonts w:ascii="Arial" w:hAnsi="Arial" w:cs="Arial"/>
        </w:rPr>
        <w:t>enabling</w:t>
      </w:r>
      <w:r w:rsidR="00D431B3" w:rsidRPr="00A15A8E">
        <w:rPr>
          <w:rFonts w:ascii="Arial" w:hAnsi="Arial" w:cs="Arial"/>
        </w:rPr>
        <w:t xml:space="preserve"> </w:t>
      </w:r>
      <w:r w:rsidR="00596533" w:rsidRPr="00A15A8E">
        <w:rPr>
          <w:rFonts w:ascii="Arial" w:hAnsi="Arial" w:cs="Arial"/>
        </w:rPr>
        <w:t xml:space="preserve">this task of receipt logging to be digitalized, </w:t>
      </w:r>
      <w:r w:rsidR="54E2E1D4" w:rsidRPr="00A15A8E">
        <w:rPr>
          <w:rFonts w:ascii="Arial" w:hAnsi="Arial" w:cs="Arial"/>
        </w:rPr>
        <w:t>it could considerably assist the users in this task</w:t>
      </w:r>
      <w:r w:rsidR="4825A685" w:rsidRPr="00A15A8E">
        <w:rPr>
          <w:rFonts w:ascii="Arial" w:hAnsi="Arial" w:cs="Arial"/>
        </w:rPr>
        <w:t xml:space="preserve">, not </w:t>
      </w:r>
      <w:r w:rsidR="5E11A986" w:rsidRPr="00A15A8E">
        <w:rPr>
          <w:rFonts w:ascii="Arial" w:hAnsi="Arial" w:cs="Arial"/>
        </w:rPr>
        <w:t xml:space="preserve">just by </w:t>
      </w:r>
      <w:r w:rsidR="73DD60ED" w:rsidRPr="00A15A8E">
        <w:rPr>
          <w:rFonts w:ascii="Arial" w:hAnsi="Arial" w:cs="Arial"/>
        </w:rPr>
        <w:t xml:space="preserve">reducing the amount of </w:t>
      </w:r>
      <w:r w:rsidR="18786F8F" w:rsidRPr="00A15A8E">
        <w:rPr>
          <w:rFonts w:ascii="Arial" w:hAnsi="Arial" w:cs="Arial"/>
        </w:rPr>
        <w:t xml:space="preserve">energy </w:t>
      </w:r>
      <w:r w:rsidR="5DB5E81A" w:rsidRPr="00A15A8E">
        <w:rPr>
          <w:rFonts w:ascii="Arial" w:hAnsi="Arial" w:cs="Arial"/>
        </w:rPr>
        <w:t>used to</w:t>
      </w:r>
      <w:r w:rsidR="59A2192B" w:rsidRPr="00A15A8E">
        <w:rPr>
          <w:rFonts w:ascii="Arial" w:hAnsi="Arial" w:cs="Arial"/>
        </w:rPr>
        <w:t xml:space="preserve"> complete the </w:t>
      </w:r>
      <w:r w:rsidR="57F66EB9" w:rsidRPr="00A15A8E">
        <w:rPr>
          <w:rFonts w:ascii="Arial" w:hAnsi="Arial" w:cs="Arial"/>
        </w:rPr>
        <w:t>process</w:t>
      </w:r>
      <w:r w:rsidR="5DB5E81A" w:rsidRPr="00A15A8E">
        <w:rPr>
          <w:rFonts w:ascii="Arial" w:hAnsi="Arial" w:cs="Arial"/>
        </w:rPr>
        <w:t xml:space="preserve">, but </w:t>
      </w:r>
      <w:r w:rsidR="79E8C1A9" w:rsidRPr="00A15A8E">
        <w:rPr>
          <w:rFonts w:ascii="Arial" w:hAnsi="Arial" w:cs="Arial"/>
        </w:rPr>
        <w:t xml:space="preserve">also </w:t>
      </w:r>
      <w:r w:rsidR="28D094F0" w:rsidRPr="00A15A8E">
        <w:rPr>
          <w:rFonts w:ascii="Arial" w:hAnsi="Arial" w:cs="Arial"/>
        </w:rPr>
        <w:t>valuable time</w:t>
      </w:r>
      <w:r w:rsidR="00674779" w:rsidRPr="00A15A8E">
        <w:rPr>
          <w:rFonts w:ascii="Arial" w:hAnsi="Arial" w:cs="Arial"/>
        </w:rPr>
        <w:t xml:space="preserve">. Concurrently, there are </w:t>
      </w:r>
      <w:r w:rsidR="007D71E1" w:rsidRPr="00A15A8E">
        <w:rPr>
          <w:rFonts w:ascii="Arial" w:hAnsi="Arial" w:cs="Arial"/>
        </w:rPr>
        <w:t xml:space="preserve">solutions already in existence across </w:t>
      </w:r>
      <w:r w:rsidR="00230E00" w:rsidRPr="00A15A8E">
        <w:rPr>
          <w:rFonts w:ascii="Arial" w:hAnsi="Arial" w:cs="Arial"/>
        </w:rPr>
        <w:t xml:space="preserve"> the </w:t>
      </w:r>
      <w:r w:rsidR="006F33A6" w:rsidRPr="00A15A8E">
        <w:rPr>
          <w:rFonts w:ascii="Arial" w:hAnsi="Arial" w:cs="Arial"/>
        </w:rPr>
        <w:t>market,</w:t>
      </w:r>
      <w:r w:rsidR="007D71E1" w:rsidRPr="00A15A8E">
        <w:rPr>
          <w:rFonts w:ascii="Arial" w:hAnsi="Arial" w:cs="Arial"/>
        </w:rPr>
        <w:t xml:space="preserve"> such </w:t>
      </w:r>
      <w:r w:rsidR="002F106B" w:rsidRPr="00A15A8E">
        <w:rPr>
          <w:rFonts w:ascii="Arial" w:hAnsi="Arial" w:cs="Arial"/>
        </w:rPr>
        <w:t xml:space="preserve">has “Recipator AI” </w:t>
      </w:r>
      <w:r w:rsidR="002F106B" w:rsidRPr="00A15A8E">
        <w:rPr>
          <w:rFonts w:ascii="Arial" w:hAnsi="Arial" w:cs="Arial"/>
        </w:rPr>
        <w:fldChar w:fldCharType="begin"/>
      </w:r>
      <w:r w:rsidR="002712D3">
        <w:rPr>
          <w:rFonts w:ascii="Arial" w:hAnsi="Arial" w:cs="Arial"/>
        </w:rPr>
        <w:instrText xml:space="preserve"> ADDIN ZOTERO_ITEM CSL_CITATION {"citationID":"epYFlPj1","properties":{"formattedCitation":"(AI, no date)","plainCitation":"(AI, no date)","noteIndex":0},"citationItems":[{"id":"Zhv4o45d/PhGJCAQT","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rsidR="002F106B" w:rsidRPr="00A15A8E">
        <w:rPr>
          <w:rFonts w:ascii="Arial" w:hAnsi="Arial" w:cs="Arial"/>
        </w:rPr>
        <w:fldChar w:fldCharType="separate"/>
      </w:r>
      <w:r w:rsidR="002F106B" w:rsidRPr="00A15A8E">
        <w:rPr>
          <w:rFonts w:ascii="Arial" w:hAnsi="Arial" w:cs="Arial"/>
        </w:rPr>
        <w:t>(AI, no date)</w:t>
      </w:r>
      <w:r w:rsidR="002F106B" w:rsidRPr="00A15A8E">
        <w:rPr>
          <w:rFonts w:ascii="Arial" w:hAnsi="Arial" w:cs="Arial"/>
        </w:rPr>
        <w:fldChar w:fldCharType="end"/>
      </w:r>
      <w:r w:rsidR="002F106B" w:rsidRPr="00A15A8E">
        <w:rPr>
          <w:rFonts w:ascii="Arial" w:hAnsi="Arial" w:cs="Arial"/>
        </w:rPr>
        <w:t xml:space="preserve"> or “</w:t>
      </w:r>
      <w:bookmarkStart w:id="6" w:name="_Int_ySTMuvF4"/>
      <w:r w:rsidR="002F106B" w:rsidRPr="00A15A8E">
        <w:rPr>
          <w:rFonts w:ascii="Arial" w:hAnsi="Arial" w:cs="Arial"/>
        </w:rPr>
        <w:t>Veryfi</w:t>
      </w:r>
      <w:bookmarkEnd w:id="6"/>
      <w:r w:rsidR="002F106B" w:rsidRPr="00A15A8E">
        <w:rPr>
          <w:rFonts w:ascii="Arial" w:hAnsi="Arial" w:cs="Arial"/>
        </w:rPr>
        <w:t xml:space="preserve">” </w:t>
      </w:r>
      <w:r w:rsidR="002F106B" w:rsidRPr="00A15A8E">
        <w:rPr>
          <w:rFonts w:ascii="Arial" w:hAnsi="Arial" w:cs="Arial"/>
        </w:rPr>
        <w:fldChar w:fldCharType="begin"/>
      </w:r>
      <w:r w:rsidR="002712D3">
        <w:rPr>
          <w:rFonts w:ascii="Arial" w:hAnsi="Arial" w:cs="Arial"/>
        </w:rPr>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Zhv4o45d/0frA0YIE","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rsidR="002F106B" w:rsidRPr="00A15A8E">
        <w:rPr>
          <w:rFonts w:ascii="Arial" w:hAnsi="Arial" w:cs="Arial"/>
        </w:rPr>
        <w:fldChar w:fldCharType="separate"/>
      </w:r>
      <w:r w:rsidR="002F106B" w:rsidRPr="00A15A8E">
        <w:rPr>
          <w:rFonts w:ascii="Arial" w:hAnsi="Arial" w:cs="Arial"/>
          <w:kern w:val="0"/>
        </w:rPr>
        <w:t>(</w:t>
      </w:r>
      <w:r w:rsidR="002F106B" w:rsidRPr="00A15A8E">
        <w:rPr>
          <w:rFonts w:ascii="Arial" w:hAnsi="Arial" w:cs="Arial"/>
          <w:i/>
          <w:iCs/>
          <w:kern w:val="0"/>
        </w:rPr>
        <w:t>Transform Documents into Actionable Data in Seconds using Veryfi OCR API</w:t>
      </w:r>
      <w:r w:rsidR="002F106B" w:rsidRPr="00A15A8E">
        <w:rPr>
          <w:rFonts w:ascii="Arial" w:hAnsi="Arial" w:cs="Arial"/>
          <w:kern w:val="0"/>
        </w:rPr>
        <w:t>, no date)</w:t>
      </w:r>
      <w:r w:rsidR="002F106B" w:rsidRPr="00A15A8E">
        <w:rPr>
          <w:rFonts w:ascii="Arial" w:hAnsi="Arial" w:cs="Arial"/>
        </w:rPr>
        <w:fldChar w:fldCharType="end"/>
      </w:r>
      <w:r w:rsidR="00230E00" w:rsidRPr="00A15A8E">
        <w:rPr>
          <w:rFonts w:ascii="Arial" w:hAnsi="Arial" w:cs="Arial"/>
        </w:rPr>
        <w:t xml:space="preserve"> but these applications are limited in function</w:t>
      </w:r>
      <w:r w:rsidR="00FC2FDC" w:rsidRPr="00A15A8E">
        <w:rPr>
          <w:rFonts w:ascii="Arial" w:hAnsi="Arial" w:cs="Arial"/>
        </w:rPr>
        <w:t xml:space="preserve">alities and are </w:t>
      </w:r>
      <w:r w:rsidR="00FA2B39" w:rsidRPr="00A15A8E">
        <w:rPr>
          <w:rFonts w:ascii="Arial" w:hAnsi="Arial" w:cs="Arial"/>
        </w:rPr>
        <w:t>not adapted to the Mauritian market</w:t>
      </w:r>
      <w:r w:rsidR="00F84EC9" w:rsidRPr="00A15A8E">
        <w:rPr>
          <w:rFonts w:ascii="Arial" w:hAnsi="Arial" w:cs="Arial"/>
        </w:rPr>
        <w:t xml:space="preserve">, lacking an easy-to-use </w:t>
      </w:r>
      <w:r w:rsidR="006F33A6" w:rsidRPr="00A15A8E">
        <w:rPr>
          <w:rFonts w:ascii="Arial" w:hAnsi="Arial" w:cs="Arial"/>
        </w:rPr>
        <w:t xml:space="preserve">system for individuals. Moreover, </w:t>
      </w:r>
      <w:r w:rsidR="007710D6" w:rsidRPr="00A15A8E">
        <w:rPr>
          <w:rFonts w:ascii="Arial" w:hAnsi="Arial" w:cs="Arial"/>
        </w:rPr>
        <w:t>the</w:t>
      </w:r>
      <w:r w:rsidR="006F33A6" w:rsidRPr="00A15A8E">
        <w:rPr>
          <w:rFonts w:ascii="Arial" w:hAnsi="Arial" w:cs="Arial"/>
        </w:rPr>
        <w:t xml:space="preserve"> </w:t>
      </w:r>
      <w:r w:rsidR="008E396C" w:rsidRPr="00A15A8E">
        <w:rPr>
          <w:rFonts w:ascii="Arial" w:hAnsi="Arial" w:cs="Arial"/>
        </w:rPr>
        <w:t>digitalization of this</w:t>
      </w:r>
      <w:r w:rsidR="007710D6" w:rsidRPr="00A15A8E">
        <w:rPr>
          <w:rFonts w:ascii="Arial" w:hAnsi="Arial" w:cs="Arial"/>
        </w:rPr>
        <w:t xml:space="preserve"> process of receipt handling would</w:t>
      </w:r>
      <w:r w:rsidR="00970BA3" w:rsidRPr="00A15A8E">
        <w:rPr>
          <w:rFonts w:ascii="Arial" w:hAnsi="Arial" w:cs="Arial"/>
        </w:rPr>
        <w:t xml:space="preserve"> improve the</w:t>
      </w:r>
      <w:r w:rsidR="00533844" w:rsidRPr="00A15A8E">
        <w:rPr>
          <w:rFonts w:ascii="Arial" w:hAnsi="Arial" w:cs="Arial"/>
        </w:rPr>
        <w:t xml:space="preserve"> </w:t>
      </w:r>
      <w:r w:rsidR="008E396C" w:rsidRPr="00A15A8E">
        <w:rPr>
          <w:rFonts w:ascii="Arial" w:hAnsi="Arial" w:cs="Arial"/>
        </w:rPr>
        <w:t>ecological</w:t>
      </w:r>
      <w:r w:rsidR="00533844" w:rsidRPr="00A15A8E">
        <w:rPr>
          <w:rFonts w:ascii="Arial" w:hAnsi="Arial" w:cs="Arial"/>
        </w:rPr>
        <w:t xml:space="preserve"> issue of receipt storage and production, thereby </w:t>
      </w:r>
      <w:r w:rsidR="127BEBCA" w:rsidRPr="00A15A8E">
        <w:rPr>
          <w:rFonts w:ascii="Arial" w:hAnsi="Arial" w:cs="Arial"/>
        </w:rPr>
        <w:t xml:space="preserve">reducing the ecologic </w:t>
      </w:r>
      <w:r w:rsidR="5492CC94" w:rsidRPr="00A15A8E">
        <w:rPr>
          <w:rFonts w:ascii="Arial" w:hAnsi="Arial" w:cs="Arial"/>
        </w:rPr>
        <w:t xml:space="preserve">and </w:t>
      </w:r>
      <w:r w:rsidR="6DB5D8DF" w:rsidRPr="00A15A8E">
        <w:rPr>
          <w:rFonts w:ascii="Arial" w:hAnsi="Arial" w:cs="Arial"/>
        </w:rPr>
        <w:t>environmental impact</w:t>
      </w:r>
      <w:r w:rsidR="127BEBCA" w:rsidRPr="00A15A8E">
        <w:rPr>
          <w:rFonts w:ascii="Arial" w:hAnsi="Arial" w:cs="Arial"/>
        </w:rPr>
        <w:t xml:space="preserve"> </w:t>
      </w:r>
      <w:r w:rsidR="604644BC" w:rsidRPr="00A15A8E">
        <w:rPr>
          <w:rFonts w:ascii="Arial" w:hAnsi="Arial" w:cs="Arial"/>
        </w:rPr>
        <w:t>of</w:t>
      </w:r>
      <w:r w:rsidR="127BEBCA" w:rsidRPr="00A15A8E">
        <w:rPr>
          <w:rFonts w:ascii="Arial" w:hAnsi="Arial" w:cs="Arial"/>
        </w:rPr>
        <w:t xml:space="preserve"> this task</w:t>
      </w:r>
      <w:r w:rsidR="48732177" w:rsidRPr="00A15A8E">
        <w:rPr>
          <w:rFonts w:ascii="Arial" w:hAnsi="Arial" w:cs="Arial"/>
        </w:rPr>
        <w:t>,</w:t>
      </w:r>
      <w:r w:rsidR="00533844" w:rsidRPr="00A15A8E">
        <w:rPr>
          <w:rFonts w:ascii="Arial" w:hAnsi="Arial" w:cs="Arial"/>
        </w:rPr>
        <w:t xml:space="preserve"> as it currently </w:t>
      </w:r>
      <w:r w:rsidR="008817E5" w:rsidRPr="00A15A8E">
        <w:rPr>
          <w:rFonts w:ascii="Arial" w:hAnsi="Arial" w:cs="Arial"/>
        </w:rPr>
        <w:t>produces a high amount of paper waste and</w:t>
      </w:r>
      <w:r w:rsidR="00BB2117" w:rsidRPr="00A15A8E">
        <w:rPr>
          <w:rFonts w:ascii="Arial" w:hAnsi="Arial" w:cs="Arial"/>
        </w:rPr>
        <w:t xml:space="preserve"> enlarges business’ carbon footprint.</w:t>
      </w:r>
      <w:r w:rsidR="00137976" w:rsidRPr="00A15A8E">
        <w:rPr>
          <w:rFonts w:ascii="Arial" w:hAnsi="Arial" w:cs="Arial"/>
        </w:rPr>
        <w:t xml:space="preserve"> In summary, </w:t>
      </w:r>
      <w:r w:rsidR="00EC4085" w:rsidRPr="00A15A8E">
        <w:rPr>
          <w:rFonts w:ascii="Arial" w:hAnsi="Arial" w:cs="Arial"/>
        </w:rPr>
        <w:t>this</w:t>
      </w:r>
      <w:r w:rsidR="00F041F2" w:rsidRPr="00A15A8E">
        <w:rPr>
          <w:rFonts w:ascii="Arial" w:hAnsi="Arial" w:cs="Arial"/>
        </w:rPr>
        <w:t xml:space="preserve"> </w:t>
      </w:r>
      <w:r w:rsidR="00EC4085" w:rsidRPr="00A15A8E">
        <w:rPr>
          <w:rFonts w:ascii="Arial" w:hAnsi="Arial" w:cs="Arial"/>
        </w:rPr>
        <w:t xml:space="preserve">project aims to tackle </w:t>
      </w:r>
      <w:r w:rsidR="00A33F15" w:rsidRPr="00A15A8E">
        <w:rPr>
          <w:rFonts w:ascii="Arial" w:hAnsi="Arial" w:cs="Arial"/>
        </w:rPr>
        <w:t>the</w:t>
      </w:r>
      <w:r w:rsidR="00F041F2" w:rsidRPr="00A15A8E">
        <w:rPr>
          <w:rFonts w:ascii="Arial" w:hAnsi="Arial" w:cs="Arial"/>
        </w:rPr>
        <w:t xml:space="preserve"> </w:t>
      </w:r>
      <w:r w:rsidR="00A33F15" w:rsidRPr="00A15A8E">
        <w:rPr>
          <w:rFonts w:ascii="Arial" w:hAnsi="Arial" w:cs="Arial"/>
        </w:rPr>
        <w:t>specific task of handling</w:t>
      </w:r>
      <w:r w:rsidR="000D1B1C" w:rsidRPr="00A15A8E">
        <w:rPr>
          <w:rFonts w:ascii="Arial" w:hAnsi="Arial" w:cs="Arial"/>
        </w:rPr>
        <w:t xml:space="preserve"> and managing</w:t>
      </w:r>
      <w:r w:rsidR="00A33F15" w:rsidRPr="00A15A8E">
        <w:rPr>
          <w:rFonts w:ascii="Arial" w:hAnsi="Arial" w:cs="Arial"/>
        </w:rPr>
        <w:t xml:space="preserve"> </w:t>
      </w:r>
      <w:r w:rsidR="00BE649C" w:rsidRPr="00A15A8E">
        <w:rPr>
          <w:rFonts w:ascii="Arial" w:hAnsi="Arial" w:cs="Arial"/>
        </w:rPr>
        <w:t>receipts through a user-friendly</w:t>
      </w:r>
      <w:r w:rsidR="00115C46" w:rsidRPr="00A15A8E">
        <w:rPr>
          <w:rFonts w:ascii="Arial" w:hAnsi="Arial" w:cs="Arial"/>
        </w:rPr>
        <w:t xml:space="preserve"> system using the latest state</w:t>
      </w:r>
      <w:r w:rsidR="00F323CB" w:rsidRPr="00A15A8E">
        <w:rPr>
          <w:rFonts w:ascii="Arial" w:hAnsi="Arial" w:cs="Arial"/>
        </w:rPr>
        <w:t>-of-the-art technologies.</w:t>
      </w:r>
      <w:r w:rsidR="00F041F2" w:rsidRPr="00A15A8E">
        <w:rPr>
          <w:rFonts w:ascii="Arial" w:hAnsi="Arial" w:cs="Arial"/>
        </w:rPr>
        <w:t xml:space="preserve"> </w:t>
      </w:r>
    </w:p>
    <w:p w14:paraId="60D03B4E" w14:textId="43767432" w:rsidR="00C6013B" w:rsidRPr="00A15A8E" w:rsidRDefault="00C6013B" w:rsidP="00AC17D9">
      <w:pPr>
        <w:spacing w:line="360" w:lineRule="auto"/>
        <w:rPr>
          <w:rFonts w:ascii="Arial" w:hAnsi="Arial" w:cs="Arial"/>
        </w:rPr>
      </w:pPr>
    </w:p>
    <w:p w14:paraId="1109B8C6" w14:textId="626F7403" w:rsidR="00C02AC4" w:rsidRPr="00A15A8E" w:rsidRDefault="00C02AC4" w:rsidP="00AC17D9">
      <w:pPr>
        <w:pStyle w:val="Heading2"/>
        <w:spacing w:line="360" w:lineRule="auto"/>
        <w:rPr>
          <w:rFonts w:ascii="Arial" w:hAnsi="Arial" w:cs="Arial"/>
        </w:rPr>
      </w:pPr>
      <w:bookmarkStart w:id="7" w:name="_Toc164604790"/>
      <w:r w:rsidRPr="00A15A8E">
        <w:rPr>
          <w:rFonts w:ascii="Arial" w:hAnsi="Arial" w:cs="Arial"/>
        </w:rPr>
        <w:t>Aims</w:t>
      </w:r>
      <w:bookmarkEnd w:id="7"/>
    </w:p>
    <w:p w14:paraId="01ADA637" w14:textId="3308D99C" w:rsidR="00A862FC" w:rsidRPr="00A15A8E" w:rsidRDefault="65200ED3" w:rsidP="00AC17D9">
      <w:pPr>
        <w:spacing w:line="360" w:lineRule="auto"/>
        <w:rPr>
          <w:rFonts w:ascii="Arial" w:hAnsi="Arial" w:cs="Arial"/>
        </w:rPr>
      </w:pPr>
      <w:r w:rsidRPr="00A15A8E">
        <w:rPr>
          <w:rFonts w:ascii="Arial" w:hAnsi="Arial" w:cs="Arial"/>
        </w:rPr>
        <w:t>The</w:t>
      </w:r>
      <w:r w:rsidR="00A862FC" w:rsidRPr="00A15A8E">
        <w:rPr>
          <w:rFonts w:ascii="Arial" w:hAnsi="Arial" w:cs="Arial"/>
        </w:rPr>
        <w:t xml:space="preserve"> project “Smart Receipt Management and Extraction” system is designed to streamline and simplify the repetitive and </w:t>
      </w:r>
      <w:r w:rsidR="1E67A8F9" w:rsidRPr="00A15A8E">
        <w:rPr>
          <w:rFonts w:ascii="Arial" w:hAnsi="Arial" w:cs="Arial"/>
        </w:rPr>
        <w:t>time-consuming</w:t>
      </w:r>
      <w:r w:rsidR="4E67B7B6" w:rsidRPr="00A15A8E">
        <w:rPr>
          <w:rFonts w:ascii="Arial" w:hAnsi="Arial" w:cs="Arial"/>
        </w:rPr>
        <w:t xml:space="preserve"> task of</w:t>
      </w:r>
      <w:r w:rsidR="00A862FC" w:rsidRPr="00A15A8E">
        <w:rPr>
          <w:rFonts w:ascii="Arial" w:hAnsi="Arial" w:cs="Arial"/>
        </w:rPr>
        <w:t xml:space="preserve"> handling, organizing and informatize </w:t>
      </w:r>
      <w:r w:rsidR="60E82C07" w:rsidRPr="00A15A8E">
        <w:rPr>
          <w:rFonts w:ascii="Arial" w:hAnsi="Arial" w:cs="Arial"/>
        </w:rPr>
        <w:t>receipts</w:t>
      </w:r>
      <w:r w:rsidR="00A862FC" w:rsidRPr="00A15A8E">
        <w:rPr>
          <w:rFonts w:ascii="Arial" w:hAnsi="Arial" w:cs="Arial"/>
        </w:rPr>
        <w:t>, whether physical or digital. Therefore, the primary purpose of this project is to serve a comprehensive receipt extraction and management</w:t>
      </w:r>
      <w:r w:rsidR="00812E75" w:rsidRPr="00A15A8E">
        <w:rPr>
          <w:rFonts w:ascii="Arial" w:hAnsi="Arial" w:cs="Arial"/>
        </w:rPr>
        <w:t xml:space="preserve"> system</w:t>
      </w:r>
      <w:r w:rsidR="00A862FC" w:rsidRPr="00A15A8E">
        <w:rPr>
          <w:rFonts w:ascii="Arial" w:hAnsi="Arial" w:cs="Arial"/>
        </w:rPr>
        <w:t xml:space="preserve">, offering the user </w:t>
      </w:r>
      <w:r w:rsidR="00573543" w:rsidRPr="00A15A8E">
        <w:rPr>
          <w:rFonts w:ascii="Arial" w:hAnsi="Arial" w:cs="Arial"/>
        </w:rPr>
        <w:t xml:space="preserve">a set of </w:t>
      </w:r>
      <w:r w:rsidR="570278F5" w:rsidRPr="00A15A8E">
        <w:rPr>
          <w:rFonts w:ascii="Arial" w:hAnsi="Arial" w:cs="Arial"/>
        </w:rPr>
        <w:t>features</w:t>
      </w:r>
      <w:r w:rsidR="00573543" w:rsidRPr="00A15A8E">
        <w:rPr>
          <w:rFonts w:ascii="Arial" w:hAnsi="Arial" w:cs="Arial"/>
        </w:rPr>
        <w:t xml:space="preserve"> </w:t>
      </w:r>
      <w:r w:rsidR="49127811" w:rsidRPr="00A15A8E">
        <w:rPr>
          <w:rFonts w:ascii="Arial" w:hAnsi="Arial" w:cs="Arial"/>
        </w:rPr>
        <w:t>allowing for</w:t>
      </w:r>
      <w:r w:rsidR="0062412F" w:rsidRPr="00A15A8E">
        <w:rPr>
          <w:rFonts w:ascii="Arial" w:hAnsi="Arial" w:cs="Arial"/>
        </w:rPr>
        <w:t xml:space="preserve"> a user</w:t>
      </w:r>
      <w:r w:rsidR="1E67A8F9" w:rsidRPr="00A15A8E">
        <w:rPr>
          <w:rFonts w:ascii="Arial" w:hAnsi="Arial" w:cs="Arial"/>
        </w:rPr>
        <w:t>-</w:t>
      </w:r>
      <w:r w:rsidR="0062412F" w:rsidRPr="00A15A8E">
        <w:rPr>
          <w:rFonts w:ascii="Arial" w:hAnsi="Arial" w:cs="Arial"/>
        </w:rPr>
        <w:t>friendly user-interface</w:t>
      </w:r>
      <w:r w:rsidR="2C31054F" w:rsidRPr="00A15A8E">
        <w:rPr>
          <w:rFonts w:ascii="Arial" w:hAnsi="Arial" w:cs="Arial"/>
        </w:rPr>
        <w:t xml:space="preserve"> </w:t>
      </w:r>
      <w:r w:rsidR="4F831B56" w:rsidRPr="00A15A8E">
        <w:rPr>
          <w:rFonts w:ascii="Arial" w:hAnsi="Arial" w:cs="Arial"/>
        </w:rPr>
        <w:t>experience</w:t>
      </w:r>
      <w:r w:rsidR="00A862FC" w:rsidRPr="00A15A8E">
        <w:rPr>
          <w:rFonts w:ascii="Arial" w:hAnsi="Arial" w:cs="Arial"/>
        </w:rPr>
        <w:t>.</w:t>
      </w:r>
    </w:p>
    <w:p w14:paraId="1CA0B997" w14:textId="77777777" w:rsidR="00C02AC4" w:rsidRPr="00A15A8E" w:rsidRDefault="00C02AC4" w:rsidP="00AC17D9">
      <w:pPr>
        <w:spacing w:line="360" w:lineRule="auto"/>
        <w:rPr>
          <w:rFonts w:ascii="Arial" w:hAnsi="Arial" w:cs="Arial"/>
        </w:rPr>
      </w:pPr>
    </w:p>
    <w:p w14:paraId="7C7EF8B9" w14:textId="3A6D4857" w:rsidR="008D28F2" w:rsidRDefault="00C02AC4" w:rsidP="00AC17D9">
      <w:pPr>
        <w:pStyle w:val="Heading2"/>
        <w:spacing w:line="360" w:lineRule="auto"/>
        <w:rPr>
          <w:rFonts w:ascii="Arial" w:hAnsi="Arial" w:cs="Arial"/>
        </w:rPr>
      </w:pPr>
      <w:bookmarkStart w:id="8" w:name="_Toc164604791"/>
      <w:r w:rsidRPr="00A15A8E">
        <w:rPr>
          <w:rFonts w:ascii="Arial" w:hAnsi="Arial" w:cs="Arial"/>
        </w:rPr>
        <w:t>Objectives</w:t>
      </w:r>
      <w:bookmarkEnd w:id="8"/>
      <w:r w:rsidRPr="00A15A8E">
        <w:rPr>
          <w:rFonts w:ascii="Arial" w:hAnsi="Arial" w:cs="Arial"/>
        </w:rPr>
        <w:t xml:space="preserve"> </w:t>
      </w:r>
    </w:p>
    <w:p w14:paraId="58BAC362" w14:textId="3EE2C990" w:rsidR="008E1C33" w:rsidRDefault="1488D4BA" w:rsidP="00AC17D9">
      <w:pPr>
        <w:spacing w:line="360" w:lineRule="auto"/>
        <w:rPr>
          <w:rFonts w:ascii="Arial" w:hAnsi="Arial" w:cs="Arial"/>
        </w:rPr>
      </w:pPr>
      <w:r w:rsidRPr="1488D4BA">
        <w:rPr>
          <w:rFonts w:ascii="Arial" w:hAnsi="Arial" w:cs="Arial"/>
        </w:rPr>
        <w:t>The project I have designed can be expanded into objectives which will guide the different research and development for the project to be well executed and professional. These objectives can be summarized into three components.</w:t>
      </w:r>
    </w:p>
    <w:p w14:paraId="176E2D3C" w14:textId="77777777" w:rsidR="003D59F4" w:rsidRDefault="003D59F4" w:rsidP="00AC17D9">
      <w:pPr>
        <w:spacing w:line="360" w:lineRule="auto"/>
        <w:rPr>
          <w:rFonts w:ascii="Arial" w:hAnsi="Arial" w:cs="Arial"/>
        </w:rPr>
      </w:pPr>
    </w:p>
    <w:p w14:paraId="59CAE4EC" w14:textId="3CB7796A" w:rsidR="00E35097" w:rsidRDefault="1488D4BA" w:rsidP="00AC17D9">
      <w:pPr>
        <w:spacing w:line="360" w:lineRule="auto"/>
        <w:rPr>
          <w:rFonts w:ascii="Arial" w:hAnsi="Arial" w:cs="Arial"/>
        </w:rPr>
      </w:pPr>
      <w:r w:rsidRPr="1488D4BA">
        <w:rPr>
          <w:rFonts w:ascii="Arial" w:hAnsi="Arial" w:cs="Arial"/>
        </w:rPr>
        <w:t xml:space="preserve">The ability to </w:t>
      </w:r>
      <w:r w:rsidRPr="1488D4BA">
        <w:rPr>
          <w:rFonts w:ascii="Arial" w:hAnsi="Arial" w:cs="Arial"/>
          <w:b/>
          <w:bCs/>
        </w:rPr>
        <w:t>extract receipts</w:t>
      </w:r>
      <w:r w:rsidRPr="1488D4BA">
        <w:rPr>
          <w:rFonts w:ascii="Arial" w:hAnsi="Arial" w:cs="Arial"/>
        </w:rPr>
        <w:t xml:space="preserve"> is the major element of the project, and the application should be able to extract the key information from a receipt’s image. The extraction should be available for multiple type of receipts, with precision for it to be usable for analysis and storage.</w:t>
      </w:r>
    </w:p>
    <w:p w14:paraId="7A606C71" w14:textId="77777777" w:rsidR="003D59F4" w:rsidRDefault="003D59F4" w:rsidP="00AC17D9">
      <w:pPr>
        <w:spacing w:line="360" w:lineRule="auto"/>
        <w:rPr>
          <w:rFonts w:ascii="Arial" w:hAnsi="Arial" w:cs="Arial"/>
        </w:rPr>
      </w:pPr>
    </w:p>
    <w:p w14:paraId="77EB8C90" w14:textId="003CD42C" w:rsidR="00090B59" w:rsidRPr="00A956E3" w:rsidRDefault="1488D4BA" w:rsidP="00AC17D9">
      <w:pPr>
        <w:spacing w:line="360" w:lineRule="auto"/>
        <w:rPr>
          <w:rFonts w:ascii="Arial" w:hAnsi="Arial" w:cs="Arial"/>
        </w:rPr>
      </w:pPr>
      <w:r w:rsidRPr="1488D4BA">
        <w:rPr>
          <w:rFonts w:ascii="Arial" w:hAnsi="Arial" w:cs="Arial"/>
        </w:rPr>
        <w:t xml:space="preserve">The second objective is the </w:t>
      </w:r>
      <w:r w:rsidRPr="1488D4BA">
        <w:rPr>
          <w:rFonts w:ascii="Arial" w:hAnsi="Arial" w:cs="Arial"/>
          <w:b/>
          <w:bCs/>
        </w:rPr>
        <w:t>storing capacity</w:t>
      </w:r>
      <w:r w:rsidRPr="1488D4BA">
        <w:rPr>
          <w:rFonts w:ascii="Arial" w:hAnsi="Arial" w:cs="Arial"/>
        </w:rPr>
        <w:t xml:space="preserve"> ability in the project. The storing system should be flexible and accessible for the different components to use the stored data. The storing will encode the receipt extraction process data, properly compose the raw image, and mediate data processing and the extracted data. It will also contain useful information for the system such as the user information.</w:t>
      </w:r>
    </w:p>
    <w:p w14:paraId="39BA1E56" w14:textId="63EB4C7D" w:rsidR="00140CAD" w:rsidRDefault="00140CAD" w:rsidP="00AC17D9">
      <w:pPr>
        <w:spacing w:line="360" w:lineRule="auto"/>
        <w:rPr>
          <w:rFonts w:ascii="Arial" w:hAnsi="Arial" w:cs="Arial"/>
        </w:rPr>
      </w:pPr>
    </w:p>
    <w:p w14:paraId="0931B928" w14:textId="3A1BA695" w:rsidR="00140CAD" w:rsidRPr="00A15A8E" w:rsidRDefault="1488D4BA" w:rsidP="00AC17D9">
      <w:pPr>
        <w:spacing w:line="360" w:lineRule="auto"/>
        <w:rPr>
          <w:rFonts w:ascii="Arial" w:hAnsi="Arial" w:cs="Arial"/>
        </w:rPr>
      </w:pPr>
      <w:r w:rsidRPr="1488D4BA">
        <w:rPr>
          <w:rFonts w:ascii="Arial" w:hAnsi="Arial" w:cs="Arial"/>
        </w:rPr>
        <w:t xml:space="preserve">The last objective is to </w:t>
      </w:r>
      <w:r w:rsidRPr="1488D4BA">
        <w:rPr>
          <w:rFonts w:ascii="Arial" w:hAnsi="Arial" w:cs="Arial"/>
          <w:b/>
          <w:bCs/>
        </w:rPr>
        <w:t>provide analytics</w:t>
      </w:r>
      <w:r w:rsidRPr="1488D4BA">
        <w:rPr>
          <w:rFonts w:ascii="Arial" w:hAnsi="Arial" w:cs="Arial"/>
        </w:rPr>
        <w:t xml:space="preserve"> to the user. The system should use the extracted data of the receipts to generate various graphs and charts. The purpose is to be able to provide insight to the user about their purchase history and guide them in the potential management of a budget.</w:t>
      </w:r>
    </w:p>
    <w:p w14:paraId="698BC666" w14:textId="1B39912F" w:rsidR="00FB4440" w:rsidRPr="00A15A8E" w:rsidRDefault="00A357C8" w:rsidP="00AC17D9">
      <w:pPr>
        <w:pStyle w:val="Heading1"/>
        <w:spacing w:line="360" w:lineRule="auto"/>
        <w:rPr>
          <w:rFonts w:ascii="Arial" w:hAnsi="Arial" w:cs="Arial"/>
        </w:rPr>
      </w:pPr>
      <w:bookmarkStart w:id="9" w:name="_Ref163492738"/>
      <w:bookmarkStart w:id="10" w:name="_Ref163500847"/>
      <w:bookmarkStart w:id="11" w:name="_Toc164604792"/>
      <w:r w:rsidRPr="00A15A8E">
        <w:rPr>
          <w:rFonts w:ascii="Arial" w:hAnsi="Arial" w:cs="Arial"/>
        </w:rPr>
        <w:t xml:space="preserve">Literature </w:t>
      </w:r>
      <w:r w:rsidR="00ED40D8" w:rsidRPr="00A15A8E">
        <w:rPr>
          <w:rFonts w:ascii="Arial" w:hAnsi="Arial" w:cs="Arial"/>
        </w:rPr>
        <w:t>review</w:t>
      </w:r>
      <w:bookmarkEnd w:id="9"/>
      <w:bookmarkEnd w:id="10"/>
      <w:bookmarkEnd w:id="11"/>
    </w:p>
    <w:p w14:paraId="50BAB78D" w14:textId="2F15D208" w:rsidR="00451873" w:rsidRPr="00A15A8E" w:rsidRDefault="00FE7E31" w:rsidP="00AC17D9">
      <w:pPr>
        <w:pStyle w:val="Heading2"/>
        <w:spacing w:line="360" w:lineRule="auto"/>
        <w:rPr>
          <w:rFonts w:ascii="Arial" w:hAnsi="Arial" w:cs="Arial"/>
        </w:rPr>
      </w:pPr>
      <w:bookmarkStart w:id="12" w:name="_Toc164604793"/>
      <w:r w:rsidRPr="00A15A8E">
        <w:rPr>
          <w:rFonts w:ascii="Arial" w:hAnsi="Arial" w:cs="Arial"/>
        </w:rPr>
        <w:t>Receipt Extractor</w:t>
      </w:r>
      <w:bookmarkEnd w:id="12"/>
    </w:p>
    <w:p w14:paraId="207F5B0B" w14:textId="77777777" w:rsidR="00B41D9C" w:rsidRPr="00A15A8E" w:rsidRDefault="00B41D9C" w:rsidP="00AC17D9">
      <w:pPr>
        <w:pStyle w:val="Heading3"/>
        <w:spacing w:line="360" w:lineRule="auto"/>
        <w:rPr>
          <w:rFonts w:ascii="Arial" w:hAnsi="Arial" w:cs="Arial"/>
        </w:rPr>
      </w:pPr>
      <w:bookmarkStart w:id="13" w:name="_Toc156037981"/>
      <w:bookmarkStart w:id="14" w:name="_Ref162340205"/>
      <w:bookmarkStart w:id="15" w:name="_Ref163481909"/>
      <w:bookmarkStart w:id="16" w:name="_Ref163484208"/>
      <w:bookmarkStart w:id="17" w:name="_Toc164604794"/>
      <w:r w:rsidRPr="00A15A8E">
        <w:rPr>
          <w:rFonts w:ascii="Arial" w:hAnsi="Arial" w:cs="Arial"/>
        </w:rPr>
        <w:t>Paper 1 - Utilize OCR text to extract receipt data and classify receipts with common Machine Learning algorithms.</w:t>
      </w:r>
      <w:bookmarkEnd w:id="13"/>
      <w:bookmarkEnd w:id="14"/>
      <w:bookmarkEnd w:id="15"/>
      <w:bookmarkEnd w:id="16"/>
      <w:bookmarkEnd w:id="17"/>
    </w:p>
    <w:p w14:paraId="27B68F60" w14:textId="3779266E" w:rsidR="00B41D9C" w:rsidRPr="00A15A8E" w:rsidRDefault="006E149F" w:rsidP="00AC17D9">
      <w:pPr>
        <w:spacing w:line="360" w:lineRule="auto"/>
        <w:rPr>
          <w:rFonts w:ascii="Arial" w:hAnsi="Arial" w:cs="Arial"/>
          <w:i/>
          <w:u w:val="single"/>
        </w:rPr>
      </w:pPr>
      <w:r w:rsidRPr="00A15A8E">
        <w:rPr>
          <w:rFonts w:ascii="Arial" w:hAnsi="Arial" w:cs="Arial"/>
        </w:rPr>
        <w:t xml:space="preserve">This paper from </w:t>
      </w:r>
      <w:r w:rsidR="00785E74" w:rsidRPr="00A15A8E">
        <w:rPr>
          <w:rFonts w:ascii="Arial" w:hAnsi="Arial" w:cs="Arial"/>
        </w:rPr>
        <w:t>Joel Odd and Emil Theologou</w:t>
      </w:r>
      <w:r w:rsidR="00527DC1" w:rsidRPr="00A15A8E">
        <w:rPr>
          <w:rFonts w:ascii="Arial" w:hAnsi="Arial" w:cs="Arial"/>
        </w:rPr>
        <w:t xml:space="preserve"> (2018) is a study </w:t>
      </w:r>
      <w:r w:rsidR="00486DF6" w:rsidRPr="00A15A8E">
        <w:rPr>
          <w:rFonts w:ascii="Arial" w:hAnsi="Arial" w:cs="Arial"/>
        </w:rPr>
        <w:t>that “investigated if it was feasible to use machine learning tools on OCR [Optical Character Recognition] extracted text data to classify receipts and extract specific data points”.</w:t>
      </w:r>
      <w:r w:rsidR="00DF5C9D" w:rsidRPr="00A15A8E">
        <w:rPr>
          <w:rFonts w:ascii="Arial" w:hAnsi="Arial" w:cs="Arial"/>
        </w:rPr>
        <w:t xml:space="preserve"> This process firstly </w:t>
      </w:r>
      <w:r w:rsidR="00E96087" w:rsidRPr="00A15A8E">
        <w:rPr>
          <w:rFonts w:ascii="Arial" w:hAnsi="Arial" w:cs="Arial"/>
        </w:rPr>
        <w:t>extracts</w:t>
      </w:r>
      <w:r w:rsidR="00DF5C9D" w:rsidRPr="00A15A8E">
        <w:rPr>
          <w:rFonts w:ascii="Arial" w:hAnsi="Arial" w:cs="Arial"/>
        </w:rPr>
        <w:t xml:space="preserve"> the receipt data </w:t>
      </w:r>
      <w:r w:rsidR="006D188B" w:rsidRPr="00A15A8E">
        <w:rPr>
          <w:rFonts w:ascii="Arial" w:hAnsi="Arial" w:cs="Arial"/>
        </w:rPr>
        <w:t>through different Optical Character Recognition (OCR)</w:t>
      </w:r>
      <w:r w:rsidR="00C80A52" w:rsidRPr="00A15A8E">
        <w:rPr>
          <w:rFonts w:ascii="Arial" w:hAnsi="Arial" w:cs="Arial"/>
        </w:rPr>
        <w:t>, then classifies through a model into different cat</w:t>
      </w:r>
      <w:r w:rsidR="006D51B8" w:rsidRPr="00A15A8E">
        <w:rPr>
          <w:rFonts w:ascii="Arial" w:hAnsi="Arial" w:cs="Arial"/>
        </w:rPr>
        <w:t>egories</w:t>
      </w:r>
      <w:r w:rsidR="00437275" w:rsidRPr="00A15A8E">
        <w:rPr>
          <w:rFonts w:ascii="Arial" w:hAnsi="Arial" w:cs="Arial"/>
        </w:rPr>
        <w:t>.</w:t>
      </w:r>
      <w:r w:rsidR="00FD4EE4" w:rsidRPr="00A15A8E">
        <w:rPr>
          <w:rFonts w:ascii="Arial" w:hAnsi="Arial" w:cs="Arial"/>
        </w:rPr>
        <w:t xml:space="preserve"> They have tested different </w:t>
      </w:r>
      <w:r w:rsidR="0051015F" w:rsidRPr="00A15A8E">
        <w:rPr>
          <w:rFonts w:ascii="Arial" w:hAnsi="Arial" w:cs="Arial"/>
        </w:rPr>
        <w:t>technologies</w:t>
      </w:r>
      <w:r w:rsidR="00FD4EE4" w:rsidRPr="00A15A8E">
        <w:rPr>
          <w:rFonts w:ascii="Arial" w:hAnsi="Arial" w:cs="Arial"/>
        </w:rPr>
        <w:t xml:space="preserve"> for the OCR extraction and the model prediction, all listed below in </w:t>
      </w:r>
      <w:r w:rsidR="0051015F" w:rsidRPr="00A15A8E">
        <w:rPr>
          <w:rFonts w:ascii="Arial" w:hAnsi="Arial" w:cs="Arial"/>
          <w:i/>
          <w:iCs/>
          <w:u w:val="single"/>
        </w:rPr>
        <w:fldChar w:fldCharType="begin"/>
      </w:r>
      <w:r w:rsidR="0051015F" w:rsidRPr="00A15A8E">
        <w:rPr>
          <w:rFonts w:ascii="Arial" w:hAnsi="Arial" w:cs="Arial"/>
          <w:i/>
          <w:iCs/>
          <w:u w:val="single"/>
        </w:rPr>
        <w:instrText xml:space="preserve"> REF _Ref162291556 \h  \* MERGEFORMAT </w:instrText>
      </w:r>
      <w:r w:rsidR="0051015F" w:rsidRPr="00A15A8E">
        <w:rPr>
          <w:rFonts w:ascii="Arial" w:hAnsi="Arial" w:cs="Arial"/>
          <w:i/>
          <w:iCs/>
          <w:u w:val="single"/>
        </w:rPr>
      </w:r>
      <w:r w:rsidR="0051015F" w:rsidRPr="00A15A8E">
        <w:rPr>
          <w:rFonts w:ascii="Arial" w:hAnsi="Arial" w:cs="Arial"/>
          <w:i/>
          <w:iCs/>
          <w:u w:val="single"/>
        </w:rPr>
        <w:fldChar w:fldCharType="separate"/>
      </w:r>
      <w:r w:rsidR="0051015F" w:rsidRPr="00A15A8E">
        <w:rPr>
          <w:rFonts w:ascii="Arial" w:hAnsi="Arial" w:cs="Arial"/>
          <w:i/>
          <w:iCs/>
          <w:u w:val="single"/>
        </w:rPr>
        <w:t xml:space="preserve">Table </w:t>
      </w:r>
      <w:r w:rsidR="0051015F" w:rsidRPr="00A15A8E">
        <w:rPr>
          <w:rFonts w:ascii="Arial" w:hAnsi="Arial" w:cs="Arial"/>
          <w:i/>
          <w:iCs/>
          <w:noProof/>
          <w:u w:val="single"/>
        </w:rPr>
        <w:t>1</w:t>
      </w:r>
      <w:r w:rsidR="0051015F" w:rsidRPr="00A15A8E">
        <w:rPr>
          <w:rFonts w:ascii="Arial" w:hAnsi="Arial" w:cs="Arial"/>
          <w:i/>
          <w:iCs/>
          <w:u w:val="single"/>
        </w:rPr>
        <w:fldChar w:fldCharType="end"/>
      </w:r>
    </w:p>
    <w:p w14:paraId="36E160DB" w14:textId="1EA813F0" w:rsidR="00FB0008" w:rsidRPr="00A15A8E" w:rsidRDefault="00FB0008" w:rsidP="00AC17D9">
      <w:pPr>
        <w:spacing w:line="360" w:lineRule="auto"/>
        <w:rPr>
          <w:rFonts w:ascii="Arial" w:hAnsi="Arial" w:cs="Arial"/>
        </w:rPr>
      </w:pPr>
    </w:p>
    <w:p w14:paraId="49D2775D" w14:textId="77777777" w:rsidR="00471DCD" w:rsidRPr="00A15A8E" w:rsidRDefault="00471DCD" w:rsidP="00AC17D9">
      <w:pPr>
        <w:spacing w:line="360" w:lineRule="auto"/>
        <w:rPr>
          <w:rFonts w:ascii="Arial" w:hAnsi="Arial" w:cs="Arial"/>
        </w:rPr>
      </w:pPr>
    </w:p>
    <w:p w14:paraId="0F461A7F" w14:textId="77777777" w:rsidR="00471DCD" w:rsidRPr="00A15A8E" w:rsidRDefault="00471DCD" w:rsidP="00AC17D9">
      <w:pPr>
        <w:spacing w:line="360" w:lineRule="auto"/>
        <w:rPr>
          <w:rFonts w:ascii="Arial" w:hAnsi="Arial" w:cs="Arial"/>
        </w:rPr>
      </w:pPr>
    </w:p>
    <w:p w14:paraId="54052B0A" w14:textId="77777777" w:rsidR="00471DCD" w:rsidRPr="00A15A8E" w:rsidRDefault="00471DCD" w:rsidP="00AC17D9">
      <w:pPr>
        <w:spacing w:line="360" w:lineRule="auto"/>
        <w:rPr>
          <w:rFonts w:ascii="Arial" w:hAnsi="Arial" w:cs="Arial"/>
        </w:rPr>
      </w:pPr>
    </w:p>
    <w:p w14:paraId="6D98744B" w14:textId="77777777" w:rsidR="00471DCD" w:rsidRPr="00A15A8E" w:rsidRDefault="00471DCD" w:rsidP="00AC17D9">
      <w:pPr>
        <w:spacing w:line="360" w:lineRule="auto"/>
        <w:rPr>
          <w:rFonts w:ascii="Arial" w:hAnsi="Arial" w:cs="Arial"/>
        </w:rPr>
      </w:pPr>
    </w:p>
    <w:p w14:paraId="2DA2A061" w14:textId="77777777" w:rsidR="00471DCD" w:rsidRPr="00A15A8E" w:rsidRDefault="00471DCD" w:rsidP="00AC17D9">
      <w:pPr>
        <w:spacing w:line="360" w:lineRule="auto"/>
        <w:rPr>
          <w:rFonts w:ascii="Arial" w:hAnsi="Arial" w:cs="Arial"/>
        </w:rPr>
      </w:pPr>
    </w:p>
    <w:p w14:paraId="43C6D884" w14:textId="77777777" w:rsidR="00471DCD" w:rsidRPr="00A15A8E" w:rsidRDefault="00471DCD" w:rsidP="00AC17D9">
      <w:pPr>
        <w:keepNext/>
        <w:spacing w:line="360" w:lineRule="auto"/>
        <w:rPr>
          <w:rFonts w:ascii="Arial" w:hAnsi="Arial" w:cs="Arial"/>
        </w:rPr>
      </w:pPr>
    </w:p>
    <w:tbl>
      <w:tblPr>
        <w:tblStyle w:val="TableGrid"/>
        <w:tblW w:w="0" w:type="auto"/>
        <w:tblLook w:val="04A0" w:firstRow="1" w:lastRow="0" w:firstColumn="1" w:lastColumn="0" w:noHBand="0" w:noVBand="1"/>
      </w:tblPr>
      <w:tblGrid>
        <w:gridCol w:w="1822"/>
        <w:gridCol w:w="1977"/>
        <w:gridCol w:w="2204"/>
        <w:gridCol w:w="3013"/>
      </w:tblGrid>
      <w:tr w:rsidR="00471DCD" w:rsidRPr="00A15A8E" w14:paraId="4ECE7CE9" w14:textId="77777777">
        <w:tc>
          <w:tcPr>
            <w:tcW w:w="1838" w:type="dxa"/>
          </w:tcPr>
          <w:p w14:paraId="3E6D25DB" w14:textId="77777777" w:rsidR="00471DCD" w:rsidRPr="00A15A8E" w:rsidRDefault="00471DCD" w:rsidP="00AC17D9">
            <w:pPr>
              <w:spacing w:line="360" w:lineRule="auto"/>
              <w:rPr>
                <w:rFonts w:ascii="Arial" w:hAnsi="Arial" w:cs="Arial"/>
              </w:rPr>
            </w:pPr>
          </w:p>
        </w:tc>
        <w:tc>
          <w:tcPr>
            <w:tcW w:w="1985" w:type="dxa"/>
            <w:vAlign w:val="center"/>
          </w:tcPr>
          <w:p w14:paraId="7C521D98"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Technologies</w:t>
            </w:r>
          </w:p>
        </w:tc>
        <w:tc>
          <w:tcPr>
            <w:tcW w:w="2126" w:type="dxa"/>
            <w:vAlign w:val="center"/>
          </w:tcPr>
          <w:p w14:paraId="754644A8"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Pros</w:t>
            </w:r>
          </w:p>
        </w:tc>
        <w:tc>
          <w:tcPr>
            <w:tcW w:w="3067" w:type="dxa"/>
            <w:vAlign w:val="center"/>
          </w:tcPr>
          <w:p w14:paraId="23C4C536"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Cons</w:t>
            </w:r>
          </w:p>
        </w:tc>
      </w:tr>
      <w:tr w:rsidR="00471DCD" w:rsidRPr="00A15A8E" w14:paraId="16C64A3F" w14:textId="77777777">
        <w:tc>
          <w:tcPr>
            <w:tcW w:w="1838" w:type="dxa"/>
            <w:vMerge w:val="restart"/>
            <w:vAlign w:val="center"/>
          </w:tcPr>
          <w:p w14:paraId="629ADDBE"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Optical Character Recognition (OCR)</w:t>
            </w:r>
          </w:p>
        </w:tc>
        <w:tc>
          <w:tcPr>
            <w:tcW w:w="1985" w:type="dxa"/>
          </w:tcPr>
          <w:p w14:paraId="6A39BFD3" w14:textId="77777777" w:rsidR="00471DCD" w:rsidRPr="00A15A8E" w:rsidRDefault="00471DCD" w:rsidP="00AC17D9">
            <w:pPr>
              <w:spacing w:line="360" w:lineRule="auto"/>
              <w:jc w:val="center"/>
              <w:rPr>
                <w:rFonts w:ascii="Arial" w:hAnsi="Arial" w:cs="Arial"/>
              </w:rPr>
            </w:pPr>
            <w:r w:rsidRPr="00A15A8E">
              <w:rPr>
                <w:rFonts w:ascii="Arial" w:hAnsi="Arial" w:cs="Arial"/>
              </w:rPr>
              <w:t>Azure Computer Vision API</w:t>
            </w:r>
          </w:p>
        </w:tc>
        <w:tc>
          <w:tcPr>
            <w:tcW w:w="2126" w:type="dxa"/>
          </w:tcPr>
          <w:p w14:paraId="448100E1"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Good accuracy in text recognition.</w:t>
            </w:r>
          </w:p>
        </w:tc>
        <w:tc>
          <w:tcPr>
            <w:tcW w:w="3067" w:type="dxa"/>
          </w:tcPr>
          <w:p w14:paraId="240BA1EA"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he security is uncontrollable due to third party dependance.</w:t>
            </w:r>
          </w:p>
          <w:p w14:paraId="6D4F503E"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y require significant data preprocessing.</w:t>
            </w:r>
          </w:p>
        </w:tc>
      </w:tr>
      <w:tr w:rsidR="00471DCD" w:rsidRPr="00A15A8E" w14:paraId="6C1C2568" w14:textId="77777777">
        <w:tc>
          <w:tcPr>
            <w:tcW w:w="1838" w:type="dxa"/>
            <w:vMerge/>
            <w:vAlign w:val="center"/>
          </w:tcPr>
          <w:p w14:paraId="501AFFC5" w14:textId="77777777" w:rsidR="00471DCD" w:rsidRPr="00A15A8E" w:rsidRDefault="00471DCD" w:rsidP="00AC17D9">
            <w:pPr>
              <w:spacing w:line="360" w:lineRule="auto"/>
              <w:rPr>
                <w:rFonts w:ascii="Arial" w:hAnsi="Arial" w:cs="Arial"/>
                <w:b/>
                <w:bCs/>
              </w:rPr>
            </w:pPr>
          </w:p>
        </w:tc>
        <w:tc>
          <w:tcPr>
            <w:tcW w:w="1985" w:type="dxa"/>
          </w:tcPr>
          <w:p w14:paraId="36D2FAD7" w14:textId="2D626A88" w:rsidR="00471DCD" w:rsidRPr="00A15A8E" w:rsidRDefault="00471DCD" w:rsidP="00AC17D9">
            <w:pPr>
              <w:spacing w:line="360" w:lineRule="auto"/>
              <w:jc w:val="center"/>
              <w:rPr>
                <w:rFonts w:ascii="Arial" w:hAnsi="Arial" w:cs="Arial"/>
              </w:rPr>
            </w:pPr>
            <w:r w:rsidRPr="00A15A8E">
              <w:rPr>
                <w:rFonts w:ascii="Arial" w:hAnsi="Arial" w:cs="Arial"/>
              </w:rPr>
              <w:t xml:space="preserve">Google </w:t>
            </w:r>
            <w:r w:rsidR="00A7205D" w:rsidRPr="00A15A8E">
              <w:rPr>
                <w:rFonts w:ascii="Arial" w:hAnsi="Arial" w:cs="Arial"/>
              </w:rPr>
              <w:t>Cloud Vision API</w:t>
            </w:r>
          </w:p>
        </w:tc>
        <w:tc>
          <w:tcPr>
            <w:tcW w:w="2126" w:type="dxa"/>
          </w:tcPr>
          <w:p w14:paraId="56EDCE8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Good performance and time response.</w:t>
            </w:r>
          </w:p>
        </w:tc>
        <w:tc>
          <w:tcPr>
            <w:tcW w:w="3067" w:type="dxa"/>
          </w:tcPr>
          <w:p w14:paraId="7C187192"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he security is uncontrollable due to third party dependance.</w:t>
            </w:r>
          </w:p>
          <w:p w14:paraId="50C9E327"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naging variations in receipt formats can be complex</w:t>
            </w:r>
          </w:p>
        </w:tc>
      </w:tr>
      <w:tr w:rsidR="00471DCD" w:rsidRPr="00A15A8E" w14:paraId="6FBAD858" w14:textId="77777777">
        <w:tc>
          <w:tcPr>
            <w:tcW w:w="1838" w:type="dxa"/>
            <w:vMerge/>
            <w:vAlign w:val="center"/>
          </w:tcPr>
          <w:p w14:paraId="0ED4099C" w14:textId="77777777" w:rsidR="00471DCD" w:rsidRPr="00A15A8E" w:rsidRDefault="00471DCD" w:rsidP="00AC17D9">
            <w:pPr>
              <w:spacing w:line="360" w:lineRule="auto"/>
              <w:rPr>
                <w:rFonts w:ascii="Arial" w:hAnsi="Arial" w:cs="Arial"/>
                <w:b/>
                <w:bCs/>
              </w:rPr>
            </w:pPr>
          </w:p>
        </w:tc>
        <w:tc>
          <w:tcPr>
            <w:tcW w:w="1985" w:type="dxa"/>
          </w:tcPr>
          <w:p w14:paraId="77815EB0" w14:textId="77777777" w:rsidR="00471DCD" w:rsidRPr="00A15A8E" w:rsidRDefault="00471DCD" w:rsidP="00AC17D9">
            <w:pPr>
              <w:spacing w:line="360" w:lineRule="auto"/>
              <w:jc w:val="center"/>
              <w:rPr>
                <w:rFonts w:ascii="Arial" w:hAnsi="Arial" w:cs="Arial"/>
              </w:rPr>
            </w:pPr>
            <w:r w:rsidRPr="00A15A8E">
              <w:rPr>
                <w:rFonts w:ascii="Arial" w:hAnsi="Arial" w:cs="Arial"/>
              </w:rPr>
              <w:t>Tesseract OCR</w:t>
            </w:r>
          </w:p>
        </w:tc>
        <w:tc>
          <w:tcPr>
            <w:tcW w:w="2126" w:type="dxa"/>
          </w:tcPr>
          <w:p w14:paraId="48F29B7D" w14:textId="77777777" w:rsidR="00FF0ABE"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Deployable locally</w:t>
            </w:r>
          </w:p>
          <w:p w14:paraId="3A28E02A" w14:textId="77777777" w:rsidR="00FF0ABE" w:rsidRPr="00A15A8E" w:rsidRDefault="00FF0ABE" w:rsidP="00AC17D9">
            <w:pPr>
              <w:spacing w:line="360" w:lineRule="auto"/>
              <w:rPr>
                <w:rFonts w:ascii="Arial" w:hAnsi="Arial" w:cs="Arial"/>
              </w:rPr>
            </w:pPr>
          </w:p>
          <w:p w14:paraId="3E881270" w14:textId="77777777" w:rsidR="00471DCD" w:rsidRPr="00A15A8E" w:rsidRDefault="00FF0ABE" w:rsidP="00AC17D9">
            <w:pPr>
              <w:pStyle w:val="ListParagraph"/>
              <w:numPr>
                <w:ilvl w:val="0"/>
                <w:numId w:val="4"/>
              </w:numPr>
              <w:spacing w:line="360" w:lineRule="auto"/>
              <w:rPr>
                <w:rFonts w:ascii="Arial" w:hAnsi="Arial" w:cs="Arial"/>
              </w:rPr>
            </w:pPr>
            <w:r w:rsidRPr="00A15A8E">
              <w:rPr>
                <w:rFonts w:ascii="Arial" w:hAnsi="Arial" w:cs="Arial"/>
              </w:rPr>
              <w:t>N</w:t>
            </w:r>
            <w:r w:rsidR="00471DCD" w:rsidRPr="00A15A8E">
              <w:rPr>
                <w:rFonts w:ascii="Arial" w:hAnsi="Arial" w:cs="Arial"/>
              </w:rPr>
              <w:t>ot dependent of third party.</w:t>
            </w:r>
          </w:p>
          <w:p w14:paraId="562DF2EE" w14:textId="77777777" w:rsidR="00FF0ABE" w:rsidRPr="00A15A8E" w:rsidRDefault="00FF0ABE" w:rsidP="00AC17D9">
            <w:pPr>
              <w:spacing w:line="360" w:lineRule="auto"/>
              <w:rPr>
                <w:rFonts w:ascii="Arial" w:hAnsi="Arial" w:cs="Arial"/>
              </w:rPr>
            </w:pPr>
          </w:p>
          <w:p w14:paraId="391A8EE8" w14:textId="264E92B3" w:rsidR="00FF0ABE" w:rsidRPr="00A15A8E" w:rsidRDefault="00FF0ABE" w:rsidP="00AC17D9">
            <w:pPr>
              <w:pStyle w:val="ListParagraph"/>
              <w:numPr>
                <w:ilvl w:val="0"/>
                <w:numId w:val="4"/>
              </w:numPr>
              <w:spacing w:line="360" w:lineRule="auto"/>
              <w:rPr>
                <w:rFonts w:ascii="Arial" w:hAnsi="Arial" w:cs="Arial"/>
              </w:rPr>
            </w:pPr>
            <w:r w:rsidRPr="00A15A8E">
              <w:rPr>
                <w:rFonts w:ascii="Arial" w:hAnsi="Arial" w:cs="Arial"/>
              </w:rPr>
              <w:t>Strong community</w:t>
            </w:r>
          </w:p>
        </w:tc>
        <w:tc>
          <w:tcPr>
            <w:tcW w:w="3067" w:type="dxa"/>
          </w:tcPr>
          <w:p w14:paraId="5A1A9A38"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Varying receipt formats may affect accuracy.</w:t>
            </w:r>
          </w:p>
          <w:p w14:paraId="661AB8A0" w14:textId="77777777" w:rsidR="00600557" w:rsidRPr="00A15A8E" w:rsidRDefault="00600557" w:rsidP="00AC17D9">
            <w:pPr>
              <w:spacing w:line="360" w:lineRule="auto"/>
              <w:rPr>
                <w:rFonts w:ascii="Arial" w:hAnsi="Arial" w:cs="Arial"/>
              </w:rPr>
            </w:pPr>
          </w:p>
          <w:p w14:paraId="13D69C9E" w14:textId="373A4685" w:rsidR="00600557" w:rsidRPr="00A15A8E" w:rsidRDefault="00573136" w:rsidP="00AC17D9">
            <w:pPr>
              <w:pStyle w:val="ListParagraph"/>
              <w:numPr>
                <w:ilvl w:val="0"/>
                <w:numId w:val="4"/>
              </w:numPr>
              <w:spacing w:line="360" w:lineRule="auto"/>
              <w:rPr>
                <w:rFonts w:ascii="Arial" w:hAnsi="Arial" w:cs="Arial"/>
              </w:rPr>
            </w:pPr>
            <w:r w:rsidRPr="00A15A8E">
              <w:rPr>
                <w:rFonts w:ascii="Arial" w:hAnsi="Arial" w:cs="Arial"/>
              </w:rPr>
              <w:t xml:space="preserve">Accuracy </w:t>
            </w:r>
            <w:r w:rsidR="61A49B7A" w:rsidRPr="00A15A8E">
              <w:rPr>
                <w:rFonts w:ascii="Arial" w:hAnsi="Arial" w:cs="Arial"/>
              </w:rPr>
              <w:t>depends</w:t>
            </w:r>
            <w:r w:rsidRPr="00A15A8E">
              <w:rPr>
                <w:rFonts w:ascii="Arial" w:hAnsi="Arial" w:cs="Arial"/>
              </w:rPr>
              <w:t xml:space="preserve"> on image quality.</w:t>
            </w:r>
          </w:p>
          <w:p w14:paraId="47181620" w14:textId="77777777" w:rsidR="00573136" w:rsidRPr="00A15A8E" w:rsidRDefault="00573136" w:rsidP="00AC17D9">
            <w:pPr>
              <w:spacing w:line="360" w:lineRule="auto"/>
              <w:rPr>
                <w:rFonts w:ascii="Arial" w:hAnsi="Arial" w:cs="Arial"/>
              </w:rPr>
            </w:pPr>
          </w:p>
          <w:p w14:paraId="4AE9359E" w14:textId="04DC6944" w:rsidR="00573136" w:rsidRPr="00A15A8E" w:rsidRDefault="00573136" w:rsidP="00AC17D9">
            <w:pPr>
              <w:pStyle w:val="ListParagraph"/>
              <w:numPr>
                <w:ilvl w:val="0"/>
                <w:numId w:val="4"/>
              </w:numPr>
              <w:spacing w:line="360" w:lineRule="auto"/>
              <w:rPr>
                <w:rFonts w:ascii="Arial" w:hAnsi="Arial" w:cs="Arial"/>
              </w:rPr>
            </w:pPr>
            <w:r w:rsidRPr="00A15A8E">
              <w:rPr>
                <w:rFonts w:ascii="Arial" w:hAnsi="Arial" w:cs="Arial"/>
              </w:rPr>
              <w:t>Slow process for large amount of data</w:t>
            </w:r>
            <w:r w:rsidR="004413EC" w:rsidRPr="00A15A8E">
              <w:rPr>
                <w:rFonts w:ascii="Arial" w:hAnsi="Arial" w:cs="Arial"/>
              </w:rPr>
              <w:t>.</w:t>
            </w:r>
          </w:p>
        </w:tc>
      </w:tr>
      <w:tr w:rsidR="00471DCD" w:rsidRPr="00A15A8E" w14:paraId="64BEC227" w14:textId="77777777">
        <w:tc>
          <w:tcPr>
            <w:tcW w:w="1838" w:type="dxa"/>
            <w:vMerge w:val="restart"/>
            <w:vAlign w:val="center"/>
          </w:tcPr>
          <w:p w14:paraId="6E0AA206"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Machine Learning Models</w:t>
            </w:r>
          </w:p>
        </w:tc>
        <w:tc>
          <w:tcPr>
            <w:tcW w:w="1985" w:type="dxa"/>
          </w:tcPr>
          <w:p w14:paraId="28F6BC56" w14:textId="77777777" w:rsidR="00471DCD" w:rsidRPr="00A15A8E" w:rsidRDefault="00471DCD" w:rsidP="00AC17D9">
            <w:pPr>
              <w:spacing w:line="360" w:lineRule="auto"/>
              <w:jc w:val="center"/>
              <w:rPr>
                <w:rFonts w:ascii="Arial" w:hAnsi="Arial" w:cs="Arial"/>
              </w:rPr>
            </w:pPr>
            <w:r w:rsidRPr="00A15A8E">
              <w:rPr>
                <w:rFonts w:ascii="Arial" w:hAnsi="Arial" w:cs="Arial"/>
              </w:rPr>
              <w:t>Linear Support Vector Classification (LinearSVC)</w:t>
            </w:r>
          </w:p>
        </w:tc>
        <w:tc>
          <w:tcPr>
            <w:tcW w:w="2126" w:type="dxa"/>
          </w:tcPr>
          <w:p w14:paraId="1CA40856"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94% accuracy achieved.</w:t>
            </w:r>
          </w:p>
          <w:p w14:paraId="5BE07D98"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Efficient with large text dataset</w:t>
            </w:r>
          </w:p>
        </w:tc>
        <w:tc>
          <w:tcPr>
            <w:tcW w:w="3067" w:type="dxa"/>
          </w:tcPr>
          <w:p w14:paraId="4E3F0C7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Not has efficient for non-linear data relationship.</w:t>
            </w:r>
          </w:p>
          <w:p w14:paraId="63CDAEFB"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Require optimal parameters tuning, otherwise reduction in performance.</w:t>
            </w:r>
          </w:p>
        </w:tc>
      </w:tr>
      <w:tr w:rsidR="00471DCD" w:rsidRPr="00A15A8E" w14:paraId="1D3DB537" w14:textId="77777777">
        <w:tc>
          <w:tcPr>
            <w:tcW w:w="1838" w:type="dxa"/>
            <w:vMerge/>
          </w:tcPr>
          <w:p w14:paraId="052B2C63" w14:textId="77777777" w:rsidR="00471DCD" w:rsidRPr="00A15A8E" w:rsidRDefault="00471DCD" w:rsidP="00AC17D9">
            <w:pPr>
              <w:spacing w:line="360" w:lineRule="auto"/>
              <w:rPr>
                <w:rFonts w:ascii="Arial" w:hAnsi="Arial" w:cs="Arial"/>
              </w:rPr>
            </w:pPr>
          </w:p>
        </w:tc>
        <w:tc>
          <w:tcPr>
            <w:tcW w:w="1985" w:type="dxa"/>
          </w:tcPr>
          <w:p w14:paraId="645279C0" w14:textId="77777777" w:rsidR="00471DCD" w:rsidRPr="00A15A8E" w:rsidRDefault="00471DCD" w:rsidP="00AC17D9">
            <w:pPr>
              <w:spacing w:line="360" w:lineRule="auto"/>
              <w:jc w:val="center"/>
              <w:rPr>
                <w:rFonts w:ascii="Arial" w:hAnsi="Arial" w:cs="Arial"/>
              </w:rPr>
            </w:pPr>
            <w:r w:rsidRPr="00A15A8E">
              <w:rPr>
                <w:rFonts w:ascii="Arial" w:hAnsi="Arial" w:cs="Arial"/>
              </w:rPr>
              <w:t>Multilayer Perceptron Classifier (MLPClassifier)</w:t>
            </w:r>
          </w:p>
        </w:tc>
        <w:tc>
          <w:tcPr>
            <w:tcW w:w="2126" w:type="dxa"/>
          </w:tcPr>
          <w:p w14:paraId="4B15A5E6"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Can capture complex relationship (non-linear).</w:t>
            </w:r>
          </w:p>
          <w:p w14:paraId="188A38A8" w14:textId="72489F82"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 xml:space="preserve">Flexibility with </w:t>
            </w:r>
            <w:r w:rsidR="61A49B7A" w:rsidRPr="00A15A8E">
              <w:rPr>
                <w:rFonts w:ascii="Arial" w:hAnsi="Arial" w:cs="Arial"/>
              </w:rPr>
              <w:t>multiple</w:t>
            </w:r>
            <w:r w:rsidRPr="00A15A8E">
              <w:rPr>
                <w:rFonts w:ascii="Arial" w:hAnsi="Arial" w:cs="Arial"/>
              </w:rPr>
              <w:t xml:space="preserve"> parameters.</w:t>
            </w:r>
          </w:p>
        </w:tc>
        <w:tc>
          <w:tcPr>
            <w:tcW w:w="3067" w:type="dxa"/>
          </w:tcPr>
          <w:p w14:paraId="09AC3F2E"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y be computationally intensive as the model become complex.</w:t>
            </w:r>
          </w:p>
          <w:p w14:paraId="3000796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Risk of overfitting if the parameters are not well set.</w:t>
            </w:r>
          </w:p>
        </w:tc>
      </w:tr>
      <w:tr w:rsidR="00471DCD" w:rsidRPr="00A15A8E" w14:paraId="61433276" w14:textId="77777777">
        <w:tc>
          <w:tcPr>
            <w:tcW w:w="1838" w:type="dxa"/>
            <w:vMerge/>
          </w:tcPr>
          <w:p w14:paraId="635DC82F" w14:textId="77777777" w:rsidR="00471DCD" w:rsidRPr="00A15A8E" w:rsidRDefault="00471DCD" w:rsidP="00AC17D9">
            <w:pPr>
              <w:spacing w:line="360" w:lineRule="auto"/>
              <w:rPr>
                <w:rFonts w:ascii="Arial" w:hAnsi="Arial" w:cs="Arial"/>
              </w:rPr>
            </w:pPr>
          </w:p>
        </w:tc>
        <w:tc>
          <w:tcPr>
            <w:tcW w:w="1985" w:type="dxa"/>
          </w:tcPr>
          <w:p w14:paraId="1FD59EAC" w14:textId="77777777" w:rsidR="00471DCD" w:rsidRPr="00A15A8E" w:rsidRDefault="00471DCD" w:rsidP="00AC17D9">
            <w:pPr>
              <w:spacing w:line="360" w:lineRule="auto"/>
              <w:jc w:val="center"/>
              <w:rPr>
                <w:rFonts w:ascii="Arial" w:hAnsi="Arial" w:cs="Arial"/>
              </w:rPr>
            </w:pPr>
            <w:r w:rsidRPr="00A15A8E">
              <w:rPr>
                <w:rFonts w:ascii="Arial" w:hAnsi="Arial" w:cs="Arial"/>
              </w:rPr>
              <w:t>Naive Bayes Classifier</w:t>
            </w:r>
          </w:p>
        </w:tc>
        <w:tc>
          <w:tcPr>
            <w:tcW w:w="2126" w:type="dxa"/>
          </w:tcPr>
          <w:p w14:paraId="61350007"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Easy implementation to handle large dataset.</w:t>
            </w:r>
          </w:p>
          <w:p w14:paraId="494EFAB0"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y be use has baseline for classification problem.</w:t>
            </w:r>
          </w:p>
        </w:tc>
        <w:tc>
          <w:tcPr>
            <w:tcW w:w="3067" w:type="dxa"/>
          </w:tcPr>
          <w:p w14:paraId="75F40C39"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Can make naïve assumption which will lead to a reduction in accuracy for complex data.</w:t>
            </w:r>
          </w:p>
          <w:p w14:paraId="2E85E231"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raining dataset balance strongly influence the accuracy.</w:t>
            </w:r>
          </w:p>
        </w:tc>
      </w:tr>
    </w:tbl>
    <w:p w14:paraId="1C91F126" w14:textId="0E25309E" w:rsidR="00C76010" w:rsidRPr="00A15A8E" w:rsidRDefault="00C76010" w:rsidP="00AC17D9">
      <w:pPr>
        <w:keepNext/>
        <w:spacing w:line="360" w:lineRule="auto"/>
        <w:rPr>
          <w:rFonts w:ascii="Arial" w:hAnsi="Arial" w:cs="Arial"/>
        </w:rPr>
      </w:pPr>
    </w:p>
    <w:p w14:paraId="3C1BD28E" w14:textId="53976D5A" w:rsidR="00D80440" w:rsidRPr="00A15A8E" w:rsidRDefault="00C76010" w:rsidP="00AC17D9">
      <w:pPr>
        <w:pStyle w:val="Caption"/>
        <w:spacing w:line="360" w:lineRule="auto"/>
        <w:rPr>
          <w:rFonts w:ascii="Arial" w:hAnsi="Arial" w:cs="Arial"/>
        </w:rPr>
      </w:pPr>
      <w:bookmarkStart w:id="18" w:name="_Ref162291556"/>
      <w:bookmarkStart w:id="19" w:name="_Ref162425346"/>
      <w:bookmarkStart w:id="20" w:name="_Toc164597817"/>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1</w:t>
      </w:r>
      <w:r w:rsidRPr="00A15A8E">
        <w:rPr>
          <w:rFonts w:ascii="Arial" w:hAnsi="Arial" w:cs="Arial"/>
        </w:rPr>
        <w:fldChar w:fldCharType="end"/>
      </w:r>
      <w:bookmarkEnd w:id="18"/>
      <w:r w:rsidRPr="00A15A8E">
        <w:rPr>
          <w:rFonts w:ascii="Arial" w:hAnsi="Arial" w:cs="Arial"/>
        </w:rPr>
        <w:t xml:space="preserve"> - Advantage and Limitation of technology used in "Utilize OCR text to extract receipt data and classify receipts with common Machine Learning algorithms" written by Odd and Theologou</w:t>
      </w:r>
      <w:bookmarkEnd w:id="19"/>
      <w:bookmarkEnd w:id="20"/>
    </w:p>
    <w:p w14:paraId="53D2941D" w14:textId="464322FB" w:rsidR="009B3C52" w:rsidRPr="00A15A8E" w:rsidRDefault="23A6B49E" w:rsidP="00AC17D9">
      <w:pPr>
        <w:spacing w:line="360" w:lineRule="auto"/>
        <w:rPr>
          <w:rFonts w:ascii="Arial" w:hAnsi="Arial" w:cs="Arial"/>
        </w:rPr>
      </w:pPr>
      <w:r w:rsidRPr="00A15A8E">
        <w:rPr>
          <w:rFonts w:ascii="Arial" w:hAnsi="Arial" w:cs="Arial"/>
        </w:rPr>
        <w:t>From</w:t>
      </w:r>
      <w:r w:rsidR="00FB0008" w:rsidRPr="00A15A8E">
        <w:rPr>
          <w:rFonts w:ascii="Arial" w:hAnsi="Arial" w:cs="Arial"/>
        </w:rPr>
        <w:t xml:space="preserve"> the</w:t>
      </w:r>
      <w:r w:rsidR="00A34375" w:rsidRPr="00A15A8E">
        <w:rPr>
          <w:rFonts w:ascii="Arial" w:hAnsi="Arial" w:cs="Arial"/>
        </w:rPr>
        <w:t xml:space="preserve"> OCR, three principal technologies are tested “Azure Computer Vision API”</w:t>
      </w:r>
      <w:r w:rsidR="0063782B" w:rsidRPr="00A15A8E">
        <w:rPr>
          <w:rFonts w:ascii="Arial" w:hAnsi="Arial" w:cs="Arial"/>
        </w:rPr>
        <w:t xml:space="preserve"> provided by </w:t>
      </w:r>
      <w:r w:rsidR="00CB5502" w:rsidRPr="00A15A8E">
        <w:rPr>
          <w:rFonts w:ascii="Arial" w:hAnsi="Arial" w:cs="Arial"/>
        </w:rPr>
        <w:t xml:space="preserve">Microsoft, “Google Drive REST API” </w:t>
      </w:r>
      <w:r w:rsidR="005A1B8E" w:rsidRPr="00A15A8E">
        <w:rPr>
          <w:rFonts w:ascii="Arial" w:hAnsi="Arial" w:cs="Arial"/>
        </w:rPr>
        <w:t>provide by Google</w:t>
      </w:r>
      <w:r w:rsidR="75E09DEB" w:rsidRPr="00A15A8E">
        <w:rPr>
          <w:rFonts w:ascii="Arial" w:hAnsi="Arial" w:cs="Arial"/>
        </w:rPr>
        <w:t>,</w:t>
      </w:r>
      <w:r w:rsidR="005A1B8E" w:rsidRPr="00A15A8E">
        <w:rPr>
          <w:rFonts w:ascii="Arial" w:hAnsi="Arial" w:cs="Arial"/>
        </w:rPr>
        <w:t xml:space="preserve"> and </w:t>
      </w:r>
      <w:r w:rsidR="00302A97" w:rsidRPr="00A15A8E">
        <w:rPr>
          <w:rFonts w:ascii="Arial" w:hAnsi="Arial" w:cs="Arial"/>
        </w:rPr>
        <w:t>“Tesseract OCR”</w:t>
      </w:r>
      <w:r w:rsidR="009B3C52" w:rsidRPr="00A15A8E">
        <w:rPr>
          <w:rFonts w:ascii="Arial" w:hAnsi="Arial" w:cs="Arial"/>
        </w:rPr>
        <w:t>.</w:t>
      </w:r>
      <w:r w:rsidR="01CBC3A3" w:rsidRPr="00A15A8E">
        <w:rPr>
          <w:rFonts w:ascii="Arial" w:hAnsi="Arial" w:cs="Arial"/>
        </w:rPr>
        <w:t xml:space="preserve"> </w:t>
      </w:r>
      <w:r w:rsidR="005F38A6" w:rsidRPr="00A15A8E">
        <w:rPr>
          <w:rFonts w:ascii="Arial" w:hAnsi="Arial" w:cs="Arial"/>
        </w:rPr>
        <w:t xml:space="preserve">The “Azure Computer Vision API” </w:t>
      </w:r>
      <w:r w:rsidR="008C0D96" w:rsidRPr="00A15A8E">
        <w:rPr>
          <w:rFonts w:ascii="Arial" w:hAnsi="Arial" w:cs="Arial"/>
        </w:rPr>
        <w:t xml:space="preserve">such has “Google Drive REST API” </w:t>
      </w:r>
      <w:r w:rsidR="008C5ECC" w:rsidRPr="00A15A8E">
        <w:rPr>
          <w:rFonts w:ascii="Arial" w:hAnsi="Arial" w:cs="Arial"/>
        </w:rPr>
        <w:t xml:space="preserve">are </w:t>
      </w:r>
      <w:r w:rsidR="0076756E" w:rsidRPr="00A15A8E">
        <w:rPr>
          <w:rFonts w:ascii="Arial" w:hAnsi="Arial" w:cs="Arial"/>
        </w:rPr>
        <w:t>efficient</w:t>
      </w:r>
      <w:r w:rsidR="008C5ECC" w:rsidRPr="00A15A8E">
        <w:rPr>
          <w:rFonts w:ascii="Arial" w:hAnsi="Arial" w:cs="Arial"/>
        </w:rPr>
        <w:t xml:space="preserve"> </w:t>
      </w:r>
      <w:r w:rsidR="0076756E" w:rsidRPr="00A15A8E">
        <w:rPr>
          <w:rFonts w:ascii="Arial" w:hAnsi="Arial" w:cs="Arial"/>
        </w:rPr>
        <w:t xml:space="preserve">and powerful OCR </w:t>
      </w:r>
      <w:r w:rsidR="0044C486" w:rsidRPr="00A15A8E">
        <w:rPr>
          <w:rFonts w:ascii="Arial" w:hAnsi="Arial" w:cs="Arial"/>
        </w:rPr>
        <w:t>tools</w:t>
      </w:r>
      <w:r w:rsidR="00C457AC" w:rsidRPr="00A15A8E">
        <w:rPr>
          <w:rFonts w:ascii="Arial" w:hAnsi="Arial" w:cs="Arial"/>
        </w:rPr>
        <w:t xml:space="preserve"> but</w:t>
      </w:r>
      <w:r w:rsidR="00DC1BFD" w:rsidRPr="00A15A8E">
        <w:rPr>
          <w:rFonts w:ascii="Arial" w:hAnsi="Arial" w:cs="Arial"/>
        </w:rPr>
        <w:t xml:space="preserve"> </w:t>
      </w:r>
      <w:r w:rsidR="0076756E" w:rsidRPr="00A15A8E">
        <w:rPr>
          <w:rFonts w:ascii="Arial" w:hAnsi="Arial" w:cs="Arial"/>
        </w:rPr>
        <w:t xml:space="preserve">are </w:t>
      </w:r>
      <w:r w:rsidR="00827925" w:rsidRPr="00A15A8E">
        <w:rPr>
          <w:rFonts w:ascii="Arial" w:hAnsi="Arial" w:cs="Arial"/>
        </w:rPr>
        <w:t>third party dependent</w:t>
      </w:r>
      <w:r w:rsidR="00DC1BFD" w:rsidRPr="00A15A8E">
        <w:rPr>
          <w:rFonts w:ascii="Arial" w:hAnsi="Arial" w:cs="Arial"/>
        </w:rPr>
        <w:t xml:space="preserve"> and all </w:t>
      </w:r>
      <w:r w:rsidR="2FE4B21C" w:rsidRPr="00A15A8E">
        <w:rPr>
          <w:rFonts w:ascii="Arial" w:hAnsi="Arial" w:cs="Arial"/>
        </w:rPr>
        <w:t xml:space="preserve">their </w:t>
      </w:r>
      <w:r w:rsidR="00DC1BFD" w:rsidRPr="00A15A8E">
        <w:rPr>
          <w:rFonts w:ascii="Arial" w:hAnsi="Arial" w:cs="Arial"/>
        </w:rPr>
        <w:t>processing power are deported in their own servers</w:t>
      </w:r>
      <w:r w:rsidR="00760183" w:rsidRPr="00A15A8E">
        <w:rPr>
          <w:rFonts w:ascii="Arial" w:hAnsi="Arial" w:cs="Arial"/>
        </w:rPr>
        <w:t>.</w:t>
      </w:r>
      <w:r w:rsidR="002B3F20" w:rsidRPr="00A15A8E">
        <w:rPr>
          <w:rFonts w:ascii="Arial" w:hAnsi="Arial" w:cs="Arial"/>
        </w:rPr>
        <w:t xml:space="preserve"> </w:t>
      </w:r>
      <w:r w:rsidR="00C457AC" w:rsidRPr="00A15A8E">
        <w:rPr>
          <w:rFonts w:ascii="Arial" w:hAnsi="Arial" w:cs="Arial"/>
        </w:rPr>
        <w:t xml:space="preserve">This </w:t>
      </w:r>
      <w:r w:rsidR="00463590" w:rsidRPr="00A15A8E">
        <w:rPr>
          <w:rFonts w:ascii="Arial" w:hAnsi="Arial" w:cs="Arial"/>
        </w:rPr>
        <w:t>deported strategy</w:t>
      </w:r>
      <w:r w:rsidR="00C457AC" w:rsidRPr="00A15A8E">
        <w:rPr>
          <w:rFonts w:ascii="Arial" w:hAnsi="Arial" w:cs="Arial"/>
        </w:rPr>
        <w:t xml:space="preserve"> </w:t>
      </w:r>
      <w:r w:rsidR="006977F1" w:rsidRPr="00A15A8E">
        <w:rPr>
          <w:rFonts w:ascii="Arial" w:hAnsi="Arial" w:cs="Arial"/>
        </w:rPr>
        <w:t>allows</w:t>
      </w:r>
      <w:r w:rsidR="00C457AC" w:rsidRPr="00A15A8E">
        <w:rPr>
          <w:rFonts w:ascii="Arial" w:hAnsi="Arial" w:cs="Arial"/>
        </w:rPr>
        <w:t xml:space="preserve"> </w:t>
      </w:r>
      <w:r w:rsidR="00276723" w:rsidRPr="00A15A8E">
        <w:rPr>
          <w:rFonts w:ascii="Arial" w:hAnsi="Arial" w:cs="Arial"/>
        </w:rPr>
        <w:t xml:space="preserve">powerful OCR but </w:t>
      </w:r>
      <w:r w:rsidR="1753B30B" w:rsidRPr="00A15A8E">
        <w:rPr>
          <w:rFonts w:ascii="Arial" w:hAnsi="Arial" w:cs="Arial"/>
        </w:rPr>
        <w:t>creates</w:t>
      </w:r>
      <w:r w:rsidR="00276723" w:rsidRPr="00A15A8E">
        <w:rPr>
          <w:rFonts w:ascii="Arial" w:hAnsi="Arial" w:cs="Arial"/>
        </w:rPr>
        <w:t xml:space="preserve"> </w:t>
      </w:r>
      <w:r w:rsidR="005B5F0F" w:rsidRPr="00A15A8E">
        <w:rPr>
          <w:rFonts w:ascii="Arial" w:hAnsi="Arial" w:cs="Arial"/>
        </w:rPr>
        <w:t>delay</w:t>
      </w:r>
      <w:r w:rsidR="00276723" w:rsidRPr="00A15A8E">
        <w:rPr>
          <w:rFonts w:ascii="Arial" w:hAnsi="Arial" w:cs="Arial"/>
        </w:rPr>
        <w:t xml:space="preserve"> </w:t>
      </w:r>
      <w:r w:rsidR="00B57D88" w:rsidRPr="00A15A8E">
        <w:rPr>
          <w:rFonts w:ascii="Arial" w:hAnsi="Arial" w:cs="Arial"/>
        </w:rPr>
        <w:t>using</w:t>
      </w:r>
      <w:r w:rsidR="005B5F0F" w:rsidRPr="00A15A8E">
        <w:rPr>
          <w:rFonts w:ascii="Arial" w:hAnsi="Arial" w:cs="Arial"/>
        </w:rPr>
        <w:t xml:space="preserve"> API to upload and download the data</w:t>
      </w:r>
      <w:r w:rsidR="00180872" w:rsidRPr="00A15A8E">
        <w:rPr>
          <w:rFonts w:ascii="Arial" w:hAnsi="Arial" w:cs="Arial"/>
        </w:rPr>
        <w:t xml:space="preserve"> and create a </w:t>
      </w:r>
      <w:r w:rsidR="2B27D8A5" w:rsidRPr="00A15A8E">
        <w:rPr>
          <w:rFonts w:ascii="Arial" w:hAnsi="Arial" w:cs="Arial"/>
        </w:rPr>
        <w:t>dependence</w:t>
      </w:r>
      <w:r w:rsidR="00180872" w:rsidRPr="00A15A8E">
        <w:rPr>
          <w:rFonts w:ascii="Arial" w:hAnsi="Arial" w:cs="Arial"/>
        </w:rPr>
        <w:t xml:space="preserve"> </w:t>
      </w:r>
      <w:r w:rsidR="00D5153C" w:rsidRPr="00A15A8E">
        <w:rPr>
          <w:rFonts w:ascii="Arial" w:hAnsi="Arial" w:cs="Arial"/>
        </w:rPr>
        <w:t xml:space="preserve">to their services </w:t>
      </w:r>
      <w:r w:rsidR="00DF7F72" w:rsidRPr="00A15A8E">
        <w:rPr>
          <w:rFonts w:ascii="Arial" w:hAnsi="Arial" w:cs="Arial"/>
        </w:rPr>
        <w:t>and could be costly</w:t>
      </w:r>
      <w:r w:rsidR="00463590" w:rsidRPr="00A15A8E">
        <w:rPr>
          <w:rFonts w:ascii="Arial" w:hAnsi="Arial" w:cs="Arial"/>
        </w:rPr>
        <w:t>.</w:t>
      </w:r>
      <w:r w:rsidR="006977F1" w:rsidRPr="00A15A8E">
        <w:rPr>
          <w:rFonts w:ascii="Arial" w:hAnsi="Arial" w:cs="Arial"/>
        </w:rPr>
        <w:t xml:space="preserve"> On the other hand,</w:t>
      </w:r>
      <w:r w:rsidR="00E22D7C" w:rsidRPr="00A15A8E">
        <w:rPr>
          <w:rFonts w:ascii="Arial" w:hAnsi="Arial" w:cs="Arial"/>
        </w:rPr>
        <w:t xml:space="preserve"> “Tesseract OCR”</w:t>
      </w:r>
      <w:r w:rsidR="00EF56AD" w:rsidRPr="00A15A8E">
        <w:rPr>
          <w:rFonts w:ascii="Arial" w:hAnsi="Arial" w:cs="Arial"/>
        </w:rPr>
        <w:t xml:space="preserve"> is </w:t>
      </w:r>
      <w:r w:rsidR="006C5A48" w:rsidRPr="00A15A8E">
        <w:rPr>
          <w:rFonts w:ascii="Arial" w:hAnsi="Arial" w:cs="Arial"/>
        </w:rPr>
        <w:t>an</w:t>
      </w:r>
      <w:r w:rsidR="00EF56AD" w:rsidRPr="00A15A8E">
        <w:rPr>
          <w:rFonts w:ascii="Arial" w:hAnsi="Arial" w:cs="Arial"/>
        </w:rPr>
        <w:t xml:space="preserve"> </w:t>
      </w:r>
      <w:r w:rsidR="003A3258" w:rsidRPr="00A15A8E">
        <w:rPr>
          <w:rFonts w:ascii="Arial" w:hAnsi="Arial" w:cs="Arial"/>
        </w:rPr>
        <w:t>open-source</w:t>
      </w:r>
      <w:r w:rsidR="00EF56AD" w:rsidRPr="00A15A8E">
        <w:rPr>
          <w:rFonts w:ascii="Arial" w:hAnsi="Arial" w:cs="Arial"/>
        </w:rPr>
        <w:t xml:space="preserve"> OCR which can be deployed </w:t>
      </w:r>
      <w:r w:rsidR="00D061C4" w:rsidRPr="00A15A8E">
        <w:rPr>
          <w:rFonts w:ascii="Arial" w:hAnsi="Arial" w:cs="Arial"/>
        </w:rPr>
        <w:t>locally and</w:t>
      </w:r>
      <w:r w:rsidR="42C67684" w:rsidRPr="00A15A8E">
        <w:rPr>
          <w:rFonts w:ascii="Arial" w:hAnsi="Arial" w:cs="Arial"/>
        </w:rPr>
        <w:t>,</w:t>
      </w:r>
      <w:r w:rsidR="00D061C4" w:rsidRPr="00A15A8E">
        <w:rPr>
          <w:rFonts w:ascii="Arial" w:hAnsi="Arial" w:cs="Arial"/>
        </w:rPr>
        <w:t xml:space="preserve"> therefore</w:t>
      </w:r>
      <w:r w:rsidR="7B0A0EFE" w:rsidRPr="00A15A8E">
        <w:rPr>
          <w:rFonts w:ascii="Arial" w:hAnsi="Arial" w:cs="Arial"/>
        </w:rPr>
        <w:t>,</w:t>
      </w:r>
      <w:r w:rsidR="00D061C4" w:rsidRPr="00A15A8E">
        <w:rPr>
          <w:rFonts w:ascii="Arial" w:hAnsi="Arial" w:cs="Arial"/>
        </w:rPr>
        <w:t xml:space="preserve"> have </w:t>
      </w:r>
      <w:r w:rsidR="003B2A73" w:rsidRPr="00A15A8E">
        <w:rPr>
          <w:rFonts w:ascii="Arial" w:hAnsi="Arial" w:cs="Arial"/>
        </w:rPr>
        <w:t xml:space="preserve">a quicker response time </w:t>
      </w:r>
      <w:r w:rsidR="00224934" w:rsidRPr="00A15A8E">
        <w:rPr>
          <w:rFonts w:ascii="Arial" w:hAnsi="Arial" w:cs="Arial"/>
        </w:rPr>
        <w:t>compared</w:t>
      </w:r>
      <w:r w:rsidR="003B2A73" w:rsidRPr="00A15A8E">
        <w:rPr>
          <w:rFonts w:ascii="Arial" w:hAnsi="Arial" w:cs="Arial"/>
        </w:rPr>
        <w:t xml:space="preserve"> to “API” OCR</w:t>
      </w:r>
      <w:r w:rsidR="003A3258" w:rsidRPr="00A15A8E">
        <w:rPr>
          <w:rFonts w:ascii="Arial" w:hAnsi="Arial" w:cs="Arial"/>
        </w:rPr>
        <w:t>. In t</w:t>
      </w:r>
      <w:r w:rsidR="007B2DB7" w:rsidRPr="00A15A8E">
        <w:rPr>
          <w:rFonts w:ascii="Arial" w:hAnsi="Arial" w:cs="Arial"/>
        </w:rPr>
        <w:t xml:space="preserve">he context </w:t>
      </w:r>
      <w:r w:rsidR="42A8BB9B" w:rsidRPr="00A15A8E">
        <w:rPr>
          <w:rFonts w:ascii="Arial" w:hAnsi="Arial" w:cs="Arial"/>
        </w:rPr>
        <w:t>of our</w:t>
      </w:r>
      <w:r w:rsidR="008D1C0F" w:rsidRPr="00A15A8E">
        <w:rPr>
          <w:rFonts w:ascii="Arial" w:hAnsi="Arial" w:cs="Arial"/>
        </w:rPr>
        <w:t xml:space="preserve"> project, the user will have the ability to correct any </w:t>
      </w:r>
      <w:r w:rsidR="00224934" w:rsidRPr="00A15A8E">
        <w:rPr>
          <w:rFonts w:ascii="Arial" w:hAnsi="Arial" w:cs="Arial"/>
        </w:rPr>
        <w:t>error from the extraction, therefor</w:t>
      </w:r>
      <w:r w:rsidR="00D43383" w:rsidRPr="00A15A8E">
        <w:rPr>
          <w:rFonts w:ascii="Arial" w:hAnsi="Arial" w:cs="Arial"/>
        </w:rPr>
        <w:t>e</w:t>
      </w:r>
      <w:r w:rsidR="00224934" w:rsidRPr="00A15A8E">
        <w:rPr>
          <w:rFonts w:ascii="Arial" w:hAnsi="Arial" w:cs="Arial"/>
        </w:rPr>
        <w:t xml:space="preserve"> a quick response time </w:t>
      </w:r>
      <w:r w:rsidR="00B92DEB" w:rsidRPr="00A15A8E">
        <w:rPr>
          <w:rFonts w:ascii="Arial" w:hAnsi="Arial" w:cs="Arial"/>
        </w:rPr>
        <w:t xml:space="preserve">is </w:t>
      </w:r>
      <w:r w:rsidR="00C27A41" w:rsidRPr="00A15A8E">
        <w:rPr>
          <w:rFonts w:ascii="Arial" w:hAnsi="Arial" w:cs="Arial"/>
        </w:rPr>
        <w:t xml:space="preserve">essential for </w:t>
      </w:r>
      <w:r w:rsidR="00FB5259" w:rsidRPr="00A15A8E">
        <w:rPr>
          <w:rFonts w:ascii="Arial" w:hAnsi="Arial" w:cs="Arial"/>
        </w:rPr>
        <w:t xml:space="preserve">a </w:t>
      </w:r>
      <w:r w:rsidR="3240BC29" w:rsidRPr="00A15A8E">
        <w:rPr>
          <w:rFonts w:ascii="Arial" w:hAnsi="Arial" w:cs="Arial"/>
        </w:rPr>
        <w:t>streamline user-</w:t>
      </w:r>
      <w:r w:rsidR="00FB5259" w:rsidRPr="00A15A8E">
        <w:rPr>
          <w:rFonts w:ascii="Arial" w:hAnsi="Arial" w:cs="Arial"/>
        </w:rPr>
        <w:t xml:space="preserve">experience and </w:t>
      </w:r>
      <w:r w:rsidR="00E71A6C" w:rsidRPr="00A15A8E">
        <w:rPr>
          <w:rFonts w:ascii="Arial" w:hAnsi="Arial" w:cs="Arial"/>
        </w:rPr>
        <w:t xml:space="preserve">is preferable </w:t>
      </w:r>
      <w:r w:rsidR="55C7EF0E" w:rsidRPr="00A15A8E">
        <w:rPr>
          <w:rFonts w:ascii="Arial" w:hAnsi="Arial" w:cs="Arial"/>
        </w:rPr>
        <w:t>over</w:t>
      </w:r>
      <w:r w:rsidR="00E71A6C" w:rsidRPr="00A15A8E">
        <w:rPr>
          <w:rFonts w:ascii="Arial" w:hAnsi="Arial" w:cs="Arial"/>
        </w:rPr>
        <w:t xml:space="preserve"> a slice reduction </w:t>
      </w:r>
      <w:r w:rsidR="002D5D1A" w:rsidRPr="00A15A8E">
        <w:rPr>
          <w:rFonts w:ascii="Arial" w:hAnsi="Arial" w:cs="Arial"/>
        </w:rPr>
        <w:t>of extraction accuracy.</w:t>
      </w:r>
    </w:p>
    <w:p w14:paraId="1CF0BB04" w14:textId="0AF660F3" w:rsidR="002E782D" w:rsidRPr="00A15A8E" w:rsidRDefault="002E782D" w:rsidP="00AC17D9">
      <w:pPr>
        <w:spacing w:line="360" w:lineRule="auto"/>
        <w:rPr>
          <w:rFonts w:ascii="Arial" w:hAnsi="Arial" w:cs="Arial"/>
        </w:rPr>
      </w:pPr>
    </w:p>
    <w:p w14:paraId="48EA13CA" w14:textId="2142639C" w:rsidR="00AC179D" w:rsidRDefault="00E00F4A" w:rsidP="00AC17D9">
      <w:pPr>
        <w:spacing w:line="360" w:lineRule="auto"/>
        <w:rPr>
          <w:rFonts w:ascii="Arial" w:hAnsi="Arial" w:cs="Arial"/>
        </w:rPr>
      </w:pPr>
      <w:r w:rsidRPr="00A15A8E">
        <w:rPr>
          <w:rFonts w:ascii="Arial" w:hAnsi="Arial" w:cs="Arial"/>
        </w:rPr>
        <w:lastRenderedPageBreak/>
        <w:t xml:space="preserve">After extracting the text from </w:t>
      </w:r>
      <w:r w:rsidR="00366012" w:rsidRPr="00A15A8E">
        <w:rPr>
          <w:rFonts w:ascii="Arial" w:hAnsi="Arial" w:cs="Arial"/>
        </w:rPr>
        <w:t>the receipt</w:t>
      </w:r>
      <w:r w:rsidR="001821FB" w:rsidRPr="00A15A8E">
        <w:rPr>
          <w:rFonts w:ascii="Arial" w:hAnsi="Arial" w:cs="Arial"/>
        </w:rPr>
        <w:t xml:space="preserve">, the </w:t>
      </w:r>
      <w:r w:rsidR="00297B10" w:rsidRPr="00A15A8E">
        <w:rPr>
          <w:rFonts w:ascii="Arial" w:hAnsi="Arial" w:cs="Arial"/>
        </w:rPr>
        <w:t>output</w:t>
      </w:r>
      <w:r w:rsidR="00971283" w:rsidRPr="00A15A8E">
        <w:rPr>
          <w:rFonts w:ascii="Arial" w:hAnsi="Arial" w:cs="Arial"/>
        </w:rPr>
        <w:t xml:space="preserve"> is</w:t>
      </w:r>
      <w:r w:rsidR="00297B10" w:rsidRPr="00A15A8E">
        <w:rPr>
          <w:rFonts w:ascii="Arial" w:hAnsi="Arial" w:cs="Arial"/>
        </w:rPr>
        <w:t xml:space="preserve"> </w:t>
      </w:r>
      <w:r w:rsidR="00971283" w:rsidRPr="00A15A8E">
        <w:rPr>
          <w:rFonts w:ascii="Arial" w:hAnsi="Arial" w:cs="Arial"/>
        </w:rPr>
        <w:t>categorized</w:t>
      </w:r>
      <w:r w:rsidR="00297B10" w:rsidRPr="00A15A8E">
        <w:rPr>
          <w:rFonts w:ascii="Arial" w:hAnsi="Arial" w:cs="Arial"/>
        </w:rPr>
        <w:t xml:space="preserve"> through models</w:t>
      </w:r>
      <w:r w:rsidR="00F223E7" w:rsidRPr="00A15A8E">
        <w:rPr>
          <w:rFonts w:ascii="Arial" w:hAnsi="Arial" w:cs="Arial"/>
        </w:rPr>
        <w:t xml:space="preserve">. </w:t>
      </w:r>
      <w:r w:rsidR="004E7C5A" w:rsidRPr="00A15A8E">
        <w:rPr>
          <w:rFonts w:ascii="Arial" w:hAnsi="Arial" w:cs="Arial"/>
        </w:rPr>
        <w:t xml:space="preserve">Different </w:t>
      </w:r>
      <w:r w:rsidR="00844411" w:rsidRPr="00A15A8E">
        <w:rPr>
          <w:rFonts w:ascii="Arial" w:hAnsi="Arial" w:cs="Arial"/>
        </w:rPr>
        <w:t>models</w:t>
      </w:r>
      <w:r w:rsidR="004E7C5A" w:rsidRPr="00A15A8E">
        <w:rPr>
          <w:rFonts w:ascii="Arial" w:hAnsi="Arial" w:cs="Arial"/>
        </w:rPr>
        <w:t xml:space="preserve"> were used, such as the </w:t>
      </w:r>
      <w:r w:rsidR="0041326A" w:rsidRPr="00A15A8E">
        <w:rPr>
          <w:rFonts w:ascii="Arial" w:hAnsi="Arial" w:cs="Arial"/>
        </w:rPr>
        <w:t xml:space="preserve">Linear Support Vector Classification, the </w:t>
      </w:r>
      <w:r w:rsidR="00495F83" w:rsidRPr="00A15A8E">
        <w:rPr>
          <w:rFonts w:ascii="Arial" w:hAnsi="Arial" w:cs="Arial"/>
        </w:rPr>
        <w:t>Multi-layer Perceptron classifier</w:t>
      </w:r>
      <w:r w:rsidR="00D92289" w:rsidRPr="00A15A8E">
        <w:rPr>
          <w:rFonts w:ascii="Arial" w:hAnsi="Arial" w:cs="Arial"/>
        </w:rPr>
        <w:t>, and</w:t>
      </w:r>
      <w:r w:rsidR="00495F83" w:rsidRPr="00A15A8E">
        <w:rPr>
          <w:rFonts w:ascii="Arial" w:hAnsi="Arial" w:cs="Arial"/>
        </w:rPr>
        <w:t xml:space="preserve"> the Naive Bayes Classifier, which </w:t>
      </w:r>
      <w:r w:rsidR="009206BF" w:rsidRPr="00A15A8E">
        <w:rPr>
          <w:rFonts w:ascii="Arial" w:hAnsi="Arial" w:cs="Arial"/>
        </w:rPr>
        <w:t xml:space="preserve">all have their individual advantages and disadvantages, which are </w:t>
      </w:r>
      <w:r w:rsidR="009269A2" w:rsidRPr="00A15A8E">
        <w:rPr>
          <w:rFonts w:ascii="Arial" w:hAnsi="Arial" w:cs="Arial"/>
        </w:rPr>
        <w:t xml:space="preserve">shown in </w:t>
      </w:r>
      <w:r w:rsidR="009269A2" w:rsidRPr="00A15A8E">
        <w:rPr>
          <w:rFonts w:ascii="Arial" w:hAnsi="Arial" w:cs="Arial"/>
          <w:i/>
          <w:iCs/>
          <w:u w:val="single"/>
        </w:rPr>
        <w:fldChar w:fldCharType="begin"/>
      </w:r>
      <w:r w:rsidR="009269A2" w:rsidRPr="00A15A8E">
        <w:rPr>
          <w:rFonts w:ascii="Arial" w:hAnsi="Arial" w:cs="Arial"/>
          <w:i/>
          <w:iCs/>
          <w:u w:val="single"/>
        </w:rPr>
        <w:instrText xml:space="preserve"> REF _Ref162291556 \h  \* MERGEFORMAT </w:instrText>
      </w:r>
      <w:r w:rsidR="009269A2" w:rsidRPr="00A15A8E">
        <w:rPr>
          <w:rFonts w:ascii="Arial" w:hAnsi="Arial" w:cs="Arial"/>
          <w:i/>
          <w:iCs/>
          <w:u w:val="single"/>
        </w:rPr>
      </w:r>
      <w:r w:rsidR="009269A2" w:rsidRPr="00A15A8E">
        <w:rPr>
          <w:rFonts w:ascii="Arial" w:hAnsi="Arial" w:cs="Arial"/>
          <w:i/>
          <w:iCs/>
          <w:u w:val="single"/>
        </w:rPr>
        <w:fldChar w:fldCharType="separate"/>
      </w:r>
      <w:r w:rsidR="009269A2" w:rsidRPr="00A15A8E">
        <w:rPr>
          <w:rFonts w:ascii="Arial" w:hAnsi="Arial" w:cs="Arial"/>
          <w:i/>
          <w:iCs/>
          <w:u w:val="single"/>
        </w:rPr>
        <w:t xml:space="preserve">Table </w:t>
      </w:r>
      <w:r w:rsidR="009269A2" w:rsidRPr="00A15A8E">
        <w:rPr>
          <w:rFonts w:ascii="Arial" w:hAnsi="Arial" w:cs="Arial"/>
          <w:i/>
          <w:iCs/>
          <w:noProof/>
          <w:u w:val="single"/>
        </w:rPr>
        <w:t>1</w:t>
      </w:r>
      <w:r w:rsidR="009269A2" w:rsidRPr="00A15A8E">
        <w:rPr>
          <w:rFonts w:ascii="Arial" w:hAnsi="Arial" w:cs="Arial"/>
          <w:i/>
          <w:iCs/>
          <w:u w:val="single"/>
        </w:rPr>
        <w:fldChar w:fldCharType="end"/>
      </w:r>
      <w:r w:rsidR="009269A2" w:rsidRPr="00A15A8E">
        <w:rPr>
          <w:rFonts w:ascii="Arial" w:hAnsi="Arial" w:cs="Arial"/>
        </w:rPr>
        <w:t>.</w:t>
      </w:r>
      <w:r w:rsidR="00274791" w:rsidRPr="00A15A8E">
        <w:rPr>
          <w:rFonts w:ascii="Arial" w:hAnsi="Arial" w:cs="Arial"/>
        </w:rPr>
        <w:t xml:space="preserve"> </w:t>
      </w:r>
      <w:r w:rsidR="00B129F2" w:rsidRPr="00A15A8E">
        <w:rPr>
          <w:rFonts w:ascii="Arial" w:hAnsi="Arial" w:cs="Arial"/>
        </w:rPr>
        <w:t xml:space="preserve">Their </w:t>
      </w:r>
      <w:r w:rsidR="00403485" w:rsidRPr="00A15A8E">
        <w:rPr>
          <w:rFonts w:ascii="Arial" w:hAnsi="Arial" w:cs="Arial"/>
        </w:rPr>
        <w:t xml:space="preserve">model is based on a text extract before </w:t>
      </w:r>
      <w:r w:rsidR="004700CF" w:rsidRPr="00A15A8E">
        <w:rPr>
          <w:rFonts w:ascii="Arial" w:hAnsi="Arial" w:cs="Arial"/>
        </w:rPr>
        <w:t>u</w:t>
      </w:r>
      <w:r w:rsidR="00403485" w:rsidRPr="00A15A8E">
        <w:rPr>
          <w:rFonts w:ascii="Arial" w:hAnsi="Arial" w:cs="Arial"/>
        </w:rPr>
        <w:t xml:space="preserve">sing the model </w:t>
      </w:r>
      <w:r w:rsidR="004700CF" w:rsidRPr="00A15A8E">
        <w:rPr>
          <w:rFonts w:ascii="Arial" w:hAnsi="Arial" w:cs="Arial"/>
        </w:rPr>
        <w:t xml:space="preserve">strategy, and therefore, </w:t>
      </w:r>
      <w:r w:rsidR="002F1276" w:rsidRPr="00A15A8E">
        <w:rPr>
          <w:rFonts w:ascii="Arial" w:hAnsi="Arial" w:cs="Arial"/>
        </w:rPr>
        <w:t>is not used for image recognition</w:t>
      </w:r>
      <w:r w:rsidR="001B6A66" w:rsidRPr="00A15A8E">
        <w:rPr>
          <w:rFonts w:ascii="Arial" w:hAnsi="Arial" w:cs="Arial"/>
        </w:rPr>
        <w:t>.</w:t>
      </w:r>
    </w:p>
    <w:p w14:paraId="527E7E65" w14:textId="29352ACC" w:rsidR="00C6013B" w:rsidRPr="00A15A8E" w:rsidRDefault="00C6013B" w:rsidP="00AC17D9">
      <w:pPr>
        <w:spacing w:line="360" w:lineRule="auto"/>
        <w:rPr>
          <w:rFonts w:ascii="Arial" w:hAnsi="Arial" w:cs="Arial"/>
        </w:rPr>
      </w:pPr>
    </w:p>
    <w:p w14:paraId="35998DBA" w14:textId="03186AAD" w:rsidR="00AC179D" w:rsidRPr="00A15A8E" w:rsidRDefault="00506299" w:rsidP="00C6013B">
      <w:pPr>
        <w:pStyle w:val="Heading3"/>
        <w:spacing w:line="360" w:lineRule="auto"/>
        <w:rPr>
          <w:rFonts w:ascii="Arial" w:hAnsi="Arial" w:cs="Arial"/>
        </w:rPr>
      </w:pPr>
      <w:bookmarkStart w:id="21" w:name="_Toc156037982"/>
      <w:bookmarkStart w:id="22" w:name="_Ref163479383"/>
      <w:bookmarkStart w:id="23" w:name="_Ref163482115"/>
      <w:bookmarkStart w:id="24" w:name="_Ref163484226"/>
      <w:bookmarkStart w:id="25" w:name="_Toc164604795"/>
      <w:r w:rsidRPr="00A15A8E">
        <w:rPr>
          <w:rFonts w:ascii="Arial" w:hAnsi="Arial" w:cs="Arial"/>
        </w:rPr>
        <w:t>Paper 2 - Information Extraction from Scanned Invoices using Machine Learning, OCR</w:t>
      </w:r>
      <w:r w:rsidR="002C4FCA" w:rsidRPr="00A15A8E">
        <w:rPr>
          <w:rFonts w:ascii="Arial" w:hAnsi="Arial" w:cs="Arial"/>
        </w:rPr>
        <w:t>,</w:t>
      </w:r>
      <w:r w:rsidRPr="00A15A8E">
        <w:rPr>
          <w:rFonts w:ascii="Arial" w:hAnsi="Arial" w:cs="Arial"/>
        </w:rPr>
        <w:t xml:space="preserve"> and Spatial Feature Mapping Techniques</w:t>
      </w:r>
      <w:bookmarkEnd w:id="21"/>
      <w:bookmarkEnd w:id="22"/>
      <w:bookmarkEnd w:id="23"/>
      <w:bookmarkEnd w:id="24"/>
      <w:bookmarkEnd w:id="25"/>
    </w:p>
    <w:p w14:paraId="1DACCFA2" w14:textId="739BC4BC" w:rsidR="00AC179D" w:rsidRPr="00A15A8E" w:rsidRDefault="5D1B7E1B" w:rsidP="00AC17D9">
      <w:pPr>
        <w:spacing w:line="360" w:lineRule="auto"/>
        <w:rPr>
          <w:rFonts w:ascii="Arial" w:hAnsi="Arial" w:cs="Arial"/>
        </w:rPr>
      </w:pPr>
      <w:r w:rsidRPr="00A15A8E">
        <w:rPr>
          <w:rFonts w:ascii="Arial" w:hAnsi="Arial" w:cs="Arial"/>
        </w:rPr>
        <w:t>The second research paper “Information Extraction from Scanned Invoices using Machine Learning, OCR and Spatial Feature Mapping Techniques” is a project focusing one extracting information from scanned invoice using different technologies for different step</w:t>
      </w:r>
      <w:r w:rsidR="5046495F" w:rsidRPr="00A15A8E">
        <w:rPr>
          <w:rFonts w:ascii="Arial" w:hAnsi="Arial" w:cs="Arial"/>
        </w:rPr>
        <w:t xml:space="preserve"> </w:t>
      </w:r>
      <w:r w:rsidR="00DD70D5" w:rsidRPr="00A15A8E">
        <w:rPr>
          <w:rFonts w:ascii="Arial" w:hAnsi="Arial" w:cs="Arial"/>
        </w:rPr>
        <w:fldChar w:fldCharType="begin"/>
      </w:r>
      <w:r w:rsidR="00DD70D5" w:rsidRPr="00A15A8E">
        <w:rPr>
          <w:rFonts w:ascii="Arial" w:hAnsi="Arial" w:cs="Arial"/>
        </w:rPr>
        <w:instrText xml:space="preserve"> ADDIN ZOTERO_ITEM CSL_CITATION {"citationID":"IUFySjr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DD70D5" w:rsidRPr="00A15A8E">
        <w:rPr>
          <w:rFonts w:ascii="Arial" w:hAnsi="Arial" w:cs="Arial"/>
        </w:rPr>
        <w:fldChar w:fldCharType="separate"/>
      </w:r>
      <w:r w:rsidR="5046495F" w:rsidRPr="00A15A8E">
        <w:rPr>
          <w:rFonts w:ascii="Arial" w:hAnsi="Arial" w:cs="Arial"/>
          <w:noProof/>
        </w:rPr>
        <w:t>(Darsha, 2023)</w:t>
      </w:r>
      <w:r w:rsidR="00DD70D5" w:rsidRPr="00A15A8E">
        <w:rPr>
          <w:rFonts w:ascii="Arial" w:hAnsi="Arial" w:cs="Arial"/>
        </w:rPr>
        <w:fldChar w:fldCharType="end"/>
      </w:r>
      <w:r w:rsidR="5046495F" w:rsidRPr="00A15A8E">
        <w:rPr>
          <w:rFonts w:ascii="Arial" w:hAnsi="Arial" w:cs="Arial"/>
        </w:rPr>
        <w:t>.</w:t>
      </w:r>
      <w:r w:rsidRPr="00A15A8E">
        <w:rPr>
          <w:rFonts w:ascii="Arial" w:hAnsi="Arial" w:cs="Arial"/>
        </w:rPr>
        <w:t xml:space="preserve"> In the context of our receipt extractor project, we will focus on the receipt detection/classification and the text extraction step</w:t>
      </w:r>
      <w:r w:rsidR="3BC7EA4D" w:rsidRPr="00A15A8E">
        <w:rPr>
          <w:rFonts w:ascii="Arial" w:hAnsi="Arial" w:cs="Arial"/>
        </w:rPr>
        <w:t xml:space="preserve"> </w:t>
      </w:r>
      <w:r w:rsidR="461E300F" w:rsidRPr="00A15A8E">
        <w:rPr>
          <w:rFonts w:ascii="Arial" w:hAnsi="Arial" w:cs="Arial"/>
        </w:rPr>
        <w:t>only.</w:t>
      </w:r>
    </w:p>
    <w:p w14:paraId="29F54FE4" w14:textId="77777777" w:rsidR="00FB6739" w:rsidRPr="00A15A8E" w:rsidRDefault="00FB6739" w:rsidP="00AC17D9">
      <w:pPr>
        <w:spacing w:line="360" w:lineRule="auto"/>
        <w:rPr>
          <w:rFonts w:ascii="Arial" w:hAnsi="Arial" w:cs="Arial"/>
        </w:rPr>
      </w:pPr>
    </w:p>
    <w:p w14:paraId="713FE9A1" w14:textId="7F7CBF58" w:rsidR="00FB6739" w:rsidRPr="00A15A8E" w:rsidRDefault="00FB6739" w:rsidP="00AC17D9">
      <w:pPr>
        <w:spacing w:line="360" w:lineRule="auto"/>
        <w:rPr>
          <w:rFonts w:ascii="Arial" w:hAnsi="Arial" w:cs="Arial"/>
        </w:rPr>
      </w:pPr>
      <w:r w:rsidRPr="00A15A8E">
        <w:rPr>
          <w:rFonts w:ascii="Arial" w:hAnsi="Arial" w:cs="Arial"/>
        </w:rPr>
        <w:t xml:space="preserve">For the </w:t>
      </w:r>
      <w:r w:rsidR="00DA2804" w:rsidRPr="00A15A8E">
        <w:rPr>
          <w:rFonts w:ascii="Arial" w:hAnsi="Arial" w:cs="Arial"/>
        </w:rPr>
        <w:t xml:space="preserve">Optical Character Recognition, </w:t>
      </w:r>
      <w:r w:rsidR="00BA3014" w:rsidRPr="00A15A8E">
        <w:rPr>
          <w:rFonts w:ascii="Arial" w:hAnsi="Arial" w:cs="Arial"/>
        </w:rPr>
        <w:t>like in</w:t>
      </w:r>
      <w:r w:rsidR="00DA2804" w:rsidRPr="00A15A8E">
        <w:rPr>
          <w:rFonts w:ascii="Arial" w:hAnsi="Arial" w:cs="Arial"/>
        </w:rPr>
        <w:t xml:space="preserve"> the first paper in the section </w:t>
      </w:r>
      <w:r w:rsidR="00DA2804" w:rsidRPr="00A15A8E">
        <w:rPr>
          <w:rFonts w:ascii="Arial" w:hAnsi="Arial" w:cs="Arial"/>
          <w:i/>
          <w:iCs/>
          <w:u w:val="single"/>
        </w:rPr>
        <w:fldChar w:fldCharType="begin"/>
      </w:r>
      <w:r w:rsidR="00DA2804" w:rsidRPr="00A15A8E">
        <w:rPr>
          <w:rFonts w:ascii="Arial" w:hAnsi="Arial" w:cs="Arial"/>
          <w:i/>
          <w:iCs/>
          <w:u w:val="single"/>
        </w:rPr>
        <w:instrText xml:space="preserve"> REF _Ref162340205 \h  \* MERGEFORMAT </w:instrText>
      </w:r>
      <w:r w:rsidR="00DA2804" w:rsidRPr="00A15A8E">
        <w:rPr>
          <w:rFonts w:ascii="Arial" w:hAnsi="Arial" w:cs="Arial"/>
          <w:i/>
          <w:iCs/>
          <w:u w:val="single"/>
        </w:rPr>
      </w:r>
      <w:r w:rsidR="00DA2804" w:rsidRPr="00A15A8E">
        <w:rPr>
          <w:rFonts w:ascii="Arial" w:hAnsi="Arial" w:cs="Arial"/>
          <w:i/>
          <w:iCs/>
          <w:u w:val="single"/>
        </w:rPr>
        <w:fldChar w:fldCharType="separate"/>
      </w:r>
      <w:r w:rsidR="00DA2804" w:rsidRPr="00A15A8E">
        <w:rPr>
          <w:rFonts w:ascii="Arial" w:hAnsi="Arial" w:cs="Arial"/>
          <w:i/>
          <w:iCs/>
          <w:u w:val="single"/>
        </w:rPr>
        <w:t>Paper 1 - Utilize OCR text to extract receipt data and classify receipts with common Machine Learning algorithms.</w:t>
      </w:r>
      <w:r w:rsidR="00DA2804" w:rsidRPr="00A15A8E">
        <w:rPr>
          <w:rFonts w:ascii="Arial" w:hAnsi="Arial" w:cs="Arial"/>
          <w:i/>
          <w:iCs/>
          <w:u w:val="single"/>
        </w:rPr>
        <w:fldChar w:fldCharType="end"/>
      </w:r>
      <w:r w:rsidR="00CF16FB" w:rsidRPr="00A15A8E">
        <w:rPr>
          <w:rFonts w:ascii="Arial" w:hAnsi="Arial" w:cs="Arial"/>
        </w:rPr>
        <w:t xml:space="preserve">, similar technologies were used, such as Tesseract OCR and </w:t>
      </w:r>
      <w:r w:rsidR="008219AD" w:rsidRPr="00A15A8E">
        <w:rPr>
          <w:rFonts w:ascii="Arial" w:hAnsi="Arial" w:cs="Arial"/>
        </w:rPr>
        <w:t>Google Cloud Vision API</w:t>
      </w:r>
      <w:r w:rsidR="000B6281" w:rsidRPr="00A15A8E">
        <w:rPr>
          <w:rFonts w:ascii="Arial" w:hAnsi="Arial" w:cs="Arial"/>
        </w:rPr>
        <w:t xml:space="preserve">. Since we have already </w:t>
      </w:r>
      <w:r w:rsidR="00685E87" w:rsidRPr="00A15A8E">
        <w:rPr>
          <w:rFonts w:ascii="Arial" w:hAnsi="Arial" w:cs="Arial"/>
        </w:rPr>
        <w:t>discussed</w:t>
      </w:r>
      <w:r w:rsidR="000B6281" w:rsidRPr="00A15A8E">
        <w:rPr>
          <w:rFonts w:ascii="Arial" w:hAnsi="Arial" w:cs="Arial"/>
        </w:rPr>
        <w:t xml:space="preserve"> the </w:t>
      </w:r>
      <w:r w:rsidR="00BD4DD9" w:rsidRPr="00A15A8E">
        <w:rPr>
          <w:rFonts w:ascii="Arial" w:hAnsi="Arial" w:cs="Arial"/>
        </w:rPr>
        <w:t>advantages and disadvantages of these technologies</w:t>
      </w:r>
      <w:r w:rsidR="007E1DC3" w:rsidRPr="00A15A8E">
        <w:rPr>
          <w:rFonts w:ascii="Arial" w:hAnsi="Arial" w:cs="Arial"/>
        </w:rPr>
        <w:t xml:space="preserve">, </w:t>
      </w:r>
      <w:r w:rsidR="00685E87" w:rsidRPr="00A15A8E">
        <w:rPr>
          <w:rFonts w:ascii="Arial" w:hAnsi="Arial" w:cs="Arial"/>
        </w:rPr>
        <w:t>there</w:t>
      </w:r>
      <w:r w:rsidR="007E1DC3" w:rsidRPr="00A15A8E">
        <w:rPr>
          <w:rFonts w:ascii="Arial" w:hAnsi="Arial" w:cs="Arial"/>
        </w:rPr>
        <w:t xml:space="preserve"> is no need to </w:t>
      </w:r>
      <w:r w:rsidR="00685E87" w:rsidRPr="00A15A8E">
        <w:rPr>
          <w:rFonts w:ascii="Arial" w:hAnsi="Arial" w:cs="Arial"/>
        </w:rPr>
        <w:t>re-analyze</w:t>
      </w:r>
      <w:r w:rsidR="007E1DC3" w:rsidRPr="00A15A8E">
        <w:rPr>
          <w:rFonts w:ascii="Arial" w:hAnsi="Arial" w:cs="Arial"/>
        </w:rPr>
        <w:t xml:space="preserve"> them. There it </w:t>
      </w:r>
      <w:r w:rsidR="00685E87" w:rsidRPr="00A15A8E">
        <w:rPr>
          <w:rFonts w:ascii="Arial" w:hAnsi="Arial" w:cs="Arial"/>
        </w:rPr>
        <w:t>shows</w:t>
      </w:r>
      <w:r w:rsidR="007E1DC3" w:rsidRPr="00A15A8E">
        <w:rPr>
          <w:rFonts w:ascii="Arial" w:hAnsi="Arial" w:cs="Arial"/>
        </w:rPr>
        <w:t xml:space="preserve"> that these technologies are the </w:t>
      </w:r>
      <w:r w:rsidR="00685E87" w:rsidRPr="00A15A8E">
        <w:rPr>
          <w:rFonts w:ascii="Arial" w:hAnsi="Arial" w:cs="Arial"/>
        </w:rPr>
        <w:t>state of the art in their domain and prove their efficiency.</w:t>
      </w:r>
    </w:p>
    <w:p w14:paraId="24DD2A18" w14:textId="464A57FA" w:rsidR="00685E87" w:rsidRPr="00A15A8E" w:rsidRDefault="00685E87" w:rsidP="00AC17D9">
      <w:pPr>
        <w:spacing w:line="360" w:lineRule="auto"/>
        <w:rPr>
          <w:rFonts w:ascii="Arial" w:hAnsi="Arial" w:cs="Arial"/>
        </w:rPr>
      </w:pPr>
    </w:p>
    <w:p w14:paraId="2EF4A489" w14:textId="0F170200" w:rsidR="0077121F" w:rsidRPr="00A15A8E" w:rsidRDefault="00C84818" w:rsidP="00AC17D9">
      <w:pPr>
        <w:spacing w:line="360" w:lineRule="auto"/>
        <w:rPr>
          <w:rFonts w:ascii="Arial" w:hAnsi="Arial" w:cs="Arial"/>
        </w:rPr>
      </w:pPr>
      <w:r w:rsidRPr="00A15A8E">
        <w:rPr>
          <w:rFonts w:ascii="Arial" w:hAnsi="Arial" w:cs="Arial"/>
        </w:rPr>
        <w:t xml:space="preserve">As for the </w:t>
      </w:r>
      <w:r w:rsidR="003F4E1A" w:rsidRPr="00A15A8E">
        <w:rPr>
          <w:rFonts w:ascii="Arial" w:hAnsi="Arial" w:cs="Arial"/>
        </w:rPr>
        <w:t xml:space="preserve">text detection and classification, it </w:t>
      </w:r>
      <w:r w:rsidR="00812335" w:rsidRPr="00A15A8E">
        <w:rPr>
          <w:rFonts w:ascii="Arial" w:hAnsi="Arial" w:cs="Arial"/>
        </w:rPr>
        <w:t>uses</w:t>
      </w:r>
      <w:r w:rsidR="003F4E1A" w:rsidRPr="00A15A8E">
        <w:rPr>
          <w:rFonts w:ascii="Arial" w:hAnsi="Arial" w:cs="Arial"/>
        </w:rPr>
        <w:t xml:space="preserve"> </w:t>
      </w:r>
      <w:r w:rsidR="009F053A" w:rsidRPr="00A15A8E">
        <w:rPr>
          <w:rFonts w:ascii="Arial" w:hAnsi="Arial" w:cs="Arial"/>
        </w:rPr>
        <w:t>the YOLO (You Only Look Once) model,</w:t>
      </w:r>
      <w:r w:rsidR="007B2571" w:rsidRPr="00A15A8E">
        <w:rPr>
          <w:rFonts w:ascii="Arial" w:hAnsi="Arial" w:cs="Arial"/>
        </w:rPr>
        <w:t xml:space="preserve"> which is a </w:t>
      </w:r>
      <w:r w:rsidR="00A66472" w:rsidRPr="00A15A8E">
        <w:rPr>
          <w:rFonts w:ascii="Arial" w:hAnsi="Arial" w:cs="Arial"/>
        </w:rPr>
        <w:t xml:space="preserve">state-of-the-art object detection application provided by Ultralitics </w:t>
      </w:r>
      <w:r w:rsidR="0042659E" w:rsidRPr="00A15A8E">
        <w:rPr>
          <w:rFonts w:ascii="Arial" w:hAnsi="Arial" w:cs="Arial"/>
        </w:rPr>
        <w:t xml:space="preserve">in python, </w:t>
      </w:r>
      <w:r w:rsidR="61A49B7A" w:rsidRPr="00A15A8E">
        <w:rPr>
          <w:rFonts w:ascii="Arial" w:hAnsi="Arial" w:cs="Arial"/>
        </w:rPr>
        <w:t xml:space="preserve">that is shown in </w:t>
      </w:r>
      <w:r w:rsidRPr="00A15A8E">
        <w:rPr>
          <w:rFonts w:ascii="Arial" w:hAnsi="Arial" w:cs="Arial"/>
          <w:i/>
          <w:iCs/>
          <w:u w:val="single"/>
        </w:rPr>
        <w:fldChar w:fldCharType="begin"/>
      </w:r>
      <w:r w:rsidRPr="00A15A8E">
        <w:rPr>
          <w:rFonts w:ascii="Arial" w:hAnsi="Arial" w:cs="Arial"/>
          <w:i/>
          <w:iCs/>
          <w:u w:val="single"/>
        </w:rPr>
        <w:instrText xml:space="preserve"> REF _Ref162341219 \h  \* MERGEFORMAT </w:instrText>
      </w:r>
      <w:r w:rsidRPr="00A15A8E">
        <w:rPr>
          <w:rFonts w:ascii="Arial" w:hAnsi="Arial" w:cs="Arial"/>
          <w:i/>
          <w:iCs/>
          <w:u w:val="single"/>
        </w:rPr>
      </w:r>
      <w:r w:rsidRPr="00A15A8E">
        <w:rPr>
          <w:rFonts w:ascii="Arial" w:hAnsi="Arial" w:cs="Arial"/>
          <w:i/>
          <w:iCs/>
          <w:u w:val="single"/>
        </w:rPr>
        <w:fldChar w:fldCharType="separate"/>
      </w:r>
      <w:r w:rsidR="61A49B7A" w:rsidRPr="00A15A8E">
        <w:rPr>
          <w:rFonts w:ascii="Arial" w:hAnsi="Arial" w:cs="Arial"/>
          <w:i/>
          <w:iCs/>
          <w:u w:val="single"/>
        </w:rPr>
        <w:t xml:space="preserve">Table </w:t>
      </w:r>
      <w:r w:rsidR="61A49B7A" w:rsidRPr="00A15A8E">
        <w:rPr>
          <w:rFonts w:ascii="Arial" w:hAnsi="Arial" w:cs="Arial"/>
          <w:i/>
          <w:iCs/>
          <w:noProof/>
          <w:u w:val="single"/>
        </w:rPr>
        <w:t>2</w:t>
      </w:r>
      <w:r w:rsidRPr="00A15A8E">
        <w:rPr>
          <w:rFonts w:ascii="Arial" w:hAnsi="Arial" w:cs="Arial"/>
          <w:i/>
          <w:iCs/>
          <w:u w:val="single"/>
        </w:rPr>
        <w:fldChar w:fldCharType="end"/>
      </w:r>
      <w:r w:rsidR="0042659E" w:rsidRPr="00A15A8E">
        <w:rPr>
          <w:rFonts w:ascii="Arial" w:hAnsi="Arial" w:cs="Arial"/>
        </w:rPr>
        <w:t>.</w:t>
      </w:r>
      <w:r w:rsidR="00812335" w:rsidRPr="00A15A8E">
        <w:rPr>
          <w:rFonts w:ascii="Arial" w:hAnsi="Arial" w:cs="Arial"/>
        </w:rPr>
        <w:t xml:space="preserve"> T</w:t>
      </w:r>
      <w:r w:rsidR="00077EA1" w:rsidRPr="00A15A8E">
        <w:rPr>
          <w:rFonts w:ascii="Arial" w:hAnsi="Arial" w:cs="Arial"/>
        </w:rPr>
        <w:t xml:space="preserve">he YOLO </w:t>
      </w:r>
      <w:r w:rsidR="0061033F" w:rsidRPr="00A15A8E">
        <w:rPr>
          <w:rFonts w:ascii="Arial" w:hAnsi="Arial" w:cs="Arial"/>
        </w:rPr>
        <w:t xml:space="preserve">model is well </w:t>
      </w:r>
      <w:r w:rsidR="0077121F" w:rsidRPr="00A15A8E">
        <w:rPr>
          <w:rFonts w:ascii="Arial" w:hAnsi="Arial" w:cs="Arial"/>
        </w:rPr>
        <w:t>known</w:t>
      </w:r>
      <w:r w:rsidR="005F322D" w:rsidRPr="00A15A8E">
        <w:rPr>
          <w:rFonts w:ascii="Arial" w:hAnsi="Arial" w:cs="Arial"/>
        </w:rPr>
        <w:t xml:space="preserve"> for its rapid</w:t>
      </w:r>
      <w:r w:rsidR="0077121F" w:rsidRPr="00A15A8E">
        <w:rPr>
          <w:rFonts w:ascii="Arial" w:hAnsi="Arial" w:cs="Arial"/>
        </w:rPr>
        <w:t xml:space="preserve"> speed in prediction, w</w:t>
      </w:r>
      <w:r w:rsidR="008F56D1" w:rsidRPr="00A15A8E">
        <w:rPr>
          <w:rFonts w:ascii="Arial" w:hAnsi="Arial" w:cs="Arial"/>
        </w:rPr>
        <w:t xml:space="preserve">hile having a low background </w:t>
      </w:r>
      <w:r w:rsidR="00B05F19" w:rsidRPr="00A15A8E">
        <w:rPr>
          <w:rFonts w:ascii="Arial" w:hAnsi="Arial" w:cs="Arial"/>
        </w:rPr>
        <w:t>mistake,</w:t>
      </w:r>
      <w:r w:rsidR="008F56D1" w:rsidRPr="00A15A8E">
        <w:rPr>
          <w:rFonts w:ascii="Arial" w:hAnsi="Arial" w:cs="Arial"/>
        </w:rPr>
        <w:t xml:space="preserve"> which is </w:t>
      </w:r>
      <w:r w:rsidR="00B05F19" w:rsidRPr="00A15A8E">
        <w:rPr>
          <w:rFonts w:ascii="Arial" w:hAnsi="Arial" w:cs="Arial"/>
        </w:rPr>
        <w:t>an</w:t>
      </w:r>
      <w:r w:rsidR="008F56D1" w:rsidRPr="00A15A8E">
        <w:rPr>
          <w:rFonts w:ascii="Arial" w:hAnsi="Arial" w:cs="Arial"/>
        </w:rPr>
        <w:t xml:space="preserve"> important </w:t>
      </w:r>
      <w:r w:rsidR="00B05F19" w:rsidRPr="00A15A8E">
        <w:rPr>
          <w:rFonts w:ascii="Arial" w:hAnsi="Arial" w:cs="Arial"/>
        </w:rPr>
        <w:t>c</w:t>
      </w:r>
      <w:r w:rsidR="00E646D7" w:rsidRPr="00A15A8E">
        <w:rPr>
          <w:rFonts w:ascii="Arial" w:hAnsi="Arial" w:cs="Arial"/>
        </w:rPr>
        <w:t>h</w:t>
      </w:r>
      <w:r w:rsidR="00B05F19" w:rsidRPr="00A15A8E">
        <w:rPr>
          <w:rFonts w:ascii="Arial" w:hAnsi="Arial" w:cs="Arial"/>
        </w:rPr>
        <w:t>aracteristi</w:t>
      </w:r>
      <w:r w:rsidR="000A661B" w:rsidRPr="00A15A8E">
        <w:rPr>
          <w:rFonts w:ascii="Arial" w:hAnsi="Arial" w:cs="Arial"/>
        </w:rPr>
        <w:t>c</w:t>
      </w:r>
      <w:r w:rsidR="00B05F19" w:rsidRPr="00A15A8E">
        <w:rPr>
          <w:rFonts w:ascii="Arial" w:hAnsi="Arial" w:cs="Arial"/>
        </w:rPr>
        <w:t xml:space="preserve"> </w:t>
      </w:r>
      <w:r w:rsidR="00E646D7" w:rsidRPr="00A15A8E">
        <w:rPr>
          <w:rFonts w:ascii="Arial" w:hAnsi="Arial" w:cs="Arial"/>
        </w:rPr>
        <w:t>for a receipt extraction application wherein the picture would be taken quickly from a mobile phone.</w:t>
      </w:r>
      <w:r w:rsidR="00AA2F52" w:rsidRPr="00A15A8E">
        <w:rPr>
          <w:rFonts w:ascii="Arial" w:hAnsi="Arial" w:cs="Arial"/>
        </w:rPr>
        <w:t xml:space="preserve"> However, it also </w:t>
      </w:r>
      <w:r w:rsidR="00EC4E07" w:rsidRPr="00A15A8E">
        <w:rPr>
          <w:rFonts w:ascii="Arial" w:hAnsi="Arial" w:cs="Arial"/>
        </w:rPr>
        <w:t>has</w:t>
      </w:r>
      <w:r w:rsidR="00AA2F52" w:rsidRPr="00A15A8E">
        <w:rPr>
          <w:rFonts w:ascii="Arial" w:hAnsi="Arial" w:cs="Arial"/>
        </w:rPr>
        <w:t xml:space="preserve"> its own limitations such as the trade-o</w:t>
      </w:r>
      <w:r w:rsidR="007A2405" w:rsidRPr="00A15A8E">
        <w:rPr>
          <w:rFonts w:ascii="Arial" w:hAnsi="Arial" w:cs="Arial"/>
        </w:rPr>
        <w:t xml:space="preserve">ff between speed and accuracy, which could cause problems in case of </w:t>
      </w:r>
      <w:r w:rsidR="00D309C4" w:rsidRPr="00A15A8E">
        <w:rPr>
          <w:rFonts w:ascii="Arial" w:hAnsi="Arial" w:cs="Arial"/>
        </w:rPr>
        <w:t>too low accuracy. Also, the processing could be</w:t>
      </w:r>
      <w:r w:rsidR="00CC1E6E" w:rsidRPr="00A15A8E">
        <w:rPr>
          <w:rFonts w:ascii="Arial" w:hAnsi="Arial" w:cs="Arial"/>
        </w:rPr>
        <w:t xml:space="preserve"> resource-intensive for training and prediction.</w:t>
      </w:r>
    </w:p>
    <w:p w14:paraId="41043CA8" w14:textId="77777777" w:rsidR="0077121F" w:rsidRPr="00A15A8E" w:rsidRDefault="0077121F" w:rsidP="00AC17D9">
      <w:pPr>
        <w:spacing w:line="360" w:lineRule="auto"/>
        <w:rPr>
          <w:rFonts w:ascii="Arial" w:hAnsi="Arial" w:cs="Arial"/>
        </w:rPr>
      </w:pPr>
    </w:p>
    <w:p w14:paraId="39241AC9" w14:textId="77777777" w:rsidR="00506299" w:rsidRPr="00A15A8E" w:rsidRDefault="00506299" w:rsidP="00AC17D9">
      <w:pPr>
        <w:spacing w:line="360" w:lineRule="auto"/>
        <w:rPr>
          <w:rFonts w:ascii="Arial" w:hAnsi="Arial" w:cs="Arial"/>
        </w:rPr>
      </w:pPr>
    </w:p>
    <w:p w14:paraId="328340A0" w14:textId="77777777" w:rsidR="000970CF" w:rsidRPr="00A15A8E" w:rsidRDefault="000970CF" w:rsidP="00AC17D9">
      <w:pPr>
        <w:keepNext/>
        <w:spacing w:line="360" w:lineRule="auto"/>
        <w:rPr>
          <w:rFonts w:ascii="Arial" w:hAnsi="Arial" w:cs="Arial"/>
        </w:rPr>
      </w:pPr>
    </w:p>
    <w:tbl>
      <w:tblPr>
        <w:tblStyle w:val="TableGrid"/>
        <w:tblW w:w="0" w:type="auto"/>
        <w:tblLook w:val="04A0" w:firstRow="1" w:lastRow="0" w:firstColumn="1" w:lastColumn="0" w:noHBand="0" w:noVBand="1"/>
      </w:tblPr>
      <w:tblGrid>
        <w:gridCol w:w="1604"/>
        <w:gridCol w:w="2139"/>
        <w:gridCol w:w="2385"/>
        <w:gridCol w:w="2888"/>
      </w:tblGrid>
      <w:tr w:rsidR="000970CF" w:rsidRPr="00A15A8E" w14:paraId="4F898139" w14:textId="77777777" w:rsidTr="008429F6">
        <w:tc>
          <w:tcPr>
            <w:tcW w:w="1524" w:type="dxa"/>
          </w:tcPr>
          <w:p w14:paraId="7052FC95" w14:textId="77777777" w:rsidR="000970CF" w:rsidRPr="00A15A8E" w:rsidRDefault="000970CF" w:rsidP="00AC17D9">
            <w:pPr>
              <w:spacing w:line="360" w:lineRule="auto"/>
              <w:rPr>
                <w:rFonts w:ascii="Arial" w:hAnsi="Arial" w:cs="Arial"/>
              </w:rPr>
            </w:pPr>
          </w:p>
        </w:tc>
        <w:tc>
          <w:tcPr>
            <w:tcW w:w="2157" w:type="dxa"/>
          </w:tcPr>
          <w:p w14:paraId="3AB0E4C1"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Technologies</w:t>
            </w:r>
          </w:p>
        </w:tc>
        <w:tc>
          <w:tcPr>
            <w:tcW w:w="2410" w:type="dxa"/>
          </w:tcPr>
          <w:p w14:paraId="2F4486EC"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Pros</w:t>
            </w:r>
          </w:p>
        </w:tc>
        <w:tc>
          <w:tcPr>
            <w:tcW w:w="2925" w:type="dxa"/>
          </w:tcPr>
          <w:p w14:paraId="72F8D829"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Cons</w:t>
            </w:r>
          </w:p>
        </w:tc>
      </w:tr>
      <w:tr w:rsidR="000970CF" w:rsidRPr="00A15A8E" w14:paraId="5C19730A" w14:textId="77777777" w:rsidTr="008429F6">
        <w:tc>
          <w:tcPr>
            <w:tcW w:w="1524" w:type="dxa"/>
            <w:vAlign w:val="center"/>
          </w:tcPr>
          <w:p w14:paraId="692F49F0"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Object detection model</w:t>
            </w:r>
          </w:p>
        </w:tc>
        <w:tc>
          <w:tcPr>
            <w:tcW w:w="2157" w:type="dxa"/>
          </w:tcPr>
          <w:p w14:paraId="3DEAB895" w14:textId="77777777" w:rsidR="008429F6" w:rsidRPr="00A15A8E" w:rsidRDefault="008429F6" w:rsidP="00AC17D9">
            <w:pPr>
              <w:spacing w:line="360" w:lineRule="auto"/>
              <w:jc w:val="center"/>
              <w:rPr>
                <w:rFonts w:ascii="Arial" w:hAnsi="Arial" w:cs="Arial"/>
              </w:rPr>
            </w:pPr>
          </w:p>
          <w:p w14:paraId="5DA499F5" w14:textId="77777777" w:rsidR="008429F6" w:rsidRPr="00A15A8E" w:rsidRDefault="008429F6" w:rsidP="00AC17D9">
            <w:pPr>
              <w:spacing w:line="360" w:lineRule="auto"/>
              <w:jc w:val="center"/>
              <w:rPr>
                <w:rFonts w:ascii="Arial" w:hAnsi="Arial" w:cs="Arial"/>
              </w:rPr>
            </w:pPr>
          </w:p>
          <w:p w14:paraId="096F24C4" w14:textId="77777777" w:rsidR="008429F6" w:rsidRPr="00A15A8E" w:rsidRDefault="008429F6" w:rsidP="00AC17D9">
            <w:pPr>
              <w:spacing w:line="360" w:lineRule="auto"/>
              <w:jc w:val="center"/>
              <w:rPr>
                <w:rFonts w:ascii="Arial" w:hAnsi="Arial" w:cs="Arial"/>
              </w:rPr>
            </w:pPr>
          </w:p>
          <w:p w14:paraId="09ECF325" w14:textId="77777777" w:rsidR="008429F6" w:rsidRPr="00A15A8E" w:rsidRDefault="008429F6" w:rsidP="00AC17D9">
            <w:pPr>
              <w:spacing w:line="360" w:lineRule="auto"/>
              <w:jc w:val="center"/>
              <w:rPr>
                <w:rFonts w:ascii="Arial" w:hAnsi="Arial" w:cs="Arial"/>
              </w:rPr>
            </w:pPr>
          </w:p>
          <w:p w14:paraId="2EA14C98" w14:textId="77777777" w:rsidR="008429F6" w:rsidRPr="00A15A8E" w:rsidRDefault="008429F6" w:rsidP="00AC17D9">
            <w:pPr>
              <w:spacing w:line="360" w:lineRule="auto"/>
              <w:jc w:val="center"/>
              <w:rPr>
                <w:rFonts w:ascii="Arial" w:hAnsi="Arial" w:cs="Arial"/>
              </w:rPr>
            </w:pPr>
          </w:p>
          <w:p w14:paraId="56345B0C" w14:textId="62388DB5" w:rsidR="000970CF" w:rsidRPr="00A15A8E" w:rsidRDefault="000970CF" w:rsidP="00AC17D9">
            <w:pPr>
              <w:spacing w:line="360" w:lineRule="auto"/>
              <w:jc w:val="center"/>
              <w:rPr>
                <w:rFonts w:ascii="Arial" w:hAnsi="Arial" w:cs="Arial"/>
              </w:rPr>
            </w:pPr>
            <w:r w:rsidRPr="00A15A8E">
              <w:rPr>
                <w:rFonts w:ascii="Arial" w:hAnsi="Arial" w:cs="Arial"/>
              </w:rPr>
              <w:t>YOLO version 5</w:t>
            </w:r>
          </w:p>
        </w:tc>
        <w:tc>
          <w:tcPr>
            <w:tcW w:w="2410" w:type="dxa"/>
          </w:tcPr>
          <w:p w14:paraId="3195B38D"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Good accuracy in detecting and classifying multiple objects.</w:t>
            </w:r>
          </w:p>
          <w:p w14:paraId="2920090B" w14:textId="77777777" w:rsidR="00A54D3B" w:rsidRPr="00A15A8E" w:rsidRDefault="00A54D3B" w:rsidP="00AC17D9">
            <w:pPr>
              <w:spacing w:line="360" w:lineRule="auto"/>
              <w:rPr>
                <w:rFonts w:ascii="Arial" w:hAnsi="Arial" w:cs="Arial"/>
              </w:rPr>
            </w:pPr>
          </w:p>
          <w:p w14:paraId="5715FA0B"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Fast inference time and global speed.</w:t>
            </w:r>
          </w:p>
          <w:p w14:paraId="01265F54"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Reduction of background error by processing all picture</w:t>
            </w:r>
          </w:p>
        </w:tc>
        <w:tc>
          <w:tcPr>
            <w:tcW w:w="2925" w:type="dxa"/>
          </w:tcPr>
          <w:p w14:paraId="3823B923"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Require extensive computation power for many classes.</w:t>
            </w:r>
          </w:p>
          <w:p w14:paraId="4D824038"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Potential trade-off between speed and accuracy.</w:t>
            </w:r>
          </w:p>
          <w:p w14:paraId="3B9EB3DE" w14:textId="77777777" w:rsidR="00A54D3B" w:rsidRPr="00A15A8E" w:rsidRDefault="00A54D3B" w:rsidP="00AC17D9">
            <w:pPr>
              <w:spacing w:line="360" w:lineRule="auto"/>
              <w:rPr>
                <w:rFonts w:ascii="Arial" w:hAnsi="Arial" w:cs="Arial"/>
              </w:rPr>
            </w:pPr>
          </w:p>
          <w:p w14:paraId="18E674BF"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Less densely pack data may reduce accuracy.</w:t>
            </w:r>
          </w:p>
        </w:tc>
      </w:tr>
      <w:tr w:rsidR="003365A9" w:rsidRPr="00A15A8E" w14:paraId="4F12D73E" w14:textId="77777777" w:rsidTr="008429F6">
        <w:tc>
          <w:tcPr>
            <w:tcW w:w="1524" w:type="dxa"/>
            <w:vMerge w:val="restart"/>
            <w:vAlign w:val="center"/>
          </w:tcPr>
          <w:p w14:paraId="575F348D" w14:textId="77777777" w:rsidR="003365A9" w:rsidRPr="00A15A8E" w:rsidRDefault="003365A9" w:rsidP="00AC17D9">
            <w:pPr>
              <w:spacing w:line="360" w:lineRule="auto"/>
              <w:jc w:val="center"/>
              <w:rPr>
                <w:rFonts w:ascii="Arial" w:hAnsi="Arial" w:cs="Arial"/>
                <w:b/>
                <w:bCs/>
              </w:rPr>
            </w:pPr>
            <w:r w:rsidRPr="00A15A8E">
              <w:rPr>
                <w:rFonts w:ascii="Arial" w:hAnsi="Arial" w:cs="Arial"/>
                <w:b/>
                <w:bCs/>
              </w:rPr>
              <w:t>Optical Character Recognition (OCR)</w:t>
            </w:r>
          </w:p>
        </w:tc>
        <w:tc>
          <w:tcPr>
            <w:tcW w:w="2157" w:type="dxa"/>
          </w:tcPr>
          <w:p w14:paraId="7A6FF0F7" w14:textId="05FDA821" w:rsidR="003365A9" w:rsidRPr="00A15A8E" w:rsidRDefault="003365A9" w:rsidP="00AC17D9">
            <w:pPr>
              <w:spacing w:line="360" w:lineRule="auto"/>
              <w:jc w:val="center"/>
              <w:rPr>
                <w:rFonts w:ascii="Arial" w:hAnsi="Arial" w:cs="Arial"/>
              </w:rPr>
            </w:pPr>
            <w:r w:rsidRPr="00A15A8E">
              <w:rPr>
                <w:rFonts w:ascii="Arial" w:hAnsi="Arial" w:cs="Arial"/>
              </w:rPr>
              <w:t>Tesseract OCR</w:t>
            </w:r>
          </w:p>
        </w:tc>
        <w:tc>
          <w:tcPr>
            <w:tcW w:w="5335" w:type="dxa"/>
            <w:gridSpan w:val="2"/>
          </w:tcPr>
          <w:p w14:paraId="40065C61" w14:textId="1752FEFA" w:rsidR="003365A9" w:rsidRPr="00A15A8E" w:rsidRDefault="003365A9" w:rsidP="00AC17D9">
            <w:pPr>
              <w:spacing w:line="360" w:lineRule="auto"/>
              <w:jc w:val="center"/>
              <w:rPr>
                <w:rFonts w:ascii="Arial" w:hAnsi="Arial" w:cs="Arial"/>
              </w:rPr>
            </w:pPr>
            <w:r w:rsidRPr="00A15A8E">
              <w:rPr>
                <w:rFonts w:ascii="Arial" w:hAnsi="Arial" w:cs="Arial"/>
              </w:rPr>
              <w:t xml:space="preserve">See </w:t>
            </w:r>
            <w:r w:rsidRPr="00A15A8E">
              <w:rPr>
                <w:rFonts w:ascii="Arial" w:hAnsi="Arial" w:cs="Arial"/>
                <w:i/>
                <w:iCs/>
                <w:u w:val="single"/>
              </w:rPr>
              <w:fldChar w:fldCharType="begin"/>
            </w:r>
            <w:r w:rsidRPr="00A15A8E">
              <w:rPr>
                <w:rFonts w:ascii="Arial" w:hAnsi="Arial" w:cs="Arial"/>
                <w:i/>
                <w:iCs/>
                <w:u w:val="single"/>
              </w:rPr>
              <w:instrText xml:space="preserve"> REF _Ref162425346 \h  \* MERGEFORMAT </w:instrText>
            </w:r>
            <w:r w:rsidRPr="00A15A8E">
              <w:rPr>
                <w:rFonts w:ascii="Arial" w:hAnsi="Arial" w:cs="Arial"/>
                <w:i/>
                <w:iCs/>
                <w:u w:val="single"/>
              </w:rPr>
            </w:r>
            <w:r w:rsidRPr="00A15A8E">
              <w:rPr>
                <w:rFonts w:ascii="Arial" w:hAnsi="Arial" w:cs="Arial"/>
                <w:i/>
                <w:iCs/>
                <w:u w:val="single"/>
              </w:rPr>
              <w:fldChar w:fldCharType="separate"/>
            </w:r>
            <w:r w:rsidRPr="00A15A8E">
              <w:rPr>
                <w:rFonts w:ascii="Arial" w:hAnsi="Arial" w:cs="Arial"/>
                <w:i/>
                <w:iCs/>
                <w:u w:val="single"/>
              </w:rPr>
              <w:t xml:space="preserve">Table </w:t>
            </w:r>
            <w:r w:rsidRPr="00A15A8E">
              <w:rPr>
                <w:rFonts w:ascii="Arial" w:hAnsi="Arial" w:cs="Arial"/>
                <w:i/>
                <w:iCs/>
                <w:noProof/>
                <w:u w:val="single"/>
              </w:rPr>
              <w:t>1</w:t>
            </w:r>
            <w:r w:rsidRPr="00A15A8E">
              <w:rPr>
                <w:rFonts w:ascii="Arial" w:hAnsi="Arial" w:cs="Arial"/>
                <w:i/>
                <w:iCs/>
                <w:u w:val="single"/>
              </w:rPr>
              <w:fldChar w:fldCharType="end"/>
            </w:r>
          </w:p>
        </w:tc>
      </w:tr>
      <w:tr w:rsidR="003365A9" w:rsidRPr="00A15A8E" w14:paraId="483EB767" w14:textId="77777777" w:rsidTr="008429F6">
        <w:tc>
          <w:tcPr>
            <w:tcW w:w="1524" w:type="dxa"/>
            <w:vMerge/>
            <w:vAlign w:val="center"/>
          </w:tcPr>
          <w:p w14:paraId="11FB3C46" w14:textId="77777777" w:rsidR="003365A9" w:rsidRPr="00A15A8E" w:rsidRDefault="003365A9" w:rsidP="00AC17D9">
            <w:pPr>
              <w:spacing w:line="360" w:lineRule="auto"/>
              <w:jc w:val="center"/>
              <w:rPr>
                <w:rFonts w:ascii="Arial" w:hAnsi="Arial" w:cs="Arial"/>
                <w:b/>
                <w:bCs/>
              </w:rPr>
            </w:pPr>
          </w:p>
        </w:tc>
        <w:tc>
          <w:tcPr>
            <w:tcW w:w="2157" w:type="dxa"/>
          </w:tcPr>
          <w:p w14:paraId="6E43FB54" w14:textId="54867C02" w:rsidR="003365A9" w:rsidRPr="00A15A8E" w:rsidRDefault="003365A9" w:rsidP="00AC17D9">
            <w:pPr>
              <w:spacing w:line="360" w:lineRule="auto"/>
              <w:jc w:val="center"/>
              <w:rPr>
                <w:rFonts w:ascii="Arial" w:hAnsi="Arial" w:cs="Arial"/>
              </w:rPr>
            </w:pPr>
            <w:r w:rsidRPr="00A15A8E">
              <w:rPr>
                <w:rFonts w:ascii="Arial" w:hAnsi="Arial" w:cs="Arial"/>
              </w:rPr>
              <w:t>Google Cloud Vision API</w:t>
            </w:r>
          </w:p>
        </w:tc>
        <w:tc>
          <w:tcPr>
            <w:tcW w:w="5335" w:type="dxa"/>
            <w:gridSpan w:val="2"/>
          </w:tcPr>
          <w:p w14:paraId="410DC4AB" w14:textId="285AD903" w:rsidR="003365A9" w:rsidRPr="00A15A8E" w:rsidRDefault="003365A9" w:rsidP="00AC17D9">
            <w:pPr>
              <w:spacing w:line="360" w:lineRule="auto"/>
              <w:jc w:val="center"/>
              <w:rPr>
                <w:rFonts w:ascii="Arial" w:hAnsi="Arial" w:cs="Arial"/>
              </w:rPr>
            </w:pPr>
            <w:r w:rsidRPr="00A15A8E">
              <w:rPr>
                <w:rFonts w:ascii="Arial" w:hAnsi="Arial" w:cs="Arial"/>
              </w:rPr>
              <w:t xml:space="preserve">See </w:t>
            </w:r>
            <w:r w:rsidRPr="00A15A8E">
              <w:rPr>
                <w:rFonts w:ascii="Arial" w:hAnsi="Arial" w:cs="Arial"/>
                <w:i/>
                <w:iCs/>
                <w:u w:val="single"/>
              </w:rPr>
              <w:fldChar w:fldCharType="begin"/>
            </w:r>
            <w:r w:rsidRPr="00A15A8E">
              <w:rPr>
                <w:rFonts w:ascii="Arial" w:hAnsi="Arial" w:cs="Arial"/>
                <w:i/>
                <w:iCs/>
                <w:u w:val="single"/>
              </w:rPr>
              <w:instrText xml:space="preserve"> REF _Ref162291556 \h  \* MERGEFORMAT </w:instrText>
            </w:r>
            <w:r w:rsidRPr="00A15A8E">
              <w:rPr>
                <w:rFonts w:ascii="Arial" w:hAnsi="Arial" w:cs="Arial"/>
                <w:i/>
                <w:iCs/>
                <w:u w:val="single"/>
              </w:rPr>
            </w:r>
            <w:r w:rsidRPr="00A15A8E">
              <w:rPr>
                <w:rFonts w:ascii="Arial" w:hAnsi="Arial" w:cs="Arial"/>
                <w:i/>
                <w:iCs/>
                <w:u w:val="single"/>
              </w:rPr>
              <w:fldChar w:fldCharType="separate"/>
            </w:r>
            <w:r w:rsidRPr="00A15A8E">
              <w:rPr>
                <w:rFonts w:ascii="Arial" w:hAnsi="Arial" w:cs="Arial"/>
                <w:i/>
                <w:iCs/>
                <w:u w:val="single"/>
              </w:rPr>
              <w:t xml:space="preserve">Table </w:t>
            </w:r>
            <w:r w:rsidRPr="00A15A8E">
              <w:rPr>
                <w:rFonts w:ascii="Arial" w:hAnsi="Arial" w:cs="Arial"/>
                <w:i/>
                <w:iCs/>
                <w:noProof/>
                <w:u w:val="single"/>
              </w:rPr>
              <w:t>1</w:t>
            </w:r>
            <w:r w:rsidRPr="00A15A8E">
              <w:rPr>
                <w:rFonts w:ascii="Arial" w:hAnsi="Arial" w:cs="Arial"/>
                <w:i/>
                <w:iCs/>
                <w:u w:val="single"/>
              </w:rPr>
              <w:fldChar w:fldCharType="end"/>
            </w:r>
          </w:p>
        </w:tc>
      </w:tr>
      <w:tr w:rsidR="00F14C59" w:rsidRPr="00A15A8E" w14:paraId="14457349" w14:textId="77777777" w:rsidTr="008429F6">
        <w:tc>
          <w:tcPr>
            <w:tcW w:w="1524" w:type="dxa"/>
            <w:vMerge/>
            <w:vAlign w:val="center"/>
          </w:tcPr>
          <w:p w14:paraId="221024D3" w14:textId="77777777" w:rsidR="00F14C59" w:rsidRPr="00A15A8E" w:rsidRDefault="00F14C59" w:rsidP="00AC17D9">
            <w:pPr>
              <w:spacing w:line="360" w:lineRule="auto"/>
              <w:jc w:val="center"/>
              <w:rPr>
                <w:rFonts w:ascii="Arial" w:hAnsi="Arial" w:cs="Arial"/>
                <w:b/>
                <w:bCs/>
              </w:rPr>
            </w:pPr>
          </w:p>
        </w:tc>
        <w:tc>
          <w:tcPr>
            <w:tcW w:w="2157" w:type="dxa"/>
          </w:tcPr>
          <w:p w14:paraId="25990648" w14:textId="77777777" w:rsidR="008429F6" w:rsidRPr="00A15A8E" w:rsidRDefault="008429F6" w:rsidP="00AC17D9">
            <w:pPr>
              <w:spacing w:line="360" w:lineRule="auto"/>
              <w:jc w:val="center"/>
              <w:rPr>
                <w:rFonts w:ascii="Arial" w:hAnsi="Arial" w:cs="Arial"/>
              </w:rPr>
            </w:pPr>
          </w:p>
          <w:p w14:paraId="684DB1D5" w14:textId="77777777" w:rsidR="008429F6" w:rsidRPr="00A15A8E" w:rsidRDefault="008429F6" w:rsidP="00AC17D9">
            <w:pPr>
              <w:spacing w:line="360" w:lineRule="auto"/>
              <w:jc w:val="center"/>
              <w:rPr>
                <w:rFonts w:ascii="Arial" w:hAnsi="Arial" w:cs="Arial"/>
              </w:rPr>
            </w:pPr>
          </w:p>
          <w:p w14:paraId="6061849F" w14:textId="7A92AEED" w:rsidR="00F14C59" w:rsidRPr="00A15A8E" w:rsidRDefault="00F14C59" w:rsidP="00AC17D9">
            <w:pPr>
              <w:spacing w:line="360" w:lineRule="auto"/>
              <w:jc w:val="center"/>
              <w:rPr>
                <w:rFonts w:ascii="Arial" w:hAnsi="Arial" w:cs="Arial"/>
              </w:rPr>
            </w:pPr>
            <w:r w:rsidRPr="00A15A8E">
              <w:rPr>
                <w:rFonts w:ascii="Arial" w:hAnsi="Arial" w:cs="Arial"/>
              </w:rPr>
              <w:t>Convolutional Neural Networks (CNNs)</w:t>
            </w:r>
          </w:p>
        </w:tc>
        <w:tc>
          <w:tcPr>
            <w:tcW w:w="2410" w:type="dxa"/>
          </w:tcPr>
          <w:p w14:paraId="67F4E58D" w14:textId="6335F408" w:rsidR="00F14C59" w:rsidRPr="00A15A8E" w:rsidRDefault="00E541EB" w:rsidP="00AC17D9">
            <w:pPr>
              <w:pStyle w:val="ListParagraph"/>
              <w:numPr>
                <w:ilvl w:val="0"/>
                <w:numId w:val="3"/>
              </w:numPr>
              <w:spacing w:line="360" w:lineRule="auto"/>
              <w:rPr>
                <w:rFonts w:ascii="Arial" w:hAnsi="Arial" w:cs="Arial"/>
              </w:rPr>
            </w:pPr>
            <w:r w:rsidRPr="00A15A8E">
              <w:rPr>
                <w:rFonts w:ascii="Arial" w:hAnsi="Arial" w:cs="Arial"/>
              </w:rPr>
              <w:t xml:space="preserve">Good </w:t>
            </w:r>
            <w:r w:rsidR="009528C8" w:rsidRPr="00A15A8E">
              <w:rPr>
                <w:rFonts w:ascii="Arial" w:hAnsi="Arial" w:cs="Arial"/>
              </w:rPr>
              <w:t xml:space="preserve">at extracting </w:t>
            </w:r>
            <w:r w:rsidR="61A49B7A" w:rsidRPr="00A15A8E">
              <w:rPr>
                <w:rFonts w:ascii="Arial" w:hAnsi="Arial" w:cs="Arial"/>
              </w:rPr>
              <w:t>hierarchical</w:t>
            </w:r>
            <w:r w:rsidR="009528C8" w:rsidRPr="00A15A8E">
              <w:rPr>
                <w:rFonts w:ascii="Arial" w:hAnsi="Arial" w:cs="Arial"/>
              </w:rPr>
              <w:t xml:space="preserve"> feature from images</w:t>
            </w:r>
            <w:r w:rsidR="00816988" w:rsidRPr="00A15A8E">
              <w:rPr>
                <w:rFonts w:ascii="Arial" w:hAnsi="Arial" w:cs="Arial"/>
              </w:rPr>
              <w:t>.</w:t>
            </w:r>
          </w:p>
          <w:p w14:paraId="7F592DCE" w14:textId="77777777" w:rsidR="007C4744" w:rsidRPr="00A15A8E" w:rsidRDefault="007C4744" w:rsidP="00AC17D9">
            <w:pPr>
              <w:spacing w:line="360" w:lineRule="auto"/>
              <w:rPr>
                <w:rFonts w:ascii="Arial" w:hAnsi="Arial" w:cs="Arial"/>
              </w:rPr>
            </w:pPr>
          </w:p>
          <w:p w14:paraId="6038120D" w14:textId="2B520E95" w:rsidR="009528C8" w:rsidRPr="00A15A8E" w:rsidRDefault="00B14854" w:rsidP="00AC17D9">
            <w:pPr>
              <w:pStyle w:val="ListParagraph"/>
              <w:numPr>
                <w:ilvl w:val="0"/>
                <w:numId w:val="3"/>
              </w:numPr>
              <w:spacing w:line="360" w:lineRule="auto"/>
              <w:rPr>
                <w:rFonts w:ascii="Arial" w:hAnsi="Arial" w:cs="Arial"/>
              </w:rPr>
            </w:pPr>
            <w:r w:rsidRPr="00A15A8E">
              <w:rPr>
                <w:rFonts w:ascii="Arial" w:hAnsi="Arial" w:cs="Arial"/>
              </w:rPr>
              <w:t xml:space="preserve">Versatile </w:t>
            </w:r>
            <w:r w:rsidR="00680FF1" w:rsidRPr="00A15A8E">
              <w:rPr>
                <w:rFonts w:ascii="Arial" w:hAnsi="Arial" w:cs="Arial"/>
              </w:rPr>
              <w:t>for a wide range of image recognition.</w:t>
            </w:r>
          </w:p>
        </w:tc>
        <w:tc>
          <w:tcPr>
            <w:tcW w:w="2925" w:type="dxa"/>
          </w:tcPr>
          <w:p w14:paraId="7730C202" w14:textId="721B4676" w:rsidR="00F14C59" w:rsidRPr="00A15A8E" w:rsidRDefault="009E566C" w:rsidP="00AC17D9">
            <w:pPr>
              <w:pStyle w:val="ListParagraph"/>
              <w:numPr>
                <w:ilvl w:val="0"/>
                <w:numId w:val="3"/>
              </w:numPr>
              <w:spacing w:line="360" w:lineRule="auto"/>
              <w:rPr>
                <w:rFonts w:ascii="Arial" w:hAnsi="Arial" w:cs="Arial"/>
              </w:rPr>
            </w:pPr>
            <w:r w:rsidRPr="00A15A8E">
              <w:rPr>
                <w:rFonts w:ascii="Arial" w:hAnsi="Arial" w:cs="Arial"/>
              </w:rPr>
              <w:t>High computational resources for training</w:t>
            </w:r>
            <w:r w:rsidR="008429F6" w:rsidRPr="00A15A8E">
              <w:rPr>
                <w:rFonts w:ascii="Arial" w:hAnsi="Arial" w:cs="Arial"/>
              </w:rPr>
              <w:t>.</w:t>
            </w:r>
          </w:p>
          <w:p w14:paraId="76CE52B7" w14:textId="77777777" w:rsidR="009E566C" w:rsidRPr="00A15A8E" w:rsidRDefault="009E566C" w:rsidP="00AC17D9">
            <w:pPr>
              <w:pStyle w:val="ListParagraph"/>
              <w:numPr>
                <w:ilvl w:val="0"/>
                <w:numId w:val="3"/>
              </w:numPr>
              <w:spacing w:line="360" w:lineRule="auto"/>
              <w:rPr>
                <w:rFonts w:ascii="Arial" w:hAnsi="Arial" w:cs="Arial"/>
              </w:rPr>
            </w:pPr>
            <w:r w:rsidRPr="00A15A8E">
              <w:rPr>
                <w:rFonts w:ascii="Arial" w:hAnsi="Arial" w:cs="Arial"/>
              </w:rPr>
              <w:t xml:space="preserve">Risk of overfitting </w:t>
            </w:r>
            <w:r w:rsidR="008429F6" w:rsidRPr="00A15A8E">
              <w:rPr>
                <w:rFonts w:ascii="Arial" w:hAnsi="Arial" w:cs="Arial"/>
              </w:rPr>
              <w:t>training data.</w:t>
            </w:r>
          </w:p>
          <w:p w14:paraId="1829BD07" w14:textId="619FFE16" w:rsidR="008429F6" w:rsidRPr="00A15A8E" w:rsidRDefault="008429F6" w:rsidP="00AC17D9">
            <w:pPr>
              <w:pStyle w:val="ListParagraph"/>
              <w:numPr>
                <w:ilvl w:val="0"/>
                <w:numId w:val="3"/>
              </w:numPr>
              <w:spacing w:line="360" w:lineRule="auto"/>
              <w:rPr>
                <w:rFonts w:ascii="Arial" w:hAnsi="Arial" w:cs="Arial"/>
              </w:rPr>
            </w:pPr>
            <w:r w:rsidRPr="00A15A8E">
              <w:rPr>
                <w:rFonts w:ascii="Arial" w:hAnsi="Arial" w:cs="Arial"/>
              </w:rPr>
              <w:t xml:space="preserve">Need a lot </w:t>
            </w:r>
            <w:r w:rsidR="61A49B7A" w:rsidRPr="00A15A8E">
              <w:rPr>
                <w:rFonts w:ascii="Arial" w:hAnsi="Arial" w:cs="Arial"/>
              </w:rPr>
              <w:t>of</w:t>
            </w:r>
            <w:r w:rsidRPr="00A15A8E">
              <w:rPr>
                <w:rFonts w:ascii="Arial" w:hAnsi="Arial" w:cs="Arial"/>
              </w:rPr>
              <w:t xml:space="preserve"> tuning and optimization for optimal performance.</w:t>
            </w:r>
          </w:p>
        </w:tc>
      </w:tr>
    </w:tbl>
    <w:p w14:paraId="61FABCC7" w14:textId="4A72D5DC" w:rsidR="00812335" w:rsidRPr="00A15A8E" w:rsidRDefault="00812335" w:rsidP="00AC17D9">
      <w:pPr>
        <w:keepNext/>
        <w:spacing w:line="360" w:lineRule="auto"/>
        <w:rPr>
          <w:rFonts w:ascii="Arial" w:hAnsi="Arial" w:cs="Arial"/>
        </w:rPr>
      </w:pPr>
    </w:p>
    <w:p w14:paraId="467A5C34" w14:textId="49688A5A" w:rsidR="00506299" w:rsidRPr="00A15A8E" w:rsidRDefault="00812335" w:rsidP="00AC17D9">
      <w:pPr>
        <w:pStyle w:val="Caption"/>
        <w:spacing w:line="360" w:lineRule="auto"/>
        <w:rPr>
          <w:rFonts w:ascii="Arial" w:hAnsi="Arial" w:cs="Arial"/>
        </w:rPr>
      </w:pPr>
      <w:bookmarkStart w:id="26" w:name="_Ref162341219"/>
      <w:bookmarkStart w:id="27" w:name="_Toc164597818"/>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2</w:t>
      </w:r>
      <w:r w:rsidRPr="00A15A8E">
        <w:rPr>
          <w:rFonts w:ascii="Arial" w:hAnsi="Arial" w:cs="Arial"/>
        </w:rPr>
        <w:fldChar w:fldCharType="end"/>
      </w:r>
      <w:bookmarkEnd w:id="26"/>
      <w:r w:rsidRPr="00A15A8E">
        <w:rPr>
          <w:rFonts w:ascii="Arial" w:hAnsi="Arial" w:cs="Arial"/>
        </w:rPr>
        <w:t xml:space="preserve"> - Advantage and Limitation of technologies used in "Information Extraction from Scanned Invoices using Machine Learning, OCR and Spatial Feature Mapping Techniques" written by Darsha.</w:t>
      </w:r>
      <w:bookmarkEnd w:id="27"/>
    </w:p>
    <w:p w14:paraId="3660CB14" w14:textId="4CEDC33E" w:rsidR="008169B1" w:rsidRPr="00A15A8E" w:rsidRDefault="0020175B" w:rsidP="00C6013B">
      <w:pPr>
        <w:pStyle w:val="Heading3"/>
        <w:spacing w:line="360" w:lineRule="auto"/>
        <w:rPr>
          <w:rFonts w:ascii="Arial" w:hAnsi="Arial" w:cs="Arial"/>
        </w:rPr>
      </w:pPr>
      <w:bookmarkStart w:id="28" w:name="_Toc156037983"/>
      <w:bookmarkStart w:id="29" w:name="_Ref163481989"/>
      <w:bookmarkStart w:id="30" w:name="_Toc164604796"/>
      <w:r w:rsidRPr="00A15A8E">
        <w:rPr>
          <w:rFonts w:ascii="Arial" w:hAnsi="Arial" w:cs="Arial"/>
        </w:rPr>
        <w:lastRenderedPageBreak/>
        <w:t>Paper 3 - Computer Vision for Document Image Analysis and Text Extraction</w:t>
      </w:r>
      <w:bookmarkEnd w:id="28"/>
      <w:bookmarkEnd w:id="29"/>
      <w:bookmarkEnd w:id="30"/>
    </w:p>
    <w:p w14:paraId="40DD7D7D" w14:textId="2410C722" w:rsidR="00FE0A62" w:rsidRPr="00A15A8E" w:rsidRDefault="61A49B7A" w:rsidP="00AC17D9">
      <w:pPr>
        <w:spacing w:line="360" w:lineRule="auto"/>
        <w:rPr>
          <w:rFonts w:ascii="Arial" w:hAnsi="Arial" w:cs="Arial"/>
        </w:rPr>
      </w:pPr>
      <w:r w:rsidRPr="00A15A8E">
        <w:rPr>
          <w:rFonts w:ascii="Arial" w:hAnsi="Arial" w:cs="Arial"/>
        </w:rPr>
        <w:t xml:space="preserve">The third paper “Computer Vision for Document Image Analysis and Text Extraction” is a research article aiming to improve Optical Character Recognition (OCR) systems, particularly for image processing </w:t>
      </w:r>
      <w:r w:rsidR="009F0256" w:rsidRPr="00A15A8E">
        <w:rPr>
          <w:rFonts w:ascii="Arial" w:hAnsi="Arial" w:cs="Arial"/>
        </w:rPr>
        <w:fldChar w:fldCharType="begin"/>
      </w:r>
      <w:r w:rsidR="00022D3A" w:rsidRPr="00A15A8E">
        <w:rPr>
          <w:rFonts w:ascii="Arial" w:hAnsi="Arial" w:cs="Arial"/>
        </w:rPr>
        <w:instrText xml:space="preserve"> ADDIN ZOTERO_ITEM CSL_CITATION {"citationID":"8RcB6Yaz","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022D3A" w:rsidRPr="00A15A8E">
        <w:rPr>
          <w:rFonts w:ascii="Cambria Math" w:hAnsi="Cambria Math" w:cs="Cambria Math"/>
        </w:rPr>
        <w:instrText>ﬀ</w:instrText>
      </w:r>
      <w:r w:rsidR="00022D3A" w:rsidRPr="00A15A8E">
        <w:rPr>
          <w:rFonts w:ascii="Arial" w:hAnsi="Arial" w:cs="Arial"/>
        </w:rP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9F0256" w:rsidRPr="00A15A8E">
        <w:rPr>
          <w:rFonts w:ascii="Arial" w:hAnsi="Arial" w:cs="Arial"/>
        </w:rPr>
        <w:fldChar w:fldCharType="separate"/>
      </w:r>
      <w:r w:rsidR="00022D3A" w:rsidRPr="00A15A8E">
        <w:rPr>
          <w:rFonts w:ascii="Arial" w:hAnsi="Arial" w:cs="Arial"/>
          <w:noProof/>
        </w:rPr>
        <w:t>(Benchekroun, 2022)</w:t>
      </w:r>
      <w:r w:rsidR="009F0256" w:rsidRPr="00A15A8E">
        <w:rPr>
          <w:rFonts w:ascii="Arial" w:hAnsi="Arial" w:cs="Arial"/>
        </w:rPr>
        <w:fldChar w:fldCharType="end"/>
      </w:r>
      <w:r w:rsidRPr="00A15A8E">
        <w:rPr>
          <w:rFonts w:ascii="Arial" w:hAnsi="Arial" w:cs="Arial"/>
        </w:rPr>
        <w:t>. It explores multiple technologies,</w:t>
      </w:r>
      <w:r w:rsidR="00354E5D" w:rsidRPr="00A15A8E">
        <w:rPr>
          <w:rFonts w:ascii="Arial" w:hAnsi="Arial" w:cs="Arial"/>
        </w:rPr>
        <w:t xml:space="preserve"> </w:t>
      </w:r>
      <w:r w:rsidR="00283E51" w:rsidRPr="00A15A8E">
        <w:rPr>
          <w:rFonts w:ascii="Arial" w:hAnsi="Arial" w:cs="Arial"/>
        </w:rPr>
        <w:t xml:space="preserve">such has </w:t>
      </w:r>
      <w:r w:rsidR="003C37B3" w:rsidRPr="00A15A8E">
        <w:rPr>
          <w:rFonts w:ascii="Arial" w:hAnsi="Arial" w:cs="Arial"/>
        </w:rPr>
        <w:t xml:space="preserve">Convolutional Neural Network (CNN) + Long Short-Term Memory (LSTM) Network for feature extraction from images, </w:t>
      </w:r>
      <w:r w:rsidR="006E0219" w:rsidRPr="00A15A8E">
        <w:rPr>
          <w:rFonts w:ascii="Arial" w:hAnsi="Arial" w:cs="Arial"/>
        </w:rPr>
        <w:t xml:space="preserve">Deep CNN + Transformer/seq2seq Network to handle </w:t>
      </w:r>
      <w:r w:rsidR="009518FF" w:rsidRPr="00A15A8E">
        <w:rPr>
          <w:rFonts w:ascii="Arial" w:hAnsi="Arial" w:cs="Arial"/>
        </w:rPr>
        <w:t xml:space="preserve">sequential data, </w:t>
      </w:r>
      <w:r w:rsidR="00C82111" w:rsidRPr="00A15A8E">
        <w:rPr>
          <w:rFonts w:ascii="Arial" w:hAnsi="Arial" w:cs="Arial"/>
        </w:rPr>
        <w:t>Generative Adversarial Networks (GANs) to generate synthetic training data</w:t>
      </w:r>
      <w:r w:rsidRPr="00A15A8E">
        <w:rPr>
          <w:rFonts w:ascii="Arial" w:hAnsi="Arial" w:cs="Arial"/>
        </w:rPr>
        <w:t>,</w:t>
      </w:r>
      <w:r w:rsidR="00C82111" w:rsidRPr="00A15A8E">
        <w:rPr>
          <w:rFonts w:ascii="Arial" w:hAnsi="Arial" w:cs="Arial"/>
        </w:rPr>
        <w:t xml:space="preserve"> and </w:t>
      </w:r>
      <w:r w:rsidR="00D12784" w:rsidRPr="00A15A8E">
        <w:rPr>
          <w:rFonts w:ascii="Arial" w:hAnsi="Arial" w:cs="Arial"/>
        </w:rPr>
        <w:t xml:space="preserve">Morphological Operations for preprocessing training data </w:t>
      </w:r>
      <w:r w:rsidR="008938DA" w:rsidRPr="00A15A8E">
        <w:rPr>
          <w:rFonts w:ascii="Arial" w:hAnsi="Arial" w:cs="Arial"/>
        </w:rPr>
        <w:t>with different operation.</w:t>
      </w:r>
      <w:r w:rsidR="00BF4150" w:rsidRPr="00A15A8E">
        <w:rPr>
          <w:rFonts w:ascii="Arial" w:hAnsi="Arial" w:cs="Arial"/>
        </w:rPr>
        <w:t xml:space="preserve"> </w:t>
      </w:r>
    </w:p>
    <w:p w14:paraId="498C5DF8" w14:textId="77777777" w:rsidR="00FE0A62" w:rsidRPr="00A15A8E" w:rsidRDefault="00FE0A62" w:rsidP="00AC17D9">
      <w:pPr>
        <w:keepNext/>
        <w:spacing w:line="360" w:lineRule="auto"/>
        <w:rPr>
          <w:rFonts w:ascii="Arial" w:hAnsi="Arial" w:cs="Arial"/>
        </w:rPr>
      </w:pPr>
    </w:p>
    <w:tbl>
      <w:tblPr>
        <w:tblStyle w:val="TableGrid"/>
        <w:tblW w:w="9351" w:type="dxa"/>
        <w:tblLook w:val="04A0" w:firstRow="1" w:lastRow="0" w:firstColumn="1" w:lastColumn="0" w:noHBand="0" w:noVBand="1"/>
      </w:tblPr>
      <w:tblGrid>
        <w:gridCol w:w="1603"/>
        <w:gridCol w:w="2489"/>
        <w:gridCol w:w="2613"/>
        <w:gridCol w:w="2646"/>
      </w:tblGrid>
      <w:tr w:rsidR="00FE0A62" w:rsidRPr="00A15A8E" w14:paraId="317B3004" w14:textId="77777777" w:rsidTr="002031F6">
        <w:tc>
          <w:tcPr>
            <w:tcW w:w="1555" w:type="dxa"/>
          </w:tcPr>
          <w:p w14:paraId="28FDC43E" w14:textId="77777777" w:rsidR="00FE0A62" w:rsidRPr="00A15A8E" w:rsidRDefault="00FE0A62" w:rsidP="00AC17D9">
            <w:pPr>
              <w:spacing w:line="360" w:lineRule="auto"/>
              <w:rPr>
                <w:rFonts w:ascii="Arial" w:hAnsi="Arial" w:cs="Arial"/>
              </w:rPr>
            </w:pPr>
          </w:p>
        </w:tc>
        <w:tc>
          <w:tcPr>
            <w:tcW w:w="2415" w:type="dxa"/>
          </w:tcPr>
          <w:p w14:paraId="2A5E4D80"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Technologies</w:t>
            </w:r>
          </w:p>
        </w:tc>
        <w:tc>
          <w:tcPr>
            <w:tcW w:w="2688" w:type="dxa"/>
          </w:tcPr>
          <w:p w14:paraId="7ECFEC35"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Pros</w:t>
            </w:r>
          </w:p>
        </w:tc>
        <w:tc>
          <w:tcPr>
            <w:tcW w:w="2693" w:type="dxa"/>
          </w:tcPr>
          <w:p w14:paraId="09A59CC0"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Cons</w:t>
            </w:r>
          </w:p>
        </w:tc>
      </w:tr>
      <w:tr w:rsidR="00FE0A62" w:rsidRPr="00A15A8E" w14:paraId="5CA5A63A" w14:textId="77777777" w:rsidTr="002031F6">
        <w:tc>
          <w:tcPr>
            <w:tcW w:w="1555" w:type="dxa"/>
            <w:vMerge w:val="restart"/>
            <w:vAlign w:val="center"/>
          </w:tcPr>
          <w:p w14:paraId="5DEDE11E"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Optical Character Recognition (OCR)</w:t>
            </w:r>
          </w:p>
        </w:tc>
        <w:tc>
          <w:tcPr>
            <w:tcW w:w="2415" w:type="dxa"/>
          </w:tcPr>
          <w:p w14:paraId="09ABCF20" w14:textId="77777777" w:rsidR="002031F6" w:rsidRPr="00A15A8E" w:rsidRDefault="002031F6" w:rsidP="00AC17D9">
            <w:pPr>
              <w:spacing w:line="360" w:lineRule="auto"/>
              <w:jc w:val="center"/>
              <w:rPr>
                <w:rFonts w:ascii="Arial" w:hAnsi="Arial" w:cs="Arial"/>
              </w:rPr>
            </w:pPr>
          </w:p>
          <w:p w14:paraId="09E229AC" w14:textId="3114E541" w:rsidR="00FE0A62" w:rsidRPr="00A15A8E" w:rsidRDefault="00FE0A62" w:rsidP="00AC17D9">
            <w:pPr>
              <w:spacing w:line="360" w:lineRule="auto"/>
              <w:jc w:val="center"/>
              <w:rPr>
                <w:rFonts w:ascii="Arial" w:hAnsi="Arial" w:cs="Arial"/>
              </w:rPr>
            </w:pPr>
            <w:r w:rsidRPr="00A15A8E">
              <w:rPr>
                <w:rFonts w:ascii="Arial" w:hAnsi="Arial" w:cs="Arial"/>
              </w:rPr>
              <w:t>Convolutional Neural Networks (CNN) + Long Short-Term Memory (LSTM)</w:t>
            </w:r>
          </w:p>
        </w:tc>
        <w:tc>
          <w:tcPr>
            <w:tcW w:w="2688" w:type="dxa"/>
          </w:tcPr>
          <w:p w14:paraId="5D0C9972" w14:textId="77777777" w:rsidR="0011527E" w:rsidRPr="00A15A8E" w:rsidRDefault="00FE0A62" w:rsidP="00AC17D9">
            <w:pPr>
              <w:pStyle w:val="ListParagraph"/>
              <w:numPr>
                <w:ilvl w:val="0"/>
                <w:numId w:val="1"/>
              </w:numPr>
              <w:spacing w:line="360" w:lineRule="auto"/>
              <w:rPr>
                <w:rFonts w:ascii="Arial" w:hAnsi="Arial" w:cs="Arial"/>
              </w:rPr>
            </w:pPr>
            <w:r w:rsidRPr="00A15A8E">
              <w:rPr>
                <w:rFonts w:ascii="Arial" w:hAnsi="Arial" w:cs="Arial"/>
              </w:rPr>
              <w:t>Effective for non-handwritten text</w:t>
            </w:r>
            <w:r w:rsidR="0011527E" w:rsidRPr="00A15A8E">
              <w:rPr>
                <w:rFonts w:ascii="Arial" w:hAnsi="Arial" w:cs="Arial"/>
              </w:rPr>
              <w:t>.</w:t>
            </w:r>
          </w:p>
          <w:p w14:paraId="446562EE" w14:textId="4767A320" w:rsidR="00FE0A62" w:rsidRPr="00A15A8E" w:rsidRDefault="0011527E" w:rsidP="00AC17D9">
            <w:pPr>
              <w:pStyle w:val="ListParagraph"/>
              <w:numPr>
                <w:ilvl w:val="0"/>
                <w:numId w:val="1"/>
              </w:numPr>
              <w:spacing w:line="360" w:lineRule="auto"/>
              <w:rPr>
                <w:rFonts w:ascii="Arial" w:hAnsi="Arial" w:cs="Arial"/>
              </w:rPr>
            </w:pPr>
            <w:r w:rsidRPr="00A15A8E">
              <w:rPr>
                <w:rFonts w:ascii="Arial" w:hAnsi="Arial" w:cs="Arial"/>
              </w:rPr>
              <w:t>S</w:t>
            </w:r>
            <w:r w:rsidR="00FE0A62" w:rsidRPr="00A15A8E">
              <w:rPr>
                <w:rFonts w:ascii="Arial" w:hAnsi="Arial" w:cs="Arial"/>
              </w:rPr>
              <w:t>hows significant accuracy improvement with synthetic data.</w:t>
            </w:r>
          </w:p>
        </w:tc>
        <w:tc>
          <w:tcPr>
            <w:tcW w:w="2693" w:type="dxa"/>
          </w:tcPr>
          <w:p w14:paraId="62161B12" w14:textId="77777777" w:rsidR="00FE0A62" w:rsidRPr="00A15A8E" w:rsidRDefault="00FE0A62" w:rsidP="00AC17D9">
            <w:pPr>
              <w:pStyle w:val="ListParagraph"/>
              <w:numPr>
                <w:ilvl w:val="0"/>
                <w:numId w:val="1"/>
              </w:numPr>
              <w:spacing w:line="360" w:lineRule="auto"/>
              <w:rPr>
                <w:rFonts w:ascii="Arial" w:hAnsi="Arial" w:cs="Arial"/>
              </w:rPr>
            </w:pPr>
            <w:r w:rsidRPr="00A15A8E">
              <w:rPr>
                <w:rFonts w:ascii="Arial" w:hAnsi="Arial" w:cs="Arial"/>
              </w:rPr>
              <w:t>Are computationally intensive and may require large dataset for high accuracy.</w:t>
            </w:r>
          </w:p>
          <w:p w14:paraId="48028F2B" w14:textId="77777777" w:rsidR="004438DC" w:rsidRPr="00A15A8E" w:rsidRDefault="004438DC" w:rsidP="00AC17D9">
            <w:pPr>
              <w:spacing w:line="360" w:lineRule="auto"/>
              <w:rPr>
                <w:rFonts w:ascii="Arial" w:hAnsi="Arial" w:cs="Arial"/>
              </w:rPr>
            </w:pPr>
          </w:p>
          <w:p w14:paraId="00912E30" w14:textId="391A7797" w:rsidR="00B12D41" w:rsidRPr="00A15A8E" w:rsidRDefault="00B12D41" w:rsidP="00AC17D9">
            <w:pPr>
              <w:pStyle w:val="ListParagraph"/>
              <w:numPr>
                <w:ilvl w:val="0"/>
                <w:numId w:val="1"/>
              </w:numPr>
              <w:spacing w:line="360" w:lineRule="auto"/>
              <w:rPr>
                <w:rFonts w:ascii="Arial" w:hAnsi="Arial" w:cs="Arial"/>
              </w:rPr>
            </w:pPr>
            <w:r w:rsidRPr="00A15A8E">
              <w:rPr>
                <w:rFonts w:ascii="Arial" w:hAnsi="Arial" w:cs="Arial"/>
              </w:rPr>
              <w:t xml:space="preserve">Struggle with </w:t>
            </w:r>
            <w:r w:rsidR="61A49B7A" w:rsidRPr="00A15A8E">
              <w:rPr>
                <w:rFonts w:ascii="Arial" w:hAnsi="Arial" w:cs="Arial"/>
              </w:rPr>
              <w:t>complex</w:t>
            </w:r>
            <w:r w:rsidRPr="00A15A8E">
              <w:rPr>
                <w:rFonts w:ascii="Arial" w:hAnsi="Arial" w:cs="Arial"/>
              </w:rPr>
              <w:t xml:space="preserve"> patterns in data</w:t>
            </w:r>
          </w:p>
        </w:tc>
      </w:tr>
      <w:tr w:rsidR="00D937FA" w:rsidRPr="00A15A8E" w14:paraId="2030125F" w14:textId="77777777" w:rsidTr="002031F6">
        <w:tc>
          <w:tcPr>
            <w:tcW w:w="1555" w:type="dxa"/>
            <w:vMerge/>
            <w:vAlign w:val="center"/>
          </w:tcPr>
          <w:p w14:paraId="6C410DFF" w14:textId="77777777" w:rsidR="00D937FA" w:rsidRPr="00A15A8E" w:rsidRDefault="00D937FA" w:rsidP="00AC17D9">
            <w:pPr>
              <w:spacing w:line="360" w:lineRule="auto"/>
              <w:jc w:val="center"/>
              <w:rPr>
                <w:rFonts w:ascii="Arial" w:hAnsi="Arial" w:cs="Arial"/>
                <w:b/>
                <w:bCs/>
              </w:rPr>
            </w:pPr>
          </w:p>
        </w:tc>
        <w:tc>
          <w:tcPr>
            <w:tcW w:w="2415" w:type="dxa"/>
          </w:tcPr>
          <w:p w14:paraId="2027C748" w14:textId="77777777" w:rsidR="002031F6" w:rsidRPr="00A15A8E" w:rsidRDefault="002031F6" w:rsidP="00AC17D9">
            <w:pPr>
              <w:spacing w:line="360" w:lineRule="auto"/>
              <w:jc w:val="center"/>
              <w:rPr>
                <w:rFonts w:ascii="Arial" w:hAnsi="Arial" w:cs="Arial"/>
              </w:rPr>
            </w:pPr>
          </w:p>
          <w:p w14:paraId="16C2F1F1" w14:textId="12A0068B" w:rsidR="00D937FA" w:rsidRPr="00A15A8E" w:rsidRDefault="003E073F" w:rsidP="00AC17D9">
            <w:pPr>
              <w:spacing w:line="360" w:lineRule="auto"/>
              <w:jc w:val="center"/>
              <w:rPr>
                <w:rFonts w:ascii="Arial" w:hAnsi="Arial" w:cs="Arial"/>
              </w:rPr>
            </w:pPr>
            <w:r w:rsidRPr="00A15A8E">
              <w:rPr>
                <w:rFonts w:ascii="Arial" w:hAnsi="Arial" w:cs="Arial"/>
              </w:rPr>
              <w:t>Deep CNN + Transformer/seq2seq Network</w:t>
            </w:r>
          </w:p>
        </w:tc>
        <w:tc>
          <w:tcPr>
            <w:tcW w:w="2688" w:type="dxa"/>
          </w:tcPr>
          <w:p w14:paraId="5C14BDC6" w14:textId="77777777" w:rsidR="00D937FA" w:rsidRPr="00A15A8E" w:rsidRDefault="00931202" w:rsidP="00AC17D9">
            <w:pPr>
              <w:pStyle w:val="ListParagraph"/>
              <w:numPr>
                <w:ilvl w:val="0"/>
                <w:numId w:val="1"/>
              </w:numPr>
              <w:spacing w:line="360" w:lineRule="auto"/>
              <w:rPr>
                <w:rFonts w:ascii="Arial" w:hAnsi="Arial" w:cs="Arial"/>
              </w:rPr>
            </w:pPr>
            <w:r w:rsidRPr="00A15A8E">
              <w:rPr>
                <w:rFonts w:ascii="Arial" w:hAnsi="Arial" w:cs="Arial"/>
              </w:rPr>
              <w:t xml:space="preserve">Capable of </w:t>
            </w:r>
            <w:r w:rsidR="00FE68C0" w:rsidRPr="00A15A8E">
              <w:rPr>
                <w:rFonts w:ascii="Arial" w:hAnsi="Arial" w:cs="Arial"/>
              </w:rPr>
              <w:t>parallel processing, offering faster execution.</w:t>
            </w:r>
          </w:p>
          <w:p w14:paraId="22DD68B3" w14:textId="77777777" w:rsidR="00FE68C0" w:rsidRPr="00A15A8E" w:rsidRDefault="00B81976" w:rsidP="00AC17D9">
            <w:pPr>
              <w:pStyle w:val="ListParagraph"/>
              <w:numPr>
                <w:ilvl w:val="0"/>
                <w:numId w:val="1"/>
              </w:numPr>
              <w:spacing w:line="360" w:lineRule="auto"/>
              <w:rPr>
                <w:rFonts w:ascii="Arial" w:hAnsi="Arial" w:cs="Arial"/>
              </w:rPr>
            </w:pPr>
            <w:r w:rsidRPr="00A15A8E">
              <w:rPr>
                <w:rFonts w:ascii="Arial" w:hAnsi="Arial" w:cs="Arial"/>
              </w:rPr>
              <w:t>Can extract complex features from images.</w:t>
            </w:r>
          </w:p>
          <w:p w14:paraId="4FC8593B" w14:textId="4DA021A4" w:rsidR="002031F6" w:rsidRPr="00A15A8E" w:rsidRDefault="002031F6" w:rsidP="00AC17D9">
            <w:pPr>
              <w:spacing w:line="360" w:lineRule="auto"/>
              <w:rPr>
                <w:rFonts w:ascii="Arial" w:hAnsi="Arial" w:cs="Arial"/>
              </w:rPr>
            </w:pPr>
          </w:p>
        </w:tc>
        <w:tc>
          <w:tcPr>
            <w:tcW w:w="2693" w:type="dxa"/>
          </w:tcPr>
          <w:p w14:paraId="1ABE7956" w14:textId="5060A695" w:rsidR="00D937FA" w:rsidRPr="00A15A8E" w:rsidRDefault="00B81976" w:rsidP="00AC17D9">
            <w:pPr>
              <w:pStyle w:val="ListParagraph"/>
              <w:numPr>
                <w:ilvl w:val="0"/>
                <w:numId w:val="1"/>
              </w:numPr>
              <w:spacing w:line="360" w:lineRule="auto"/>
              <w:rPr>
                <w:rFonts w:ascii="Arial" w:hAnsi="Arial" w:cs="Arial"/>
              </w:rPr>
            </w:pPr>
            <w:r w:rsidRPr="00A15A8E">
              <w:rPr>
                <w:rFonts w:ascii="Arial" w:hAnsi="Arial" w:cs="Arial"/>
              </w:rPr>
              <w:t xml:space="preserve">Require </w:t>
            </w:r>
            <w:r w:rsidR="61A49B7A" w:rsidRPr="00A15A8E">
              <w:rPr>
                <w:rFonts w:ascii="Arial" w:hAnsi="Arial" w:cs="Arial"/>
              </w:rPr>
              <w:t>significant</w:t>
            </w:r>
            <w:r w:rsidRPr="00A15A8E">
              <w:rPr>
                <w:rFonts w:ascii="Arial" w:hAnsi="Arial" w:cs="Arial"/>
              </w:rPr>
              <w:t xml:space="preserve"> computation </w:t>
            </w:r>
            <w:r w:rsidR="00421245" w:rsidRPr="00A15A8E">
              <w:rPr>
                <w:rFonts w:ascii="Arial" w:hAnsi="Arial" w:cs="Arial"/>
              </w:rPr>
              <w:t>resources.</w:t>
            </w:r>
          </w:p>
          <w:p w14:paraId="54140C7E" w14:textId="3206A18D" w:rsidR="00421245" w:rsidRPr="00A15A8E" w:rsidRDefault="002D008D" w:rsidP="00AC17D9">
            <w:pPr>
              <w:pStyle w:val="ListParagraph"/>
              <w:numPr>
                <w:ilvl w:val="0"/>
                <w:numId w:val="1"/>
              </w:numPr>
              <w:spacing w:line="360" w:lineRule="auto"/>
              <w:rPr>
                <w:rFonts w:ascii="Arial" w:hAnsi="Arial" w:cs="Arial"/>
              </w:rPr>
            </w:pPr>
            <w:r w:rsidRPr="00A15A8E">
              <w:rPr>
                <w:rFonts w:ascii="Arial" w:hAnsi="Arial" w:cs="Arial"/>
              </w:rPr>
              <w:t>Difficulty to optimize due to his complexity.</w:t>
            </w:r>
          </w:p>
        </w:tc>
      </w:tr>
      <w:tr w:rsidR="00815EAB" w:rsidRPr="00A15A8E" w14:paraId="1B5F9C4C" w14:textId="77777777" w:rsidTr="002031F6">
        <w:tc>
          <w:tcPr>
            <w:tcW w:w="1555" w:type="dxa"/>
            <w:vAlign w:val="center"/>
          </w:tcPr>
          <w:p w14:paraId="35B39E96" w14:textId="2EC86F1D" w:rsidR="00815EAB" w:rsidRPr="00A15A8E" w:rsidRDefault="00815EAB" w:rsidP="00AC17D9">
            <w:pPr>
              <w:spacing w:line="360" w:lineRule="auto"/>
              <w:jc w:val="center"/>
              <w:rPr>
                <w:rFonts w:ascii="Arial" w:hAnsi="Arial" w:cs="Arial"/>
                <w:b/>
                <w:bCs/>
              </w:rPr>
            </w:pPr>
            <w:r w:rsidRPr="00A15A8E">
              <w:rPr>
                <w:rFonts w:ascii="Arial" w:hAnsi="Arial" w:cs="Arial"/>
                <w:b/>
                <w:bCs/>
              </w:rPr>
              <w:t>Synthetic Data Generation</w:t>
            </w:r>
          </w:p>
        </w:tc>
        <w:tc>
          <w:tcPr>
            <w:tcW w:w="2415" w:type="dxa"/>
          </w:tcPr>
          <w:p w14:paraId="78988F7E" w14:textId="77777777" w:rsidR="002031F6" w:rsidRPr="00A15A8E" w:rsidRDefault="002031F6" w:rsidP="00AC17D9">
            <w:pPr>
              <w:spacing w:line="360" w:lineRule="auto"/>
              <w:jc w:val="center"/>
              <w:rPr>
                <w:rFonts w:ascii="Arial" w:hAnsi="Arial" w:cs="Arial"/>
              </w:rPr>
            </w:pPr>
          </w:p>
          <w:p w14:paraId="311B6881" w14:textId="77777777" w:rsidR="002031F6" w:rsidRPr="00A15A8E" w:rsidRDefault="002031F6" w:rsidP="00AC17D9">
            <w:pPr>
              <w:spacing w:line="360" w:lineRule="auto"/>
              <w:jc w:val="center"/>
              <w:rPr>
                <w:rFonts w:ascii="Arial" w:hAnsi="Arial" w:cs="Arial"/>
              </w:rPr>
            </w:pPr>
          </w:p>
          <w:p w14:paraId="46D7B05E" w14:textId="0FC5C4CB" w:rsidR="00815EAB" w:rsidRPr="00A15A8E" w:rsidRDefault="002436B8" w:rsidP="00AC17D9">
            <w:pPr>
              <w:spacing w:line="360" w:lineRule="auto"/>
              <w:jc w:val="center"/>
              <w:rPr>
                <w:rFonts w:ascii="Arial" w:hAnsi="Arial" w:cs="Arial"/>
              </w:rPr>
            </w:pPr>
            <w:r w:rsidRPr="00A15A8E">
              <w:rPr>
                <w:rFonts w:ascii="Arial" w:hAnsi="Arial" w:cs="Arial"/>
              </w:rPr>
              <w:lastRenderedPageBreak/>
              <w:t>Generative Adversarial Networks (GANs)</w:t>
            </w:r>
          </w:p>
        </w:tc>
        <w:tc>
          <w:tcPr>
            <w:tcW w:w="2688" w:type="dxa"/>
          </w:tcPr>
          <w:p w14:paraId="0723A0B4" w14:textId="77777777" w:rsidR="00815EAB" w:rsidRPr="00A15A8E" w:rsidRDefault="002766C9" w:rsidP="00AC17D9">
            <w:pPr>
              <w:pStyle w:val="ListParagraph"/>
              <w:numPr>
                <w:ilvl w:val="0"/>
                <w:numId w:val="1"/>
              </w:numPr>
              <w:spacing w:line="360" w:lineRule="auto"/>
              <w:rPr>
                <w:rFonts w:ascii="Arial" w:hAnsi="Arial" w:cs="Arial"/>
              </w:rPr>
            </w:pPr>
            <w:r w:rsidRPr="00A15A8E">
              <w:rPr>
                <w:rFonts w:ascii="Arial" w:hAnsi="Arial" w:cs="Arial"/>
              </w:rPr>
              <w:lastRenderedPageBreak/>
              <w:t>Increase</w:t>
            </w:r>
            <w:r w:rsidR="003F3CF6" w:rsidRPr="00A15A8E">
              <w:rPr>
                <w:rFonts w:ascii="Arial" w:hAnsi="Arial" w:cs="Arial"/>
              </w:rPr>
              <w:t xml:space="preserve"> training data.</w:t>
            </w:r>
          </w:p>
          <w:p w14:paraId="5B95D1C0" w14:textId="17B162AB" w:rsidR="003F3CF6" w:rsidRPr="00A15A8E" w:rsidRDefault="00D308DF" w:rsidP="00AC17D9">
            <w:pPr>
              <w:pStyle w:val="ListParagraph"/>
              <w:numPr>
                <w:ilvl w:val="0"/>
                <w:numId w:val="1"/>
              </w:numPr>
              <w:spacing w:line="360" w:lineRule="auto"/>
              <w:rPr>
                <w:rFonts w:ascii="Arial" w:hAnsi="Arial" w:cs="Arial"/>
              </w:rPr>
            </w:pPr>
            <w:r w:rsidRPr="00A15A8E">
              <w:rPr>
                <w:rFonts w:ascii="Arial" w:hAnsi="Arial" w:cs="Arial"/>
              </w:rPr>
              <w:t xml:space="preserve">Help model learn feature </w:t>
            </w:r>
            <w:r w:rsidR="00DB5986" w:rsidRPr="00A15A8E">
              <w:rPr>
                <w:rFonts w:ascii="Arial" w:hAnsi="Arial" w:cs="Arial"/>
              </w:rPr>
              <w:t xml:space="preserve">that may </w:t>
            </w:r>
            <w:r w:rsidR="00DB5986" w:rsidRPr="00A15A8E">
              <w:rPr>
                <w:rFonts w:ascii="Arial" w:hAnsi="Arial" w:cs="Arial"/>
              </w:rPr>
              <w:lastRenderedPageBreak/>
              <w:t xml:space="preserve">not be present in real-world </w:t>
            </w:r>
            <w:r w:rsidR="61A49B7A" w:rsidRPr="00A15A8E">
              <w:rPr>
                <w:rFonts w:ascii="Arial" w:hAnsi="Arial" w:cs="Arial"/>
              </w:rPr>
              <w:t>scenario</w:t>
            </w:r>
            <w:r w:rsidR="00DB5986" w:rsidRPr="00A15A8E">
              <w:rPr>
                <w:rFonts w:ascii="Arial" w:hAnsi="Arial" w:cs="Arial"/>
              </w:rPr>
              <w:t>.</w:t>
            </w:r>
          </w:p>
        </w:tc>
        <w:tc>
          <w:tcPr>
            <w:tcW w:w="2693" w:type="dxa"/>
          </w:tcPr>
          <w:p w14:paraId="5A289870" w14:textId="795F0F0F" w:rsidR="00815EAB" w:rsidRPr="00A15A8E" w:rsidRDefault="00741F71" w:rsidP="00AC17D9">
            <w:pPr>
              <w:pStyle w:val="ListParagraph"/>
              <w:numPr>
                <w:ilvl w:val="0"/>
                <w:numId w:val="1"/>
              </w:numPr>
              <w:spacing w:line="360" w:lineRule="auto"/>
              <w:rPr>
                <w:rFonts w:ascii="Arial" w:hAnsi="Arial" w:cs="Arial"/>
              </w:rPr>
            </w:pPr>
            <w:r w:rsidRPr="00A15A8E">
              <w:rPr>
                <w:rFonts w:ascii="Arial" w:hAnsi="Arial" w:cs="Arial"/>
              </w:rPr>
              <w:lastRenderedPageBreak/>
              <w:t>Generated data might not always</w:t>
            </w:r>
            <w:r w:rsidR="009C78B7" w:rsidRPr="00A15A8E">
              <w:rPr>
                <w:rFonts w:ascii="Arial" w:hAnsi="Arial" w:cs="Arial"/>
              </w:rPr>
              <w:t xml:space="preserve"> represent real-world </w:t>
            </w:r>
            <w:r w:rsidR="61A49B7A" w:rsidRPr="00A15A8E">
              <w:rPr>
                <w:rFonts w:ascii="Arial" w:hAnsi="Arial" w:cs="Arial"/>
              </w:rPr>
              <w:t>scenarios</w:t>
            </w:r>
            <w:r w:rsidR="009C78B7" w:rsidRPr="00A15A8E">
              <w:rPr>
                <w:rFonts w:ascii="Arial" w:hAnsi="Arial" w:cs="Arial"/>
              </w:rPr>
              <w:t>.</w:t>
            </w:r>
          </w:p>
          <w:p w14:paraId="1D9C9728" w14:textId="5723E479" w:rsidR="009C78B7" w:rsidRPr="00A15A8E" w:rsidRDefault="009C78B7" w:rsidP="00AC17D9">
            <w:pPr>
              <w:pStyle w:val="ListParagraph"/>
              <w:numPr>
                <w:ilvl w:val="0"/>
                <w:numId w:val="1"/>
              </w:numPr>
              <w:spacing w:line="360" w:lineRule="auto"/>
              <w:rPr>
                <w:rFonts w:ascii="Arial" w:hAnsi="Arial" w:cs="Arial"/>
              </w:rPr>
            </w:pPr>
            <w:r w:rsidRPr="00A15A8E">
              <w:rPr>
                <w:rFonts w:ascii="Arial" w:hAnsi="Arial" w:cs="Arial"/>
              </w:rPr>
              <w:lastRenderedPageBreak/>
              <w:t xml:space="preserve">Can reduce </w:t>
            </w:r>
            <w:r w:rsidR="002031F6" w:rsidRPr="00A15A8E">
              <w:rPr>
                <w:rFonts w:ascii="Arial" w:hAnsi="Arial" w:cs="Arial"/>
              </w:rPr>
              <w:t xml:space="preserve">accuracy in case of generated data not accurate to the </w:t>
            </w:r>
            <w:r w:rsidR="61A49B7A" w:rsidRPr="00A15A8E">
              <w:rPr>
                <w:rFonts w:ascii="Arial" w:hAnsi="Arial" w:cs="Arial"/>
              </w:rPr>
              <w:t>scenario</w:t>
            </w:r>
            <w:r w:rsidR="002031F6" w:rsidRPr="00A15A8E">
              <w:rPr>
                <w:rFonts w:ascii="Arial" w:hAnsi="Arial" w:cs="Arial"/>
              </w:rPr>
              <w:t>.</w:t>
            </w:r>
          </w:p>
        </w:tc>
      </w:tr>
    </w:tbl>
    <w:p w14:paraId="48CD57E0" w14:textId="77777777" w:rsidR="00FE0A62" w:rsidRPr="00A15A8E" w:rsidRDefault="00FE0A62" w:rsidP="00AC17D9">
      <w:pPr>
        <w:spacing w:line="360" w:lineRule="auto"/>
        <w:rPr>
          <w:rFonts w:ascii="Arial" w:hAnsi="Arial" w:cs="Arial"/>
        </w:rPr>
      </w:pPr>
    </w:p>
    <w:p w14:paraId="32FA917B" w14:textId="47A96B76" w:rsidR="00DD56CE" w:rsidRPr="00A15A8E" w:rsidRDefault="00DD56CE" w:rsidP="00AC17D9">
      <w:pPr>
        <w:keepNext/>
        <w:spacing w:line="360" w:lineRule="auto"/>
        <w:rPr>
          <w:rFonts w:ascii="Arial" w:hAnsi="Arial" w:cs="Arial"/>
        </w:rPr>
      </w:pPr>
    </w:p>
    <w:p w14:paraId="47381EF3" w14:textId="27308BEE" w:rsidR="00BD5519" w:rsidRPr="00A15A8E" w:rsidRDefault="00DD56CE" w:rsidP="00AC17D9">
      <w:pPr>
        <w:pStyle w:val="Caption"/>
        <w:spacing w:line="360" w:lineRule="auto"/>
        <w:rPr>
          <w:rFonts w:ascii="Arial" w:hAnsi="Arial" w:cs="Arial"/>
        </w:rPr>
      </w:pPr>
      <w:bookmarkStart w:id="31" w:name="_Ref162344613"/>
      <w:bookmarkStart w:id="32" w:name="_Toc164597819"/>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3</w:t>
      </w:r>
      <w:r w:rsidRPr="00A15A8E">
        <w:rPr>
          <w:rFonts w:ascii="Arial" w:hAnsi="Arial" w:cs="Arial"/>
        </w:rPr>
        <w:fldChar w:fldCharType="end"/>
      </w:r>
      <w:bookmarkEnd w:id="31"/>
      <w:r w:rsidRPr="00A15A8E">
        <w:rPr>
          <w:rFonts w:ascii="Arial" w:hAnsi="Arial" w:cs="Arial"/>
        </w:rPr>
        <w:t>- Advantage and Limitation of technologies used in "Computer Vision for Document Image Analysis and Text Extraction" written by Benchekrou.</w:t>
      </w:r>
      <w:bookmarkEnd w:id="32"/>
    </w:p>
    <w:p w14:paraId="532C7A06" w14:textId="77777777" w:rsidR="00506299" w:rsidRPr="00A15A8E" w:rsidRDefault="00506299" w:rsidP="00AC17D9">
      <w:pPr>
        <w:spacing w:line="360" w:lineRule="auto"/>
        <w:rPr>
          <w:rFonts w:ascii="Arial" w:hAnsi="Arial" w:cs="Arial"/>
        </w:rPr>
      </w:pPr>
    </w:p>
    <w:p w14:paraId="0AF9A16B" w14:textId="1FEF5EE3" w:rsidR="0031256A" w:rsidRPr="00A15A8E" w:rsidRDefault="00F85CFA" w:rsidP="00AC17D9">
      <w:pPr>
        <w:spacing w:line="360" w:lineRule="auto"/>
        <w:rPr>
          <w:rFonts w:ascii="Arial" w:hAnsi="Arial" w:cs="Arial"/>
        </w:rPr>
      </w:pPr>
      <w:r w:rsidRPr="00A15A8E">
        <w:rPr>
          <w:rFonts w:ascii="Arial" w:hAnsi="Arial" w:cs="Arial"/>
        </w:rPr>
        <w:t>The advant</w:t>
      </w:r>
      <w:r w:rsidR="00834EEC" w:rsidRPr="00A15A8E">
        <w:rPr>
          <w:rFonts w:ascii="Arial" w:hAnsi="Arial" w:cs="Arial"/>
        </w:rPr>
        <w:t xml:space="preserve">ages and disadvantages of these technologies can be found in </w:t>
      </w:r>
      <w:r w:rsidR="00834EEC" w:rsidRPr="00A15A8E">
        <w:rPr>
          <w:rFonts w:ascii="Arial" w:hAnsi="Arial" w:cs="Arial"/>
          <w:i/>
          <w:iCs/>
          <w:u w:val="single"/>
        </w:rPr>
        <w:fldChar w:fldCharType="begin"/>
      </w:r>
      <w:r w:rsidR="00834EEC" w:rsidRPr="00A15A8E">
        <w:rPr>
          <w:rFonts w:ascii="Arial" w:hAnsi="Arial" w:cs="Arial"/>
          <w:i/>
          <w:iCs/>
          <w:u w:val="single"/>
        </w:rPr>
        <w:instrText xml:space="preserve"> REF _Ref162344613 \h  \* MERGEFORMAT </w:instrText>
      </w:r>
      <w:r w:rsidR="00834EEC" w:rsidRPr="00A15A8E">
        <w:rPr>
          <w:rFonts w:ascii="Arial" w:hAnsi="Arial" w:cs="Arial"/>
          <w:i/>
          <w:iCs/>
          <w:u w:val="single"/>
        </w:rPr>
      </w:r>
      <w:r w:rsidR="00834EEC" w:rsidRPr="00A15A8E">
        <w:rPr>
          <w:rFonts w:ascii="Arial" w:hAnsi="Arial" w:cs="Arial"/>
          <w:i/>
          <w:iCs/>
          <w:u w:val="single"/>
        </w:rPr>
        <w:fldChar w:fldCharType="separate"/>
      </w:r>
      <w:r w:rsidR="00834EEC" w:rsidRPr="00A15A8E">
        <w:rPr>
          <w:rFonts w:ascii="Arial" w:hAnsi="Arial" w:cs="Arial"/>
          <w:i/>
          <w:iCs/>
          <w:u w:val="single"/>
        </w:rPr>
        <w:t xml:space="preserve">Table </w:t>
      </w:r>
      <w:r w:rsidR="00834EEC" w:rsidRPr="00A15A8E">
        <w:rPr>
          <w:rFonts w:ascii="Arial" w:hAnsi="Arial" w:cs="Arial"/>
          <w:i/>
          <w:iCs/>
          <w:noProof/>
          <w:u w:val="single"/>
        </w:rPr>
        <w:t>3</w:t>
      </w:r>
      <w:r w:rsidR="00834EEC" w:rsidRPr="00A15A8E">
        <w:rPr>
          <w:rFonts w:ascii="Arial" w:hAnsi="Arial" w:cs="Arial"/>
          <w:i/>
          <w:iCs/>
          <w:u w:val="single"/>
        </w:rPr>
        <w:fldChar w:fldCharType="end"/>
      </w:r>
      <w:r w:rsidR="00207E8A" w:rsidRPr="00A15A8E">
        <w:rPr>
          <w:rFonts w:ascii="Arial" w:hAnsi="Arial" w:cs="Arial"/>
        </w:rPr>
        <w:t xml:space="preserve">. </w:t>
      </w:r>
      <w:r w:rsidR="00106D9B" w:rsidRPr="00A15A8E">
        <w:rPr>
          <w:rFonts w:ascii="Arial" w:hAnsi="Arial" w:cs="Arial"/>
        </w:rPr>
        <w:t>Furthermore</w:t>
      </w:r>
      <w:r w:rsidR="00207E8A" w:rsidRPr="00A15A8E">
        <w:rPr>
          <w:rFonts w:ascii="Arial" w:hAnsi="Arial" w:cs="Arial"/>
        </w:rPr>
        <w:t xml:space="preserve">, </w:t>
      </w:r>
      <w:r w:rsidR="00106D9B" w:rsidRPr="00A15A8E">
        <w:rPr>
          <w:rFonts w:ascii="Arial" w:hAnsi="Arial" w:cs="Arial"/>
        </w:rPr>
        <w:t>the usage of GANs</w:t>
      </w:r>
      <w:r w:rsidR="00B25658" w:rsidRPr="00A15A8E">
        <w:rPr>
          <w:rFonts w:ascii="Arial" w:hAnsi="Arial" w:cs="Arial"/>
        </w:rPr>
        <w:t xml:space="preserve"> to create </w:t>
      </w:r>
      <w:r w:rsidR="008C5B98" w:rsidRPr="00A15A8E">
        <w:rPr>
          <w:rFonts w:ascii="Arial" w:hAnsi="Arial" w:cs="Arial"/>
        </w:rPr>
        <w:t>synthetic</w:t>
      </w:r>
      <w:r w:rsidR="00B25658" w:rsidRPr="00A15A8E">
        <w:rPr>
          <w:rFonts w:ascii="Arial" w:hAnsi="Arial" w:cs="Arial"/>
        </w:rPr>
        <w:t xml:space="preserve"> data is an interesting </w:t>
      </w:r>
      <w:r w:rsidR="008C5B98" w:rsidRPr="00A15A8E">
        <w:rPr>
          <w:rFonts w:ascii="Arial" w:hAnsi="Arial" w:cs="Arial"/>
        </w:rPr>
        <w:t>feature to improve the training dataset and, therefore, increases the accuracy</w:t>
      </w:r>
      <w:r w:rsidR="00266FF8" w:rsidRPr="00A15A8E">
        <w:rPr>
          <w:rFonts w:ascii="Arial" w:hAnsi="Arial" w:cs="Arial"/>
        </w:rPr>
        <w:t xml:space="preserve"> if </w:t>
      </w:r>
      <w:r w:rsidR="0031256A" w:rsidRPr="00A15A8E">
        <w:rPr>
          <w:rFonts w:ascii="Arial" w:hAnsi="Arial" w:cs="Arial"/>
        </w:rPr>
        <w:t>an</w:t>
      </w:r>
      <w:r w:rsidR="000E19A4" w:rsidRPr="00A15A8E">
        <w:rPr>
          <w:rFonts w:ascii="Arial" w:hAnsi="Arial" w:cs="Arial"/>
        </w:rPr>
        <w:t xml:space="preserve"> </w:t>
      </w:r>
      <w:r w:rsidR="00F74B52" w:rsidRPr="00A15A8E">
        <w:rPr>
          <w:rFonts w:ascii="Arial" w:hAnsi="Arial" w:cs="Arial"/>
        </w:rPr>
        <w:t xml:space="preserve">OCR algorithm is </w:t>
      </w:r>
      <w:r w:rsidR="0031256A" w:rsidRPr="00A15A8E">
        <w:rPr>
          <w:rFonts w:ascii="Arial" w:hAnsi="Arial" w:cs="Arial"/>
        </w:rPr>
        <w:t>developed</w:t>
      </w:r>
      <w:r w:rsidR="00F74B52" w:rsidRPr="00A15A8E">
        <w:rPr>
          <w:rFonts w:ascii="Arial" w:hAnsi="Arial" w:cs="Arial"/>
        </w:rPr>
        <w:t xml:space="preserve"> from scratch, such </w:t>
      </w:r>
      <w:r w:rsidR="001D3E95" w:rsidRPr="00A15A8E">
        <w:rPr>
          <w:rFonts w:ascii="Arial" w:hAnsi="Arial" w:cs="Arial"/>
        </w:rPr>
        <w:t>as the</w:t>
      </w:r>
      <w:r w:rsidR="00F74B52" w:rsidRPr="00A15A8E">
        <w:rPr>
          <w:rFonts w:ascii="Arial" w:hAnsi="Arial" w:cs="Arial"/>
        </w:rPr>
        <w:t xml:space="preserve"> different ones used in this third </w:t>
      </w:r>
      <w:r w:rsidR="001D3E95" w:rsidRPr="00A15A8E">
        <w:rPr>
          <w:rFonts w:ascii="Arial" w:hAnsi="Arial" w:cs="Arial"/>
        </w:rPr>
        <w:t>research paper</w:t>
      </w:r>
      <w:r w:rsidR="00F74B52" w:rsidRPr="00A15A8E">
        <w:rPr>
          <w:rFonts w:ascii="Arial" w:hAnsi="Arial" w:cs="Arial"/>
        </w:rPr>
        <w:t>.</w:t>
      </w:r>
      <w:r w:rsidR="001D3E95" w:rsidRPr="00A15A8E">
        <w:rPr>
          <w:rFonts w:ascii="Arial" w:hAnsi="Arial" w:cs="Arial"/>
        </w:rPr>
        <w:t xml:space="preserve"> </w:t>
      </w:r>
      <w:r w:rsidR="0031256A" w:rsidRPr="00A15A8E">
        <w:rPr>
          <w:rFonts w:ascii="Arial" w:hAnsi="Arial" w:cs="Arial"/>
        </w:rPr>
        <w:t xml:space="preserve"> Developing</w:t>
      </w:r>
      <w:r w:rsidR="00D24F5B" w:rsidRPr="00A15A8E">
        <w:rPr>
          <w:rFonts w:ascii="Arial" w:hAnsi="Arial" w:cs="Arial"/>
        </w:rPr>
        <w:t xml:space="preserve"> </w:t>
      </w:r>
      <w:r w:rsidR="008A09EF" w:rsidRPr="00A15A8E">
        <w:rPr>
          <w:rFonts w:ascii="Arial" w:hAnsi="Arial" w:cs="Arial"/>
        </w:rPr>
        <w:t>an</w:t>
      </w:r>
      <w:r w:rsidR="00D24F5B" w:rsidRPr="00A15A8E">
        <w:rPr>
          <w:rFonts w:ascii="Arial" w:hAnsi="Arial" w:cs="Arial"/>
        </w:rPr>
        <w:t xml:space="preserve"> </w:t>
      </w:r>
      <w:r w:rsidR="002D3633" w:rsidRPr="00A15A8E">
        <w:rPr>
          <w:rFonts w:ascii="Arial" w:hAnsi="Arial" w:cs="Arial"/>
        </w:rPr>
        <w:t xml:space="preserve">OCR from scratch without using an already </w:t>
      </w:r>
      <w:r w:rsidR="0054206D" w:rsidRPr="00A15A8E">
        <w:rPr>
          <w:rFonts w:ascii="Arial" w:hAnsi="Arial" w:cs="Arial"/>
        </w:rPr>
        <w:t>made system, such has Tesseract or Google</w:t>
      </w:r>
      <w:r w:rsidR="004817D9" w:rsidRPr="00A15A8E">
        <w:rPr>
          <w:rFonts w:ascii="Arial" w:hAnsi="Arial" w:cs="Arial"/>
        </w:rPr>
        <w:t xml:space="preserve"> Cloud</w:t>
      </w:r>
      <w:r w:rsidR="0054206D" w:rsidRPr="00A15A8E">
        <w:rPr>
          <w:rFonts w:ascii="Arial" w:hAnsi="Arial" w:cs="Arial"/>
        </w:rPr>
        <w:t xml:space="preserve"> Vision </w:t>
      </w:r>
      <w:r w:rsidR="004817D9" w:rsidRPr="00A15A8E">
        <w:rPr>
          <w:rFonts w:ascii="Arial" w:hAnsi="Arial" w:cs="Arial"/>
        </w:rPr>
        <w:t>API, could allow for a mo</w:t>
      </w:r>
      <w:r w:rsidR="00DC35C3" w:rsidRPr="00A15A8E">
        <w:rPr>
          <w:rFonts w:ascii="Arial" w:hAnsi="Arial" w:cs="Arial"/>
        </w:rPr>
        <w:t xml:space="preserve">re precise </w:t>
      </w:r>
      <w:r w:rsidR="00BA04AF" w:rsidRPr="00A15A8E">
        <w:rPr>
          <w:rFonts w:ascii="Arial" w:hAnsi="Arial" w:cs="Arial"/>
        </w:rPr>
        <w:t>extraction e</w:t>
      </w:r>
      <w:r w:rsidR="00DC35C3" w:rsidRPr="00A15A8E">
        <w:rPr>
          <w:rFonts w:ascii="Arial" w:hAnsi="Arial" w:cs="Arial"/>
        </w:rPr>
        <w:t xml:space="preserve">specially for Mauritian receipts, thereby it will increase the </w:t>
      </w:r>
      <w:r w:rsidR="00BA04AF" w:rsidRPr="00A15A8E">
        <w:rPr>
          <w:rFonts w:ascii="Arial" w:hAnsi="Arial" w:cs="Arial"/>
        </w:rPr>
        <w:t>development</w:t>
      </w:r>
      <w:r w:rsidR="00DC35C3" w:rsidRPr="00A15A8E">
        <w:rPr>
          <w:rFonts w:ascii="Arial" w:hAnsi="Arial" w:cs="Arial"/>
        </w:rPr>
        <w:t xml:space="preserve"> </w:t>
      </w:r>
      <w:r w:rsidR="00BA04AF" w:rsidRPr="00A15A8E">
        <w:rPr>
          <w:rFonts w:ascii="Arial" w:hAnsi="Arial" w:cs="Arial"/>
        </w:rPr>
        <w:t xml:space="preserve">time, but it will be limited by its training data, which in </w:t>
      </w:r>
      <w:r w:rsidR="008A09EF" w:rsidRPr="00A15A8E">
        <w:rPr>
          <w:rFonts w:ascii="Arial" w:hAnsi="Arial" w:cs="Arial"/>
        </w:rPr>
        <w:t>out context, is limited and, therefore, would not be recommended compared to the powerful pretrained system.</w:t>
      </w:r>
    </w:p>
    <w:p w14:paraId="498B28E2" w14:textId="1D31F88D" w:rsidR="00AC179D" w:rsidRPr="00A15A8E" w:rsidRDefault="001D3E95" w:rsidP="00AC17D9">
      <w:pPr>
        <w:spacing w:line="360" w:lineRule="auto"/>
        <w:rPr>
          <w:rFonts w:ascii="Arial" w:hAnsi="Arial" w:cs="Arial"/>
        </w:rPr>
      </w:pPr>
      <w:r w:rsidRPr="00A15A8E">
        <w:rPr>
          <w:rFonts w:ascii="Arial" w:hAnsi="Arial" w:cs="Arial"/>
        </w:rPr>
        <w:t xml:space="preserve"> </w:t>
      </w:r>
    </w:p>
    <w:p w14:paraId="6FEE8762" w14:textId="752C6BDE" w:rsidR="00ED40D8" w:rsidRPr="00A15A8E" w:rsidRDefault="00926667" w:rsidP="00F13BAC">
      <w:pPr>
        <w:pStyle w:val="Heading2"/>
        <w:spacing w:line="360" w:lineRule="auto"/>
        <w:rPr>
          <w:rFonts w:ascii="Arial" w:hAnsi="Arial" w:cs="Arial"/>
        </w:rPr>
      </w:pPr>
      <w:bookmarkStart w:id="33" w:name="_Toc164604797"/>
      <w:r w:rsidRPr="00A15A8E">
        <w:rPr>
          <w:rFonts w:ascii="Arial" w:hAnsi="Arial" w:cs="Arial"/>
        </w:rPr>
        <w:t>Mobile Application</w:t>
      </w:r>
      <w:bookmarkEnd w:id="33"/>
    </w:p>
    <w:p w14:paraId="10AD313C" w14:textId="22152105" w:rsidR="0058537B" w:rsidRPr="00A15A8E" w:rsidRDefault="00D81D37" w:rsidP="00F13BAC">
      <w:pPr>
        <w:pStyle w:val="Heading3"/>
        <w:spacing w:line="360" w:lineRule="auto"/>
        <w:rPr>
          <w:rFonts w:ascii="Arial" w:hAnsi="Arial" w:cs="Arial"/>
        </w:rPr>
      </w:pPr>
      <w:bookmarkStart w:id="34" w:name="_Toc156037985"/>
      <w:bookmarkStart w:id="35" w:name="_Ref163485672"/>
      <w:bookmarkStart w:id="36" w:name="_Toc164604798"/>
      <w:r w:rsidRPr="00A15A8E">
        <w:rPr>
          <w:rFonts w:ascii="Arial" w:hAnsi="Arial" w:cs="Arial"/>
        </w:rPr>
        <w:t>Paper</w:t>
      </w:r>
      <w:r w:rsidR="000A23FE" w:rsidRPr="00A15A8E">
        <w:rPr>
          <w:rFonts w:ascii="Arial" w:hAnsi="Arial" w:cs="Arial"/>
        </w:rPr>
        <w:t xml:space="preserve"> 4</w:t>
      </w:r>
      <w:r w:rsidRPr="00A15A8E">
        <w:rPr>
          <w:rFonts w:ascii="Arial" w:hAnsi="Arial" w:cs="Arial"/>
        </w:rPr>
        <w:t xml:space="preserve"> - React Native vs Flutter, cross-platform mobile application frameworks.</w:t>
      </w:r>
      <w:bookmarkEnd w:id="34"/>
      <w:bookmarkEnd w:id="35"/>
      <w:bookmarkEnd w:id="36"/>
    </w:p>
    <w:p w14:paraId="4ADEA776" w14:textId="70B1A937" w:rsidR="00BE15CC" w:rsidRPr="00A15A8E" w:rsidRDefault="0058537B" w:rsidP="00AC17D9">
      <w:pPr>
        <w:spacing w:line="360" w:lineRule="auto"/>
        <w:rPr>
          <w:rFonts w:ascii="Arial" w:hAnsi="Arial" w:cs="Arial"/>
        </w:rPr>
      </w:pPr>
      <w:r w:rsidRPr="00A15A8E">
        <w:rPr>
          <w:rFonts w:ascii="Arial" w:hAnsi="Arial" w:cs="Arial"/>
        </w:rPr>
        <w:t xml:space="preserve">The last </w:t>
      </w:r>
      <w:r w:rsidR="004161F6" w:rsidRPr="00A15A8E">
        <w:rPr>
          <w:rFonts w:ascii="Arial" w:hAnsi="Arial" w:cs="Arial"/>
        </w:rPr>
        <w:t xml:space="preserve">research paper “React Native vs Flutter, cross-platform mobile application frameworks” focuses on comparing two frameworks to develop cross-platform mobile application: React Native and Flutter </w:t>
      </w:r>
      <w:r w:rsidR="004161F6" w:rsidRPr="00A15A8E">
        <w:rPr>
          <w:rFonts w:ascii="Arial" w:hAnsi="Arial" w:cs="Arial"/>
        </w:rPr>
        <w:fldChar w:fldCharType="begin"/>
      </w:r>
      <w:r w:rsidR="004161F6" w:rsidRPr="00A15A8E">
        <w:rPr>
          <w:rFonts w:ascii="Arial" w:hAnsi="Arial" w:cs="Arial"/>
        </w:rPr>
        <w:instrText xml:space="preserve"> ADDIN ZOTERO_ITEM CSL_CITATION {"citationID":"yjn9XZNz","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004161F6" w:rsidRPr="00A15A8E">
        <w:rPr>
          <w:rFonts w:ascii="Arial" w:hAnsi="Arial" w:cs="Arial"/>
        </w:rPr>
        <w:fldChar w:fldCharType="separate"/>
      </w:r>
      <w:r w:rsidR="004161F6" w:rsidRPr="00A15A8E">
        <w:rPr>
          <w:rFonts w:ascii="Arial" w:hAnsi="Arial" w:cs="Arial"/>
          <w:noProof/>
        </w:rPr>
        <w:t>(Wu, 2018)</w:t>
      </w:r>
      <w:r w:rsidR="004161F6" w:rsidRPr="00A15A8E">
        <w:rPr>
          <w:rFonts w:ascii="Arial" w:hAnsi="Arial" w:cs="Arial"/>
        </w:rPr>
        <w:fldChar w:fldCharType="end"/>
      </w:r>
      <w:r w:rsidR="004161F6" w:rsidRPr="00A15A8E">
        <w:rPr>
          <w:rFonts w:ascii="Arial" w:hAnsi="Arial" w:cs="Arial"/>
        </w:rPr>
        <w:t>.</w:t>
      </w:r>
      <w:r w:rsidR="00722441" w:rsidRPr="00A15A8E">
        <w:rPr>
          <w:rFonts w:ascii="Arial" w:hAnsi="Arial" w:cs="Arial"/>
        </w:rPr>
        <w:t xml:space="preserve"> These two frameworks are prominent factors in mobile development, and their advantages and disadvantages are available in </w:t>
      </w:r>
      <w:r w:rsidR="00722441" w:rsidRPr="00A15A8E">
        <w:rPr>
          <w:rFonts w:ascii="Arial" w:hAnsi="Arial" w:cs="Arial"/>
          <w:i/>
          <w:iCs/>
          <w:u w:val="single"/>
        </w:rPr>
        <w:fldChar w:fldCharType="begin"/>
      </w:r>
      <w:r w:rsidR="00722441" w:rsidRPr="00A15A8E">
        <w:rPr>
          <w:rFonts w:ascii="Arial" w:hAnsi="Arial" w:cs="Arial"/>
          <w:i/>
          <w:iCs/>
          <w:u w:val="single"/>
        </w:rPr>
        <w:instrText xml:space="preserve"> REF _Ref162357606 \h  \* MERGEFORMAT </w:instrText>
      </w:r>
      <w:r w:rsidR="00722441" w:rsidRPr="00A15A8E">
        <w:rPr>
          <w:rFonts w:ascii="Arial" w:hAnsi="Arial" w:cs="Arial"/>
          <w:i/>
          <w:iCs/>
          <w:u w:val="single"/>
        </w:rPr>
      </w:r>
      <w:r w:rsidR="00722441" w:rsidRPr="00A15A8E">
        <w:rPr>
          <w:rFonts w:ascii="Arial" w:hAnsi="Arial" w:cs="Arial"/>
          <w:i/>
          <w:iCs/>
          <w:u w:val="single"/>
        </w:rPr>
        <w:fldChar w:fldCharType="separate"/>
      </w:r>
      <w:r w:rsidR="00722441" w:rsidRPr="00A15A8E">
        <w:rPr>
          <w:rFonts w:ascii="Arial" w:hAnsi="Arial" w:cs="Arial"/>
          <w:i/>
          <w:iCs/>
          <w:u w:val="single"/>
        </w:rPr>
        <w:t xml:space="preserve">Table </w:t>
      </w:r>
      <w:r w:rsidR="00722441" w:rsidRPr="00A15A8E">
        <w:rPr>
          <w:rFonts w:ascii="Arial" w:hAnsi="Arial" w:cs="Arial"/>
          <w:i/>
          <w:iCs/>
          <w:noProof/>
          <w:u w:val="single"/>
        </w:rPr>
        <w:t>4</w:t>
      </w:r>
      <w:r w:rsidR="00722441" w:rsidRPr="00A15A8E">
        <w:rPr>
          <w:rFonts w:ascii="Arial" w:hAnsi="Arial" w:cs="Arial"/>
          <w:i/>
          <w:iCs/>
          <w:u w:val="single"/>
        </w:rPr>
        <w:fldChar w:fldCharType="end"/>
      </w:r>
      <w:r w:rsidR="008B1247" w:rsidRPr="00A15A8E">
        <w:rPr>
          <w:rFonts w:ascii="Arial" w:hAnsi="Arial" w:cs="Arial"/>
        </w:rPr>
        <w:t xml:space="preserve">. React Native, which was developed by Facebook, is using JavaScript and React, which are famous programing languages. However, for complex development, it will require a specific </w:t>
      </w:r>
      <w:r w:rsidR="001B460E" w:rsidRPr="00A15A8E">
        <w:rPr>
          <w:rFonts w:ascii="Arial" w:hAnsi="Arial" w:cs="Arial"/>
        </w:rPr>
        <w:t xml:space="preserve">programming language per platform. On the other hand, Flutter is developed by Google using Dart, which is not as widely adopted as JavaScript, but uses a single code base for both iOS and Android. </w:t>
      </w:r>
      <w:r w:rsidR="001B460E" w:rsidRPr="00A15A8E">
        <w:rPr>
          <w:rFonts w:ascii="Arial" w:hAnsi="Arial" w:cs="Arial"/>
        </w:rPr>
        <w:lastRenderedPageBreak/>
        <w:t>However, this single code base creates a</w:t>
      </w:r>
      <w:r w:rsidR="00BE15CC" w:rsidRPr="00A15A8E">
        <w:rPr>
          <w:rFonts w:ascii="Arial" w:hAnsi="Arial" w:cs="Arial"/>
        </w:rPr>
        <w:t xml:space="preserve"> larger app size compared to React Native app. </w:t>
      </w:r>
    </w:p>
    <w:p w14:paraId="0CDAB783" w14:textId="42BF8E4B" w:rsidR="008673A8" w:rsidRPr="00A15A8E" w:rsidRDefault="00BE15CC" w:rsidP="00AC17D9">
      <w:pPr>
        <w:spacing w:line="360" w:lineRule="auto"/>
        <w:rPr>
          <w:rFonts w:ascii="Arial" w:hAnsi="Arial" w:cs="Arial"/>
        </w:rPr>
      </w:pPr>
      <w:r w:rsidRPr="00A15A8E">
        <w:rPr>
          <w:rFonts w:ascii="Arial" w:hAnsi="Arial" w:cs="Arial"/>
        </w:rPr>
        <w:t xml:space="preserve">In the context of the receipt extractor application, the </w:t>
      </w:r>
      <w:r w:rsidR="00920648" w:rsidRPr="00A15A8E">
        <w:rPr>
          <w:rFonts w:ascii="Arial" w:hAnsi="Arial" w:cs="Arial"/>
        </w:rPr>
        <w:t xml:space="preserve">emphasis will be on the execution speed and stability on the mobile app. Therefore, Flutter, as shown in </w:t>
      </w:r>
      <w:r w:rsidR="00920648" w:rsidRPr="00A15A8E">
        <w:rPr>
          <w:rFonts w:ascii="Arial" w:hAnsi="Arial" w:cs="Arial"/>
          <w:i/>
          <w:iCs/>
          <w:u w:val="single"/>
        </w:rPr>
        <w:fldChar w:fldCharType="begin"/>
      </w:r>
      <w:r w:rsidR="00920648" w:rsidRPr="00A15A8E">
        <w:rPr>
          <w:rFonts w:ascii="Arial" w:hAnsi="Arial" w:cs="Arial"/>
          <w:i/>
          <w:iCs/>
          <w:u w:val="single"/>
        </w:rPr>
        <w:instrText xml:space="preserve"> REF _Ref162357606 \h  \* MERGEFORMAT </w:instrText>
      </w:r>
      <w:r w:rsidR="00920648" w:rsidRPr="00A15A8E">
        <w:rPr>
          <w:rFonts w:ascii="Arial" w:hAnsi="Arial" w:cs="Arial"/>
          <w:i/>
          <w:iCs/>
          <w:u w:val="single"/>
        </w:rPr>
      </w:r>
      <w:r w:rsidR="00920648" w:rsidRPr="00A15A8E">
        <w:rPr>
          <w:rFonts w:ascii="Arial" w:hAnsi="Arial" w:cs="Arial"/>
          <w:i/>
          <w:iCs/>
          <w:u w:val="single"/>
        </w:rPr>
        <w:fldChar w:fldCharType="separate"/>
      </w:r>
      <w:r w:rsidR="00920648" w:rsidRPr="00A15A8E">
        <w:rPr>
          <w:rFonts w:ascii="Arial" w:hAnsi="Arial" w:cs="Arial"/>
          <w:i/>
          <w:iCs/>
          <w:u w:val="single"/>
        </w:rPr>
        <w:t xml:space="preserve">Table </w:t>
      </w:r>
      <w:r w:rsidR="00920648" w:rsidRPr="00A15A8E">
        <w:rPr>
          <w:rFonts w:ascii="Arial" w:hAnsi="Arial" w:cs="Arial"/>
          <w:i/>
          <w:iCs/>
          <w:noProof/>
          <w:u w:val="single"/>
        </w:rPr>
        <w:t>4</w:t>
      </w:r>
      <w:r w:rsidR="00920648" w:rsidRPr="00A15A8E">
        <w:rPr>
          <w:rFonts w:ascii="Arial" w:hAnsi="Arial" w:cs="Arial"/>
          <w:i/>
          <w:iCs/>
          <w:u w:val="single"/>
        </w:rPr>
        <w:fldChar w:fldCharType="end"/>
      </w:r>
      <w:r w:rsidR="00920648" w:rsidRPr="00A15A8E">
        <w:rPr>
          <w:rFonts w:ascii="Arial" w:hAnsi="Arial" w:cs="Arial"/>
        </w:rPr>
        <w:t>, is fast with different features for development, such has the hot reload with the portability from Android to iOS without code modification.</w:t>
      </w:r>
    </w:p>
    <w:p w14:paraId="5AF37CD9" w14:textId="77777777" w:rsidR="008673A8" w:rsidRPr="00A15A8E" w:rsidRDefault="008673A8" w:rsidP="00AC17D9">
      <w:pPr>
        <w:spacing w:line="360" w:lineRule="auto"/>
        <w:rPr>
          <w:rFonts w:ascii="Arial" w:hAnsi="Arial" w:cs="Arial"/>
        </w:rPr>
      </w:pPr>
    </w:p>
    <w:tbl>
      <w:tblPr>
        <w:tblStyle w:val="TableGrid"/>
        <w:tblW w:w="0" w:type="auto"/>
        <w:tblLook w:val="04A0" w:firstRow="1" w:lastRow="0" w:firstColumn="1" w:lastColumn="0" w:noHBand="0" w:noVBand="1"/>
      </w:tblPr>
      <w:tblGrid>
        <w:gridCol w:w="1838"/>
        <w:gridCol w:w="3544"/>
        <w:gridCol w:w="3634"/>
      </w:tblGrid>
      <w:tr w:rsidR="008673A8" w:rsidRPr="00A15A8E" w14:paraId="59F0C7D7" w14:textId="77777777" w:rsidTr="008673A8">
        <w:tc>
          <w:tcPr>
            <w:tcW w:w="1838" w:type="dxa"/>
          </w:tcPr>
          <w:p w14:paraId="39BBF8E9"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Programming Language</w:t>
            </w:r>
          </w:p>
        </w:tc>
        <w:tc>
          <w:tcPr>
            <w:tcW w:w="3544" w:type="dxa"/>
          </w:tcPr>
          <w:p w14:paraId="7B48C421"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pros</w:t>
            </w:r>
          </w:p>
        </w:tc>
        <w:tc>
          <w:tcPr>
            <w:tcW w:w="3634" w:type="dxa"/>
          </w:tcPr>
          <w:p w14:paraId="31991CC0"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Cons</w:t>
            </w:r>
          </w:p>
        </w:tc>
      </w:tr>
      <w:tr w:rsidR="008673A8" w:rsidRPr="00A15A8E" w14:paraId="44AE0172" w14:textId="77777777" w:rsidTr="008673A8">
        <w:tc>
          <w:tcPr>
            <w:tcW w:w="1838" w:type="dxa"/>
          </w:tcPr>
          <w:p w14:paraId="052F77FF"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React Native</w:t>
            </w:r>
          </w:p>
        </w:tc>
        <w:tc>
          <w:tcPr>
            <w:tcW w:w="3544" w:type="dxa"/>
          </w:tcPr>
          <w:p w14:paraId="091B32E7"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Strong Community Support with big tech contribution.</w:t>
            </w:r>
          </w:p>
          <w:p w14:paraId="737C8369"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Bring modern web techniques to mobile support.</w:t>
            </w:r>
          </w:p>
          <w:p w14:paraId="0ACA3587"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Use JavaScript syntax extension for designing UI.</w:t>
            </w:r>
          </w:p>
          <w:p w14:paraId="0A74428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Access native hardware feature like camera and storage.</w:t>
            </w:r>
          </w:p>
          <w:p w14:paraId="2929F224"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Encourage modularity and reusable of component.</w:t>
            </w:r>
          </w:p>
          <w:p w14:paraId="493B1D87" w14:textId="77777777" w:rsidR="008673A8" w:rsidRPr="00A15A8E" w:rsidRDefault="008673A8" w:rsidP="00AC17D9">
            <w:pPr>
              <w:spacing w:line="360" w:lineRule="auto"/>
              <w:rPr>
                <w:rFonts w:ascii="Arial" w:hAnsi="Arial" w:cs="Arial"/>
              </w:rPr>
            </w:pPr>
          </w:p>
        </w:tc>
        <w:tc>
          <w:tcPr>
            <w:tcW w:w="3634" w:type="dxa"/>
          </w:tcPr>
          <w:p w14:paraId="7BE8A4B2"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ave performance limitation compared to native app in complexes scenario using JavaScript thread or memory optimization.</w:t>
            </w:r>
          </w:p>
          <w:p w14:paraId="27034D02"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ighly dependable on third-party libraries for navigation and file system operations which may affect consistency and the reliability.</w:t>
            </w:r>
          </w:p>
        </w:tc>
      </w:tr>
      <w:tr w:rsidR="008673A8" w:rsidRPr="00A15A8E" w14:paraId="1BB5BF5D" w14:textId="77777777" w:rsidTr="008673A8">
        <w:tc>
          <w:tcPr>
            <w:tcW w:w="1838" w:type="dxa"/>
          </w:tcPr>
          <w:p w14:paraId="627A4356"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Flutter</w:t>
            </w:r>
          </w:p>
        </w:tc>
        <w:tc>
          <w:tcPr>
            <w:tcW w:w="3544" w:type="dxa"/>
          </w:tcPr>
          <w:p w14:paraId="07761AA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ight-Performance using his own rendering engine for view component offering a close performance to native application.</w:t>
            </w:r>
          </w:p>
          <w:p w14:paraId="58EA2FEB"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Using Dart Programming language which is efficient for memory management and garbage collection offering fast performance.</w:t>
            </w:r>
          </w:p>
          <w:p w14:paraId="2B3D38B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lastRenderedPageBreak/>
              <w:t>Providing customizable widget for development.</w:t>
            </w:r>
          </w:p>
          <w:p w14:paraId="66B699DA"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ot-Reload feature for development.</w:t>
            </w:r>
          </w:p>
          <w:p w14:paraId="06392F51"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Assuring a consistency across the different platform.</w:t>
            </w:r>
          </w:p>
        </w:tc>
        <w:tc>
          <w:tcPr>
            <w:tcW w:w="3634" w:type="dxa"/>
          </w:tcPr>
          <w:p w14:paraId="5AD8F836"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lastRenderedPageBreak/>
              <w:t>Produce larger application size due to the different widget renderer that may affect the app size.</w:t>
            </w:r>
          </w:p>
          <w:p w14:paraId="50B71BE3"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Relatively new community compared to react native which may affect the resources available.</w:t>
            </w:r>
          </w:p>
        </w:tc>
      </w:tr>
    </w:tbl>
    <w:p w14:paraId="2CB07958" w14:textId="1CAA43BB" w:rsidR="000A23FE" w:rsidRPr="00A15A8E" w:rsidRDefault="000A23FE" w:rsidP="00AC17D9">
      <w:pPr>
        <w:keepNext/>
        <w:spacing w:line="360" w:lineRule="auto"/>
        <w:rPr>
          <w:rFonts w:ascii="Arial" w:hAnsi="Arial" w:cs="Arial"/>
        </w:rPr>
      </w:pPr>
    </w:p>
    <w:p w14:paraId="48A36863" w14:textId="5FD48FCC" w:rsidR="00ED40D8" w:rsidRDefault="000A23FE" w:rsidP="00AC17D9">
      <w:pPr>
        <w:pStyle w:val="Caption"/>
        <w:spacing w:line="360" w:lineRule="auto"/>
        <w:rPr>
          <w:rFonts w:ascii="Arial" w:hAnsi="Arial" w:cs="Arial"/>
        </w:rPr>
      </w:pPr>
      <w:bookmarkStart w:id="37" w:name="_Ref162357606"/>
      <w:bookmarkStart w:id="38" w:name="_Toc164597820"/>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4</w:t>
      </w:r>
      <w:r w:rsidRPr="00A15A8E">
        <w:rPr>
          <w:rFonts w:ascii="Arial" w:hAnsi="Arial" w:cs="Arial"/>
        </w:rPr>
        <w:fldChar w:fldCharType="end"/>
      </w:r>
      <w:bookmarkEnd w:id="37"/>
      <w:r w:rsidRPr="00A15A8E">
        <w:rPr>
          <w:rFonts w:ascii="Arial" w:hAnsi="Arial" w:cs="Arial"/>
        </w:rPr>
        <w:t xml:space="preserve"> - Advantage and limitation of Flutter and React Native from "React Native vs Flutter, cross-platform mobile application frameworks" written by Wu.</w:t>
      </w:r>
      <w:bookmarkEnd w:id="38"/>
    </w:p>
    <w:p w14:paraId="4A9AC791" w14:textId="77777777" w:rsidR="00767D9C" w:rsidRPr="00767D9C" w:rsidRDefault="00767D9C" w:rsidP="00AC17D9">
      <w:pPr>
        <w:spacing w:line="360" w:lineRule="auto"/>
      </w:pPr>
    </w:p>
    <w:p w14:paraId="67EE866C" w14:textId="014C3F48" w:rsidR="00AD761A" w:rsidRPr="00A15A8E" w:rsidRDefault="00ED40D8" w:rsidP="0030578D">
      <w:pPr>
        <w:pStyle w:val="Heading1"/>
        <w:spacing w:line="360" w:lineRule="auto"/>
        <w:rPr>
          <w:rFonts w:ascii="Arial" w:hAnsi="Arial" w:cs="Arial"/>
        </w:rPr>
      </w:pPr>
      <w:bookmarkStart w:id="39" w:name="_Ref163492992"/>
      <w:bookmarkStart w:id="40" w:name="_Toc164604799"/>
      <w:r w:rsidRPr="00A15A8E">
        <w:rPr>
          <w:rFonts w:ascii="Arial" w:hAnsi="Arial" w:cs="Arial"/>
        </w:rPr>
        <w:t>Requirements specification</w:t>
      </w:r>
      <w:bookmarkEnd w:id="39"/>
      <w:bookmarkEnd w:id="40"/>
    </w:p>
    <w:p w14:paraId="0EDDFF1A" w14:textId="165902B5" w:rsidR="00A504F1" w:rsidRPr="00A15A8E" w:rsidRDefault="004F4F25" w:rsidP="00AC17D9">
      <w:pPr>
        <w:pStyle w:val="Heading2"/>
        <w:spacing w:line="360" w:lineRule="auto"/>
        <w:rPr>
          <w:rFonts w:ascii="Arial" w:hAnsi="Arial" w:cs="Arial"/>
        </w:rPr>
      </w:pPr>
      <w:bookmarkStart w:id="41" w:name="_Toc164604800"/>
      <w:r w:rsidRPr="00A15A8E">
        <w:rPr>
          <w:rFonts w:ascii="Arial" w:hAnsi="Arial" w:cs="Arial"/>
        </w:rPr>
        <w:t>Receipt Section Detection</w:t>
      </w:r>
      <w:bookmarkEnd w:id="41"/>
    </w:p>
    <w:p w14:paraId="17B31A89" w14:textId="017868C9" w:rsidR="00F808BB" w:rsidRPr="00A15A8E" w:rsidRDefault="00470828" w:rsidP="00AC17D9">
      <w:pPr>
        <w:spacing w:line="360" w:lineRule="auto"/>
        <w:rPr>
          <w:rFonts w:ascii="Arial" w:hAnsi="Arial" w:cs="Arial"/>
        </w:rPr>
      </w:pPr>
      <w:r w:rsidRPr="00A15A8E">
        <w:rPr>
          <w:rFonts w:ascii="Arial" w:hAnsi="Arial" w:cs="Arial"/>
        </w:rPr>
        <w:t xml:space="preserve">As </w:t>
      </w:r>
      <w:r w:rsidR="00FF08E7" w:rsidRPr="00A15A8E">
        <w:rPr>
          <w:rFonts w:ascii="Arial" w:hAnsi="Arial" w:cs="Arial"/>
        </w:rPr>
        <w:t>referenced</w:t>
      </w:r>
      <w:r w:rsidR="006C6E1F" w:rsidRPr="00A15A8E">
        <w:rPr>
          <w:rFonts w:ascii="Arial" w:hAnsi="Arial" w:cs="Arial"/>
        </w:rPr>
        <w:t xml:space="preserve"> </w:t>
      </w:r>
      <w:r w:rsidR="008D4BFA" w:rsidRPr="00A15A8E">
        <w:rPr>
          <w:rFonts w:ascii="Arial" w:hAnsi="Arial" w:cs="Arial"/>
        </w:rPr>
        <w:t xml:space="preserve">while </w:t>
      </w:r>
      <w:r w:rsidR="00E919D0" w:rsidRPr="00A15A8E">
        <w:rPr>
          <w:rFonts w:ascii="Arial" w:hAnsi="Arial" w:cs="Arial"/>
        </w:rPr>
        <w:t>analyzing</w:t>
      </w:r>
      <w:r w:rsidR="00DF1FD2" w:rsidRPr="00A15A8E">
        <w:rPr>
          <w:rFonts w:ascii="Arial" w:hAnsi="Arial" w:cs="Arial"/>
        </w:rPr>
        <w:t xml:space="preserve"> </w:t>
      </w:r>
      <w:r w:rsidR="00674B24" w:rsidRPr="00A15A8E">
        <w:rPr>
          <w:rFonts w:ascii="Arial" w:hAnsi="Arial" w:cs="Arial"/>
          <w:i/>
          <w:iCs/>
          <w:u w:val="single"/>
        </w:rPr>
        <w:fldChar w:fldCharType="begin"/>
      </w:r>
      <w:r w:rsidR="00674B24" w:rsidRPr="00A15A8E">
        <w:rPr>
          <w:rFonts w:ascii="Arial" w:hAnsi="Arial" w:cs="Arial"/>
          <w:i/>
          <w:iCs/>
          <w:u w:val="single"/>
        </w:rPr>
        <w:instrText xml:space="preserve"> REF _Ref163479383 \h  \* MERGEFORMAT </w:instrText>
      </w:r>
      <w:r w:rsidR="00674B24" w:rsidRPr="00A15A8E">
        <w:rPr>
          <w:rFonts w:ascii="Arial" w:hAnsi="Arial" w:cs="Arial"/>
          <w:i/>
          <w:iCs/>
          <w:u w:val="single"/>
        </w:rPr>
      </w:r>
      <w:r w:rsidR="00674B24" w:rsidRPr="00A15A8E">
        <w:rPr>
          <w:rFonts w:ascii="Arial" w:hAnsi="Arial" w:cs="Arial"/>
          <w:i/>
          <w:iCs/>
          <w:u w:val="single"/>
        </w:rPr>
        <w:fldChar w:fldCharType="separate"/>
      </w:r>
      <w:r w:rsidR="00674B24" w:rsidRPr="00A15A8E">
        <w:rPr>
          <w:rFonts w:ascii="Arial" w:hAnsi="Arial" w:cs="Arial"/>
          <w:i/>
          <w:iCs/>
          <w:u w:val="single"/>
        </w:rPr>
        <w:t>Paper 2 - Information Extraction from Scanned Invoices using Machine Learning, OCR, and Spatial Feature Mapping Techniques</w:t>
      </w:r>
      <w:r w:rsidR="00674B24" w:rsidRPr="00A15A8E">
        <w:rPr>
          <w:rFonts w:ascii="Arial" w:hAnsi="Arial" w:cs="Arial"/>
          <w:i/>
          <w:iCs/>
          <w:u w:val="single"/>
        </w:rPr>
        <w:fldChar w:fldCharType="end"/>
      </w:r>
      <w:r w:rsidR="00674B24" w:rsidRPr="00A15A8E">
        <w:rPr>
          <w:rFonts w:ascii="Arial" w:hAnsi="Arial" w:cs="Arial"/>
          <w:i/>
          <w:iCs/>
          <w:u w:val="single"/>
        </w:rPr>
        <w:t xml:space="preserve"> ,</w:t>
      </w:r>
      <w:r w:rsidR="00C821DB" w:rsidRPr="00A15A8E">
        <w:rPr>
          <w:rFonts w:ascii="Arial" w:hAnsi="Arial" w:cs="Arial"/>
        </w:rPr>
        <w:t xml:space="preserve"> </w:t>
      </w:r>
      <w:r w:rsidR="00C617B0" w:rsidRPr="00A15A8E">
        <w:rPr>
          <w:rFonts w:ascii="Arial" w:hAnsi="Arial" w:cs="Arial"/>
        </w:rPr>
        <w:t xml:space="preserve">it presented </w:t>
      </w:r>
      <w:r w:rsidR="00532AA1" w:rsidRPr="00A15A8E">
        <w:rPr>
          <w:rFonts w:ascii="Arial" w:hAnsi="Arial" w:cs="Arial"/>
        </w:rPr>
        <w:t>t</w:t>
      </w:r>
      <w:r w:rsidR="00621392" w:rsidRPr="00A15A8E">
        <w:rPr>
          <w:rFonts w:ascii="Arial" w:hAnsi="Arial" w:cs="Arial"/>
        </w:rPr>
        <w:t>echnologies of</w:t>
      </w:r>
      <w:r w:rsidR="00532AA1" w:rsidRPr="00A15A8E">
        <w:rPr>
          <w:rFonts w:ascii="Arial" w:hAnsi="Arial" w:cs="Arial"/>
        </w:rPr>
        <w:t xml:space="preserve"> detection of the different sections of a receipt before applying </w:t>
      </w:r>
      <w:r w:rsidR="00C04BB1" w:rsidRPr="00A15A8E">
        <w:rPr>
          <w:rFonts w:ascii="Arial" w:hAnsi="Arial" w:cs="Arial"/>
        </w:rPr>
        <w:t xml:space="preserve">the text extraction </w:t>
      </w:r>
      <w:r w:rsidRPr="00A15A8E">
        <w:rPr>
          <w:rFonts w:ascii="Arial" w:hAnsi="Arial" w:cs="Arial"/>
        </w:rPr>
        <w:fldChar w:fldCharType="begin"/>
      </w:r>
      <w:r w:rsidRPr="00A15A8E">
        <w:rPr>
          <w:rFonts w:ascii="Arial" w:hAnsi="Arial" w:cs="Arial"/>
        </w:rPr>
        <w:instrText xml:space="preserve"> ADDIN ZOTERO_ITEM CSL_CITATION {"citationID":"DnUrHhGs","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Pr="00A15A8E">
        <w:rPr>
          <w:rFonts w:ascii="Arial" w:hAnsi="Arial" w:cs="Arial"/>
        </w:rPr>
        <w:fldChar w:fldCharType="separate"/>
      </w:r>
      <w:r w:rsidR="723537B8" w:rsidRPr="00A15A8E">
        <w:rPr>
          <w:rFonts w:ascii="Arial" w:hAnsi="Arial" w:cs="Arial"/>
          <w:noProof/>
        </w:rPr>
        <w:t>(Darsha, 2023)</w:t>
      </w:r>
      <w:r w:rsidRPr="00A15A8E">
        <w:rPr>
          <w:rFonts w:ascii="Arial" w:hAnsi="Arial" w:cs="Arial"/>
        </w:rPr>
        <w:fldChar w:fldCharType="end"/>
      </w:r>
      <w:r w:rsidR="00C04BB1" w:rsidRPr="00A15A8E">
        <w:rPr>
          <w:rFonts w:ascii="Arial" w:hAnsi="Arial" w:cs="Arial"/>
        </w:rPr>
        <w:t>.</w:t>
      </w:r>
      <w:r w:rsidR="00EE6CB7" w:rsidRPr="00A15A8E">
        <w:rPr>
          <w:rFonts w:ascii="Arial" w:hAnsi="Arial" w:cs="Arial"/>
        </w:rPr>
        <w:t xml:space="preserve"> </w:t>
      </w:r>
      <w:r w:rsidR="00A3153B" w:rsidRPr="00A15A8E">
        <w:rPr>
          <w:rFonts w:ascii="Arial" w:hAnsi="Arial" w:cs="Arial"/>
        </w:rPr>
        <w:t>These strategies</w:t>
      </w:r>
      <w:r w:rsidR="00AC75BF" w:rsidRPr="00A15A8E">
        <w:rPr>
          <w:rFonts w:ascii="Arial" w:hAnsi="Arial" w:cs="Arial"/>
        </w:rPr>
        <w:t xml:space="preserve"> will be </w:t>
      </w:r>
      <w:r w:rsidR="00A3153B" w:rsidRPr="00A15A8E">
        <w:rPr>
          <w:rFonts w:ascii="Arial" w:hAnsi="Arial" w:cs="Arial"/>
        </w:rPr>
        <w:t>kept</w:t>
      </w:r>
      <w:r w:rsidR="008D4F44" w:rsidRPr="00A15A8E">
        <w:rPr>
          <w:rFonts w:ascii="Arial" w:hAnsi="Arial" w:cs="Arial"/>
        </w:rPr>
        <w:t xml:space="preserve"> by detecting the key element of the receipt to </w:t>
      </w:r>
      <w:r w:rsidR="00FD1CB9" w:rsidRPr="00A15A8E">
        <w:rPr>
          <w:rFonts w:ascii="Arial" w:hAnsi="Arial" w:cs="Arial"/>
        </w:rPr>
        <w:t>increase</w:t>
      </w:r>
      <w:r w:rsidR="008D4F44" w:rsidRPr="00A15A8E">
        <w:rPr>
          <w:rFonts w:ascii="Arial" w:hAnsi="Arial" w:cs="Arial"/>
        </w:rPr>
        <w:t xml:space="preserve"> the formatting and classification </w:t>
      </w:r>
      <w:r w:rsidR="00FD1CB9" w:rsidRPr="00A15A8E">
        <w:rPr>
          <w:rFonts w:ascii="Arial" w:hAnsi="Arial" w:cs="Arial"/>
        </w:rPr>
        <w:t>of the receipt data</w:t>
      </w:r>
      <w:r w:rsidR="00C81A1A" w:rsidRPr="00A15A8E">
        <w:rPr>
          <w:rFonts w:ascii="Arial" w:hAnsi="Arial" w:cs="Arial"/>
        </w:rPr>
        <w:t xml:space="preserve"> by developing </w:t>
      </w:r>
      <w:r w:rsidR="00ED5EF1" w:rsidRPr="00A15A8E">
        <w:rPr>
          <w:rFonts w:ascii="Arial" w:hAnsi="Arial" w:cs="Arial"/>
        </w:rPr>
        <w:t>an</w:t>
      </w:r>
      <w:r w:rsidR="00C81A1A" w:rsidRPr="00A15A8E">
        <w:rPr>
          <w:rFonts w:ascii="Arial" w:hAnsi="Arial" w:cs="Arial"/>
        </w:rPr>
        <w:t xml:space="preserve"> image recognition model </w:t>
      </w:r>
      <w:r w:rsidR="00675E33" w:rsidRPr="00A15A8E">
        <w:rPr>
          <w:rFonts w:ascii="Arial" w:hAnsi="Arial" w:cs="Arial"/>
        </w:rPr>
        <w:t xml:space="preserve">to identify the precise areas representing </w:t>
      </w:r>
      <w:r w:rsidR="00E5279F" w:rsidRPr="00A15A8E">
        <w:rPr>
          <w:rFonts w:ascii="Arial" w:hAnsi="Arial" w:cs="Arial"/>
        </w:rPr>
        <w:t>some elements of the receipt, such has the total, items list, time, and shop information.</w:t>
      </w:r>
    </w:p>
    <w:p w14:paraId="55ED887D" w14:textId="77777777" w:rsidR="00A3153B" w:rsidRPr="00A15A8E" w:rsidRDefault="00A3153B" w:rsidP="00AC17D9">
      <w:pPr>
        <w:spacing w:line="360" w:lineRule="auto"/>
        <w:rPr>
          <w:rFonts w:ascii="Arial" w:hAnsi="Arial" w:cs="Arial"/>
        </w:rPr>
      </w:pPr>
    </w:p>
    <w:p w14:paraId="0B562A76" w14:textId="4BAB5A7B" w:rsidR="00ED5EF1" w:rsidRPr="00A15A8E" w:rsidRDefault="00D13274" w:rsidP="00AC17D9">
      <w:pPr>
        <w:pStyle w:val="Heading2"/>
        <w:spacing w:line="360" w:lineRule="auto"/>
        <w:rPr>
          <w:rFonts w:ascii="Arial" w:hAnsi="Arial" w:cs="Arial"/>
        </w:rPr>
      </w:pPr>
      <w:bookmarkStart w:id="42" w:name="_Toc164604801"/>
      <w:r w:rsidRPr="00A15A8E">
        <w:rPr>
          <w:rFonts w:ascii="Arial" w:hAnsi="Arial" w:cs="Arial"/>
        </w:rPr>
        <w:t>Text Extraction</w:t>
      </w:r>
      <w:bookmarkEnd w:id="42"/>
    </w:p>
    <w:p w14:paraId="5DBC00CB" w14:textId="02BA34D9" w:rsidR="00730CA3" w:rsidRPr="00A15A8E" w:rsidRDefault="003450F9" w:rsidP="00AC17D9">
      <w:pPr>
        <w:spacing w:line="360" w:lineRule="auto"/>
        <w:rPr>
          <w:rFonts w:ascii="Arial" w:hAnsi="Arial" w:cs="Arial"/>
        </w:rPr>
      </w:pPr>
      <w:r w:rsidRPr="00A15A8E">
        <w:rPr>
          <w:rFonts w:ascii="Arial" w:hAnsi="Arial" w:cs="Arial"/>
        </w:rPr>
        <w:t xml:space="preserve">A key feature of the </w:t>
      </w:r>
      <w:r w:rsidR="005068A7" w:rsidRPr="00A15A8E">
        <w:rPr>
          <w:rFonts w:ascii="Arial" w:hAnsi="Arial" w:cs="Arial"/>
        </w:rPr>
        <w:t xml:space="preserve">receipt extraction </w:t>
      </w:r>
      <w:r w:rsidR="00FF06B8" w:rsidRPr="00A15A8E">
        <w:rPr>
          <w:rFonts w:ascii="Arial" w:hAnsi="Arial" w:cs="Arial"/>
        </w:rPr>
        <w:t xml:space="preserve">will be </w:t>
      </w:r>
      <w:r w:rsidR="003D6FB4" w:rsidRPr="00A15A8E">
        <w:rPr>
          <w:rFonts w:ascii="Arial" w:hAnsi="Arial" w:cs="Arial"/>
        </w:rPr>
        <w:t xml:space="preserve">the character recognition which will allow the </w:t>
      </w:r>
      <w:r w:rsidR="00001EE1" w:rsidRPr="00A15A8E">
        <w:rPr>
          <w:rFonts w:ascii="Arial" w:hAnsi="Arial" w:cs="Arial"/>
        </w:rPr>
        <w:t>digitalization</w:t>
      </w:r>
      <w:r w:rsidR="003D6FB4" w:rsidRPr="00A15A8E">
        <w:rPr>
          <w:rFonts w:ascii="Arial" w:hAnsi="Arial" w:cs="Arial"/>
        </w:rPr>
        <w:t xml:space="preserve"> of the data from the paper to </w:t>
      </w:r>
      <w:r w:rsidR="00001EE1" w:rsidRPr="00A15A8E">
        <w:rPr>
          <w:rFonts w:ascii="Arial" w:hAnsi="Arial" w:cs="Arial"/>
        </w:rPr>
        <w:t>the receipt management system</w:t>
      </w:r>
      <w:r w:rsidR="000928D7" w:rsidRPr="00A15A8E">
        <w:rPr>
          <w:rFonts w:ascii="Arial" w:hAnsi="Arial" w:cs="Arial"/>
        </w:rPr>
        <w:t>.</w:t>
      </w:r>
      <w:r w:rsidR="001A1752" w:rsidRPr="00A15A8E">
        <w:rPr>
          <w:rFonts w:ascii="Arial" w:hAnsi="Arial" w:cs="Arial"/>
        </w:rPr>
        <w:t xml:space="preserve"> As per the inside from the wor</w:t>
      </w:r>
      <w:r w:rsidR="00AF0632" w:rsidRPr="00A15A8E">
        <w:rPr>
          <w:rFonts w:ascii="Arial" w:hAnsi="Arial" w:cs="Arial"/>
        </w:rPr>
        <w:t xml:space="preserve">k from Odd and </w:t>
      </w:r>
      <w:r w:rsidR="00FC56F5" w:rsidRPr="00A15A8E">
        <w:rPr>
          <w:rFonts w:ascii="Arial" w:hAnsi="Arial" w:cs="Arial"/>
        </w:rPr>
        <w:t xml:space="preserve">Theologou </w:t>
      </w:r>
      <w:r w:rsidR="00FC56F5" w:rsidRPr="00A15A8E">
        <w:rPr>
          <w:rFonts w:ascii="Arial" w:hAnsi="Arial" w:cs="Arial"/>
        </w:rPr>
        <w:fldChar w:fldCharType="begin"/>
      </w:r>
      <w:r w:rsidR="00FC56F5" w:rsidRPr="00A15A8E">
        <w:rPr>
          <w:rFonts w:ascii="Arial" w:hAnsi="Arial" w:cs="Arial"/>
        </w:rPr>
        <w:instrText xml:space="preserve"> ADDIN ZOTERO_ITEM CSL_CITATION {"citationID":"BZ9O0tzb","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FC56F5" w:rsidRPr="00A15A8E">
        <w:rPr>
          <w:rFonts w:ascii="Arial" w:hAnsi="Arial" w:cs="Arial"/>
        </w:rPr>
        <w:fldChar w:fldCharType="separate"/>
      </w:r>
      <w:r w:rsidR="00FC56F5" w:rsidRPr="00A15A8E">
        <w:rPr>
          <w:rFonts w:ascii="Arial" w:hAnsi="Arial" w:cs="Arial"/>
          <w:noProof/>
        </w:rPr>
        <w:t>(Odd and Theologou, 2018)</w:t>
      </w:r>
      <w:r w:rsidR="00FC56F5" w:rsidRPr="00A15A8E">
        <w:rPr>
          <w:rFonts w:ascii="Arial" w:hAnsi="Arial" w:cs="Arial"/>
        </w:rPr>
        <w:fldChar w:fldCharType="end"/>
      </w:r>
      <w:r w:rsidR="009F27BD" w:rsidRPr="00A15A8E">
        <w:rPr>
          <w:rFonts w:ascii="Arial" w:hAnsi="Arial" w:cs="Arial"/>
        </w:rPr>
        <w:t>(</w:t>
      </w:r>
      <w:r w:rsidR="00806536" w:rsidRPr="00A15A8E">
        <w:rPr>
          <w:rFonts w:ascii="Arial" w:hAnsi="Arial" w:cs="Arial"/>
          <w:i/>
          <w:iCs/>
          <w:u w:val="single"/>
        </w:rPr>
        <w:fldChar w:fldCharType="begin"/>
      </w:r>
      <w:r w:rsidR="00806536" w:rsidRPr="00A15A8E">
        <w:rPr>
          <w:rFonts w:ascii="Arial" w:hAnsi="Arial" w:cs="Arial"/>
          <w:i/>
          <w:iCs/>
          <w:u w:val="single"/>
        </w:rPr>
        <w:instrText xml:space="preserve"> REF _Ref163481909 \h  \* MERGEFORMAT </w:instrText>
      </w:r>
      <w:r w:rsidR="00806536" w:rsidRPr="00A15A8E">
        <w:rPr>
          <w:rFonts w:ascii="Arial" w:hAnsi="Arial" w:cs="Arial"/>
          <w:i/>
          <w:iCs/>
          <w:u w:val="single"/>
        </w:rPr>
      </w:r>
      <w:r w:rsidR="00806536" w:rsidRPr="00A15A8E">
        <w:rPr>
          <w:rFonts w:ascii="Arial" w:hAnsi="Arial" w:cs="Arial"/>
          <w:i/>
          <w:iCs/>
          <w:u w:val="single"/>
        </w:rPr>
        <w:fldChar w:fldCharType="separate"/>
      </w:r>
      <w:r w:rsidR="00806536" w:rsidRPr="00A15A8E">
        <w:rPr>
          <w:rFonts w:ascii="Arial" w:hAnsi="Arial" w:cs="Arial"/>
          <w:i/>
          <w:iCs/>
          <w:u w:val="single"/>
        </w:rPr>
        <w:t>Paper 1</w:t>
      </w:r>
      <w:r w:rsidR="00806536" w:rsidRPr="00A15A8E">
        <w:rPr>
          <w:rFonts w:ascii="Arial" w:hAnsi="Arial" w:cs="Arial"/>
          <w:i/>
          <w:iCs/>
          <w:u w:val="single"/>
        </w:rPr>
        <w:fldChar w:fldCharType="end"/>
      </w:r>
      <w:r w:rsidR="00806536" w:rsidRPr="00A15A8E">
        <w:rPr>
          <w:rFonts w:ascii="Arial" w:hAnsi="Arial" w:cs="Arial"/>
        </w:rPr>
        <w:t>),</w:t>
      </w:r>
      <w:r w:rsidR="00CB64BF" w:rsidRPr="00A15A8E">
        <w:rPr>
          <w:rFonts w:ascii="Arial" w:hAnsi="Arial" w:cs="Arial"/>
        </w:rPr>
        <w:t xml:space="preserve"> Benchekrou </w:t>
      </w:r>
      <w:r w:rsidR="00CB64BF" w:rsidRPr="00A15A8E">
        <w:rPr>
          <w:rFonts w:ascii="Arial" w:hAnsi="Arial" w:cs="Arial"/>
        </w:rPr>
        <w:fldChar w:fldCharType="begin"/>
      </w:r>
      <w:r w:rsidR="00CB64BF" w:rsidRPr="00A15A8E">
        <w:rPr>
          <w:rFonts w:ascii="Arial" w:hAnsi="Arial" w:cs="Arial"/>
        </w:rPr>
        <w:instrText xml:space="preserve"> ADDIN ZOTERO_ITEM CSL_CITATION {"citationID":"DtONwPku","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CB64BF" w:rsidRPr="00A15A8E">
        <w:rPr>
          <w:rFonts w:ascii="Cambria Math" w:hAnsi="Cambria Math" w:cs="Cambria Math"/>
        </w:rPr>
        <w:instrText>ﬀ</w:instrText>
      </w:r>
      <w:r w:rsidR="00CB64BF" w:rsidRPr="00A15A8E">
        <w:rPr>
          <w:rFonts w:ascii="Arial" w:hAnsi="Arial" w:cs="Arial"/>
        </w:rP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CB64BF" w:rsidRPr="00A15A8E">
        <w:rPr>
          <w:rFonts w:ascii="Arial" w:hAnsi="Arial" w:cs="Arial"/>
        </w:rPr>
        <w:fldChar w:fldCharType="separate"/>
      </w:r>
      <w:r w:rsidR="00CB64BF" w:rsidRPr="00A15A8E">
        <w:rPr>
          <w:rFonts w:ascii="Arial" w:hAnsi="Arial" w:cs="Arial"/>
          <w:noProof/>
        </w:rPr>
        <w:t>(Benchekroun, 2022)</w:t>
      </w:r>
      <w:r w:rsidR="00CB64BF" w:rsidRPr="00A15A8E">
        <w:rPr>
          <w:rFonts w:ascii="Arial" w:hAnsi="Arial" w:cs="Arial"/>
        </w:rPr>
        <w:fldChar w:fldCharType="end"/>
      </w:r>
      <w:r w:rsidR="0056505A" w:rsidRPr="00A15A8E">
        <w:rPr>
          <w:rFonts w:ascii="Arial" w:hAnsi="Arial" w:cs="Arial"/>
        </w:rPr>
        <w:t>(</w:t>
      </w:r>
      <w:r w:rsidR="0056505A" w:rsidRPr="00A15A8E">
        <w:rPr>
          <w:rFonts w:ascii="Arial" w:hAnsi="Arial" w:cs="Arial"/>
          <w:i/>
          <w:iCs/>
          <w:u w:val="single"/>
        </w:rPr>
        <w:fldChar w:fldCharType="begin"/>
      </w:r>
      <w:r w:rsidR="0056505A" w:rsidRPr="00A15A8E">
        <w:rPr>
          <w:rFonts w:ascii="Arial" w:hAnsi="Arial" w:cs="Arial"/>
          <w:i/>
          <w:iCs/>
          <w:u w:val="single"/>
        </w:rPr>
        <w:instrText xml:space="preserve"> REF _Ref163481989 \h  \* MERGEFORMAT </w:instrText>
      </w:r>
      <w:r w:rsidR="0056505A" w:rsidRPr="00A15A8E">
        <w:rPr>
          <w:rFonts w:ascii="Arial" w:hAnsi="Arial" w:cs="Arial"/>
          <w:i/>
          <w:iCs/>
          <w:u w:val="single"/>
        </w:rPr>
      </w:r>
      <w:r w:rsidR="0056505A" w:rsidRPr="00A15A8E">
        <w:rPr>
          <w:rFonts w:ascii="Arial" w:hAnsi="Arial" w:cs="Arial"/>
          <w:i/>
          <w:iCs/>
          <w:u w:val="single"/>
        </w:rPr>
        <w:fldChar w:fldCharType="separate"/>
      </w:r>
      <w:r w:rsidR="0056505A" w:rsidRPr="00A15A8E">
        <w:rPr>
          <w:rFonts w:ascii="Arial" w:hAnsi="Arial" w:cs="Arial"/>
          <w:i/>
          <w:iCs/>
          <w:u w:val="single"/>
        </w:rPr>
        <w:t>Paper 3</w:t>
      </w:r>
      <w:r w:rsidR="0056505A" w:rsidRPr="00A15A8E">
        <w:rPr>
          <w:rFonts w:ascii="Arial" w:hAnsi="Arial" w:cs="Arial"/>
          <w:i/>
          <w:iCs/>
          <w:u w:val="single"/>
        </w:rPr>
        <w:fldChar w:fldCharType="end"/>
      </w:r>
      <w:r w:rsidR="0056505A" w:rsidRPr="00A15A8E">
        <w:rPr>
          <w:rFonts w:ascii="Arial" w:hAnsi="Arial" w:cs="Arial"/>
        </w:rPr>
        <w:t xml:space="preserve">) and </w:t>
      </w:r>
      <w:r w:rsidR="00AF51A2" w:rsidRPr="00A15A8E">
        <w:rPr>
          <w:rFonts w:ascii="Arial" w:hAnsi="Arial" w:cs="Arial"/>
        </w:rPr>
        <w:t xml:space="preserve">Darsha </w:t>
      </w:r>
      <w:r w:rsidR="00AF51A2" w:rsidRPr="00A15A8E">
        <w:rPr>
          <w:rFonts w:ascii="Arial" w:hAnsi="Arial" w:cs="Arial"/>
        </w:rPr>
        <w:fldChar w:fldCharType="begin"/>
      </w:r>
      <w:r w:rsidR="00B63B17" w:rsidRPr="00A15A8E">
        <w:rPr>
          <w:rFonts w:ascii="Arial" w:hAnsi="Arial" w:cs="Arial"/>
        </w:rPr>
        <w:instrText xml:space="preserve"> ADDIN ZOTERO_ITEM CSL_CITATION {"citationID":"81EqpRz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AF51A2" w:rsidRPr="00A15A8E">
        <w:rPr>
          <w:rFonts w:ascii="Arial" w:hAnsi="Arial" w:cs="Arial"/>
        </w:rPr>
        <w:fldChar w:fldCharType="separate"/>
      </w:r>
      <w:r w:rsidR="00B63B17" w:rsidRPr="00A15A8E">
        <w:rPr>
          <w:rFonts w:ascii="Arial" w:hAnsi="Arial" w:cs="Arial"/>
          <w:noProof/>
        </w:rPr>
        <w:t>(Darsha, 2023)</w:t>
      </w:r>
      <w:r w:rsidR="00AF51A2" w:rsidRPr="00A15A8E">
        <w:rPr>
          <w:rFonts w:ascii="Arial" w:hAnsi="Arial" w:cs="Arial"/>
        </w:rPr>
        <w:fldChar w:fldCharType="end"/>
      </w:r>
      <w:r w:rsidR="00B63B17" w:rsidRPr="00A15A8E">
        <w:rPr>
          <w:rFonts w:ascii="Arial" w:hAnsi="Arial" w:cs="Arial"/>
        </w:rPr>
        <w:t>(</w:t>
      </w:r>
      <w:r w:rsidR="00B63B17" w:rsidRPr="00A15A8E">
        <w:rPr>
          <w:rFonts w:ascii="Arial" w:hAnsi="Arial" w:cs="Arial"/>
          <w:i/>
          <w:iCs/>
          <w:u w:val="single"/>
        </w:rPr>
        <w:fldChar w:fldCharType="begin"/>
      </w:r>
      <w:r w:rsidR="00B63B17" w:rsidRPr="00A15A8E">
        <w:rPr>
          <w:rFonts w:ascii="Arial" w:hAnsi="Arial" w:cs="Arial"/>
          <w:i/>
          <w:iCs/>
          <w:u w:val="single"/>
        </w:rPr>
        <w:instrText xml:space="preserve"> REF _Ref163482115 \h  \* MERGEFORMAT </w:instrText>
      </w:r>
      <w:r w:rsidR="00B63B17" w:rsidRPr="00A15A8E">
        <w:rPr>
          <w:rFonts w:ascii="Arial" w:hAnsi="Arial" w:cs="Arial"/>
          <w:i/>
          <w:iCs/>
          <w:u w:val="single"/>
        </w:rPr>
      </w:r>
      <w:r w:rsidR="00B63B17" w:rsidRPr="00A15A8E">
        <w:rPr>
          <w:rFonts w:ascii="Arial" w:hAnsi="Arial" w:cs="Arial"/>
          <w:i/>
          <w:iCs/>
          <w:u w:val="single"/>
        </w:rPr>
        <w:fldChar w:fldCharType="separate"/>
      </w:r>
      <w:r w:rsidR="00B63B17" w:rsidRPr="00A15A8E">
        <w:rPr>
          <w:rFonts w:ascii="Arial" w:hAnsi="Arial" w:cs="Arial"/>
          <w:i/>
          <w:iCs/>
          <w:u w:val="single"/>
        </w:rPr>
        <w:t>Paper 2</w:t>
      </w:r>
      <w:r w:rsidR="00B63B17" w:rsidRPr="00A15A8E">
        <w:rPr>
          <w:rFonts w:ascii="Arial" w:hAnsi="Arial" w:cs="Arial"/>
          <w:i/>
          <w:iCs/>
          <w:u w:val="single"/>
        </w:rPr>
        <w:fldChar w:fldCharType="end"/>
      </w:r>
      <w:r w:rsidR="00B63B17" w:rsidRPr="00A15A8E">
        <w:rPr>
          <w:rFonts w:ascii="Arial" w:hAnsi="Arial" w:cs="Arial"/>
        </w:rPr>
        <w:t>)</w:t>
      </w:r>
      <w:r w:rsidR="009B1862" w:rsidRPr="00A15A8E">
        <w:rPr>
          <w:rFonts w:ascii="Arial" w:hAnsi="Arial" w:cs="Arial"/>
        </w:rPr>
        <w:t xml:space="preserve"> showing </w:t>
      </w:r>
      <w:r w:rsidR="008B0D8F" w:rsidRPr="00A15A8E">
        <w:rPr>
          <w:rFonts w:ascii="Arial" w:hAnsi="Arial" w:cs="Arial"/>
        </w:rPr>
        <w:t xml:space="preserve">Optical Character </w:t>
      </w:r>
      <w:r w:rsidR="004627FC" w:rsidRPr="00A15A8E">
        <w:rPr>
          <w:rFonts w:ascii="Arial" w:hAnsi="Arial" w:cs="Arial"/>
        </w:rPr>
        <w:t>Recognition (OCR</w:t>
      </w:r>
      <w:r w:rsidR="00FC35CC" w:rsidRPr="00A15A8E">
        <w:rPr>
          <w:rFonts w:ascii="Arial" w:hAnsi="Arial" w:cs="Arial"/>
        </w:rPr>
        <w:t xml:space="preserve">) </w:t>
      </w:r>
      <w:r w:rsidR="004627FC" w:rsidRPr="00A15A8E">
        <w:rPr>
          <w:rFonts w:ascii="Arial" w:hAnsi="Arial" w:cs="Arial"/>
        </w:rPr>
        <w:t xml:space="preserve">technologies, </w:t>
      </w:r>
      <w:r w:rsidR="00FC35CC" w:rsidRPr="00A15A8E">
        <w:rPr>
          <w:rFonts w:ascii="Arial" w:hAnsi="Arial" w:cs="Arial"/>
        </w:rPr>
        <w:t xml:space="preserve">such has </w:t>
      </w:r>
      <w:r w:rsidR="0064774E" w:rsidRPr="00A15A8E">
        <w:rPr>
          <w:rFonts w:ascii="Arial" w:hAnsi="Arial" w:cs="Arial"/>
        </w:rPr>
        <w:t xml:space="preserve">Tesseract OCR and Google Cloud Vision API, along with </w:t>
      </w:r>
      <w:r w:rsidR="00A53643" w:rsidRPr="00A15A8E">
        <w:rPr>
          <w:rFonts w:ascii="Arial" w:hAnsi="Arial" w:cs="Arial"/>
        </w:rPr>
        <w:t xml:space="preserve">advanced machine </w:t>
      </w:r>
      <w:r w:rsidR="00A53643" w:rsidRPr="00A15A8E">
        <w:rPr>
          <w:rFonts w:ascii="Arial" w:hAnsi="Arial" w:cs="Arial"/>
        </w:rPr>
        <w:lastRenderedPageBreak/>
        <w:t>learning models</w:t>
      </w:r>
      <w:r w:rsidR="009375AF" w:rsidRPr="00A15A8E">
        <w:rPr>
          <w:rFonts w:ascii="Arial" w:hAnsi="Arial" w:cs="Arial"/>
        </w:rPr>
        <w:t>.</w:t>
      </w:r>
      <w:r w:rsidR="00250759" w:rsidRPr="00A15A8E">
        <w:rPr>
          <w:rFonts w:ascii="Arial" w:hAnsi="Arial" w:cs="Arial"/>
        </w:rPr>
        <w:t xml:space="preserve"> </w:t>
      </w:r>
      <w:r w:rsidR="009375AF" w:rsidRPr="00A15A8E">
        <w:rPr>
          <w:rFonts w:ascii="Arial" w:hAnsi="Arial" w:cs="Arial"/>
        </w:rPr>
        <w:t>P</w:t>
      </w:r>
      <w:r w:rsidR="00250759" w:rsidRPr="00A15A8E">
        <w:rPr>
          <w:rFonts w:ascii="Arial" w:hAnsi="Arial" w:cs="Arial"/>
        </w:rPr>
        <w:t xml:space="preserve">resented in all three </w:t>
      </w:r>
      <w:r w:rsidR="005B5384" w:rsidRPr="00A15A8E">
        <w:rPr>
          <w:rFonts w:ascii="Arial" w:hAnsi="Arial" w:cs="Arial"/>
        </w:rPr>
        <w:t>research papers, it</w:t>
      </w:r>
      <w:r w:rsidR="00703B30" w:rsidRPr="00A15A8E">
        <w:rPr>
          <w:rFonts w:ascii="Arial" w:hAnsi="Arial" w:cs="Arial"/>
        </w:rPr>
        <w:t xml:space="preserve"> shows the importance of the text extraction as a vital feature as it impacts the precision of the global system.</w:t>
      </w:r>
    </w:p>
    <w:p w14:paraId="63384B49" w14:textId="77777777" w:rsidR="004C7DE3" w:rsidRPr="00A15A8E" w:rsidRDefault="004C7DE3" w:rsidP="00AC17D9">
      <w:pPr>
        <w:spacing w:line="360" w:lineRule="auto"/>
        <w:rPr>
          <w:rFonts w:ascii="Arial" w:hAnsi="Arial" w:cs="Arial"/>
        </w:rPr>
      </w:pPr>
    </w:p>
    <w:p w14:paraId="69A8596C" w14:textId="1FB687AB" w:rsidR="004C7DE3" w:rsidRPr="00A15A8E" w:rsidRDefault="004C7DE3" w:rsidP="00AC17D9">
      <w:pPr>
        <w:pStyle w:val="Heading2"/>
        <w:spacing w:line="360" w:lineRule="auto"/>
        <w:rPr>
          <w:rFonts w:ascii="Arial" w:hAnsi="Arial" w:cs="Arial"/>
        </w:rPr>
      </w:pPr>
      <w:bookmarkStart w:id="43" w:name="_Toc164604802"/>
      <w:r w:rsidRPr="00A15A8E">
        <w:rPr>
          <w:rFonts w:ascii="Arial" w:hAnsi="Arial" w:cs="Arial"/>
        </w:rPr>
        <w:t xml:space="preserve">Format and Classify </w:t>
      </w:r>
      <w:r w:rsidR="00D918EA" w:rsidRPr="00A15A8E">
        <w:rPr>
          <w:rFonts w:ascii="Arial" w:hAnsi="Arial" w:cs="Arial"/>
        </w:rPr>
        <w:t>text extraction.</w:t>
      </w:r>
      <w:bookmarkEnd w:id="43"/>
    </w:p>
    <w:p w14:paraId="62E02BF6" w14:textId="7450B182" w:rsidR="0040406E" w:rsidRPr="00A15A8E" w:rsidRDefault="00A3393E" w:rsidP="00AC17D9">
      <w:pPr>
        <w:spacing w:line="360" w:lineRule="auto"/>
        <w:rPr>
          <w:rFonts w:ascii="Arial" w:hAnsi="Arial" w:cs="Arial"/>
        </w:rPr>
      </w:pPr>
      <w:r w:rsidRPr="00A15A8E">
        <w:rPr>
          <w:rFonts w:ascii="Arial" w:hAnsi="Arial" w:cs="Arial"/>
        </w:rPr>
        <w:t>After extrac</w:t>
      </w:r>
      <w:r w:rsidR="008344FF" w:rsidRPr="00A15A8E">
        <w:rPr>
          <w:rFonts w:ascii="Arial" w:hAnsi="Arial" w:cs="Arial"/>
        </w:rPr>
        <w:t xml:space="preserve">ting the raw data from the receipt, a formatting </w:t>
      </w:r>
      <w:r w:rsidR="006C75F5" w:rsidRPr="00A15A8E">
        <w:rPr>
          <w:rFonts w:ascii="Arial" w:hAnsi="Arial" w:cs="Arial"/>
        </w:rPr>
        <w:t xml:space="preserve">and classification showed in </w:t>
      </w:r>
      <w:r w:rsidR="00D43BFF" w:rsidRPr="00A15A8E">
        <w:rPr>
          <w:rFonts w:ascii="Arial" w:hAnsi="Arial" w:cs="Arial"/>
          <w:i/>
          <w:iCs/>
          <w:u w:val="single"/>
        </w:rPr>
        <w:fldChar w:fldCharType="begin"/>
      </w:r>
      <w:r w:rsidR="00D43BFF" w:rsidRPr="00A15A8E">
        <w:rPr>
          <w:rFonts w:ascii="Arial" w:hAnsi="Arial" w:cs="Arial"/>
          <w:i/>
          <w:iCs/>
          <w:u w:val="single"/>
        </w:rPr>
        <w:instrText xml:space="preserve"> REF _Ref163484208 \h  \* MERGEFORMAT </w:instrText>
      </w:r>
      <w:r w:rsidR="00D43BFF" w:rsidRPr="00A15A8E">
        <w:rPr>
          <w:rFonts w:ascii="Arial" w:hAnsi="Arial" w:cs="Arial"/>
          <w:i/>
          <w:iCs/>
          <w:u w:val="single"/>
        </w:rPr>
      </w:r>
      <w:r w:rsidR="00D43BFF" w:rsidRPr="00A15A8E">
        <w:rPr>
          <w:rFonts w:ascii="Arial" w:hAnsi="Arial" w:cs="Arial"/>
          <w:i/>
          <w:iCs/>
          <w:u w:val="single"/>
        </w:rPr>
        <w:fldChar w:fldCharType="separate"/>
      </w:r>
      <w:r w:rsidR="00D43BFF" w:rsidRPr="00A15A8E">
        <w:rPr>
          <w:rFonts w:ascii="Arial" w:hAnsi="Arial" w:cs="Arial"/>
          <w:i/>
          <w:iCs/>
          <w:u w:val="single"/>
        </w:rPr>
        <w:t>Paper 1 - Utilize OCR text to extract receipt data and classify receipts with common Machine Learning algorithms</w:t>
      </w:r>
      <w:r w:rsidR="00D43BFF" w:rsidRPr="00A15A8E">
        <w:rPr>
          <w:rFonts w:ascii="Arial" w:hAnsi="Arial" w:cs="Arial"/>
          <w:i/>
          <w:iCs/>
          <w:u w:val="single"/>
        </w:rPr>
        <w:fldChar w:fldCharType="end"/>
      </w:r>
      <w:r w:rsidR="00D43BFF" w:rsidRPr="00A15A8E">
        <w:rPr>
          <w:rFonts w:ascii="Arial" w:hAnsi="Arial" w:cs="Arial"/>
        </w:rPr>
        <w:t xml:space="preserve"> and </w:t>
      </w:r>
      <w:r w:rsidR="00D43BFF" w:rsidRPr="00A15A8E">
        <w:rPr>
          <w:rFonts w:ascii="Arial" w:hAnsi="Arial" w:cs="Arial"/>
          <w:i/>
          <w:iCs/>
          <w:u w:val="single"/>
        </w:rPr>
        <w:fldChar w:fldCharType="begin"/>
      </w:r>
      <w:r w:rsidR="00D43BFF" w:rsidRPr="00A15A8E">
        <w:rPr>
          <w:rFonts w:ascii="Arial" w:hAnsi="Arial" w:cs="Arial"/>
          <w:i/>
          <w:iCs/>
          <w:u w:val="single"/>
        </w:rPr>
        <w:instrText xml:space="preserve"> REF _Ref163484226 \h  \* MERGEFORMAT </w:instrText>
      </w:r>
      <w:r w:rsidR="00D43BFF" w:rsidRPr="00A15A8E">
        <w:rPr>
          <w:rFonts w:ascii="Arial" w:hAnsi="Arial" w:cs="Arial"/>
          <w:i/>
          <w:iCs/>
          <w:u w:val="single"/>
        </w:rPr>
      </w:r>
      <w:r w:rsidR="00D43BFF" w:rsidRPr="00A15A8E">
        <w:rPr>
          <w:rFonts w:ascii="Arial" w:hAnsi="Arial" w:cs="Arial"/>
          <w:i/>
          <w:iCs/>
          <w:u w:val="single"/>
        </w:rPr>
        <w:fldChar w:fldCharType="separate"/>
      </w:r>
      <w:r w:rsidR="00D43BFF" w:rsidRPr="00A15A8E">
        <w:rPr>
          <w:rFonts w:ascii="Arial" w:hAnsi="Arial" w:cs="Arial"/>
          <w:i/>
          <w:iCs/>
          <w:u w:val="single"/>
        </w:rPr>
        <w:t>Paper 2 - Information Extraction from Scanned Invoices using Machine Learning, OCR, and Spatial Feature Mapping Techniques</w:t>
      </w:r>
      <w:r w:rsidR="00D43BFF" w:rsidRPr="00A15A8E">
        <w:rPr>
          <w:rFonts w:ascii="Arial" w:hAnsi="Arial" w:cs="Arial"/>
          <w:i/>
          <w:iCs/>
          <w:u w:val="single"/>
        </w:rPr>
        <w:fldChar w:fldCharType="end"/>
      </w:r>
      <w:r w:rsidR="00D43BFF" w:rsidRPr="00A15A8E">
        <w:rPr>
          <w:rFonts w:ascii="Arial" w:hAnsi="Arial" w:cs="Arial"/>
          <w:i/>
          <w:iCs/>
          <w:u w:val="single"/>
        </w:rPr>
        <w:t xml:space="preserve"> </w:t>
      </w:r>
      <w:r w:rsidR="00D073C6" w:rsidRPr="00A15A8E">
        <w:rPr>
          <w:rFonts w:ascii="Arial" w:hAnsi="Arial" w:cs="Arial"/>
        </w:rPr>
        <w:t xml:space="preserve">underscore the effectiveness of the machine learning algorithm for text classification </w:t>
      </w:r>
      <w:r w:rsidR="00522E89" w:rsidRPr="00A15A8E">
        <w:rPr>
          <w:rFonts w:ascii="Arial" w:hAnsi="Arial" w:cs="Arial"/>
        </w:rPr>
        <w:t xml:space="preserve"> usin</w:t>
      </w:r>
      <w:r w:rsidR="00172882" w:rsidRPr="00A15A8E">
        <w:rPr>
          <w:rFonts w:ascii="Arial" w:hAnsi="Arial" w:cs="Arial"/>
        </w:rPr>
        <w:t>g models such has LinearSVC and MLPClassifier.</w:t>
      </w:r>
      <w:r w:rsidR="00711D74" w:rsidRPr="00A15A8E">
        <w:rPr>
          <w:rFonts w:ascii="Arial" w:hAnsi="Arial" w:cs="Arial"/>
        </w:rPr>
        <w:t xml:space="preserve"> This approach </w:t>
      </w:r>
      <w:r w:rsidR="00EB6B17" w:rsidRPr="00A15A8E">
        <w:rPr>
          <w:rFonts w:ascii="Arial" w:hAnsi="Arial" w:cs="Arial"/>
        </w:rPr>
        <w:t>facilitates</w:t>
      </w:r>
      <w:r w:rsidR="00AE4041" w:rsidRPr="00A15A8E">
        <w:rPr>
          <w:rFonts w:ascii="Arial" w:hAnsi="Arial" w:cs="Arial"/>
        </w:rPr>
        <w:t xml:space="preserve"> the classification of the receipt and the </w:t>
      </w:r>
      <w:r w:rsidR="00EB6B17" w:rsidRPr="00A15A8E">
        <w:rPr>
          <w:rFonts w:ascii="Arial" w:hAnsi="Arial" w:cs="Arial"/>
        </w:rPr>
        <w:t>formatting</w:t>
      </w:r>
      <w:r w:rsidR="005F3ED5" w:rsidRPr="00A15A8E">
        <w:rPr>
          <w:rFonts w:ascii="Arial" w:hAnsi="Arial" w:cs="Arial"/>
        </w:rPr>
        <w:t xml:space="preserve"> of the output to </w:t>
      </w:r>
      <w:r w:rsidR="6C2C34DC" w:rsidRPr="00A15A8E">
        <w:rPr>
          <w:rFonts w:ascii="Arial" w:hAnsi="Arial" w:cs="Arial"/>
        </w:rPr>
        <w:t>enable</w:t>
      </w:r>
      <w:r w:rsidR="005F3ED5" w:rsidRPr="00A15A8E">
        <w:rPr>
          <w:rFonts w:ascii="Arial" w:hAnsi="Arial" w:cs="Arial"/>
        </w:rPr>
        <w:t xml:space="preserve"> the </w:t>
      </w:r>
      <w:r w:rsidR="00EB6B17" w:rsidRPr="00A15A8E">
        <w:rPr>
          <w:rFonts w:ascii="Arial" w:hAnsi="Arial" w:cs="Arial"/>
        </w:rPr>
        <w:t>uniformities</w:t>
      </w:r>
      <w:r w:rsidR="005F3ED5" w:rsidRPr="00A15A8E">
        <w:rPr>
          <w:rFonts w:ascii="Arial" w:hAnsi="Arial" w:cs="Arial"/>
        </w:rPr>
        <w:t xml:space="preserve"> of the data structure for a possible database storage and </w:t>
      </w:r>
      <w:r w:rsidR="00EB6B17" w:rsidRPr="00A15A8E">
        <w:rPr>
          <w:rFonts w:ascii="Arial" w:hAnsi="Arial" w:cs="Arial"/>
        </w:rPr>
        <w:t>analytics.</w:t>
      </w:r>
    </w:p>
    <w:p w14:paraId="18EE88CD" w14:textId="1B3927EB" w:rsidR="0040406E" w:rsidRPr="00A15A8E" w:rsidRDefault="006B36AB" w:rsidP="00AC17D9">
      <w:pPr>
        <w:pStyle w:val="Heading2"/>
        <w:spacing w:line="360" w:lineRule="auto"/>
        <w:rPr>
          <w:rFonts w:ascii="Arial" w:hAnsi="Arial" w:cs="Arial"/>
        </w:rPr>
      </w:pPr>
      <w:bookmarkStart w:id="44" w:name="_Toc164604803"/>
      <w:r w:rsidRPr="00A15A8E">
        <w:rPr>
          <w:rFonts w:ascii="Arial" w:hAnsi="Arial" w:cs="Arial"/>
        </w:rPr>
        <w:t>User Interface</w:t>
      </w:r>
      <w:bookmarkEnd w:id="44"/>
    </w:p>
    <w:p w14:paraId="238F9068" w14:textId="5DF19431" w:rsidR="006D7D7A" w:rsidRPr="00A15A8E" w:rsidRDefault="00564507" w:rsidP="00AC17D9">
      <w:pPr>
        <w:spacing w:line="360" w:lineRule="auto"/>
        <w:rPr>
          <w:rFonts w:ascii="Arial" w:hAnsi="Arial" w:cs="Arial"/>
        </w:rPr>
      </w:pPr>
      <w:r w:rsidRPr="00A15A8E">
        <w:rPr>
          <w:rFonts w:ascii="Arial" w:hAnsi="Arial" w:cs="Arial"/>
        </w:rPr>
        <w:t>Even though t</w:t>
      </w:r>
      <w:r w:rsidR="00041D19" w:rsidRPr="00A15A8E">
        <w:rPr>
          <w:rFonts w:ascii="Arial" w:hAnsi="Arial" w:cs="Arial"/>
        </w:rPr>
        <w:t xml:space="preserve">he </w:t>
      </w:r>
      <w:r w:rsidR="00095CD4" w:rsidRPr="00A15A8E">
        <w:rPr>
          <w:rFonts w:ascii="Arial" w:hAnsi="Arial" w:cs="Arial"/>
        </w:rPr>
        <w:t xml:space="preserve">papers </w:t>
      </w:r>
      <w:r w:rsidRPr="00A15A8E">
        <w:rPr>
          <w:rFonts w:ascii="Arial" w:hAnsi="Arial" w:cs="Arial"/>
        </w:rPr>
        <w:t>criticize</w:t>
      </w:r>
      <w:r w:rsidR="00095CD4" w:rsidRPr="00A15A8E">
        <w:rPr>
          <w:rFonts w:ascii="Arial" w:hAnsi="Arial" w:cs="Arial"/>
        </w:rPr>
        <w:t xml:space="preserve"> the receipt extraction, it showcases </w:t>
      </w:r>
      <w:r w:rsidRPr="00A15A8E">
        <w:rPr>
          <w:rFonts w:ascii="Arial" w:hAnsi="Arial" w:cs="Arial"/>
        </w:rPr>
        <w:t xml:space="preserve">multiple technologies for the processing, but none of them </w:t>
      </w:r>
      <w:r w:rsidR="005B0C36" w:rsidRPr="00A15A8E">
        <w:rPr>
          <w:rFonts w:ascii="Arial" w:hAnsi="Arial" w:cs="Arial"/>
        </w:rPr>
        <w:t>provide user-interface for common users to employ these technologies</w:t>
      </w:r>
      <w:r w:rsidR="00781078" w:rsidRPr="00A15A8E">
        <w:rPr>
          <w:rFonts w:ascii="Arial" w:hAnsi="Arial" w:cs="Arial"/>
        </w:rPr>
        <w:t xml:space="preserve">, which without this will </w:t>
      </w:r>
      <w:r w:rsidR="001C5858" w:rsidRPr="00A15A8E">
        <w:rPr>
          <w:rFonts w:ascii="Arial" w:hAnsi="Arial" w:cs="Arial"/>
        </w:rPr>
        <w:t>restrict</w:t>
      </w:r>
      <w:r w:rsidR="00781078" w:rsidRPr="00A15A8E">
        <w:rPr>
          <w:rFonts w:ascii="Arial" w:hAnsi="Arial" w:cs="Arial"/>
        </w:rPr>
        <w:t xml:space="preserve"> the usage of the software </w:t>
      </w:r>
      <w:r w:rsidR="001C5858" w:rsidRPr="00A15A8E">
        <w:rPr>
          <w:rFonts w:ascii="Arial" w:hAnsi="Arial" w:cs="Arial"/>
        </w:rPr>
        <w:t>to specialized set of users.</w:t>
      </w:r>
      <w:r w:rsidR="0083204A" w:rsidRPr="00A15A8E">
        <w:rPr>
          <w:rFonts w:ascii="Arial" w:hAnsi="Arial" w:cs="Arial"/>
        </w:rPr>
        <w:t xml:space="preserve"> Therefore, a User Interface (UI)</w:t>
      </w:r>
      <w:r w:rsidR="00206F61" w:rsidRPr="00A15A8E">
        <w:rPr>
          <w:rFonts w:ascii="Arial" w:hAnsi="Arial" w:cs="Arial"/>
        </w:rPr>
        <w:t xml:space="preserve"> is required to increase the spectrum of possible users.</w:t>
      </w:r>
      <w:r w:rsidR="009F367D" w:rsidRPr="00A15A8E">
        <w:rPr>
          <w:rFonts w:ascii="Arial" w:hAnsi="Arial" w:cs="Arial"/>
        </w:rPr>
        <w:t xml:space="preserve"> As showed in </w:t>
      </w:r>
      <w:r w:rsidR="00CC1881" w:rsidRPr="00A15A8E">
        <w:rPr>
          <w:rFonts w:ascii="Arial" w:hAnsi="Arial" w:cs="Arial"/>
          <w:i/>
          <w:iCs/>
          <w:u w:val="single"/>
        </w:rPr>
        <w:fldChar w:fldCharType="begin"/>
      </w:r>
      <w:r w:rsidR="00CC1881" w:rsidRPr="00A15A8E">
        <w:rPr>
          <w:rFonts w:ascii="Arial" w:hAnsi="Arial" w:cs="Arial"/>
          <w:i/>
          <w:iCs/>
          <w:u w:val="single"/>
        </w:rPr>
        <w:instrText xml:space="preserve"> REF _Ref163485672 \h  \* MERGEFORMAT </w:instrText>
      </w:r>
      <w:r w:rsidR="00CC1881" w:rsidRPr="00A15A8E">
        <w:rPr>
          <w:rFonts w:ascii="Arial" w:hAnsi="Arial" w:cs="Arial"/>
          <w:i/>
          <w:iCs/>
          <w:u w:val="single"/>
        </w:rPr>
      </w:r>
      <w:r w:rsidR="00CC1881" w:rsidRPr="00A15A8E">
        <w:rPr>
          <w:rFonts w:ascii="Arial" w:hAnsi="Arial" w:cs="Arial"/>
          <w:i/>
          <w:iCs/>
          <w:u w:val="single"/>
        </w:rPr>
        <w:fldChar w:fldCharType="separate"/>
      </w:r>
      <w:r w:rsidR="00CC1881" w:rsidRPr="00A15A8E">
        <w:rPr>
          <w:rFonts w:ascii="Arial" w:hAnsi="Arial" w:cs="Arial"/>
          <w:i/>
          <w:iCs/>
          <w:u w:val="single"/>
        </w:rPr>
        <w:t>Paper 4 - React Native vs Flutter, cross-platform mobile application frameworks</w:t>
      </w:r>
      <w:r w:rsidR="00CC1881" w:rsidRPr="00A15A8E">
        <w:rPr>
          <w:rFonts w:ascii="Arial" w:hAnsi="Arial" w:cs="Arial"/>
          <w:i/>
          <w:iCs/>
          <w:u w:val="single"/>
        </w:rPr>
        <w:fldChar w:fldCharType="end"/>
      </w:r>
      <w:r w:rsidR="00CC1881" w:rsidRPr="00A15A8E">
        <w:rPr>
          <w:rFonts w:ascii="Arial" w:hAnsi="Arial" w:cs="Arial"/>
          <w:i/>
          <w:iCs/>
          <w:u w:val="single"/>
        </w:rPr>
        <w:t xml:space="preserve"> ,</w:t>
      </w:r>
      <w:r w:rsidR="00CC1881" w:rsidRPr="00A15A8E">
        <w:rPr>
          <w:rFonts w:ascii="Arial" w:hAnsi="Arial" w:cs="Arial"/>
        </w:rPr>
        <w:t xml:space="preserve"> </w:t>
      </w:r>
      <w:r w:rsidR="002F05FF" w:rsidRPr="00A15A8E">
        <w:rPr>
          <w:rFonts w:ascii="Arial" w:hAnsi="Arial" w:cs="Arial"/>
        </w:rPr>
        <w:t xml:space="preserve">comparing Flutter and React Native </w:t>
      </w:r>
      <w:r w:rsidR="00DA470E" w:rsidRPr="00A15A8E">
        <w:rPr>
          <w:rFonts w:ascii="Arial" w:hAnsi="Arial" w:cs="Arial"/>
        </w:rPr>
        <w:t xml:space="preserve">mobile developing framework </w:t>
      </w:r>
      <w:r w:rsidRPr="00A15A8E">
        <w:rPr>
          <w:rFonts w:ascii="Arial" w:hAnsi="Arial" w:cs="Arial"/>
        </w:rPr>
        <w:fldChar w:fldCharType="begin"/>
      </w:r>
      <w:r w:rsidRPr="00A15A8E">
        <w:rPr>
          <w:rFonts w:ascii="Arial" w:hAnsi="Arial" w:cs="Arial"/>
        </w:rPr>
        <w:instrText xml:space="preserve"> ADDIN ZOTERO_ITEM CSL_CITATION {"citationID":"inBPYBoc","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Pr="00A15A8E">
        <w:rPr>
          <w:rFonts w:ascii="Arial" w:hAnsi="Arial" w:cs="Arial"/>
        </w:rPr>
        <w:fldChar w:fldCharType="separate"/>
      </w:r>
      <w:r w:rsidR="7504C9CD" w:rsidRPr="00A15A8E">
        <w:rPr>
          <w:rFonts w:ascii="Arial" w:hAnsi="Arial" w:cs="Arial"/>
          <w:noProof/>
        </w:rPr>
        <w:t>(Wu, 2018)</w:t>
      </w:r>
      <w:r w:rsidRPr="00A15A8E">
        <w:rPr>
          <w:rFonts w:ascii="Arial" w:hAnsi="Arial" w:cs="Arial"/>
        </w:rPr>
        <w:fldChar w:fldCharType="end"/>
      </w:r>
      <w:r w:rsidR="00DA470E" w:rsidRPr="00A15A8E">
        <w:rPr>
          <w:rFonts w:ascii="Arial" w:hAnsi="Arial" w:cs="Arial"/>
        </w:rPr>
        <w:t>.</w:t>
      </w:r>
      <w:r w:rsidR="00E10445" w:rsidRPr="00A15A8E">
        <w:rPr>
          <w:rFonts w:ascii="Arial" w:hAnsi="Arial" w:cs="Arial"/>
        </w:rPr>
        <w:t xml:space="preserve"> </w:t>
      </w:r>
      <w:r w:rsidR="00C24FB7" w:rsidRPr="00A15A8E">
        <w:rPr>
          <w:rFonts w:ascii="Arial" w:hAnsi="Arial" w:cs="Arial"/>
        </w:rPr>
        <w:t>These frameworks</w:t>
      </w:r>
      <w:r w:rsidR="00E10445" w:rsidRPr="00A15A8E">
        <w:rPr>
          <w:rFonts w:ascii="Arial" w:hAnsi="Arial" w:cs="Arial"/>
        </w:rPr>
        <w:t xml:space="preserve"> </w:t>
      </w:r>
      <w:r w:rsidR="00DD2494" w:rsidRPr="00A15A8E">
        <w:rPr>
          <w:rFonts w:ascii="Arial" w:hAnsi="Arial" w:cs="Arial"/>
        </w:rPr>
        <w:t xml:space="preserve">demonstrated the portability of the UI development through multiple </w:t>
      </w:r>
      <w:r w:rsidR="00B80EEB" w:rsidRPr="00A15A8E">
        <w:rPr>
          <w:rFonts w:ascii="Arial" w:hAnsi="Arial" w:cs="Arial"/>
        </w:rPr>
        <w:t xml:space="preserve">devise </w:t>
      </w:r>
      <w:r w:rsidR="00C24FB7" w:rsidRPr="00A15A8E">
        <w:rPr>
          <w:rFonts w:ascii="Arial" w:hAnsi="Arial" w:cs="Arial"/>
        </w:rPr>
        <w:t>common use of the system.</w:t>
      </w:r>
    </w:p>
    <w:p w14:paraId="7E5BA056" w14:textId="6326E985" w:rsidR="00B9097B" w:rsidRPr="00A15A8E" w:rsidRDefault="00517783" w:rsidP="00AC17D9">
      <w:pPr>
        <w:pStyle w:val="Heading1"/>
        <w:spacing w:line="360" w:lineRule="auto"/>
        <w:rPr>
          <w:rFonts w:ascii="Arial" w:hAnsi="Arial" w:cs="Arial"/>
        </w:rPr>
      </w:pPr>
      <w:bookmarkStart w:id="45" w:name="_Toc164604804"/>
      <w:r w:rsidRPr="00A15A8E">
        <w:rPr>
          <w:rFonts w:ascii="Arial" w:hAnsi="Arial" w:cs="Arial"/>
        </w:rPr>
        <w:t>Design</w:t>
      </w:r>
      <w:bookmarkEnd w:id="45"/>
    </w:p>
    <w:p w14:paraId="0C10234E" w14:textId="2A53C299" w:rsidR="00BC30BE" w:rsidRDefault="00956110" w:rsidP="00AC17D9">
      <w:pPr>
        <w:spacing w:line="360" w:lineRule="auto"/>
        <w:rPr>
          <w:rFonts w:ascii="Arial" w:hAnsi="Arial" w:cs="Arial"/>
        </w:rPr>
      </w:pPr>
      <w:r w:rsidRPr="00A15A8E">
        <w:rPr>
          <w:rFonts w:ascii="Arial" w:hAnsi="Arial" w:cs="Arial"/>
        </w:rPr>
        <w:t xml:space="preserve">After </w:t>
      </w:r>
      <w:r w:rsidR="00567A42" w:rsidRPr="00A15A8E">
        <w:rPr>
          <w:rFonts w:ascii="Arial" w:hAnsi="Arial" w:cs="Arial"/>
        </w:rPr>
        <w:t>d</w:t>
      </w:r>
      <w:r w:rsidR="00C97126" w:rsidRPr="00A15A8E">
        <w:rPr>
          <w:rFonts w:ascii="Arial" w:hAnsi="Arial" w:cs="Arial"/>
        </w:rPr>
        <w:t xml:space="preserve">iscussing the existing work </w:t>
      </w:r>
      <w:r w:rsidR="00567A42" w:rsidRPr="00A15A8E">
        <w:rPr>
          <w:rFonts w:ascii="Arial" w:hAnsi="Arial" w:cs="Arial"/>
        </w:rPr>
        <w:t xml:space="preserve">in </w:t>
      </w:r>
      <w:r w:rsidR="00567A42" w:rsidRPr="00A15A8E">
        <w:rPr>
          <w:rFonts w:ascii="Arial" w:hAnsi="Arial" w:cs="Arial"/>
          <w:i/>
          <w:iCs/>
          <w:u w:val="single"/>
        </w:rPr>
        <w:fldChar w:fldCharType="begin"/>
      </w:r>
      <w:r w:rsidR="00567A42" w:rsidRPr="00A15A8E">
        <w:rPr>
          <w:rFonts w:ascii="Arial" w:hAnsi="Arial" w:cs="Arial"/>
          <w:i/>
          <w:iCs/>
          <w:u w:val="single"/>
        </w:rPr>
        <w:instrText xml:space="preserve"> REF _Ref163492738 \h  \* MERGEFORMAT </w:instrText>
      </w:r>
      <w:r w:rsidR="00567A42" w:rsidRPr="00A15A8E">
        <w:rPr>
          <w:rFonts w:ascii="Arial" w:hAnsi="Arial" w:cs="Arial"/>
          <w:i/>
          <w:iCs/>
          <w:u w:val="single"/>
        </w:rPr>
      </w:r>
      <w:r w:rsidR="00567A42" w:rsidRPr="00A15A8E">
        <w:rPr>
          <w:rFonts w:ascii="Arial" w:hAnsi="Arial" w:cs="Arial"/>
          <w:i/>
          <w:iCs/>
          <w:u w:val="single"/>
        </w:rPr>
        <w:fldChar w:fldCharType="separate"/>
      </w:r>
      <w:r w:rsidR="00567A42" w:rsidRPr="00A15A8E">
        <w:rPr>
          <w:rFonts w:ascii="Arial" w:hAnsi="Arial" w:cs="Arial"/>
          <w:i/>
          <w:iCs/>
          <w:u w:val="single"/>
        </w:rPr>
        <w:t>Literature review</w:t>
      </w:r>
      <w:r w:rsidR="00567A42" w:rsidRPr="00A15A8E">
        <w:rPr>
          <w:rFonts w:ascii="Arial" w:hAnsi="Arial" w:cs="Arial"/>
          <w:i/>
          <w:iCs/>
          <w:u w:val="single"/>
        </w:rPr>
        <w:fldChar w:fldCharType="end"/>
      </w:r>
      <w:r w:rsidR="00567A42" w:rsidRPr="00A15A8E">
        <w:rPr>
          <w:rFonts w:ascii="Arial" w:hAnsi="Arial" w:cs="Arial"/>
        </w:rPr>
        <w:t xml:space="preserve"> </w:t>
      </w:r>
      <w:r w:rsidR="00395696" w:rsidRPr="00A15A8E">
        <w:rPr>
          <w:rFonts w:ascii="Arial" w:hAnsi="Arial" w:cs="Arial"/>
        </w:rPr>
        <w:t xml:space="preserve">and </w:t>
      </w:r>
      <w:r w:rsidR="00823696" w:rsidRPr="00A15A8E">
        <w:rPr>
          <w:rFonts w:ascii="Arial" w:hAnsi="Arial" w:cs="Arial"/>
        </w:rPr>
        <w:t xml:space="preserve">discussing the different requirements in </w:t>
      </w:r>
      <w:r w:rsidR="00823696" w:rsidRPr="00A15A8E">
        <w:rPr>
          <w:rFonts w:ascii="Arial" w:hAnsi="Arial" w:cs="Arial"/>
          <w:i/>
          <w:iCs/>
          <w:u w:val="single"/>
        </w:rPr>
        <w:fldChar w:fldCharType="begin"/>
      </w:r>
      <w:r w:rsidR="00823696" w:rsidRPr="00A15A8E">
        <w:rPr>
          <w:rFonts w:ascii="Arial" w:hAnsi="Arial" w:cs="Arial"/>
          <w:i/>
          <w:iCs/>
          <w:u w:val="single"/>
        </w:rPr>
        <w:instrText xml:space="preserve"> REF _Ref163492992 \h  \* MERGEFORMAT </w:instrText>
      </w:r>
      <w:r w:rsidR="00823696" w:rsidRPr="00A15A8E">
        <w:rPr>
          <w:rFonts w:ascii="Arial" w:hAnsi="Arial" w:cs="Arial"/>
          <w:i/>
          <w:iCs/>
          <w:u w:val="single"/>
        </w:rPr>
      </w:r>
      <w:r w:rsidR="00823696" w:rsidRPr="00A15A8E">
        <w:rPr>
          <w:rFonts w:ascii="Arial" w:hAnsi="Arial" w:cs="Arial"/>
          <w:i/>
          <w:iCs/>
          <w:u w:val="single"/>
        </w:rPr>
        <w:fldChar w:fldCharType="separate"/>
      </w:r>
      <w:r w:rsidR="00823696" w:rsidRPr="00A15A8E">
        <w:rPr>
          <w:rFonts w:ascii="Arial" w:hAnsi="Arial" w:cs="Arial"/>
          <w:i/>
          <w:iCs/>
          <w:u w:val="single"/>
        </w:rPr>
        <w:t>Requirements specification</w:t>
      </w:r>
      <w:r w:rsidR="00823696" w:rsidRPr="00A15A8E">
        <w:rPr>
          <w:rFonts w:ascii="Arial" w:hAnsi="Arial" w:cs="Arial"/>
          <w:i/>
          <w:iCs/>
          <w:u w:val="single"/>
        </w:rPr>
        <w:fldChar w:fldCharType="end"/>
      </w:r>
      <w:r w:rsidR="00D33BE0" w:rsidRPr="00A15A8E">
        <w:rPr>
          <w:rFonts w:ascii="Arial" w:hAnsi="Arial" w:cs="Arial"/>
        </w:rPr>
        <w:t xml:space="preserve">, we can now discuss the design of the system </w:t>
      </w:r>
      <w:r w:rsidR="00727046" w:rsidRPr="00A15A8E">
        <w:rPr>
          <w:rFonts w:ascii="Arial" w:hAnsi="Arial" w:cs="Arial"/>
        </w:rPr>
        <w:t xml:space="preserve">application. At that stage of </w:t>
      </w:r>
      <w:r w:rsidR="00C06DE5" w:rsidRPr="00A15A8E">
        <w:rPr>
          <w:rFonts w:ascii="Arial" w:hAnsi="Arial" w:cs="Arial"/>
        </w:rPr>
        <w:t>development,</w:t>
      </w:r>
      <w:r w:rsidR="00727046" w:rsidRPr="00A15A8E">
        <w:rPr>
          <w:rFonts w:ascii="Arial" w:hAnsi="Arial" w:cs="Arial"/>
        </w:rPr>
        <w:t xml:space="preserve"> it can be </w:t>
      </w:r>
      <w:r w:rsidR="00C06DE5" w:rsidRPr="00A15A8E">
        <w:rPr>
          <w:rFonts w:ascii="Arial" w:hAnsi="Arial" w:cs="Arial"/>
        </w:rPr>
        <w:t xml:space="preserve">separated into two distinct parts, which will be working together simultaneously. The server side, </w:t>
      </w:r>
      <w:r w:rsidR="002570F2" w:rsidRPr="00A15A8E">
        <w:rPr>
          <w:rFonts w:ascii="Arial" w:hAnsi="Arial" w:cs="Arial"/>
        </w:rPr>
        <w:t xml:space="preserve">which will manage all the </w:t>
      </w:r>
      <w:r w:rsidR="00323444" w:rsidRPr="00A15A8E">
        <w:rPr>
          <w:rFonts w:ascii="Arial" w:hAnsi="Arial" w:cs="Arial"/>
        </w:rPr>
        <w:t xml:space="preserve">computationally exhausting processing, </w:t>
      </w:r>
      <w:r w:rsidR="009415B4" w:rsidRPr="00A15A8E">
        <w:rPr>
          <w:rFonts w:ascii="Arial" w:hAnsi="Arial" w:cs="Arial"/>
        </w:rPr>
        <w:t>such as the “receipt extraction feature” which will</w:t>
      </w:r>
      <w:r w:rsidR="00323444" w:rsidRPr="00A15A8E">
        <w:rPr>
          <w:rFonts w:ascii="Arial" w:hAnsi="Arial" w:cs="Arial"/>
        </w:rPr>
        <w:t xml:space="preserve"> </w:t>
      </w:r>
      <w:r w:rsidR="009415B4" w:rsidRPr="00A15A8E">
        <w:rPr>
          <w:rFonts w:ascii="Arial" w:hAnsi="Arial" w:cs="Arial"/>
        </w:rPr>
        <w:t xml:space="preserve">reduce the </w:t>
      </w:r>
      <w:r w:rsidR="009E6755" w:rsidRPr="00A15A8E">
        <w:rPr>
          <w:rFonts w:ascii="Arial" w:hAnsi="Arial" w:cs="Arial"/>
        </w:rPr>
        <w:t>execution time and provide a better user experience</w:t>
      </w:r>
      <w:r w:rsidR="003C031F" w:rsidRPr="00A15A8E">
        <w:rPr>
          <w:rFonts w:ascii="Arial" w:hAnsi="Arial" w:cs="Arial"/>
        </w:rPr>
        <w:t xml:space="preserve"> wh</w:t>
      </w:r>
      <w:r w:rsidR="003F7068" w:rsidRPr="00A15A8E">
        <w:rPr>
          <w:rFonts w:ascii="Arial" w:hAnsi="Arial" w:cs="Arial"/>
        </w:rPr>
        <w:t>ile communicating with the database. Also, everything will be built</w:t>
      </w:r>
      <w:r w:rsidR="00EA4CAE" w:rsidRPr="00A15A8E">
        <w:rPr>
          <w:rFonts w:ascii="Arial" w:hAnsi="Arial" w:cs="Arial"/>
        </w:rPr>
        <w:t xml:space="preserve"> in a </w:t>
      </w:r>
      <w:r w:rsidR="00EA4CAE" w:rsidRPr="00A15A8E">
        <w:rPr>
          <w:rFonts w:ascii="Arial" w:hAnsi="Arial" w:cs="Arial"/>
        </w:rPr>
        <w:lastRenderedPageBreak/>
        <w:t>docker container to offer a</w:t>
      </w:r>
      <w:r w:rsidR="00C47EB8" w:rsidRPr="00A15A8E">
        <w:rPr>
          <w:rFonts w:ascii="Arial" w:hAnsi="Arial" w:cs="Arial"/>
        </w:rPr>
        <w:t>n</w:t>
      </w:r>
      <w:r w:rsidR="00EA4CAE" w:rsidRPr="00A15A8E">
        <w:rPr>
          <w:rFonts w:ascii="Arial" w:hAnsi="Arial" w:cs="Arial"/>
        </w:rPr>
        <w:t xml:space="preserve"> easy deployment </w:t>
      </w:r>
      <w:r w:rsidR="00C47EB8" w:rsidRPr="00A15A8E">
        <w:rPr>
          <w:rFonts w:ascii="Arial" w:hAnsi="Arial" w:cs="Arial"/>
        </w:rPr>
        <w:t>on any device.</w:t>
      </w:r>
      <w:r w:rsidR="009E6755" w:rsidRPr="00A15A8E">
        <w:rPr>
          <w:rFonts w:ascii="Arial" w:hAnsi="Arial" w:cs="Arial"/>
        </w:rPr>
        <w:t xml:space="preserve"> </w:t>
      </w:r>
      <w:r w:rsidR="00C47EB8" w:rsidRPr="00A15A8E">
        <w:rPr>
          <w:rFonts w:ascii="Arial" w:hAnsi="Arial" w:cs="Arial"/>
        </w:rPr>
        <w:t>A</w:t>
      </w:r>
      <w:r w:rsidR="009E6755" w:rsidRPr="00A15A8E">
        <w:rPr>
          <w:rFonts w:ascii="Arial" w:hAnsi="Arial" w:cs="Arial"/>
        </w:rPr>
        <w:t xml:space="preserve">nd </w:t>
      </w:r>
      <w:r w:rsidR="00D82A62" w:rsidRPr="00A15A8E">
        <w:rPr>
          <w:rFonts w:ascii="Arial" w:hAnsi="Arial" w:cs="Arial"/>
        </w:rPr>
        <w:t xml:space="preserve">on the other hand, the mobile application will be used as a gateway for the user to operate the </w:t>
      </w:r>
      <w:r w:rsidR="001D5E7E" w:rsidRPr="00A15A8E">
        <w:rPr>
          <w:rFonts w:ascii="Arial" w:hAnsi="Arial" w:cs="Arial"/>
        </w:rPr>
        <w:t>system</w:t>
      </w:r>
      <w:r w:rsidR="000D7392" w:rsidRPr="00A15A8E">
        <w:rPr>
          <w:rFonts w:ascii="Arial" w:hAnsi="Arial" w:cs="Arial"/>
        </w:rPr>
        <w:t xml:space="preserve"> and communicate with the server</w:t>
      </w:r>
      <w:r w:rsidR="00B576AE">
        <w:rPr>
          <w:rFonts w:ascii="Arial" w:hAnsi="Arial" w:cs="Arial"/>
        </w:rPr>
        <w:t xml:space="preserve">. </w:t>
      </w:r>
      <w:r w:rsidR="00965CDB">
        <w:rPr>
          <w:rFonts w:ascii="Arial" w:hAnsi="Arial" w:cs="Arial"/>
        </w:rPr>
        <w:t xml:space="preserve">A Clearer view of the system and </w:t>
      </w:r>
      <w:r w:rsidR="00E42711">
        <w:rPr>
          <w:rFonts w:ascii="Arial" w:hAnsi="Arial" w:cs="Arial"/>
        </w:rPr>
        <w:t xml:space="preserve">its intern interaction </w:t>
      </w:r>
      <w:r w:rsidR="006E4384">
        <w:rPr>
          <w:rFonts w:ascii="Arial" w:hAnsi="Arial" w:cs="Arial"/>
        </w:rPr>
        <w:t>are showed</w:t>
      </w:r>
      <w:r w:rsidR="007706C6">
        <w:rPr>
          <w:rFonts w:ascii="Arial" w:hAnsi="Arial" w:cs="Arial"/>
        </w:rPr>
        <w:t xml:space="preserve"> in </w:t>
      </w:r>
      <w:r w:rsidR="007706C6" w:rsidRPr="00FE55E9">
        <w:rPr>
          <w:rFonts w:ascii="Arial" w:hAnsi="Arial" w:cs="Arial"/>
          <w:i/>
          <w:iCs/>
          <w:u w:val="single"/>
        </w:rPr>
        <w:fldChar w:fldCharType="begin"/>
      </w:r>
      <w:r w:rsidR="007706C6" w:rsidRPr="00FE55E9">
        <w:rPr>
          <w:rFonts w:ascii="Arial" w:hAnsi="Arial" w:cs="Arial"/>
          <w:i/>
          <w:iCs/>
          <w:u w:val="single"/>
        </w:rPr>
        <w:instrText xml:space="preserve"> REF _Ref164603519 \h </w:instrText>
      </w:r>
      <w:r w:rsidR="00FE55E9" w:rsidRPr="00FE55E9">
        <w:rPr>
          <w:rFonts w:ascii="Arial" w:hAnsi="Arial" w:cs="Arial"/>
          <w:i/>
          <w:iCs/>
          <w:u w:val="single"/>
        </w:rPr>
        <w:instrText xml:space="preserve"> \* MERGEFORMAT </w:instrText>
      </w:r>
      <w:r w:rsidR="007706C6" w:rsidRPr="00FE55E9">
        <w:rPr>
          <w:rFonts w:ascii="Arial" w:hAnsi="Arial" w:cs="Arial"/>
          <w:i/>
          <w:iCs/>
          <w:u w:val="single"/>
        </w:rPr>
      </w:r>
      <w:r w:rsidR="007706C6" w:rsidRPr="00FE55E9">
        <w:rPr>
          <w:rFonts w:ascii="Arial" w:hAnsi="Arial" w:cs="Arial"/>
          <w:i/>
          <w:iCs/>
          <w:u w:val="single"/>
        </w:rPr>
        <w:fldChar w:fldCharType="separate"/>
      </w:r>
      <w:r w:rsidR="007706C6" w:rsidRPr="00FE55E9">
        <w:rPr>
          <w:i/>
          <w:iCs/>
          <w:u w:val="single"/>
        </w:rPr>
        <w:t xml:space="preserve">Figure </w:t>
      </w:r>
      <w:r w:rsidR="007706C6" w:rsidRPr="00FE55E9">
        <w:rPr>
          <w:i/>
          <w:iCs/>
          <w:noProof/>
          <w:u w:val="single"/>
        </w:rPr>
        <w:t>1</w:t>
      </w:r>
      <w:r w:rsidR="007706C6" w:rsidRPr="00FE55E9">
        <w:rPr>
          <w:i/>
          <w:iCs/>
          <w:u w:val="single"/>
        </w:rPr>
        <w:t xml:space="preserve"> - System Design Diagram</w:t>
      </w:r>
      <w:r w:rsidR="007706C6" w:rsidRPr="00FE55E9">
        <w:rPr>
          <w:rFonts w:ascii="Arial" w:hAnsi="Arial" w:cs="Arial"/>
          <w:i/>
          <w:iCs/>
          <w:u w:val="single"/>
        </w:rPr>
        <w:fldChar w:fldCharType="end"/>
      </w:r>
      <w:r w:rsidR="007706C6">
        <w:rPr>
          <w:rFonts w:ascii="Arial" w:hAnsi="Arial" w:cs="Arial"/>
        </w:rPr>
        <w:t xml:space="preserve"> and </w:t>
      </w:r>
      <w:r w:rsidR="00FE55E9" w:rsidRPr="00FE55E9">
        <w:rPr>
          <w:rFonts w:ascii="Arial" w:hAnsi="Arial" w:cs="Arial"/>
          <w:i/>
          <w:iCs/>
          <w:u w:val="single"/>
        </w:rPr>
        <w:fldChar w:fldCharType="begin"/>
      </w:r>
      <w:r w:rsidR="00FE55E9" w:rsidRPr="00FE55E9">
        <w:rPr>
          <w:rFonts w:ascii="Arial" w:hAnsi="Arial" w:cs="Arial"/>
          <w:i/>
          <w:iCs/>
          <w:u w:val="single"/>
        </w:rPr>
        <w:instrText xml:space="preserve"> REF _Ref164603549 \h  \* MERGEFORMAT </w:instrText>
      </w:r>
      <w:r w:rsidR="00FE55E9" w:rsidRPr="00FE55E9">
        <w:rPr>
          <w:rFonts w:ascii="Arial" w:hAnsi="Arial" w:cs="Arial"/>
          <w:i/>
          <w:iCs/>
          <w:u w:val="single"/>
        </w:rPr>
      </w:r>
      <w:r w:rsidR="00FE55E9" w:rsidRPr="00FE55E9">
        <w:rPr>
          <w:rFonts w:ascii="Arial" w:hAnsi="Arial" w:cs="Arial"/>
          <w:i/>
          <w:iCs/>
          <w:u w:val="single"/>
        </w:rPr>
        <w:fldChar w:fldCharType="separate"/>
      </w:r>
      <w:r w:rsidR="00FE55E9" w:rsidRPr="00FE55E9">
        <w:rPr>
          <w:i/>
          <w:iCs/>
          <w:u w:val="single"/>
        </w:rPr>
        <w:t xml:space="preserve">Figure </w:t>
      </w:r>
      <w:r w:rsidR="00FE55E9" w:rsidRPr="00FE55E9">
        <w:rPr>
          <w:i/>
          <w:iCs/>
          <w:noProof/>
          <w:u w:val="single"/>
        </w:rPr>
        <w:t>2</w:t>
      </w:r>
      <w:r w:rsidR="00FE55E9" w:rsidRPr="00FE55E9">
        <w:rPr>
          <w:i/>
          <w:iCs/>
          <w:u w:val="single"/>
        </w:rPr>
        <w:t xml:space="preserve"> - System Class Diagram</w:t>
      </w:r>
      <w:r w:rsidR="00FE55E9" w:rsidRPr="00FE55E9">
        <w:rPr>
          <w:rFonts w:ascii="Arial" w:hAnsi="Arial" w:cs="Arial"/>
          <w:i/>
          <w:iCs/>
          <w:u w:val="single"/>
        </w:rPr>
        <w:fldChar w:fldCharType="end"/>
      </w:r>
      <w:r w:rsidR="000D7392" w:rsidRPr="00A15A8E">
        <w:rPr>
          <w:rFonts w:ascii="Arial" w:hAnsi="Arial" w:cs="Arial"/>
        </w:rPr>
        <w:t>. In the next following sections, a list of the features will be integrate</w:t>
      </w:r>
      <w:r w:rsidR="00CD3BA4" w:rsidRPr="00A15A8E">
        <w:rPr>
          <w:rFonts w:ascii="Arial" w:hAnsi="Arial" w:cs="Arial"/>
        </w:rPr>
        <w:t>d.</w:t>
      </w:r>
    </w:p>
    <w:p w14:paraId="2DC5D745" w14:textId="77777777" w:rsidR="00656F2D" w:rsidRDefault="004C4133" w:rsidP="00AC17D9">
      <w:pPr>
        <w:keepNext/>
        <w:spacing w:line="360" w:lineRule="auto"/>
      </w:pPr>
      <w:r>
        <w:rPr>
          <w:rFonts w:ascii="Arial" w:hAnsi="Arial" w:cs="Arial"/>
          <w:noProof/>
        </w:rPr>
        <w:drawing>
          <wp:inline distT="0" distB="0" distL="0" distR="0" wp14:anchorId="59988DC1" wp14:editId="31A6B3C2">
            <wp:extent cx="5095982" cy="2326672"/>
            <wp:effectExtent l="0" t="0" r="0" b="0"/>
            <wp:docPr id="29830370" name="Picture 1" descr="https://www.draw.io/?open=W109937cff21db2b5%2F109937CFF21DB2B5!151376&amp;local-data=%7B%22type%22%3A%22OneDrive%22%2C%22id%22%3A%22109937CFF21DB2B5!151376%22%2C%22driveId%22%3A%22109937cff21db2b5%22%2C%22lastModifiedDate%22%3A%222024-04-20T13%3A26%3A07.02Z%22%2C%22pageId%22%3A%22tKTZuB-xBKqNt3nbTBtX%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30370" name="Picture 1" descr="https://www.draw.io/?open=W109937cff21db2b5%2F109937CFF21DB2B5!151376&amp;local-data=%7B%22type%22%3A%22OneDrive%22%2C%22id%22%3A%22109937CFF21DB2B5!151376%22%2C%22driveId%22%3A%22109937cff21db2b5%22%2C%22lastModifiedDate%22%3A%222024-04-20T13%3A26%3A07.02Z%22%2C%22pageId%22%3A%22tKTZuB-xBKqNt3nbTBtX%22%2C%22layers%22%3A%5B0%5D%7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929" cy="2349476"/>
                    </a:xfrm>
                    <a:prstGeom prst="rect">
                      <a:avLst/>
                    </a:prstGeom>
                  </pic:spPr>
                </pic:pic>
              </a:graphicData>
            </a:graphic>
          </wp:inline>
        </w:drawing>
      </w:r>
    </w:p>
    <w:p w14:paraId="382A66A8" w14:textId="108FB409" w:rsidR="00D33BE0" w:rsidRDefault="00656F2D" w:rsidP="007E53A7">
      <w:pPr>
        <w:pStyle w:val="Caption"/>
        <w:spacing w:line="360" w:lineRule="auto"/>
        <w:rPr>
          <w:rFonts w:ascii="Arial" w:hAnsi="Arial" w:cs="Arial"/>
        </w:rPr>
      </w:pPr>
      <w:bookmarkStart w:id="46" w:name="_Ref164603519"/>
      <w:bookmarkStart w:id="47" w:name="_Toc164604840"/>
      <w:r>
        <w:t xml:space="preserve">Figure </w:t>
      </w:r>
      <w:r>
        <w:fldChar w:fldCharType="begin"/>
      </w:r>
      <w:r>
        <w:instrText xml:space="preserve"> SEQ Figure \* ARABIC </w:instrText>
      </w:r>
      <w:r>
        <w:fldChar w:fldCharType="separate"/>
      </w:r>
      <w:r w:rsidR="00184DF7">
        <w:rPr>
          <w:noProof/>
        </w:rPr>
        <w:t>1</w:t>
      </w:r>
      <w:r>
        <w:fldChar w:fldCharType="end"/>
      </w:r>
      <w:r>
        <w:t xml:space="preserve"> - System Design Diagram</w:t>
      </w:r>
      <w:bookmarkEnd w:id="46"/>
      <w:bookmarkEnd w:id="47"/>
    </w:p>
    <w:p w14:paraId="201A25B7" w14:textId="77777777" w:rsidR="00656F2D" w:rsidRDefault="00DE1C1B" w:rsidP="00AC17D9">
      <w:pPr>
        <w:keepNext/>
        <w:spacing w:line="360" w:lineRule="auto"/>
      </w:pPr>
      <w:r>
        <w:rPr>
          <w:rFonts w:ascii="Arial" w:hAnsi="Arial" w:cs="Arial"/>
          <w:noProof/>
        </w:rPr>
        <w:drawing>
          <wp:inline distT="0" distB="0" distL="0" distR="0" wp14:anchorId="1ECF47CA" wp14:editId="1101CC7A">
            <wp:extent cx="4275786" cy="3763695"/>
            <wp:effectExtent l="0" t="0" r="4445" b="0"/>
            <wp:docPr id="1499538399" name="Picture 4" descr="https://www.draw.io/?open=W109937cff21db2b5%2F109937CFF21DB2B5!145764&amp;local-data=%7B%22type%22%3A%22OneDrive%22%2C%22id%22%3A%22109937CFF21DB2B5!145764%22%2C%22driveId%22%3A%22109937cff21db2b5%22%2C%22lastModifiedDate%22%3A%222024-04-20T15%3A38%3A02.417Z%22%2C%22pageId%22%3A%22jHKnIer3RVHyAMdDst3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538399" name="Picture 4" descr="https://www.draw.io/?open=W109937cff21db2b5%2F109937CFF21DB2B5!145764&amp;local-data=%7B%22type%22%3A%22OneDrive%22%2C%22id%22%3A%22109937CFF21DB2B5!145764%22%2C%22driveId%22%3A%22109937cff21db2b5%22%2C%22lastModifiedDate%22%3A%222024-04-20T15%3A38%3A02.417Z%22%2C%22pageId%22%3A%22jHKnIer3RVHyAMdDst35%22%2C%22layers%22%3A%5B0%5D%7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93983" cy="3779713"/>
                    </a:xfrm>
                    <a:prstGeom prst="rect">
                      <a:avLst/>
                    </a:prstGeom>
                  </pic:spPr>
                </pic:pic>
              </a:graphicData>
            </a:graphic>
          </wp:inline>
        </w:drawing>
      </w:r>
    </w:p>
    <w:p w14:paraId="4906E8CB" w14:textId="434E598B" w:rsidR="00DE1C1B" w:rsidRPr="00A15A8E" w:rsidRDefault="00656F2D" w:rsidP="00AC17D9">
      <w:pPr>
        <w:pStyle w:val="Caption"/>
        <w:spacing w:line="360" w:lineRule="auto"/>
        <w:rPr>
          <w:rFonts w:ascii="Arial" w:hAnsi="Arial" w:cs="Arial"/>
        </w:rPr>
      </w:pPr>
      <w:bookmarkStart w:id="48" w:name="_Ref164603549"/>
      <w:bookmarkStart w:id="49" w:name="_Toc164604841"/>
      <w:r>
        <w:t xml:space="preserve">Figure </w:t>
      </w:r>
      <w:r>
        <w:fldChar w:fldCharType="begin"/>
      </w:r>
      <w:r>
        <w:instrText xml:space="preserve"> SEQ Figure \* ARABIC </w:instrText>
      </w:r>
      <w:r>
        <w:fldChar w:fldCharType="separate"/>
      </w:r>
      <w:r w:rsidR="00184DF7">
        <w:rPr>
          <w:noProof/>
        </w:rPr>
        <w:t>2</w:t>
      </w:r>
      <w:r>
        <w:fldChar w:fldCharType="end"/>
      </w:r>
      <w:r>
        <w:t xml:space="preserve"> - System Class Diagram</w:t>
      </w:r>
      <w:bookmarkEnd w:id="48"/>
      <w:bookmarkEnd w:id="49"/>
    </w:p>
    <w:p w14:paraId="062BCB14" w14:textId="6442895C" w:rsidR="00941B17" w:rsidRPr="00A15A8E" w:rsidRDefault="00B9097B" w:rsidP="00AC17D9">
      <w:pPr>
        <w:pStyle w:val="Heading2"/>
        <w:spacing w:line="360" w:lineRule="auto"/>
        <w:rPr>
          <w:rFonts w:ascii="Arial" w:hAnsi="Arial" w:cs="Arial"/>
        </w:rPr>
      </w:pPr>
      <w:bookmarkStart w:id="50" w:name="_Toc164604805"/>
      <w:r w:rsidRPr="00A15A8E">
        <w:rPr>
          <w:rFonts w:ascii="Arial" w:hAnsi="Arial" w:cs="Arial"/>
        </w:rPr>
        <w:lastRenderedPageBreak/>
        <w:t>Server</w:t>
      </w:r>
      <w:bookmarkEnd w:id="50"/>
    </w:p>
    <w:p w14:paraId="337E6DFB" w14:textId="4E7AD567" w:rsidR="0055342A" w:rsidRPr="00A15A8E" w:rsidRDefault="00856027" w:rsidP="00AC17D9">
      <w:pPr>
        <w:pStyle w:val="Heading3"/>
        <w:spacing w:line="360" w:lineRule="auto"/>
        <w:rPr>
          <w:rFonts w:ascii="Arial" w:hAnsi="Arial" w:cs="Arial"/>
        </w:rPr>
      </w:pPr>
      <w:bookmarkStart w:id="51" w:name="_Toc164604806"/>
      <w:r w:rsidRPr="00A15A8E">
        <w:rPr>
          <w:rFonts w:ascii="Arial" w:hAnsi="Arial" w:cs="Arial"/>
        </w:rPr>
        <w:t>Receipt extraction feature.</w:t>
      </w:r>
      <w:bookmarkEnd w:id="51"/>
    </w:p>
    <w:p w14:paraId="5F475EC2" w14:textId="2C7E8017" w:rsidR="0055342A" w:rsidRPr="00A15A8E" w:rsidRDefault="00724A52" w:rsidP="00AC17D9">
      <w:pPr>
        <w:spacing w:line="360" w:lineRule="auto"/>
        <w:rPr>
          <w:rFonts w:ascii="Arial" w:hAnsi="Arial" w:cs="Arial"/>
        </w:rPr>
      </w:pPr>
      <w:commentRangeStart w:id="52"/>
      <w:r w:rsidRPr="00A15A8E">
        <w:rPr>
          <w:rFonts w:ascii="Arial" w:hAnsi="Arial" w:cs="Arial"/>
        </w:rPr>
        <w:t>A</w:t>
      </w:r>
      <w:r w:rsidR="000534FC" w:rsidRPr="00A15A8E">
        <w:rPr>
          <w:rFonts w:ascii="Arial" w:hAnsi="Arial" w:cs="Arial"/>
        </w:rPr>
        <w:t>s</w:t>
      </w:r>
      <w:r w:rsidR="00EF7851" w:rsidRPr="00A15A8E">
        <w:rPr>
          <w:rFonts w:ascii="Arial" w:hAnsi="Arial" w:cs="Arial"/>
        </w:rPr>
        <w:t xml:space="preserve"> previously mentioned</w:t>
      </w:r>
      <w:r w:rsidR="000534FC" w:rsidRPr="00A15A8E">
        <w:rPr>
          <w:rFonts w:ascii="Arial" w:hAnsi="Arial" w:cs="Arial"/>
        </w:rPr>
        <w:t xml:space="preserve">, the </w:t>
      </w:r>
      <w:r w:rsidR="00383F51" w:rsidRPr="00A15A8E">
        <w:rPr>
          <w:rFonts w:ascii="Arial" w:hAnsi="Arial" w:cs="Arial"/>
        </w:rPr>
        <w:t>receipt extraction is</w:t>
      </w:r>
      <w:r w:rsidR="009E0501" w:rsidRPr="00A15A8E">
        <w:rPr>
          <w:rFonts w:ascii="Arial" w:hAnsi="Arial" w:cs="Arial"/>
        </w:rPr>
        <w:t xml:space="preserve"> the key feature of the </w:t>
      </w:r>
      <w:r w:rsidR="001F2928" w:rsidRPr="00A15A8E">
        <w:rPr>
          <w:rFonts w:ascii="Arial" w:hAnsi="Arial" w:cs="Arial"/>
        </w:rPr>
        <w:t>system</w:t>
      </w:r>
      <w:r w:rsidR="00C63DF6" w:rsidRPr="00A15A8E">
        <w:rPr>
          <w:rFonts w:ascii="Arial" w:hAnsi="Arial" w:cs="Arial"/>
        </w:rPr>
        <w:t xml:space="preserve"> </w:t>
      </w:r>
      <w:r w:rsidR="007D7CF8" w:rsidRPr="00A15A8E">
        <w:rPr>
          <w:rFonts w:ascii="Arial" w:hAnsi="Arial" w:cs="Arial"/>
        </w:rPr>
        <w:t xml:space="preserve">which has global purpose to extract </w:t>
      </w:r>
      <w:r w:rsidR="00B81445" w:rsidRPr="00A15A8E">
        <w:rPr>
          <w:rFonts w:ascii="Arial" w:hAnsi="Arial" w:cs="Arial"/>
        </w:rPr>
        <w:t>from a receipt image</w:t>
      </w:r>
      <w:r w:rsidR="002C1FE5" w:rsidRPr="00A15A8E">
        <w:rPr>
          <w:rFonts w:ascii="Arial" w:hAnsi="Arial" w:cs="Arial"/>
        </w:rPr>
        <w:t xml:space="preserve"> </w:t>
      </w:r>
      <w:r w:rsidR="0022630E" w:rsidRPr="00A15A8E">
        <w:rPr>
          <w:rFonts w:ascii="Arial" w:hAnsi="Arial" w:cs="Arial"/>
        </w:rPr>
        <w:t xml:space="preserve">into a specific format </w:t>
      </w:r>
      <w:r w:rsidR="0083294D" w:rsidRPr="00A15A8E">
        <w:rPr>
          <w:rFonts w:ascii="Arial" w:hAnsi="Arial" w:cs="Arial"/>
        </w:rPr>
        <w:t>while predicting the type of receipt</w:t>
      </w:r>
      <w:r w:rsidR="00DC44C7" w:rsidRPr="00A15A8E">
        <w:rPr>
          <w:rFonts w:ascii="Arial" w:hAnsi="Arial" w:cs="Arial"/>
        </w:rPr>
        <w:t>.</w:t>
      </w:r>
      <w:r w:rsidR="00711F60" w:rsidRPr="00A15A8E">
        <w:rPr>
          <w:rFonts w:ascii="Arial" w:hAnsi="Arial" w:cs="Arial"/>
        </w:rPr>
        <w:t xml:space="preserve"> </w:t>
      </w:r>
      <w:r w:rsidR="00D1200C" w:rsidRPr="00A15A8E">
        <w:rPr>
          <w:rFonts w:ascii="Arial" w:hAnsi="Arial" w:cs="Arial"/>
        </w:rPr>
        <w:t xml:space="preserve">The </w:t>
      </w:r>
      <w:r w:rsidR="51F0B94E" w:rsidRPr="00A15A8E">
        <w:rPr>
          <w:rFonts w:ascii="Arial" w:hAnsi="Arial" w:cs="Arial"/>
        </w:rPr>
        <w:t>fields</w:t>
      </w:r>
      <w:r w:rsidR="00D1200C" w:rsidRPr="00A15A8E">
        <w:rPr>
          <w:rFonts w:ascii="Arial" w:hAnsi="Arial" w:cs="Arial"/>
        </w:rPr>
        <w:t xml:space="preserve"> which will be extracted </w:t>
      </w:r>
      <w:r w:rsidR="00ED2165" w:rsidRPr="00A15A8E">
        <w:rPr>
          <w:rFonts w:ascii="Arial" w:hAnsi="Arial" w:cs="Arial"/>
        </w:rPr>
        <w:t xml:space="preserve">are </w:t>
      </w:r>
      <w:r w:rsidR="001F45DE" w:rsidRPr="00A15A8E">
        <w:rPr>
          <w:rFonts w:ascii="Arial" w:hAnsi="Arial" w:cs="Arial"/>
        </w:rPr>
        <w:t xml:space="preserve">the </w:t>
      </w:r>
      <w:r w:rsidR="00B82B77" w:rsidRPr="00A15A8E">
        <w:rPr>
          <w:rFonts w:ascii="Arial" w:hAnsi="Arial" w:cs="Arial"/>
        </w:rPr>
        <w:t>shop information, the list of items</w:t>
      </w:r>
      <w:r w:rsidR="00A748B0" w:rsidRPr="00A15A8E">
        <w:rPr>
          <w:rFonts w:ascii="Arial" w:hAnsi="Arial" w:cs="Arial"/>
        </w:rPr>
        <w:t>, the total</w:t>
      </w:r>
      <w:r w:rsidR="51F0B94E" w:rsidRPr="00A15A8E">
        <w:rPr>
          <w:rFonts w:ascii="Arial" w:hAnsi="Arial" w:cs="Arial"/>
        </w:rPr>
        <w:t>,</w:t>
      </w:r>
      <w:r w:rsidR="00A748B0" w:rsidRPr="00A15A8E">
        <w:rPr>
          <w:rFonts w:ascii="Arial" w:hAnsi="Arial" w:cs="Arial"/>
        </w:rPr>
        <w:t xml:space="preserve"> and the date of the transaction</w:t>
      </w:r>
      <w:r w:rsidR="3A16A59D" w:rsidRPr="00A15A8E">
        <w:rPr>
          <w:rFonts w:ascii="Arial" w:hAnsi="Arial" w:cs="Arial"/>
        </w:rPr>
        <w:t>, which are</w:t>
      </w:r>
      <w:r w:rsidR="00D64CC7" w:rsidRPr="00A15A8E">
        <w:rPr>
          <w:rFonts w:ascii="Arial" w:hAnsi="Arial" w:cs="Arial"/>
        </w:rPr>
        <w:t xml:space="preserve"> to be formatted </w:t>
      </w:r>
      <w:r w:rsidR="00F40B84" w:rsidRPr="00A15A8E">
        <w:rPr>
          <w:rFonts w:ascii="Arial" w:hAnsi="Arial" w:cs="Arial"/>
        </w:rPr>
        <w:t xml:space="preserve">into a </w:t>
      </w:r>
      <w:r w:rsidR="00DE60EC" w:rsidRPr="00A15A8E">
        <w:rPr>
          <w:rFonts w:ascii="Arial" w:hAnsi="Arial" w:cs="Arial"/>
        </w:rPr>
        <w:t>js</w:t>
      </w:r>
      <w:r w:rsidR="00F40B84" w:rsidRPr="00A15A8E">
        <w:rPr>
          <w:rFonts w:ascii="Arial" w:hAnsi="Arial" w:cs="Arial"/>
        </w:rPr>
        <w:t xml:space="preserve">on format to be stored </w:t>
      </w:r>
      <w:r w:rsidR="43971626" w:rsidRPr="00A15A8E">
        <w:rPr>
          <w:rFonts w:ascii="Arial" w:hAnsi="Arial" w:cs="Arial"/>
        </w:rPr>
        <w:t>in</w:t>
      </w:r>
      <w:r w:rsidR="00F40B84" w:rsidRPr="00A15A8E">
        <w:rPr>
          <w:rFonts w:ascii="Arial" w:hAnsi="Arial" w:cs="Arial"/>
        </w:rPr>
        <w:t xml:space="preserve"> a database</w:t>
      </w:r>
      <w:r w:rsidR="00077F71" w:rsidRPr="00A15A8E">
        <w:rPr>
          <w:rFonts w:ascii="Arial" w:hAnsi="Arial" w:cs="Arial"/>
        </w:rPr>
        <w:t xml:space="preserve">. </w:t>
      </w:r>
      <w:r w:rsidR="00736756" w:rsidRPr="00A15A8E">
        <w:rPr>
          <w:rFonts w:ascii="Arial" w:hAnsi="Arial" w:cs="Arial"/>
        </w:rPr>
        <w:t xml:space="preserve">The structure of this feature is </w:t>
      </w:r>
      <w:r w:rsidR="00F9549B" w:rsidRPr="00A15A8E">
        <w:rPr>
          <w:rFonts w:ascii="Arial" w:hAnsi="Arial" w:cs="Arial"/>
        </w:rPr>
        <w:t>composed</w:t>
      </w:r>
      <w:r w:rsidR="009D17BB" w:rsidRPr="00A15A8E">
        <w:rPr>
          <w:rFonts w:ascii="Arial" w:hAnsi="Arial" w:cs="Arial"/>
        </w:rPr>
        <w:t xml:space="preserve"> of three major </w:t>
      </w:r>
      <w:r w:rsidR="00F9549B" w:rsidRPr="00A15A8E">
        <w:rPr>
          <w:rFonts w:ascii="Arial" w:hAnsi="Arial" w:cs="Arial"/>
        </w:rPr>
        <w:t>parts</w:t>
      </w:r>
      <w:r w:rsidR="0BC931BE" w:rsidRPr="00A15A8E">
        <w:rPr>
          <w:rFonts w:ascii="Arial" w:hAnsi="Arial" w:cs="Arial"/>
        </w:rPr>
        <w:t>;</w:t>
      </w:r>
      <w:r w:rsidR="006E7341" w:rsidRPr="00A15A8E">
        <w:rPr>
          <w:rFonts w:ascii="Arial" w:hAnsi="Arial" w:cs="Arial"/>
        </w:rPr>
        <w:t xml:space="preserve"> the receipt section image recognition</w:t>
      </w:r>
      <w:r w:rsidR="00603957" w:rsidRPr="00A15A8E">
        <w:rPr>
          <w:rFonts w:ascii="Arial" w:hAnsi="Arial" w:cs="Arial"/>
        </w:rPr>
        <w:t xml:space="preserve"> model</w:t>
      </w:r>
      <w:r w:rsidR="006E7341" w:rsidRPr="00A15A8E">
        <w:rPr>
          <w:rFonts w:ascii="Arial" w:hAnsi="Arial" w:cs="Arial"/>
        </w:rPr>
        <w:t>,</w:t>
      </w:r>
      <w:r w:rsidR="001A5870" w:rsidRPr="00A15A8E">
        <w:rPr>
          <w:rFonts w:ascii="Arial" w:hAnsi="Arial" w:cs="Arial"/>
        </w:rPr>
        <w:t xml:space="preserve"> followed by</w:t>
      </w:r>
      <w:r w:rsidR="006E7341" w:rsidRPr="00A15A8E">
        <w:rPr>
          <w:rFonts w:ascii="Arial" w:hAnsi="Arial" w:cs="Arial"/>
        </w:rPr>
        <w:t xml:space="preserve"> </w:t>
      </w:r>
      <w:r w:rsidR="004B77DF" w:rsidRPr="00A15A8E">
        <w:rPr>
          <w:rFonts w:ascii="Arial" w:hAnsi="Arial" w:cs="Arial"/>
        </w:rPr>
        <w:t xml:space="preserve">the text extraction of </w:t>
      </w:r>
      <w:r w:rsidR="60644F1C" w:rsidRPr="00A15A8E">
        <w:rPr>
          <w:rFonts w:ascii="Arial" w:hAnsi="Arial" w:cs="Arial"/>
        </w:rPr>
        <w:t>this</w:t>
      </w:r>
      <w:r w:rsidR="004B77DF" w:rsidRPr="00A15A8E">
        <w:rPr>
          <w:rFonts w:ascii="Arial" w:hAnsi="Arial" w:cs="Arial"/>
        </w:rPr>
        <w:t xml:space="preserve"> section</w:t>
      </w:r>
      <w:r w:rsidR="60644F1C" w:rsidRPr="00A15A8E">
        <w:rPr>
          <w:rFonts w:ascii="Arial" w:hAnsi="Arial" w:cs="Arial"/>
        </w:rPr>
        <w:t>,</w:t>
      </w:r>
      <w:r w:rsidR="004B77DF" w:rsidRPr="00A15A8E">
        <w:rPr>
          <w:rFonts w:ascii="Arial" w:hAnsi="Arial" w:cs="Arial"/>
        </w:rPr>
        <w:t xml:space="preserve"> and </w:t>
      </w:r>
      <w:r w:rsidR="007F35C4" w:rsidRPr="00A15A8E">
        <w:rPr>
          <w:rFonts w:ascii="Arial" w:hAnsi="Arial" w:cs="Arial"/>
        </w:rPr>
        <w:t>finally</w:t>
      </w:r>
      <w:r w:rsidR="60644F1C" w:rsidRPr="00A15A8E">
        <w:rPr>
          <w:rFonts w:ascii="Arial" w:hAnsi="Arial" w:cs="Arial"/>
        </w:rPr>
        <w:t>,</w:t>
      </w:r>
      <w:r w:rsidR="004B77DF" w:rsidRPr="00A15A8E">
        <w:rPr>
          <w:rFonts w:ascii="Arial" w:hAnsi="Arial" w:cs="Arial"/>
        </w:rPr>
        <w:t xml:space="preserve"> the </w:t>
      </w:r>
      <w:r w:rsidR="007F35C4" w:rsidRPr="00A15A8E">
        <w:rPr>
          <w:rFonts w:ascii="Arial" w:hAnsi="Arial" w:cs="Arial"/>
        </w:rPr>
        <w:t>formatting</w:t>
      </w:r>
      <w:r w:rsidR="004B77DF" w:rsidRPr="00A15A8E">
        <w:rPr>
          <w:rFonts w:ascii="Arial" w:hAnsi="Arial" w:cs="Arial"/>
        </w:rPr>
        <w:t xml:space="preserve"> and </w:t>
      </w:r>
      <w:r w:rsidR="00C204F4" w:rsidRPr="00A15A8E">
        <w:rPr>
          <w:rFonts w:ascii="Arial" w:hAnsi="Arial" w:cs="Arial"/>
        </w:rPr>
        <w:t>classification of the receipt extracted data</w:t>
      </w:r>
      <w:r w:rsidR="007F35C4" w:rsidRPr="00A15A8E">
        <w:rPr>
          <w:rFonts w:ascii="Arial" w:hAnsi="Arial" w:cs="Arial"/>
        </w:rPr>
        <w:t>.</w:t>
      </w:r>
      <w:r w:rsidR="00103A8E" w:rsidRPr="00A15A8E">
        <w:rPr>
          <w:rFonts w:ascii="Arial" w:hAnsi="Arial" w:cs="Arial"/>
        </w:rPr>
        <w:t xml:space="preserve"> </w:t>
      </w:r>
    </w:p>
    <w:p w14:paraId="291D81DF" w14:textId="77777777" w:rsidR="00F9549B" w:rsidRPr="00A15A8E" w:rsidRDefault="00F9549B" w:rsidP="00AC17D9">
      <w:pPr>
        <w:spacing w:line="360" w:lineRule="auto"/>
        <w:rPr>
          <w:rFonts w:ascii="Arial" w:hAnsi="Arial" w:cs="Arial"/>
        </w:rPr>
      </w:pPr>
    </w:p>
    <w:p w14:paraId="23375686" w14:textId="0E16CE32" w:rsidR="00F9549B" w:rsidRPr="00A15A8E" w:rsidRDefault="001A5870" w:rsidP="00AC17D9">
      <w:pPr>
        <w:spacing w:line="360" w:lineRule="auto"/>
        <w:rPr>
          <w:rFonts w:ascii="Arial" w:hAnsi="Arial" w:cs="Arial"/>
        </w:rPr>
      </w:pPr>
      <w:r w:rsidRPr="00A15A8E">
        <w:rPr>
          <w:rFonts w:ascii="Arial" w:hAnsi="Arial" w:cs="Arial"/>
        </w:rPr>
        <w:t xml:space="preserve">The </w:t>
      </w:r>
      <w:r w:rsidR="000A490D" w:rsidRPr="00A15A8E">
        <w:rPr>
          <w:rFonts w:ascii="Arial" w:hAnsi="Arial" w:cs="Arial"/>
        </w:rPr>
        <w:t>receipt section</w:t>
      </w:r>
      <w:r w:rsidR="00AE4B86" w:rsidRPr="00A15A8E">
        <w:rPr>
          <w:rFonts w:ascii="Arial" w:hAnsi="Arial" w:cs="Arial"/>
        </w:rPr>
        <w:t xml:space="preserve"> detection model </w:t>
      </w:r>
      <w:r w:rsidR="00FE6E6D" w:rsidRPr="00A15A8E">
        <w:rPr>
          <w:rFonts w:ascii="Arial" w:hAnsi="Arial" w:cs="Arial"/>
        </w:rPr>
        <w:t>is the first step of the receipt extraction feature</w:t>
      </w:r>
      <w:r w:rsidR="004D3730" w:rsidRPr="00A15A8E">
        <w:rPr>
          <w:rFonts w:ascii="Arial" w:hAnsi="Arial" w:cs="Arial"/>
        </w:rPr>
        <w:t xml:space="preserve">. </w:t>
      </w:r>
      <w:r w:rsidR="00974927" w:rsidRPr="00A15A8E">
        <w:rPr>
          <w:rFonts w:ascii="Arial" w:hAnsi="Arial" w:cs="Arial"/>
        </w:rPr>
        <w:t xml:space="preserve">The model will </w:t>
      </w:r>
      <w:r w:rsidR="00E41F29" w:rsidRPr="00A15A8E">
        <w:rPr>
          <w:rFonts w:ascii="Arial" w:hAnsi="Arial" w:cs="Arial"/>
        </w:rPr>
        <w:t>compose</w:t>
      </w:r>
      <w:r w:rsidR="00974927" w:rsidRPr="00A15A8E">
        <w:rPr>
          <w:rFonts w:ascii="Arial" w:hAnsi="Arial" w:cs="Arial"/>
        </w:rPr>
        <w:t xml:space="preserve"> of </w:t>
      </w:r>
      <w:r w:rsidR="001C30B2" w:rsidRPr="00A15A8E">
        <w:rPr>
          <w:rFonts w:ascii="Arial" w:hAnsi="Arial" w:cs="Arial"/>
        </w:rPr>
        <w:t>a</w:t>
      </w:r>
      <w:r w:rsidR="00974927" w:rsidRPr="00A15A8E">
        <w:rPr>
          <w:rFonts w:ascii="Arial" w:hAnsi="Arial" w:cs="Arial"/>
        </w:rPr>
        <w:t xml:space="preserve"> </w:t>
      </w:r>
      <w:r w:rsidR="03F2726E" w:rsidRPr="00A15A8E">
        <w:rPr>
          <w:rFonts w:ascii="Arial" w:hAnsi="Arial" w:cs="Arial"/>
        </w:rPr>
        <w:t>YOLO</w:t>
      </w:r>
      <w:r w:rsidR="00974927" w:rsidRPr="00A15A8E">
        <w:rPr>
          <w:rFonts w:ascii="Arial" w:hAnsi="Arial" w:cs="Arial"/>
        </w:rPr>
        <w:t xml:space="preserve"> v8 model </w:t>
      </w:r>
      <w:r w:rsidR="00E737CF" w:rsidRPr="00A15A8E">
        <w:rPr>
          <w:rFonts w:ascii="Arial" w:hAnsi="Arial" w:cs="Arial"/>
        </w:rPr>
        <w:t>to predict the</w:t>
      </w:r>
      <w:r w:rsidR="0068158D" w:rsidRPr="00A15A8E">
        <w:rPr>
          <w:rFonts w:ascii="Arial" w:hAnsi="Arial" w:cs="Arial"/>
        </w:rPr>
        <w:t xml:space="preserve"> </w:t>
      </w:r>
      <w:r w:rsidR="00A7047A" w:rsidRPr="00A15A8E">
        <w:rPr>
          <w:rFonts w:ascii="Arial" w:hAnsi="Arial" w:cs="Arial"/>
        </w:rPr>
        <w:t>different</w:t>
      </w:r>
      <w:r w:rsidR="0068158D" w:rsidRPr="00A15A8E">
        <w:rPr>
          <w:rFonts w:ascii="Arial" w:hAnsi="Arial" w:cs="Arial"/>
        </w:rPr>
        <w:t xml:space="preserve"> receipt sections</w:t>
      </w:r>
      <w:r w:rsidR="50C9D2B6" w:rsidRPr="00A15A8E">
        <w:rPr>
          <w:rFonts w:ascii="Arial" w:hAnsi="Arial" w:cs="Arial"/>
        </w:rPr>
        <w:t>,</w:t>
      </w:r>
      <w:r w:rsidR="0068158D" w:rsidRPr="00A15A8E">
        <w:rPr>
          <w:rFonts w:ascii="Arial" w:hAnsi="Arial" w:cs="Arial"/>
        </w:rPr>
        <w:t xml:space="preserve"> </w:t>
      </w:r>
      <w:r w:rsidR="20F4C842" w:rsidRPr="00A15A8E">
        <w:rPr>
          <w:rFonts w:ascii="Arial" w:hAnsi="Arial" w:cs="Arial"/>
        </w:rPr>
        <w:t xml:space="preserve">which are </w:t>
      </w:r>
      <w:r w:rsidR="663240CD" w:rsidRPr="00A15A8E">
        <w:rPr>
          <w:rFonts w:ascii="Arial" w:hAnsi="Arial" w:cs="Arial"/>
        </w:rPr>
        <w:t>explained</w:t>
      </w:r>
      <w:r w:rsidR="00A7047A" w:rsidRPr="00A15A8E">
        <w:rPr>
          <w:rFonts w:ascii="Arial" w:hAnsi="Arial" w:cs="Arial"/>
        </w:rPr>
        <w:t xml:space="preserve"> in the </w:t>
      </w:r>
      <w:r w:rsidR="70D46DEA" w:rsidRPr="00A15A8E">
        <w:rPr>
          <w:rFonts w:ascii="Arial" w:hAnsi="Arial" w:cs="Arial"/>
        </w:rPr>
        <w:t>preceding</w:t>
      </w:r>
      <w:r w:rsidR="00A7047A" w:rsidRPr="00A15A8E">
        <w:rPr>
          <w:rFonts w:ascii="Arial" w:hAnsi="Arial" w:cs="Arial"/>
        </w:rPr>
        <w:t xml:space="preserve"> paragraph</w:t>
      </w:r>
      <w:r w:rsidR="007E488C" w:rsidRPr="00A15A8E">
        <w:rPr>
          <w:rFonts w:ascii="Arial" w:hAnsi="Arial" w:cs="Arial"/>
        </w:rPr>
        <w:t xml:space="preserve"> trained by </w:t>
      </w:r>
      <w:r w:rsidR="006F5385" w:rsidRPr="00A15A8E">
        <w:rPr>
          <w:rFonts w:ascii="Arial" w:hAnsi="Arial" w:cs="Arial"/>
        </w:rPr>
        <w:t xml:space="preserve">Mauritian receipt to </w:t>
      </w:r>
      <w:r w:rsidR="00D31771" w:rsidRPr="00A15A8E">
        <w:rPr>
          <w:rFonts w:ascii="Arial" w:hAnsi="Arial" w:cs="Arial"/>
        </w:rPr>
        <w:t>better predict the section of the receipt.</w:t>
      </w:r>
      <w:r w:rsidR="00E41F29" w:rsidRPr="00A15A8E">
        <w:rPr>
          <w:rFonts w:ascii="Arial" w:hAnsi="Arial" w:cs="Arial"/>
        </w:rPr>
        <w:t xml:space="preserve"> </w:t>
      </w:r>
      <w:r w:rsidR="5161A16C" w:rsidRPr="00A15A8E">
        <w:rPr>
          <w:rFonts w:ascii="Arial" w:hAnsi="Arial" w:cs="Arial"/>
        </w:rPr>
        <w:t>To describe in more</w:t>
      </w:r>
      <w:r w:rsidR="00E41F29" w:rsidRPr="00A15A8E">
        <w:rPr>
          <w:rFonts w:ascii="Arial" w:hAnsi="Arial" w:cs="Arial"/>
        </w:rPr>
        <w:t xml:space="preserve"> detail,</w:t>
      </w:r>
      <w:r w:rsidR="007A4E3F" w:rsidRPr="00A15A8E">
        <w:rPr>
          <w:rFonts w:ascii="Arial" w:hAnsi="Arial" w:cs="Arial"/>
        </w:rPr>
        <w:t xml:space="preserve"> </w:t>
      </w:r>
      <w:r w:rsidR="000B266F" w:rsidRPr="00A15A8E">
        <w:rPr>
          <w:rFonts w:ascii="Arial" w:hAnsi="Arial" w:cs="Arial"/>
        </w:rPr>
        <w:t xml:space="preserve">the prediction will take input </w:t>
      </w:r>
      <w:r w:rsidR="45146155" w:rsidRPr="00A15A8E">
        <w:rPr>
          <w:rFonts w:ascii="Arial" w:hAnsi="Arial" w:cs="Arial"/>
        </w:rPr>
        <w:t>as a</w:t>
      </w:r>
      <w:r w:rsidR="000B266F" w:rsidRPr="00A15A8E">
        <w:rPr>
          <w:rFonts w:ascii="Arial" w:hAnsi="Arial" w:cs="Arial"/>
        </w:rPr>
        <w:t xml:space="preserve"> picture</w:t>
      </w:r>
      <w:r w:rsidR="00CB5264" w:rsidRPr="00A15A8E">
        <w:rPr>
          <w:rFonts w:ascii="Arial" w:hAnsi="Arial" w:cs="Arial"/>
        </w:rPr>
        <w:t xml:space="preserve"> of</w:t>
      </w:r>
      <w:r w:rsidR="000B266F" w:rsidRPr="00A15A8E">
        <w:rPr>
          <w:rFonts w:ascii="Arial" w:hAnsi="Arial" w:cs="Arial"/>
        </w:rPr>
        <w:t xml:space="preserve"> 640 per 640 pixel </w:t>
      </w:r>
      <w:r w:rsidR="00CB5264" w:rsidRPr="00A15A8E">
        <w:rPr>
          <w:rFonts w:ascii="Arial" w:hAnsi="Arial" w:cs="Arial"/>
        </w:rPr>
        <w:t xml:space="preserve">and return </w:t>
      </w:r>
      <w:r w:rsidR="002C67CD" w:rsidRPr="00A15A8E">
        <w:rPr>
          <w:rFonts w:ascii="Arial" w:hAnsi="Arial" w:cs="Arial"/>
        </w:rPr>
        <w:t xml:space="preserve">for each class (chop information, item list, …) </w:t>
      </w:r>
      <w:r w:rsidR="00E73CF6" w:rsidRPr="00A15A8E">
        <w:rPr>
          <w:rFonts w:ascii="Arial" w:hAnsi="Arial" w:cs="Arial"/>
        </w:rPr>
        <w:t>their coordinate on the picture.</w:t>
      </w:r>
    </w:p>
    <w:p w14:paraId="76825FC3" w14:textId="77777777" w:rsidR="00E73CF6" w:rsidRPr="00A15A8E" w:rsidRDefault="00E73CF6" w:rsidP="00AC17D9">
      <w:pPr>
        <w:spacing w:line="360" w:lineRule="auto"/>
        <w:rPr>
          <w:rFonts w:ascii="Arial" w:hAnsi="Arial" w:cs="Arial"/>
        </w:rPr>
      </w:pPr>
    </w:p>
    <w:p w14:paraId="6875251B" w14:textId="2E559FEA" w:rsidR="00E73CF6" w:rsidRPr="00A15A8E" w:rsidRDefault="00D07820" w:rsidP="00AC17D9">
      <w:pPr>
        <w:spacing w:line="360" w:lineRule="auto"/>
        <w:rPr>
          <w:rFonts w:ascii="Arial" w:hAnsi="Arial" w:cs="Arial"/>
        </w:rPr>
      </w:pPr>
      <w:r w:rsidRPr="00A15A8E">
        <w:rPr>
          <w:rFonts w:ascii="Arial" w:hAnsi="Arial" w:cs="Arial"/>
        </w:rPr>
        <w:t>The second step of th</w:t>
      </w:r>
      <w:r w:rsidR="004F095C" w:rsidRPr="00A15A8E">
        <w:rPr>
          <w:rFonts w:ascii="Arial" w:hAnsi="Arial" w:cs="Arial"/>
        </w:rPr>
        <w:t>is feature is the extraction</w:t>
      </w:r>
      <w:r w:rsidR="00D37A9F" w:rsidRPr="00A15A8E">
        <w:rPr>
          <w:rFonts w:ascii="Arial" w:hAnsi="Arial" w:cs="Arial"/>
        </w:rPr>
        <w:t xml:space="preserve"> of the text display</w:t>
      </w:r>
      <w:r w:rsidR="004F095C" w:rsidRPr="00A15A8E">
        <w:rPr>
          <w:rFonts w:ascii="Arial" w:hAnsi="Arial" w:cs="Arial"/>
        </w:rPr>
        <w:t xml:space="preserve"> of these class</w:t>
      </w:r>
      <w:r w:rsidR="00D37A9F" w:rsidRPr="00A15A8E">
        <w:rPr>
          <w:rFonts w:ascii="Arial" w:hAnsi="Arial" w:cs="Arial"/>
        </w:rPr>
        <w:t xml:space="preserve"> extracts</w:t>
      </w:r>
      <w:r w:rsidR="004F095C" w:rsidRPr="00A15A8E">
        <w:rPr>
          <w:rFonts w:ascii="Arial" w:hAnsi="Arial" w:cs="Arial"/>
        </w:rPr>
        <w:t xml:space="preserve"> </w:t>
      </w:r>
      <w:r w:rsidR="00E27E50" w:rsidRPr="00A15A8E">
        <w:rPr>
          <w:rFonts w:ascii="Arial" w:hAnsi="Arial" w:cs="Arial"/>
        </w:rPr>
        <w:t xml:space="preserve">through </w:t>
      </w:r>
      <w:r w:rsidR="00DA1958" w:rsidRPr="00A15A8E">
        <w:rPr>
          <w:rFonts w:ascii="Arial" w:hAnsi="Arial" w:cs="Arial"/>
        </w:rPr>
        <w:t>OCR</w:t>
      </w:r>
      <w:r w:rsidR="00CA626E" w:rsidRPr="00A15A8E">
        <w:rPr>
          <w:rFonts w:ascii="Arial" w:hAnsi="Arial" w:cs="Arial"/>
        </w:rPr>
        <w:t xml:space="preserve">, for each detected class, a sub-image composed of coordinates of the </w:t>
      </w:r>
      <w:r w:rsidR="002F204A" w:rsidRPr="00A15A8E">
        <w:rPr>
          <w:rFonts w:ascii="Arial" w:hAnsi="Arial" w:cs="Arial"/>
        </w:rPr>
        <w:t xml:space="preserve">class prediction, and the extracted text. </w:t>
      </w:r>
      <w:r w:rsidR="00A332F0" w:rsidRPr="00A15A8E">
        <w:rPr>
          <w:rFonts w:ascii="Arial" w:hAnsi="Arial" w:cs="Arial"/>
        </w:rPr>
        <w:t xml:space="preserve">As for the choice of the OCR, based on the different OCR technologies </w:t>
      </w:r>
      <w:r w:rsidR="00525246" w:rsidRPr="00A15A8E">
        <w:rPr>
          <w:rFonts w:ascii="Arial" w:hAnsi="Arial" w:cs="Arial"/>
        </w:rPr>
        <w:t>showed in</w:t>
      </w:r>
      <w:r w:rsidR="00B43DB2" w:rsidRPr="00A15A8E">
        <w:rPr>
          <w:rFonts w:ascii="Arial" w:hAnsi="Arial" w:cs="Arial"/>
        </w:rPr>
        <w:t xml:space="preserve"> the</w:t>
      </w:r>
      <w:r w:rsidR="00525246" w:rsidRPr="00A15A8E">
        <w:rPr>
          <w:rFonts w:ascii="Arial" w:hAnsi="Arial" w:cs="Arial"/>
        </w:rPr>
        <w:t xml:space="preserve"> </w:t>
      </w:r>
      <w:r w:rsidR="00B43DB2" w:rsidRPr="00A15A8E">
        <w:rPr>
          <w:rFonts w:ascii="Arial" w:hAnsi="Arial" w:cs="Arial"/>
          <w:i/>
          <w:iCs/>
          <w:u w:val="single"/>
        </w:rPr>
        <w:fldChar w:fldCharType="begin"/>
      </w:r>
      <w:r w:rsidR="00B43DB2" w:rsidRPr="00A15A8E">
        <w:rPr>
          <w:rFonts w:ascii="Arial" w:hAnsi="Arial" w:cs="Arial"/>
          <w:i/>
          <w:iCs/>
          <w:u w:val="single"/>
        </w:rPr>
        <w:instrText xml:space="preserve"> REF _Ref163500847 \h  \* MERGEFORMAT </w:instrText>
      </w:r>
      <w:r w:rsidR="00B43DB2" w:rsidRPr="00A15A8E">
        <w:rPr>
          <w:rFonts w:ascii="Arial" w:hAnsi="Arial" w:cs="Arial"/>
          <w:i/>
          <w:iCs/>
          <w:u w:val="single"/>
        </w:rPr>
      </w:r>
      <w:r w:rsidR="00B43DB2" w:rsidRPr="00A15A8E">
        <w:rPr>
          <w:rFonts w:ascii="Arial" w:hAnsi="Arial" w:cs="Arial"/>
          <w:i/>
          <w:iCs/>
          <w:u w:val="single"/>
        </w:rPr>
        <w:fldChar w:fldCharType="separate"/>
      </w:r>
      <w:r w:rsidR="00B43DB2" w:rsidRPr="00A15A8E">
        <w:rPr>
          <w:rFonts w:ascii="Arial" w:hAnsi="Arial" w:cs="Arial"/>
          <w:i/>
          <w:iCs/>
          <w:u w:val="single"/>
        </w:rPr>
        <w:t>Literature review</w:t>
      </w:r>
      <w:r w:rsidR="00B43DB2" w:rsidRPr="00A15A8E">
        <w:rPr>
          <w:rFonts w:ascii="Arial" w:hAnsi="Arial" w:cs="Arial"/>
          <w:i/>
          <w:iCs/>
          <w:u w:val="single"/>
        </w:rPr>
        <w:fldChar w:fldCharType="end"/>
      </w:r>
      <w:r w:rsidR="00F2750C" w:rsidRPr="00A15A8E">
        <w:rPr>
          <w:rFonts w:ascii="Arial" w:hAnsi="Arial" w:cs="Arial"/>
        </w:rPr>
        <w:t xml:space="preserve">, </w:t>
      </w:r>
      <w:r w:rsidR="0019284D" w:rsidRPr="00A15A8E">
        <w:rPr>
          <w:rFonts w:ascii="Arial" w:hAnsi="Arial" w:cs="Arial"/>
        </w:rPr>
        <w:t xml:space="preserve">the OCR used would be Tesseract OCR </w:t>
      </w:r>
      <w:r w:rsidR="00BB1B72" w:rsidRPr="00A15A8E">
        <w:rPr>
          <w:rFonts w:ascii="Arial" w:hAnsi="Arial" w:cs="Arial"/>
        </w:rPr>
        <w:t>due to its high efficiency and capacity to be deployed locally without using a third-party service.</w:t>
      </w:r>
    </w:p>
    <w:p w14:paraId="26D90553" w14:textId="77777777" w:rsidR="00BB1B72" w:rsidRPr="00A15A8E" w:rsidRDefault="00BB1B72" w:rsidP="00AC17D9">
      <w:pPr>
        <w:spacing w:line="360" w:lineRule="auto"/>
        <w:rPr>
          <w:rFonts w:ascii="Arial" w:hAnsi="Arial" w:cs="Arial"/>
        </w:rPr>
      </w:pPr>
    </w:p>
    <w:p w14:paraId="7F968F13" w14:textId="139C792C" w:rsidR="00303AD8" w:rsidRPr="00A15A8E" w:rsidRDefault="00B02152" w:rsidP="00AC17D9">
      <w:pPr>
        <w:keepNext/>
        <w:spacing w:line="360" w:lineRule="auto"/>
        <w:rPr>
          <w:rFonts w:ascii="Arial" w:hAnsi="Arial" w:cs="Arial"/>
        </w:rPr>
      </w:pPr>
      <w:r w:rsidRPr="00A15A8E">
        <w:rPr>
          <w:rFonts w:ascii="Arial" w:hAnsi="Arial" w:cs="Arial"/>
        </w:rPr>
        <w:t>Finally, the classification and formatting of the of the output of the previous function output. This task will be performed by a Custom Multi-Layer Perceptron (MLP)</w:t>
      </w:r>
      <w:r w:rsidR="00A80C65" w:rsidRPr="00A15A8E">
        <w:rPr>
          <w:rFonts w:ascii="Arial" w:hAnsi="Arial" w:cs="Arial"/>
        </w:rPr>
        <w:t xml:space="preserve"> </w:t>
      </w:r>
      <w:r w:rsidRPr="00A15A8E">
        <w:rPr>
          <w:rFonts w:ascii="Arial" w:hAnsi="Arial" w:cs="Arial"/>
        </w:rPr>
        <w:t xml:space="preserve">to, firstly classify the receipt into categories (groceries, restaurant, cosmetics, electronics, </w:t>
      </w:r>
      <w:r w:rsidR="00901B3B" w:rsidRPr="00A15A8E">
        <w:rPr>
          <w:rFonts w:ascii="Arial" w:hAnsi="Arial" w:cs="Arial"/>
        </w:rPr>
        <w:t>etc.</w:t>
      </w:r>
      <w:r w:rsidRPr="00A15A8E">
        <w:rPr>
          <w:rFonts w:ascii="Arial" w:hAnsi="Arial" w:cs="Arial"/>
        </w:rPr>
        <w:t>)</w:t>
      </w:r>
      <w:r w:rsidR="00D71E67" w:rsidRPr="00A15A8E">
        <w:rPr>
          <w:rFonts w:ascii="Arial" w:hAnsi="Arial" w:cs="Arial"/>
        </w:rPr>
        <w:t xml:space="preserve">, then format all the information into a specific format </w:t>
      </w:r>
      <w:r w:rsidR="009949AA" w:rsidRPr="00A15A8E">
        <w:rPr>
          <w:rFonts w:ascii="Arial" w:hAnsi="Arial" w:cs="Arial"/>
        </w:rPr>
        <w:t>(</w:t>
      </w:r>
      <w:r w:rsidR="004C75E7" w:rsidRPr="00A15A8E">
        <w:rPr>
          <w:rFonts w:ascii="Arial" w:hAnsi="Arial" w:cs="Arial"/>
        </w:rPr>
        <w:t>see</w:t>
      </w:r>
      <w:r w:rsidR="00BB6428">
        <w:rPr>
          <w:rFonts w:ascii="Arial" w:hAnsi="Arial" w:cs="Arial"/>
        </w:rPr>
        <w:t xml:space="preserve"> </w:t>
      </w:r>
      <w:r w:rsidR="00BB6428" w:rsidRPr="00BB6428">
        <w:rPr>
          <w:rFonts w:ascii="Arial" w:hAnsi="Arial" w:cs="Arial"/>
          <w:i/>
          <w:iCs/>
          <w:u w:val="single"/>
        </w:rPr>
        <w:fldChar w:fldCharType="begin"/>
      </w:r>
      <w:r w:rsidR="00BB6428" w:rsidRPr="00BB6428">
        <w:rPr>
          <w:rFonts w:ascii="Arial" w:hAnsi="Arial" w:cs="Arial"/>
          <w:i/>
          <w:iCs/>
          <w:u w:val="single"/>
        </w:rPr>
        <w:instrText xml:space="preserve"> REF _Ref163756048 \h  \* MERGEFORMAT </w:instrText>
      </w:r>
      <w:r w:rsidR="00BB6428" w:rsidRPr="00BB6428">
        <w:rPr>
          <w:rFonts w:ascii="Arial" w:hAnsi="Arial" w:cs="Arial"/>
          <w:i/>
          <w:iCs/>
          <w:u w:val="single"/>
        </w:rPr>
      </w:r>
      <w:r w:rsidR="00BB6428" w:rsidRPr="00BB6428">
        <w:rPr>
          <w:rFonts w:ascii="Arial" w:hAnsi="Arial" w:cs="Arial"/>
          <w:i/>
          <w:iCs/>
          <w:u w:val="single"/>
        </w:rPr>
        <w:fldChar w:fldCharType="separate"/>
      </w:r>
      <w:r w:rsidR="00BB6428" w:rsidRPr="00BB6428">
        <w:rPr>
          <w:rFonts w:ascii="Arial" w:hAnsi="Arial" w:cs="Arial"/>
          <w:i/>
          <w:iCs/>
          <w:u w:val="single"/>
        </w:rPr>
        <w:t xml:space="preserve">Figure </w:t>
      </w:r>
      <w:r w:rsidR="00BB6428" w:rsidRPr="00BB6428">
        <w:rPr>
          <w:rFonts w:ascii="Arial" w:hAnsi="Arial" w:cs="Arial"/>
          <w:i/>
          <w:iCs/>
          <w:noProof/>
          <w:u w:val="single"/>
        </w:rPr>
        <w:t>3</w:t>
      </w:r>
      <w:r w:rsidR="00BB6428" w:rsidRPr="00BB6428">
        <w:rPr>
          <w:rFonts w:ascii="Arial" w:hAnsi="Arial" w:cs="Arial"/>
          <w:i/>
          <w:iCs/>
          <w:u w:val="single"/>
        </w:rPr>
        <w:t xml:space="preserve"> - Receipt Extraction Feature output format</w:t>
      </w:r>
      <w:r w:rsidR="00BB6428" w:rsidRPr="00BB6428">
        <w:rPr>
          <w:rFonts w:ascii="Arial" w:hAnsi="Arial" w:cs="Arial"/>
          <w:i/>
          <w:iCs/>
          <w:u w:val="single"/>
        </w:rPr>
        <w:fldChar w:fldCharType="end"/>
      </w:r>
      <w:r w:rsidR="004C75E7" w:rsidRPr="00A15A8E">
        <w:rPr>
          <w:rFonts w:ascii="Arial" w:hAnsi="Arial" w:cs="Arial"/>
        </w:rPr>
        <w:t>)</w:t>
      </w:r>
      <w:r w:rsidR="0000315D" w:rsidRPr="00A15A8E">
        <w:rPr>
          <w:rFonts w:ascii="Arial" w:hAnsi="Arial" w:cs="Arial"/>
        </w:rPr>
        <w:t xml:space="preserve"> </w:t>
      </w:r>
      <w:r w:rsidR="009949AA" w:rsidRPr="00A15A8E">
        <w:rPr>
          <w:rFonts w:ascii="Arial" w:hAnsi="Arial" w:cs="Arial"/>
        </w:rPr>
        <w:t xml:space="preserve">in json </w:t>
      </w:r>
      <w:r w:rsidR="0047033B">
        <w:rPr>
          <w:rFonts w:ascii="Arial" w:hAnsi="Arial" w:cs="Arial"/>
        </w:rPr>
        <w:t>to be send back to the user</w:t>
      </w:r>
      <w:r w:rsidR="00C309A3">
        <w:rPr>
          <w:rFonts w:ascii="Arial" w:hAnsi="Arial" w:cs="Arial"/>
        </w:rPr>
        <w:t xml:space="preserve">. The </w:t>
      </w:r>
      <w:r w:rsidR="00C309A3">
        <w:rPr>
          <w:rFonts w:ascii="Arial" w:hAnsi="Arial" w:cs="Arial"/>
        </w:rPr>
        <w:lastRenderedPageBreak/>
        <w:t xml:space="preserve">user will then </w:t>
      </w:r>
      <w:proofErr w:type="gramStart"/>
      <w:r w:rsidR="00C309A3">
        <w:rPr>
          <w:rFonts w:ascii="Arial" w:hAnsi="Arial" w:cs="Arial"/>
        </w:rPr>
        <w:t>have the opportunity to</w:t>
      </w:r>
      <w:proofErr w:type="gramEnd"/>
      <w:r w:rsidR="00C309A3">
        <w:rPr>
          <w:rFonts w:ascii="Arial" w:hAnsi="Arial" w:cs="Arial"/>
        </w:rPr>
        <w:t xml:space="preserve"> correct the </w:t>
      </w:r>
      <w:r w:rsidR="00001934">
        <w:rPr>
          <w:rFonts w:ascii="Arial" w:hAnsi="Arial" w:cs="Arial"/>
        </w:rPr>
        <w:t xml:space="preserve">extraction result if wanted before being send back to the </w:t>
      </w:r>
      <w:r w:rsidR="005B13DD">
        <w:rPr>
          <w:rFonts w:ascii="Arial" w:hAnsi="Arial" w:cs="Arial"/>
        </w:rPr>
        <w:t>server to be stored into the database.</w:t>
      </w:r>
    </w:p>
    <w:commentRangeEnd w:id="52"/>
    <w:p w14:paraId="2CB3A7A0" w14:textId="65F0D7AB" w:rsidR="00303AD8" w:rsidRPr="00A15A8E" w:rsidRDefault="00A94814" w:rsidP="00AC17D9">
      <w:pPr>
        <w:keepNext/>
        <w:spacing w:line="360" w:lineRule="auto"/>
        <w:rPr>
          <w:rFonts w:ascii="Arial" w:hAnsi="Arial" w:cs="Arial"/>
        </w:rPr>
      </w:pPr>
      <w:r w:rsidRPr="00A15A8E">
        <w:rPr>
          <w:rStyle w:val="CommentReference"/>
          <w:rFonts w:ascii="Arial" w:hAnsi="Arial" w:cs="Arial"/>
        </w:rPr>
        <w:commentReference w:id="52"/>
      </w:r>
    </w:p>
    <w:p w14:paraId="6E5DE08E" w14:textId="715192A0" w:rsidR="004310AB" w:rsidRPr="00A15A8E" w:rsidRDefault="002966D2" w:rsidP="00AC17D9">
      <w:pPr>
        <w:spacing w:line="360" w:lineRule="auto"/>
        <w:rPr>
          <w:rFonts w:ascii="Arial" w:hAnsi="Arial" w:cs="Arial"/>
        </w:rPr>
      </w:pPr>
      <w:bookmarkStart w:id="53" w:name="_MON_1774173266"/>
      <w:bookmarkEnd w:id="53"/>
      <w:r w:rsidRPr="00F569FB">
        <w:rPr>
          <w:rFonts w:ascii="Arial" w:hAnsi="Arial" w:cs="Arial"/>
          <w:noProof/>
        </w:rPr>
        <w:drawing>
          <wp:inline distT="0" distB="0" distL="0" distR="0" wp14:anchorId="6D8D59AA" wp14:editId="740164B4">
            <wp:extent cx="5724525" cy="3089275"/>
            <wp:effectExtent l="0" t="0" r="3175" b="0"/>
            <wp:docPr id="5" name="Object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5"/>
                    <pic:cNvPicPr>
                      <a:picLocks noGrp="1" noRot="1" noChangeAspect="1" noEditPoints="1" noAdjustHandles="1" noChangeArrowheads="1" noChangeShapeType="1" noCrop="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3089275"/>
                    </a:xfrm>
                    <a:prstGeom prst="rect">
                      <a:avLst/>
                    </a:prstGeom>
                    <a:noFill/>
                    <a:ln>
                      <a:noFill/>
                    </a:ln>
                  </pic:spPr>
                </pic:pic>
              </a:graphicData>
            </a:graphic>
          </wp:inline>
        </w:drawing>
      </w:r>
    </w:p>
    <w:p w14:paraId="4A97CB08" w14:textId="2C9C6F4E" w:rsidR="00DB0424" w:rsidRDefault="004310AB" w:rsidP="007E53A7">
      <w:pPr>
        <w:pStyle w:val="Caption"/>
        <w:spacing w:line="360" w:lineRule="auto"/>
        <w:rPr>
          <w:rFonts w:ascii="Arial" w:hAnsi="Arial" w:cs="Arial"/>
        </w:rPr>
      </w:pPr>
      <w:bookmarkStart w:id="54" w:name="_Ref163756032"/>
      <w:bookmarkStart w:id="55" w:name="_Ref163551864"/>
      <w:bookmarkStart w:id="56" w:name="_Ref163756048"/>
      <w:bookmarkStart w:id="57" w:name="_Toc164604842"/>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184DF7">
        <w:rPr>
          <w:rFonts w:ascii="Arial" w:hAnsi="Arial" w:cs="Arial"/>
          <w:noProof/>
        </w:rPr>
        <w:t>3</w:t>
      </w:r>
      <w:r w:rsidRPr="00A15A8E">
        <w:rPr>
          <w:rFonts w:ascii="Arial" w:hAnsi="Arial" w:cs="Arial"/>
        </w:rPr>
        <w:fldChar w:fldCharType="end"/>
      </w:r>
      <w:bookmarkEnd w:id="54"/>
      <w:r w:rsidRPr="00A15A8E">
        <w:rPr>
          <w:rFonts w:ascii="Arial" w:hAnsi="Arial" w:cs="Arial"/>
        </w:rPr>
        <w:t xml:space="preserve"> - Receipt Extraction Feature output </w:t>
      </w:r>
      <w:bookmarkEnd w:id="55"/>
      <w:r w:rsidRPr="00A15A8E">
        <w:rPr>
          <w:rFonts w:ascii="Arial" w:hAnsi="Arial" w:cs="Arial"/>
        </w:rPr>
        <w:t>format.</w:t>
      </w:r>
      <w:bookmarkEnd w:id="56"/>
      <w:bookmarkEnd w:id="57"/>
    </w:p>
    <w:p w14:paraId="731B6700" w14:textId="77777777" w:rsidR="007E53A7" w:rsidRPr="007E53A7" w:rsidRDefault="007E53A7" w:rsidP="007E53A7"/>
    <w:p w14:paraId="58F1E3BC" w14:textId="399A34A2" w:rsidR="0055342A" w:rsidRPr="00A15A8E" w:rsidRDefault="00343A1C" w:rsidP="00AC17D9">
      <w:pPr>
        <w:pStyle w:val="Heading3"/>
        <w:spacing w:line="360" w:lineRule="auto"/>
        <w:rPr>
          <w:rFonts w:ascii="Arial" w:hAnsi="Arial" w:cs="Arial"/>
        </w:rPr>
      </w:pPr>
      <w:bookmarkStart w:id="58" w:name="_Toc164604807"/>
      <w:r w:rsidRPr="00A15A8E">
        <w:rPr>
          <w:rFonts w:ascii="Arial" w:hAnsi="Arial" w:cs="Arial"/>
        </w:rPr>
        <w:t>User Correction Feature.</w:t>
      </w:r>
      <w:bookmarkEnd w:id="58"/>
    </w:p>
    <w:p w14:paraId="6A101F55" w14:textId="59466386" w:rsidR="00343A1C" w:rsidRDefault="00E12020" w:rsidP="00AC17D9">
      <w:pPr>
        <w:spacing w:line="360" w:lineRule="auto"/>
        <w:rPr>
          <w:rFonts w:ascii="Arial" w:hAnsi="Arial" w:cs="Arial"/>
        </w:rPr>
      </w:pPr>
      <w:r w:rsidRPr="00A15A8E">
        <w:rPr>
          <w:rFonts w:ascii="Arial" w:hAnsi="Arial" w:cs="Arial"/>
        </w:rPr>
        <w:t>While the dat</w:t>
      </w:r>
      <w:r w:rsidR="00A86C61" w:rsidRPr="00A15A8E">
        <w:rPr>
          <w:rFonts w:ascii="Arial" w:hAnsi="Arial" w:cs="Arial"/>
        </w:rPr>
        <w:t>a</w:t>
      </w:r>
      <w:r w:rsidRPr="00A15A8E">
        <w:rPr>
          <w:rFonts w:ascii="Arial" w:hAnsi="Arial" w:cs="Arial"/>
        </w:rPr>
        <w:t xml:space="preserve"> will be automatically extracted, the user </w:t>
      </w:r>
      <w:r w:rsidR="00263054" w:rsidRPr="00A15A8E">
        <w:rPr>
          <w:rFonts w:ascii="Arial" w:hAnsi="Arial" w:cs="Arial"/>
        </w:rPr>
        <w:t>will have the opportunity to “review” the extracted data</w:t>
      </w:r>
      <w:r w:rsidR="004C65C6" w:rsidRPr="00A15A8E">
        <w:rPr>
          <w:rFonts w:ascii="Arial" w:hAnsi="Arial" w:cs="Arial"/>
        </w:rPr>
        <w:t>, through the flutter application interface</w:t>
      </w:r>
      <w:r w:rsidR="006B7BD3" w:rsidRPr="00A15A8E">
        <w:rPr>
          <w:rFonts w:ascii="Arial" w:hAnsi="Arial" w:cs="Arial"/>
        </w:rPr>
        <w:t>,</w:t>
      </w:r>
      <w:r w:rsidR="00263054" w:rsidRPr="00A15A8E">
        <w:rPr>
          <w:rFonts w:ascii="Arial" w:hAnsi="Arial" w:cs="Arial"/>
        </w:rPr>
        <w:t xml:space="preserve"> to ensure </w:t>
      </w:r>
      <w:r w:rsidR="006B7BD3" w:rsidRPr="00A15A8E">
        <w:rPr>
          <w:rFonts w:ascii="Arial" w:hAnsi="Arial" w:cs="Arial"/>
        </w:rPr>
        <w:t xml:space="preserve">the </w:t>
      </w:r>
      <w:r w:rsidR="75B9E42D" w:rsidRPr="00A15A8E">
        <w:rPr>
          <w:rFonts w:ascii="Arial" w:hAnsi="Arial" w:cs="Arial"/>
        </w:rPr>
        <w:t>data is correct,</w:t>
      </w:r>
      <w:r w:rsidR="006B7BD3" w:rsidRPr="00A15A8E">
        <w:rPr>
          <w:rFonts w:ascii="Arial" w:hAnsi="Arial" w:cs="Arial"/>
        </w:rPr>
        <w:t xml:space="preserve"> which will be </w:t>
      </w:r>
      <w:r w:rsidR="75B9E42D" w:rsidRPr="00A15A8E">
        <w:rPr>
          <w:rFonts w:ascii="Arial" w:hAnsi="Arial" w:cs="Arial"/>
        </w:rPr>
        <w:t xml:space="preserve">stored in the </w:t>
      </w:r>
      <w:r w:rsidR="00DC7BE6" w:rsidRPr="00A15A8E">
        <w:rPr>
          <w:rFonts w:ascii="Arial" w:hAnsi="Arial" w:cs="Arial"/>
        </w:rPr>
        <w:t>database.</w:t>
      </w:r>
      <w:r w:rsidR="002B28D1" w:rsidRPr="00A15A8E">
        <w:rPr>
          <w:rFonts w:ascii="Arial" w:hAnsi="Arial" w:cs="Arial"/>
        </w:rPr>
        <w:t xml:space="preserve"> The </w:t>
      </w:r>
      <w:r w:rsidR="007B4B27" w:rsidRPr="00A15A8E">
        <w:rPr>
          <w:rFonts w:ascii="Arial" w:hAnsi="Arial" w:cs="Arial"/>
        </w:rPr>
        <w:t xml:space="preserve">corrected data will be set </w:t>
      </w:r>
      <w:r w:rsidR="75B9E42D" w:rsidRPr="00A15A8E">
        <w:rPr>
          <w:rFonts w:ascii="Arial" w:hAnsi="Arial" w:cs="Arial"/>
        </w:rPr>
        <w:t>as</w:t>
      </w:r>
      <w:r w:rsidR="007B4B27" w:rsidRPr="00A15A8E">
        <w:rPr>
          <w:rFonts w:ascii="Arial" w:hAnsi="Arial" w:cs="Arial"/>
        </w:rPr>
        <w:t xml:space="preserve"> </w:t>
      </w:r>
      <w:r w:rsidR="00A86C61" w:rsidRPr="00A15A8E">
        <w:rPr>
          <w:rFonts w:ascii="Arial" w:hAnsi="Arial" w:cs="Arial"/>
        </w:rPr>
        <w:t>“</w:t>
      </w:r>
      <w:r w:rsidR="007B4B27" w:rsidRPr="00A15A8E">
        <w:rPr>
          <w:rFonts w:ascii="Arial" w:hAnsi="Arial" w:cs="Arial"/>
        </w:rPr>
        <w:t>review</w:t>
      </w:r>
      <w:r w:rsidR="00A86C61" w:rsidRPr="00A15A8E">
        <w:rPr>
          <w:rFonts w:ascii="Arial" w:hAnsi="Arial" w:cs="Arial"/>
        </w:rPr>
        <w:t xml:space="preserve">ed” and </w:t>
      </w:r>
      <w:r w:rsidR="00A30AA6" w:rsidRPr="00A15A8E">
        <w:rPr>
          <w:rFonts w:ascii="Arial" w:hAnsi="Arial" w:cs="Arial"/>
        </w:rPr>
        <w:t>will be accessible by the analytics feature to ensure the accuracy of the data.</w:t>
      </w:r>
      <w:r w:rsidR="00951E13" w:rsidRPr="00A15A8E">
        <w:rPr>
          <w:rFonts w:ascii="Arial" w:hAnsi="Arial" w:cs="Arial"/>
        </w:rPr>
        <w:t xml:space="preserve"> The structure of the </w:t>
      </w:r>
      <w:r w:rsidR="0008166C" w:rsidRPr="00A15A8E">
        <w:rPr>
          <w:rFonts w:ascii="Arial" w:hAnsi="Arial" w:cs="Arial"/>
        </w:rPr>
        <w:t xml:space="preserve">feature can be seen in the sequence </w:t>
      </w:r>
      <w:r w:rsidR="00D22920" w:rsidRPr="00A15A8E">
        <w:rPr>
          <w:rFonts w:ascii="Arial" w:hAnsi="Arial" w:cs="Arial"/>
        </w:rPr>
        <w:t>diagram</w:t>
      </w:r>
      <w:r w:rsidR="00EF61F2">
        <w:rPr>
          <w:rFonts w:ascii="Arial" w:hAnsi="Arial" w:cs="Arial"/>
        </w:rPr>
        <w:t xml:space="preserve"> </w:t>
      </w:r>
      <w:r w:rsidR="00EF61F2" w:rsidRPr="00935A11">
        <w:rPr>
          <w:rFonts w:ascii="Arial" w:hAnsi="Arial" w:cs="Arial"/>
          <w:i/>
          <w:iCs/>
          <w:u w:val="single"/>
        </w:rPr>
        <w:fldChar w:fldCharType="begin"/>
      </w:r>
      <w:r w:rsidR="00EF61F2" w:rsidRPr="00935A11">
        <w:rPr>
          <w:rFonts w:ascii="Arial" w:hAnsi="Arial" w:cs="Arial"/>
          <w:i/>
          <w:iCs/>
          <w:u w:val="single"/>
        </w:rPr>
        <w:instrText xml:space="preserve"> REF _Ref164603673 \h </w:instrText>
      </w:r>
      <w:r w:rsidR="00935A11" w:rsidRPr="00935A11">
        <w:rPr>
          <w:rFonts w:ascii="Arial" w:hAnsi="Arial" w:cs="Arial"/>
          <w:i/>
          <w:iCs/>
          <w:u w:val="single"/>
        </w:rPr>
        <w:instrText xml:space="preserve"> \* MERGEFORMAT </w:instrText>
      </w:r>
      <w:r w:rsidR="00EF61F2" w:rsidRPr="00935A11">
        <w:rPr>
          <w:rFonts w:ascii="Arial" w:hAnsi="Arial" w:cs="Arial"/>
          <w:i/>
          <w:iCs/>
          <w:u w:val="single"/>
        </w:rPr>
      </w:r>
      <w:r w:rsidR="00EF61F2" w:rsidRPr="00935A11">
        <w:rPr>
          <w:rFonts w:ascii="Arial" w:hAnsi="Arial" w:cs="Arial"/>
          <w:i/>
          <w:iCs/>
          <w:u w:val="single"/>
        </w:rPr>
        <w:fldChar w:fldCharType="separate"/>
      </w:r>
      <w:r w:rsidR="00EF61F2" w:rsidRPr="00935A11">
        <w:rPr>
          <w:i/>
          <w:iCs/>
          <w:u w:val="single"/>
        </w:rPr>
        <w:t xml:space="preserve">Figure </w:t>
      </w:r>
      <w:r w:rsidR="00EF61F2" w:rsidRPr="00935A11">
        <w:rPr>
          <w:i/>
          <w:iCs/>
          <w:noProof/>
          <w:u w:val="single"/>
        </w:rPr>
        <w:t>5</w:t>
      </w:r>
      <w:r w:rsidR="00EF61F2" w:rsidRPr="00935A11">
        <w:rPr>
          <w:i/>
          <w:iCs/>
          <w:u w:val="single"/>
        </w:rPr>
        <w:t xml:space="preserve"> - Receipt Extraction Feature Sequence Diagram</w:t>
      </w:r>
      <w:r w:rsidR="00EF61F2" w:rsidRPr="00935A11">
        <w:rPr>
          <w:rFonts w:ascii="Arial" w:hAnsi="Arial" w:cs="Arial"/>
          <w:i/>
          <w:iCs/>
          <w:u w:val="single"/>
        </w:rPr>
        <w:fldChar w:fldCharType="end"/>
      </w:r>
      <w:r w:rsidR="00DF1777" w:rsidRPr="00DF1777">
        <w:rPr>
          <w:rFonts w:ascii="Arial" w:hAnsi="Arial" w:cs="Arial"/>
        </w:rPr>
        <w:t>.</w:t>
      </w:r>
    </w:p>
    <w:p w14:paraId="46EE03AB" w14:textId="77777777" w:rsidR="00DF1777" w:rsidRPr="00A15A8E" w:rsidRDefault="00DF1777" w:rsidP="00AC17D9">
      <w:pPr>
        <w:spacing w:line="360" w:lineRule="auto"/>
        <w:rPr>
          <w:rFonts w:ascii="Arial" w:hAnsi="Arial" w:cs="Arial"/>
        </w:rPr>
      </w:pPr>
    </w:p>
    <w:p w14:paraId="0E8FD17C" w14:textId="72370BD3" w:rsidR="00F521B9" w:rsidRPr="00A15A8E" w:rsidRDefault="0069020C" w:rsidP="00AC17D9">
      <w:pPr>
        <w:pStyle w:val="Heading3"/>
        <w:spacing w:line="360" w:lineRule="auto"/>
        <w:rPr>
          <w:rFonts w:ascii="Arial" w:hAnsi="Arial" w:cs="Arial"/>
        </w:rPr>
      </w:pPr>
      <w:bookmarkStart w:id="59" w:name="_Toc164604808"/>
      <w:r w:rsidRPr="00A15A8E">
        <w:rPr>
          <w:rFonts w:ascii="Arial" w:hAnsi="Arial" w:cs="Arial"/>
        </w:rPr>
        <w:t>Server Communication</w:t>
      </w:r>
      <w:bookmarkEnd w:id="59"/>
      <w:r w:rsidR="007A0892" w:rsidRPr="00A15A8E">
        <w:rPr>
          <w:rFonts w:ascii="Arial" w:hAnsi="Arial" w:cs="Arial"/>
        </w:rPr>
        <w:t xml:space="preserve"> </w:t>
      </w:r>
    </w:p>
    <w:p w14:paraId="041E2967" w14:textId="59FE63F8" w:rsidR="00FC430D" w:rsidRPr="00A15A8E" w:rsidRDefault="75B9E42D" w:rsidP="00AC17D9">
      <w:pPr>
        <w:spacing w:line="360" w:lineRule="auto"/>
        <w:rPr>
          <w:rFonts w:ascii="Arial" w:hAnsi="Arial" w:cs="Arial"/>
        </w:rPr>
      </w:pPr>
      <w:r w:rsidRPr="00A15A8E">
        <w:rPr>
          <w:rFonts w:ascii="Arial" w:hAnsi="Arial" w:cs="Arial"/>
        </w:rPr>
        <w:t>As</w:t>
      </w:r>
      <w:r w:rsidR="00BC3A04" w:rsidRPr="00A15A8E">
        <w:rPr>
          <w:rFonts w:ascii="Arial" w:hAnsi="Arial" w:cs="Arial"/>
        </w:rPr>
        <w:t xml:space="preserve"> for the communication </w:t>
      </w:r>
      <w:r w:rsidR="00C070F5" w:rsidRPr="00A15A8E">
        <w:rPr>
          <w:rFonts w:ascii="Arial" w:hAnsi="Arial" w:cs="Arial"/>
        </w:rPr>
        <w:t>between the server and the application, the HTTP (Hypertext Transfer Protoc</w:t>
      </w:r>
      <w:r w:rsidR="003060FE" w:rsidRPr="00A15A8E">
        <w:rPr>
          <w:rFonts w:ascii="Arial" w:hAnsi="Arial" w:cs="Arial"/>
        </w:rPr>
        <w:t>o</w:t>
      </w:r>
      <w:r w:rsidR="00C070F5" w:rsidRPr="00A15A8E">
        <w:rPr>
          <w:rFonts w:ascii="Arial" w:hAnsi="Arial" w:cs="Arial"/>
        </w:rPr>
        <w:t>l)</w:t>
      </w:r>
      <w:r w:rsidR="003060FE" w:rsidRPr="00A15A8E">
        <w:rPr>
          <w:rFonts w:ascii="Arial" w:hAnsi="Arial" w:cs="Arial"/>
        </w:rPr>
        <w:t xml:space="preserve"> will be integrally </w:t>
      </w:r>
      <w:r w:rsidRPr="00A15A8E">
        <w:rPr>
          <w:rFonts w:ascii="Arial" w:hAnsi="Arial" w:cs="Arial"/>
        </w:rPr>
        <w:t>handled</w:t>
      </w:r>
      <w:r w:rsidR="003060FE" w:rsidRPr="00A15A8E">
        <w:rPr>
          <w:rFonts w:ascii="Arial" w:hAnsi="Arial" w:cs="Arial"/>
        </w:rPr>
        <w:t xml:space="preserve"> </w:t>
      </w:r>
      <w:r w:rsidR="00BB10C6" w:rsidRPr="00A15A8E">
        <w:rPr>
          <w:rFonts w:ascii="Arial" w:hAnsi="Arial" w:cs="Arial"/>
        </w:rPr>
        <w:t>by a FastAPI application host into the server.</w:t>
      </w:r>
      <w:r w:rsidR="001A011F" w:rsidRPr="00A15A8E">
        <w:rPr>
          <w:rFonts w:ascii="Arial" w:hAnsi="Arial" w:cs="Arial"/>
        </w:rPr>
        <w:t xml:space="preserve"> The primary function of the FastAPI app is to execute </w:t>
      </w:r>
      <w:r w:rsidR="009D5628" w:rsidRPr="00A15A8E">
        <w:rPr>
          <w:rFonts w:ascii="Arial" w:hAnsi="Arial" w:cs="Arial"/>
        </w:rPr>
        <w:t>the requested</w:t>
      </w:r>
      <w:r w:rsidR="00254914" w:rsidRPr="00A15A8E">
        <w:rPr>
          <w:rFonts w:ascii="Arial" w:hAnsi="Arial" w:cs="Arial"/>
        </w:rPr>
        <w:t xml:space="preserve"> server feature and relay back the result to the mobile app.</w:t>
      </w:r>
      <w:r w:rsidR="00C070F5" w:rsidRPr="00A15A8E">
        <w:rPr>
          <w:rFonts w:ascii="Arial" w:hAnsi="Arial" w:cs="Arial"/>
        </w:rPr>
        <w:t xml:space="preserve"> </w:t>
      </w:r>
      <w:r w:rsidR="00C843EC" w:rsidRPr="00A15A8E">
        <w:rPr>
          <w:rFonts w:ascii="Arial" w:hAnsi="Arial" w:cs="Arial"/>
        </w:rPr>
        <w:t xml:space="preserve">Each endpoint </w:t>
      </w:r>
      <w:r w:rsidR="00FA1285" w:rsidRPr="00A15A8E">
        <w:rPr>
          <w:rFonts w:ascii="Arial" w:hAnsi="Arial" w:cs="Arial"/>
        </w:rPr>
        <w:t>will be related to a feature of the server and therefore</w:t>
      </w:r>
      <w:r w:rsidRPr="00A15A8E">
        <w:rPr>
          <w:rFonts w:ascii="Arial" w:hAnsi="Arial" w:cs="Arial"/>
        </w:rPr>
        <w:t>,</w:t>
      </w:r>
      <w:r w:rsidR="00FA1285" w:rsidRPr="00A15A8E">
        <w:rPr>
          <w:rFonts w:ascii="Arial" w:hAnsi="Arial" w:cs="Arial"/>
        </w:rPr>
        <w:t xml:space="preserve"> </w:t>
      </w:r>
      <w:r w:rsidR="00C97FBC" w:rsidRPr="00A15A8E">
        <w:rPr>
          <w:rFonts w:ascii="Arial" w:hAnsi="Arial" w:cs="Arial"/>
        </w:rPr>
        <w:t>forming the server’s operation core.</w:t>
      </w:r>
    </w:p>
    <w:p w14:paraId="0D2AF622" w14:textId="6D39A006" w:rsidR="003757F9" w:rsidRPr="00DB40A8" w:rsidRDefault="004B3AE6" w:rsidP="00AC17D9">
      <w:pPr>
        <w:pStyle w:val="Heading3"/>
        <w:spacing w:line="360" w:lineRule="auto"/>
        <w:rPr>
          <w:rFonts w:ascii="Arial" w:hAnsi="Arial" w:cs="Arial"/>
        </w:rPr>
      </w:pPr>
      <w:bookmarkStart w:id="60" w:name="_Toc164604809"/>
      <w:r w:rsidRPr="00A15A8E">
        <w:rPr>
          <w:rFonts w:ascii="Arial" w:hAnsi="Arial" w:cs="Arial"/>
        </w:rPr>
        <w:lastRenderedPageBreak/>
        <w:t>Database</w:t>
      </w:r>
      <w:bookmarkEnd w:id="60"/>
    </w:p>
    <w:p w14:paraId="77D968F9" w14:textId="155A9ADF" w:rsidR="003757F9" w:rsidRPr="00A15A8E" w:rsidRDefault="003D659E" w:rsidP="00AC17D9">
      <w:pPr>
        <w:spacing w:line="360" w:lineRule="auto"/>
        <w:rPr>
          <w:rFonts w:ascii="Arial" w:hAnsi="Arial" w:cs="Arial"/>
          <w:color w:val="000000" w:themeColor="text1"/>
        </w:rPr>
      </w:pPr>
      <w:r w:rsidRPr="00A15A8E">
        <w:rPr>
          <w:rFonts w:ascii="Arial" w:hAnsi="Arial" w:cs="Arial"/>
          <w:color w:val="000000" w:themeColor="text1"/>
        </w:rPr>
        <w:t>The server architecture will include a database system which will</w:t>
      </w:r>
      <w:r w:rsidR="00592B2C" w:rsidRPr="00A15A8E">
        <w:rPr>
          <w:rFonts w:ascii="Arial" w:hAnsi="Arial" w:cs="Arial"/>
          <w:color w:val="000000" w:themeColor="text1"/>
        </w:rPr>
        <w:t xml:space="preserve"> maintain user and receipt’s related data</w:t>
      </w:r>
      <w:r w:rsidR="00A21618" w:rsidRPr="00A15A8E">
        <w:rPr>
          <w:rFonts w:ascii="Arial" w:hAnsi="Arial" w:cs="Arial"/>
          <w:color w:val="000000" w:themeColor="text1"/>
        </w:rPr>
        <w:t>.</w:t>
      </w:r>
      <w:r w:rsidR="008F0738" w:rsidRPr="00A15A8E">
        <w:rPr>
          <w:rFonts w:ascii="Arial" w:hAnsi="Arial" w:cs="Arial"/>
          <w:color w:val="000000" w:themeColor="text1"/>
        </w:rPr>
        <w:t xml:space="preserve"> Using Docker technology, the </w:t>
      </w:r>
      <w:r w:rsidR="00624E44" w:rsidRPr="00A15A8E">
        <w:rPr>
          <w:rFonts w:ascii="Arial" w:hAnsi="Arial" w:cs="Arial"/>
          <w:color w:val="000000" w:themeColor="text1"/>
        </w:rPr>
        <w:t>server will</w:t>
      </w:r>
      <w:r w:rsidR="00EE2DCA" w:rsidRPr="00A15A8E">
        <w:rPr>
          <w:rFonts w:ascii="Arial" w:hAnsi="Arial" w:cs="Arial"/>
          <w:color w:val="000000" w:themeColor="text1"/>
        </w:rPr>
        <w:t xml:space="preserve"> use a PostgreSQL database</w:t>
      </w:r>
      <w:r w:rsidR="00F305E5" w:rsidRPr="00A15A8E">
        <w:rPr>
          <w:rFonts w:ascii="Arial" w:hAnsi="Arial" w:cs="Arial"/>
          <w:color w:val="000000" w:themeColor="text1"/>
        </w:rPr>
        <w:t xml:space="preserve"> </w:t>
      </w:r>
      <w:r w:rsidR="77DD11BB" w:rsidRPr="00A15A8E">
        <w:rPr>
          <w:rFonts w:ascii="Arial" w:hAnsi="Arial" w:cs="Arial"/>
          <w:color w:val="000000" w:themeColor="text1"/>
        </w:rPr>
        <w:t>initializing</w:t>
      </w:r>
      <w:r w:rsidR="00F305E5" w:rsidRPr="00A15A8E">
        <w:rPr>
          <w:rFonts w:ascii="Arial" w:hAnsi="Arial" w:cs="Arial"/>
          <w:color w:val="000000" w:themeColor="text1"/>
        </w:rPr>
        <w:t xml:space="preserve"> alongside the </w:t>
      </w:r>
      <w:r w:rsidR="00624E44" w:rsidRPr="00A15A8E">
        <w:rPr>
          <w:rFonts w:ascii="Arial" w:hAnsi="Arial" w:cs="Arial"/>
          <w:color w:val="000000" w:themeColor="text1"/>
        </w:rPr>
        <w:t>server’s</w:t>
      </w:r>
      <w:r w:rsidR="00F305E5" w:rsidRPr="00A15A8E">
        <w:rPr>
          <w:rFonts w:ascii="Arial" w:hAnsi="Arial" w:cs="Arial"/>
          <w:color w:val="000000" w:themeColor="text1"/>
        </w:rPr>
        <w:t xml:space="preserve"> image. During the server’s image building, the</w:t>
      </w:r>
      <w:r w:rsidR="006144AD" w:rsidRPr="00A15A8E">
        <w:rPr>
          <w:rFonts w:ascii="Arial" w:hAnsi="Arial" w:cs="Arial"/>
          <w:color w:val="000000" w:themeColor="text1"/>
        </w:rPr>
        <w:t xml:space="preserve"> PostgreSQL image will be </w:t>
      </w:r>
      <w:r w:rsidR="00AA3EE2" w:rsidRPr="00A15A8E">
        <w:rPr>
          <w:rFonts w:ascii="Arial" w:hAnsi="Arial" w:cs="Arial"/>
          <w:color w:val="000000" w:themeColor="text1"/>
        </w:rPr>
        <w:t>initialized</w:t>
      </w:r>
      <w:r w:rsidR="5C62527C" w:rsidRPr="00A15A8E">
        <w:rPr>
          <w:rFonts w:ascii="Arial" w:hAnsi="Arial" w:cs="Arial"/>
          <w:color w:val="000000" w:themeColor="text1"/>
        </w:rPr>
        <w:t>,</w:t>
      </w:r>
      <w:r w:rsidR="006144AD" w:rsidRPr="00A15A8E">
        <w:rPr>
          <w:rFonts w:ascii="Arial" w:hAnsi="Arial" w:cs="Arial"/>
          <w:color w:val="000000" w:themeColor="text1"/>
        </w:rPr>
        <w:t xml:space="preserve"> </w:t>
      </w:r>
      <w:r w:rsidR="001B7E2C" w:rsidRPr="00A15A8E">
        <w:rPr>
          <w:rFonts w:ascii="Arial" w:hAnsi="Arial" w:cs="Arial"/>
          <w:color w:val="000000" w:themeColor="text1"/>
        </w:rPr>
        <w:t xml:space="preserve">and if in absence of pre-existing data, the </w:t>
      </w:r>
      <w:r w:rsidR="00010976" w:rsidRPr="00A15A8E">
        <w:rPr>
          <w:rFonts w:ascii="Arial" w:hAnsi="Arial" w:cs="Arial"/>
          <w:color w:val="000000" w:themeColor="text1"/>
        </w:rPr>
        <w:t xml:space="preserve">database schema </w:t>
      </w:r>
      <w:r w:rsidR="00624E44" w:rsidRPr="00A15A8E">
        <w:rPr>
          <w:rFonts w:ascii="Arial" w:hAnsi="Arial" w:cs="Arial"/>
          <w:color w:val="000000" w:themeColor="text1"/>
        </w:rPr>
        <w:t>will</w:t>
      </w:r>
      <w:r w:rsidR="00010976" w:rsidRPr="00A15A8E">
        <w:rPr>
          <w:rFonts w:ascii="Arial" w:hAnsi="Arial" w:cs="Arial"/>
          <w:color w:val="000000" w:themeColor="text1"/>
        </w:rPr>
        <w:t xml:space="preserve"> be </w:t>
      </w:r>
      <w:r w:rsidR="00222399" w:rsidRPr="00A15A8E">
        <w:rPr>
          <w:rFonts w:ascii="Arial" w:hAnsi="Arial" w:cs="Arial"/>
          <w:color w:val="000000" w:themeColor="text1"/>
        </w:rPr>
        <w:t>initialized</w:t>
      </w:r>
      <w:r w:rsidR="00010976" w:rsidRPr="00A15A8E">
        <w:rPr>
          <w:rFonts w:ascii="Arial" w:hAnsi="Arial" w:cs="Arial"/>
          <w:color w:val="000000" w:themeColor="text1"/>
        </w:rPr>
        <w:t xml:space="preserve"> </w:t>
      </w:r>
      <w:r w:rsidR="00624E44" w:rsidRPr="00A15A8E">
        <w:rPr>
          <w:rFonts w:ascii="Arial" w:hAnsi="Arial" w:cs="Arial"/>
          <w:color w:val="000000" w:themeColor="text1"/>
        </w:rPr>
        <w:t>through the execution of an SQL scripts</w:t>
      </w:r>
      <w:r w:rsidR="00AA3EE2" w:rsidRPr="00A15A8E">
        <w:rPr>
          <w:rFonts w:ascii="Arial" w:hAnsi="Arial" w:cs="Arial"/>
          <w:color w:val="000000" w:themeColor="text1"/>
        </w:rPr>
        <w:t>. The usage of docker will ensure a seamless integration of the system.</w:t>
      </w:r>
    </w:p>
    <w:p w14:paraId="22251E73" w14:textId="77777777" w:rsidR="00222399" w:rsidRPr="00A15A8E" w:rsidRDefault="00222399" w:rsidP="00AC17D9">
      <w:pPr>
        <w:spacing w:line="360" w:lineRule="auto"/>
        <w:rPr>
          <w:rFonts w:ascii="Arial" w:hAnsi="Arial" w:cs="Arial"/>
          <w:color w:val="000000" w:themeColor="text1"/>
        </w:rPr>
      </w:pPr>
    </w:p>
    <w:p w14:paraId="68AF2C15" w14:textId="1EAE3EDC" w:rsidR="00222399" w:rsidRPr="00A15A8E" w:rsidRDefault="00222399" w:rsidP="00AC17D9">
      <w:pPr>
        <w:spacing w:line="360" w:lineRule="auto"/>
        <w:rPr>
          <w:rFonts w:ascii="Arial" w:hAnsi="Arial" w:cs="Arial"/>
          <w:color w:val="000000" w:themeColor="text1"/>
        </w:rPr>
      </w:pPr>
      <w:r w:rsidRPr="00A15A8E">
        <w:rPr>
          <w:rFonts w:ascii="Arial" w:hAnsi="Arial" w:cs="Arial"/>
          <w:color w:val="000000" w:themeColor="text1"/>
        </w:rPr>
        <w:t xml:space="preserve">The database </w:t>
      </w:r>
      <w:r w:rsidR="000B4CDB" w:rsidRPr="00A15A8E">
        <w:rPr>
          <w:rFonts w:ascii="Arial" w:hAnsi="Arial" w:cs="Arial"/>
          <w:color w:val="000000" w:themeColor="text1"/>
        </w:rPr>
        <w:t xml:space="preserve">schema is </w:t>
      </w:r>
      <w:r w:rsidR="0060611A" w:rsidRPr="00A15A8E">
        <w:rPr>
          <w:rFonts w:ascii="Arial" w:hAnsi="Arial" w:cs="Arial"/>
          <w:color w:val="000000" w:themeColor="text1"/>
        </w:rPr>
        <w:t>composed</w:t>
      </w:r>
      <w:r w:rsidR="000B4CDB" w:rsidRPr="00A15A8E">
        <w:rPr>
          <w:rFonts w:ascii="Arial" w:hAnsi="Arial" w:cs="Arial"/>
          <w:color w:val="000000" w:themeColor="text1"/>
        </w:rPr>
        <w:t xml:space="preserve"> of three primary tables</w:t>
      </w:r>
      <w:r w:rsidR="0060611A" w:rsidRPr="00A15A8E">
        <w:rPr>
          <w:rFonts w:ascii="Arial" w:hAnsi="Arial" w:cs="Arial"/>
          <w:color w:val="000000" w:themeColor="text1"/>
        </w:rPr>
        <w:t>, outline as follows:</w:t>
      </w:r>
    </w:p>
    <w:p w14:paraId="6879A4B2" w14:textId="4E010E23" w:rsidR="0060611A" w:rsidRPr="00A15A8E" w:rsidRDefault="00894366" w:rsidP="00AC17D9">
      <w:pPr>
        <w:pStyle w:val="ListParagraph"/>
        <w:numPr>
          <w:ilvl w:val="0"/>
          <w:numId w:val="8"/>
        </w:numPr>
        <w:spacing w:line="360" w:lineRule="auto"/>
        <w:rPr>
          <w:rFonts w:ascii="Arial" w:hAnsi="Arial" w:cs="Arial"/>
          <w:color w:val="000000" w:themeColor="text1"/>
        </w:rPr>
      </w:pPr>
      <w:r w:rsidRPr="00A15A8E">
        <w:rPr>
          <w:rFonts w:ascii="Arial" w:hAnsi="Arial" w:cs="Arial"/>
          <w:color w:val="000000" w:themeColor="text1"/>
        </w:rPr>
        <w:t xml:space="preserve">Users table: </w:t>
      </w:r>
      <w:r w:rsidR="000E4C5D" w:rsidRPr="00A15A8E">
        <w:rPr>
          <w:rFonts w:ascii="Arial" w:hAnsi="Arial" w:cs="Arial"/>
          <w:color w:val="000000" w:themeColor="text1"/>
        </w:rPr>
        <w:t>A table for user related infor</w:t>
      </w:r>
      <w:r w:rsidR="003E6624" w:rsidRPr="00A15A8E">
        <w:rPr>
          <w:rFonts w:ascii="Arial" w:hAnsi="Arial" w:cs="Arial"/>
          <w:color w:val="000000" w:themeColor="text1"/>
        </w:rPr>
        <w:t>mation</w:t>
      </w:r>
      <w:r w:rsidR="00284B28" w:rsidRPr="00A15A8E">
        <w:rPr>
          <w:rFonts w:ascii="Arial" w:hAnsi="Arial" w:cs="Arial"/>
          <w:color w:val="000000" w:themeColor="text1"/>
        </w:rPr>
        <w:t>.</w:t>
      </w:r>
    </w:p>
    <w:p w14:paraId="0DD0AAD3" w14:textId="6D7C20BE" w:rsidR="005A10BC" w:rsidRPr="00A15A8E" w:rsidRDefault="005A10BC" w:rsidP="00AC17D9">
      <w:pPr>
        <w:pStyle w:val="ListParagraph"/>
        <w:numPr>
          <w:ilvl w:val="0"/>
          <w:numId w:val="8"/>
        </w:numPr>
        <w:spacing w:line="360" w:lineRule="auto"/>
        <w:rPr>
          <w:rFonts w:ascii="Arial" w:hAnsi="Arial" w:cs="Arial"/>
          <w:color w:val="000000" w:themeColor="text1"/>
        </w:rPr>
      </w:pPr>
      <w:r w:rsidRPr="00A15A8E">
        <w:rPr>
          <w:rFonts w:ascii="Arial" w:hAnsi="Arial" w:cs="Arial"/>
          <w:color w:val="000000" w:themeColor="text1"/>
        </w:rPr>
        <w:t xml:space="preserve">Raw Receipt Table: </w:t>
      </w:r>
      <w:r w:rsidR="006E66AF" w:rsidRPr="00A15A8E">
        <w:rPr>
          <w:rFonts w:ascii="Arial" w:hAnsi="Arial" w:cs="Arial"/>
          <w:color w:val="000000" w:themeColor="text1"/>
        </w:rPr>
        <w:t xml:space="preserve">A table to store the </w:t>
      </w:r>
      <w:r w:rsidR="00284B28" w:rsidRPr="00A15A8E">
        <w:rPr>
          <w:rFonts w:ascii="Arial" w:hAnsi="Arial" w:cs="Arial"/>
          <w:color w:val="000000" w:themeColor="text1"/>
        </w:rPr>
        <w:t>unprocessed</w:t>
      </w:r>
      <w:r w:rsidR="006E66AF" w:rsidRPr="00A15A8E">
        <w:rPr>
          <w:rFonts w:ascii="Arial" w:hAnsi="Arial" w:cs="Arial"/>
          <w:color w:val="000000" w:themeColor="text1"/>
        </w:rPr>
        <w:t xml:space="preserve"> data </w:t>
      </w:r>
      <w:r w:rsidR="003B2F52" w:rsidRPr="00A15A8E">
        <w:rPr>
          <w:rFonts w:ascii="Arial" w:hAnsi="Arial" w:cs="Arial"/>
          <w:color w:val="000000" w:themeColor="text1"/>
        </w:rPr>
        <w:t>before any</w:t>
      </w:r>
      <w:r w:rsidR="00284B28" w:rsidRPr="00A15A8E">
        <w:rPr>
          <w:rFonts w:ascii="Arial" w:hAnsi="Arial" w:cs="Arial"/>
          <w:color w:val="000000" w:themeColor="text1"/>
        </w:rPr>
        <w:t xml:space="preserve"> data manipulation.</w:t>
      </w:r>
    </w:p>
    <w:p w14:paraId="1BC24B44" w14:textId="2352DC82" w:rsidR="004D5428" w:rsidRPr="004903D3" w:rsidRDefault="00D52BD7" w:rsidP="00AC17D9">
      <w:pPr>
        <w:pStyle w:val="ListParagraph"/>
        <w:numPr>
          <w:ilvl w:val="0"/>
          <w:numId w:val="8"/>
        </w:numPr>
        <w:spacing w:line="360" w:lineRule="auto"/>
        <w:rPr>
          <w:rFonts w:ascii="Arial" w:hAnsi="Arial" w:cs="Arial"/>
          <w:color w:val="000000" w:themeColor="text1"/>
        </w:rPr>
      </w:pPr>
      <w:r w:rsidRPr="00A15A8E">
        <w:rPr>
          <w:rFonts w:ascii="Arial" w:hAnsi="Arial" w:cs="Arial"/>
          <w:color w:val="000000" w:themeColor="text1"/>
        </w:rPr>
        <w:t>Receipts Tables: A table which will contain all data related to the receipt extraction</w:t>
      </w:r>
      <w:r w:rsidR="006704C9" w:rsidRPr="00A15A8E">
        <w:rPr>
          <w:rFonts w:ascii="Arial" w:hAnsi="Arial" w:cs="Arial"/>
          <w:color w:val="000000" w:themeColor="text1"/>
        </w:rPr>
        <w:t>.</w:t>
      </w:r>
    </w:p>
    <w:p w14:paraId="5E213D22" w14:textId="7E911217" w:rsidR="00376843" w:rsidRPr="004903D3" w:rsidRDefault="00376843" w:rsidP="00AC17D9">
      <w:pPr>
        <w:spacing w:line="360" w:lineRule="auto"/>
        <w:rPr>
          <w:rFonts w:ascii="Arial" w:hAnsi="Arial" w:cs="Arial"/>
          <w:color w:val="000000" w:themeColor="text1"/>
        </w:rPr>
      </w:pPr>
      <w:r w:rsidRPr="00A15A8E">
        <w:rPr>
          <w:rFonts w:ascii="Arial" w:hAnsi="Arial" w:cs="Arial"/>
          <w:color w:val="000000" w:themeColor="text1"/>
        </w:rPr>
        <w:t xml:space="preserve">Each table use a specific purpose </w:t>
      </w:r>
      <w:r w:rsidR="006809C7" w:rsidRPr="00A15A8E">
        <w:rPr>
          <w:rFonts w:ascii="Arial" w:hAnsi="Arial" w:cs="Arial"/>
          <w:color w:val="000000" w:themeColor="text1"/>
        </w:rPr>
        <w:t xml:space="preserve">and all </w:t>
      </w:r>
      <w:r w:rsidR="00222A8E" w:rsidRPr="00A15A8E">
        <w:rPr>
          <w:rFonts w:ascii="Arial" w:hAnsi="Arial" w:cs="Arial"/>
          <w:color w:val="000000" w:themeColor="text1"/>
        </w:rPr>
        <w:t>tables’</w:t>
      </w:r>
      <w:r w:rsidR="00434BA0" w:rsidRPr="00A15A8E">
        <w:rPr>
          <w:rFonts w:ascii="Arial" w:hAnsi="Arial" w:cs="Arial"/>
          <w:color w:val="000000" w:themeColor="text1"/>
        </w:rPr>
        <w:t xml:space="preserve"> </w:t>
      </w:r>
      <w:r w:rsidR="00222A8E" w:rsidRPr="00A15A8E">
        <w:rPr>
          <w:rFonts w:ascii="Arial" w:hAnsi="Arial" w:cs="Arial"/>
          <w:color w:val="000000" w:themeColor="text1"/>
        </w:rPr>
        <w:t>keys</w:t>
      </w:r>
      <w:r w:rsidR="00DE0E14" w:rsidRPr="00A15A8E">
        <w:rPr>
          <w:rFonts w:ascii="Arial" w:hAnsi="Arial" w:cs="Arial"/>
          <w:color w:val="000000" w:themeColor="text1"/>
        </w:rPr>
        <w:t xml:space="preserve"> can be found in the database schema showed </w:t>
      </w:r>
      <w:r w:rsidR="006E377D" w:rsidRPr="00A15A8E">
        <w:rPr>
          <w:rFonts w:ascii="Arial" w:hAnsi="Arial" w:cs="Arial"/>
          <w:color w:val="000000" w:themeColor="text1"/>
        </w:rPr>
        <w:t xml:space="preserve">in </w:t>
      </w:r>
      <w:r w:rsidR="004903D3" w:rsidRPr="004903D3">
        <w:rPr>
          <w:rFonts w:ascii="Arial" w:hAnsi="Arial" w:cs="Arial"/>
          <w:i/>
          <w:iCs/>
          <w:color w:val="000000" w:themeColor="text1"/>
          <w:u w:val="single"/>
        </w:rPr>
        <w:fldChar w:fldCharType="begin"/>
      </w:r>
      <w:r w:rsidR="004903D3" w:rsidRPr="004903D3">
        <w:rPr>
          <w:rFonts w:ascii="Arial" w:hAnsi="Arial" w:cs="Arial"/>
          <w:i/>
          <w:iCs/>
          <w:color w:val="000000" w:themeColor="text1"/>
          <w:u w:val="single"/>
        </w:rPr>
        <w:instrText xml:space="preserve"> REF _Ref164603750 \h  \* MERGEFORMAT </w:instrText>
      </w:r>
      <w:r w:rsidR="004903D3" w:rsidRPr="004903D3">
        <w:rPr>
          <w:rFonts w:ascii="Arial" w:hAnsi="Arial" w:cs="Arial"/>
          <w:i/>
          <w:iCs/>
          <w:color w:val="000000" w:themeColor="text1"/>
          <w:u w:val="single"/>
        </w:rPr>
      </w:r>
      <w:r w:rsidR="004903D3" w:rsidRPr="004903D3">
        <w:rPr>
          <w:rFonts w:ascii="Arial" w:hAnsi="Arial" w:cs="Arial"/>
          <w:i/>
          <w:iCs/>
          <w:color w:val="000000" w:themeColor="text1"/>
          <w:u w:val="single"/>
        </w:rPr>
        <w:fldChar w:fldCharType="separate"/>
      </w:r>
      <w:r w:rsidR="004903D3" w:rsidRPr="004903D3">
        <w:rPr>
          <w:i/>
          <w:iCs/>
          <w:u w:val="single"/>
        </w:rPr>
        <w:t xml:space="preserve">Figure </w:t>
      </w:r>
      <w:r w:rsidR="004903D3" w:rsidRPr="004903D3">
        <w:rPr>
          <w:i/>
          <w:iCs/>
          <w:noProof/>
          <w:u w:val="single"/>
        </w:rPr>
        <w:t>4</w:t>
      </w:r>
      <w:r w:rsidR="004903D3" w:rsidRPr="004903D3">
        <w:rPr>
          <w:i/>
          <w:iCs/>
          <w:u w:val="single"/>
        </w:rPr>
        <w:t xml:space="preserve"> - Database Schema</w:t>
      </w:r>
      <w:r w:rsidR="004903D3" w:rsidRPr="004903D3">
        <w:rPr>
          <w:rFonts w:ascii="Arial" w:hAnsi="Arial" w:cs="Arial"/>
          <w:i/>
          <w:iCs/>
          <w:color w:val="000000" w:themeColor="text1"/>
          <w:u w:val="single"/>
        </w:rPr>
        <w:fldChar w:fldCharType="end"/>
      </w:r>
      <w:r w:rsidR="004903D3">
        <w:rPr>
          <w:rFonts w:ascii="Arial" w:hAnsi="Arial" w:cs="Arial"/>
          <w:color w:val="000000" w:themeColor="text1"/>
        </w:rPr>
        <w:t>.</w:t>
      </w:r>
    </w:p>
    <w:p w14:paraId="2A0AF8B2" w14:textId="77777777" w:rsidR="004903D3" w:rsidRDefault="004903D3" w:rsidP="00AC17D9">
      <w:pPr>
        <w:spacing w:line="360" w:lineRule="auto"/>
        <w:rPr>
          <w:rFonts w:ascii="Arial" w:hAnsi="Arial" w:cs="Arial"/>
          <w:color w:val="FF0000"/>
          <w:sz w:val="36"/>
          <w:szCs w:val="36"/>
        </w:rPr>
      </w:pPr>
    </w:p>
    <w:p w14:paraId="3B24BA51" w14:textId="77777777" w:rsidR="00161A78" w:rsidRDefault="00161A78" w:rsidP="00AC17D9">
      <w:pPr>
        <w:keepNext/>
        <w:spacing w:line="360" w:lineRule="auto"/>
      </w:pPr>
      <w:r>
        <w:rPr>
          <w:rFonts w:ascii="Arial" w:hAnsi="Arial" w:cs="Arial"/>
          <w:noProof/>
          <w:color w:val="000000" w:themeColor="text1"/>
        </w:rPr>
        <w:drawing>
          <wp:inline distT="0" distB="0" distL="0" distR="0" wp14:anchorId="2EC912E5" wp14:editId="3105B7F9">
            <wp:extent cx="5385916" cy="2880922"/>
            <wp:effectExtent l="0" t="0" r="0" b="2540"/>
            <wp:docPr id="909763329" name="Picture 5" descr="https://www.draw.io/?open=W109937cff21db2b5%2F109937CFF21DB2B5!105872&amp;local-data=%7B%22type%22%3A%22OneDrive%22%2C%22id%22%3A%22109937CFF21DB2B5!105872%22%2C%22driveId%22%3A%22109937cff21db2b5%22%2C%22lastModifiedDate%22%3A%222024-04-21T07%3A05%3A33.093Z%22%2C%22pageId%22%3A%22C5RBs43oDa-KdzZeNtuy%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763329" name="Picture 5" descr="https://www.draw.io/?open=W109937cff21db2b5%2F109937CFF21DB2B5!105872&amp;local-data=%7B%22type%22%3A%22OneDrive%22%2C%22id%22%3A%22109937CFF21DB2B5!105872%22%2C%22driveId%22%3A%22109937cff21db2b5%22%2C%22lastModifiedDate%22%3A%222024-04-21T07%3A05%3A33.093Z%22%2C%22pageId%22%3A%22C5RBs43oDa-KdzZeNtuy%22%2C%22layers%22%3A%5B0%5D%7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14895" cy="2896423"/>
                    </a:xfrm>
                    <a:prstGeom prst="rect">
                      <a:avLst/>
                    </a:prstGeom>
                  </pic:spPr>
                </pic:pic>
              </a:graphicData>
            </a:graphic>
          </wp:inline>
        </w:drawing>
      </w:r>
    </w:p>
    <w:p w14:paraId="0C5E5FDE" w14:textId="05F2C263" w:rsidR="00C06E01" w:rsidRPr="00A15A8E" w:rsidRDefault="00161A78" w:rsidP="00AC17D9">
      <w:pPr>
        <w:pStyle w:val="Caption"/>
        <w:spacing w:line="360" w:lineRule="auto"/>
        <w:rPr>
          <w:rFonts w:ascii="Arial" w:hAnsi="Arial" w:cs="Arial"/>
          <w:color w:val="000000" w:themeColor="text1"/>
        </w:rPr>
      </w:pPr>
      <w:bookmarkStart w:id="61" w:name="_Ref164603750"/>
      <w:bookmarkStart w:id="62" w:name="_Toc164604843"/>
      <w:r>
        <w:t xml:space="preserve">Figure </w:t>
      </w:r>
      <w:r>
        <w:fldChar w:fldCharType="begin"/>
      </w:r>
      <w:r>
        <w:instrText xml:space="preserve"> SEQ Figure \* ARABIC </w:instrText>
      </w:r>
      <w:r>
        <w:fldChar w:fldCharType="separate"/>
      </w:r>
      <w:r w:rsidR="00184DF7">
        <w:rPr>
          <w:noProof/>
        </w:rPr>
        <w:t>4</w:t>
      </w:r>
      <w:r>
        <w:fldChar w:fldCharType="end"/>
      </w:r>
      <w:r>
        <w:t xml:space="preserve"> - Database Schema</w:t>
      </w:r>
      <w:bookmarkEnd w:id="61"/>
      <w:bookmarkEnd w:id="62"/>
    </w:p>
    <w:p w14:paraId="22EEDC1C" w14:textId="77777777" w:rsidR="003757F9" w:rsidRPr="00A15A8E" w:rsidRDefault="003757F9" w:rsidP="00AC17D9">
      <w:pPr>
        <w:spacing w:line="360" w:lineRule="auto"/>
        <w:rPr>
          <w:rFonts w:ascii="Arial" w:hAnsi="Arial" w:cs="Arial"/>
          <w:color w:val="000000" w:themeColor="text1"/>
        </w:rPr>
      </w:pPr>
    </w:p>
    <w:p w14:paraId="5CBDF526" w14:textId="1F5FA170" w:rsidR="002E1E29" w:rsidRPr="00A15A8E" w:rsidRDefault="00B9097B" w:rsidP="00E7650C">
      <w:pPr>
        <w:pStyle w:val="Heading2"/>
        <w:spacing w:line="360" w:lineRule="auto"/>
        <w:rPr>
          <w:rFonts w:ascii="Arial" w:hAnsi="Arial" w:cs="Arial"/>
        </w:rPr>
      </w:pPr>
      <w:bookmarkStart w:id="63" w:name="_Toc164604810"/>
      <w:r w:rsidRPr="00A15A8E">
        <w:rPr>
          <w:rFonts w:ascii="Arial" w:hAnsi="Arial" w:cs="Arial"/>
        </w:rPr>
        <w:lastRenderedPageBreak/>
        <w:t>Application</w:t>
      </w:r>
      <w:bookmarkEnd w:id="63"/>
    </w:p>
    <w:p w14:paraId="19B702D8" w14:textId="5AF8C025" w:rsidR="002E1E29" w:rsidRPr="00A15A8E" w:rsidRDefault="003C6440" w:rsidP="00AC17D9">
      <w:pPr>
        <w:pStyle w:val="Heading3"/>
        <w:spacing w:line="360" w:lineRule="auto"/>
        <w:rPr>
          <w:rFonts w:ascii="Arial" w:hAnsi="Arial" w:cs="Arial"/>
        </w:rPr>
      </w:pPr>
      <w:bookmarkStart w:id="64" w:name="_Toc164604811"/>
      <w:r w:rsidRPr="00A15A8E">
        <w:rPr>
          <w:rFonts w:ascii="Arial" w:hAnsi="Arial" w:cs="Arial"/>
        </w:rPr>
        <w:t>Receipt upload for receipt extraction.</w:t>
      </w:r>
      <w:bookmarkEnd w:id="64"/>
    </w:p>
    <w:p w14:paraId="20D1F6A0" w14:textId="34924D53" w:rsidR="00F27C93" w:rsidRDefault="002F1D11" w:rsidP="00AC17D9">
      <w:pPr>
        <w:spacing w:line="360" w:lineRule="auto"/>
        <w:rPr>
          <w:rFonts w:ascii="Arial" w:hAnsi="Arial" w:cs="Arial"/>
        </w:rPr>
      </w:pPr>
      <w:r w:rsidRPr="00A15A8E">
        <w:rPr>
          <w:rFonts w:ascii="Arial" w:hAnsi="Arial" w:cs="Arial"/>
        </w:rPr>
        <w:t>On the</w:t>
      </w:r>
      <w:r w:rsidR="0034514A" w:rsidRPr="00A15A8E">
        <w:rPr>
          <w:rFonts w:ascii="Arial" w:hAnsi="Arial" w:cs="Arial"/>
        </w:rPr>
        <w:t xml:space="preserve"> user side, the key feature of the application is the </w:t>
      </w:r>
      <w:r w:rsidR="00B0398A" w:rsidRPr="00A15A8E">
        <w:rPr>
          <w:rFonts w:ascii="Arial" w:hAnsi="Arial" w:cs="Arial"/>
        </w:rPr>
        <w:t>upload o</w:t>
      </w:r>
      <w:r w:rsidR="00FA11BA" w:rsidRPr="00A15A8E">
        <w:rPr>
          <w:rFonts w:ascii="Arial" w:hAnsi="Arial" w:cs="Arial"/>
        </w:rPr>
        <w:t>f</w:t>
      </w:r>
      <w:r w:rsidR="00B0398A" w:rsidRPr="00A15A8E">
        <w:rPr>
          <w:rFonts w:ascii="Arial" w:hAnsi="Arial" w:cs="Arial"/>
        </w:rPr>
        <w:t xml:space="preserve"> the receipt of the </w:t>
      </w:r>
      <w:r w:rsidR="00FA11BA" w:rsidRPr="00A15A8E">
        <w:rPr>
          <w:rFonts w:ascii="Arial" w:hAnsi="Arial" w:cs="Arial"/>
        </w:rPr>
        <w:t xml:space="preserve">extraction of </w:t>
      </w:r>
      <w:r w:rsidR="7E7C4619" w:rsidRPr="00A15A8E">
        <w:rPr>
          <w:rFonts w:ascii="Arial" w:hAnsi="Arial" w:cs="Arial"/>
        </w:rPr>
        <w:t>its</w:t>
      </w:r>
      <w:r w:rsidR="00FA11BA" w:rsidRPr="00A15A8E">
        <w:rPr>
          <w:rFonts w:ascii="Arial" w:hAnsi="Arial" w:cs="Arial"/>
        </w:rPr>
        <w:t xml:space="preserve"> data to be </w:t>
      </w:r>
      <w:r w:rsidR="7E7C4619" w:rsidRPr="00A15A8E">
        <w:rPr>
          <w:rFonts w:ascii="Arial" w:hAnsi="Arial" w:cs="Arial"/>
        </w:rPr>
        <w:t xml:space="preserve">stored </w:t>
      </w:r>
      <w:r w:rsidR="00FA11BA" w:rsidRPr="00A15A8E">
        <w:rPr>
          <w:rFonts w:ascii="Arial" w:hAnsi="Arial" w:cs="Arial"/>
        </w:rPr>
        <w:t>in the database.</w:t>
      </w:r>
      <w:r w:rsidR="00EB790B" w:rsidRPr="00A15A8E">
        <w:rPr>
          <w:rFonts w:ascii="Arial" w:hAnsi="Arial" w:cs="Arial"/>
        </w:rPr>
        <w:t xml:space="preserve"> The first step is the </w:t>
      </w:r>
      <w:r w:rsidR="00B75279" w:rsidRPr="00A15A8E">
        <w:rPr>
          <w:rFonts w:ascii="Arial" w:hAnsi="Arial" w:cs="Arial"/>
        </w:rPr>
        <w:t xml:space="preserve">loading </w:t>
      </w:r>
      <w:r w:rsidR="7E7C4619" w:rsidRPr="00A15A8E">
        <w:rPr>
          <w:rFonts w:ascii="Arial" w:hAnsi="Arial" w:cs="Arial"/>
        </w:rPr>
        <w:t>of</w:t>
      </w:r>
      <w:r w:rsidR="00B75279" w:rsidRPr="00A15A8E">
        <w:rPr>
          <w:rFonts w:ascii="Arial" w:hAnsi="Arial" w:cs="Arial"/>
        </w:rPr>
        <w:t xml:space="preserve"> the receipt</w:t>
      </w:r>
      <w:r w:rsidR="7E7C4619" w:rsidRPr="00A15A8E">
        <w:rPr>
          <w:rFonts w:ascii="Arial" w:hAnsi="Arial" w:cs="Arial"/>
        </w:rPr>
        <w:t>,</w:t>
      </w:r>
      <w:r w:rsidR="00B75279" w:rsidRPr="00A15A8E">
        <w:rPr>
          <w:rFonts w:ascii="Arial" w:hAnsi="Arial" w:cs="Arial"/>
        </w:rPr>
        <w:t xml:space="preserve"> either through the </w:t>
      </w:r>
      <w:r w:rsidR="7E7C4619" w:rsidRPr="00A15A8E">
        <w:rPr>
          <w:rFonts w:ascii="Arial" w:hAnsi="Arial" w:cs="Arial"/>
        </w:rPr>
        <w:t>uploading</w:t>
      </w:r>
      <w:r w:rsidR="00B75279" w:rsidRPr="00A15A8E">
        <w:rPr>
          <w:rFonts w:ascii="Arial" w:hAnsi="Arial" w:cs="Arial"/>
        </w:rPr>
        <w:t xml:space="preserve"> from the phone gallery, or a live capture through the camera. </w:t>
      </w:r>
      <w:r w:rsidR="00CE62DB" w:rsidRPr="00A15A8E">
        <w:rPr>
          <w:rFonts w:ascii="Arial" w:hAnsi="Arial" w:cs="Arial"/>
        </w:rPr>
        <w:t xml:space="preserve">It is then followed by the upload to the server through </w:t>
      </w:r>
      <w:r w:rsidR="00935838" w:rsidRPr="00A15A8E">
        <w:rPr>
          <w:rFonts w:ascii="Arial" w:hAnsi="Arial" w:cs="Arial"/>
        </w:rPr>
        <w:t>http post request</w:t>
      </w:r>
      <w:r w:rsidR="7E7C4619" w:rsidRPr="00A15A8E">
        <w:rPr>
          <w:rFonts w:ascii="Arial" w:hAnsi="Arial" w:cs="Arial"/>
        </w:rPr>
        <w:t>,</w:t>
      </w:r>
      <w:r w:rsidR="006E16CB" w:rsidRPr="00A15A8E">
        <w:rPr>
          <w:rFonts w:ascii="Arial" w:hAnsi="Arial" w:cs="Arial"/>
        </w:rPr>
        <w:t xml:space="preserve"> </w:t>
      </w:r>
      <w:r w:rsidR="00055838" w:rsidRPr="00A15A8E">
        <w:rPr>
          <w:rFonts w:ascii="Arial" w:hAnsi="Arial" w:cs="Arial"/>
        </w:rPr>
        <w:t>where the receipt extraction will be done</w:t>
      </w:r>
      <w:r w:rsidR="7E7C4619" w:rsidRPr="00A15A8E">
        <w:rPr>
          <w:rFonts w:ascii="Arial" w:hAnsi="Arial" w:cs="Arial"/>
        </w:rPr>
        <w:t>. The</w:t>
      </w:r>
      <w:r w:rsidR="00055838" w:rsidRPr="00A15A8E">
        <w:rPr>
          <w:rFonts w:ascii="Arial" w:hAnsi="Arial" w:cs="Arial"/>
        </w:rPr>
        <w:t xml:space="preserve"> </w:t>
      </w:r>
      <w:r w:rsidR="00D76FEF" w:rsidRPr="00A15A8E">
        <w:rPr>
          <w:rFonts w:ascii="Arial" w:hAnsi="Arial" w:cs="Arial"/>
        </w:rPr>
        <w:t>result will</w:t>
      </w:r>
      <w:r w:rsidR="0061351D" w:rsidRPr="00A15A8E">
        <w:rPr>
          <w:rFonts w:ascii="Arial" w:hAnsi="Arial" w:cs="Arial"/>
        </w:rPr>
        <w:t xml:space="preserve"> be </w:t>
      </w:r>
      <w:r w:rsidR="7E7C4619" w:rsidRPr="00A15A8E">
        <w:rPr>
          <w:rFonts w:ascii="Arial" w:hAnsi="Arial" w:cs="Arial"/>
        </w:rPr>
        <w:t>stored</w:t>
      </w:r>
      <w:r w:rsidR="0061351D" w:rsidRPr="00A15A8E">
        <w:rPr>
          <w:rFonts w:ascii="Arial" w:hAnsi="Arial" w:cs="Arial"/>
        </w:rPr>
        <w:t xml:space="preserve"> as “pending”</w:t>
      </w:r>
      <w:r w:rsidR="00BA5A41" w:rsidRPr="00A15A8E">
        <w:rPr>
          <w:rFonts w:ascii="Arial" w:hAnsi="Arial" w:cs="Arial"/>
        </w:rPr>
        <w:t xml:space="preserve"> status in the database before being </w:t>
      </w:r>
      <w:r w:rsidR="7E7C4619" w:rsidRPr="00A15A8E">
        <w:rPr>
          <w:rFonts w:ascii="Arial" w:hAnsi="Arial" w:cs="Arial"/>
        </w:rPr>
        <w:t>sent</w:t>
      </w:r>
      <w:r w:rsidR="00BA5A41" w:rsidRPr="00A15A8E">
        <w:rPr>
          <w:rFonts w:ascii="Arial" w:hAnsi="Arial" w:cs="Arial"/>
        </w:rPr>
        <w:t xml:space="preserve"> back to the mobile application. With the result </w:t>
      </w:r>
      <w:r w:rsidR="00621651" w:rsidRPr="00A15A8E">
        <w:rPr>
          <w:rFonts w:ascii="Arial" w:hAnsi="Arial" w:cs="Arial"/>
        </w:rPr>
        <w:t xml:space="preserve">of the extraction, the user will have the option to review and modify the result to correct potential error </w:t>
      </w:r>
      <w:r w:rsidR="006522C9" w:rsidRPr="00A15A8E">
        <w:rPr>
          <w:rFonts w:ascii="Arial" w:hAnsi="Arial" w:cs="Arial"/>
        </w:rPr>
        <w:t xml:space="preserve">before being </w:t>
      </w:r>
      <w:r w:rsidR="7E7C4619" w:rsidRPr="00A15A8E">
        <w:rPr>
          <w:rFonts w:ascii="Arial" w:hAnsi="Arial" w:cs="Arial"/>
        </w:rPr>
        <w:t>sent</w:t>
      </w:r>
      <w:r w:rsidR="006522C9" w:rsidRPr="00A15A8E">
        <w:rPr>
          <w:rFonts w:ascii="Arial" w:hAnsi="Arial" w:cs="Arial"/>
        </w:rPr>
        <w:t xml:space="preserve"> back to the server to update the receipt data stored </w:t>
      </w:r>
      <w:r w:rsidR="7E7C4619" w:rsidRPr="00A15A8E">
        <w:rPr>
          <w:rFonts w:ascii="Arial" w:hAnsi="Arial" w:cs="Arial"/>
        </w:rPr>
        <w:t>in</w:t>
      </w:r>
      <w:r w:rsidR="006522C9" w:rsidRPr="00A15A8E">
        <w:rPr>
          <w:rFonts w:ascii="Arial" w:hAnsi="Arial" w:cs="Arial"/>
        </w:rPr>
        <w:t xml:space="preserve"> the </w:t>
      </w:r>
      <w:r w:rsidR="005D1B2B" w:rsidRPr="00A15A8E">
        <w:rPr>
          <w:rFonts w:ascii="Arial" w:hAnsi="Arial" w:cs="Arial"/>
        </w:rPr>
        <w:t>database and set is status as “reviewed”.</w:t>
      </w:r>
    </w:p>
    <w:p w14:paraId="0F416C8B" w14:textId="77777777" w:rsidR="00E7650C" w:rsidRDefault="00E7650C" w:rsidP="00AC17D9">
      <w:pPr>
        <w:spacing w:line="360" w:lineRule="auto"/>
        <w:rPr>
          <w:rFonts w:ascii="Arial" w:hAnsi="Arial" w:cs="Arial"/>
        </w:rPr>
      </w:pPr>
    </w:p>
    <w:p w14:paraId="056DAD8A" w14:textId="77777777" w:rsidR="004534E5" w:rsidRDefault="00B749F4" w:rsidP="00AC17D9">
      <w:pPr>
        <w:keepNext/>
        <w:spacing w:line="360" w:lineRule="auto"/>
      </w:pPr>
      <w:r>
        <w:rPr>
          <w:rFonts w:ascii="Arial" w:hAnsi="Arial" w:cs="Arial"/>
          <w:noProof/>
        </w:rPr>
        <w:drawing>
          <wp:inline distT="0" distB="0" distL="0" distR="0" wp14:anchorId="5FFCAA02" wp14:editId="21E2C8CA">
            <wp:extent cx="3055770" cy="4556234"/>
            <wp:effectExtent l="0" t="0" r="5080" b="3175"/>
            <wp:docPr id="644218296" name="Picture 2" descr="https://www.draw.io/?open=W109937cff21db2b5%2F109937CFF21DB2B5!105864&amp;local-data=%7B%22type%22%3A%22OneDrive%22%2C%22id%22%3A%22109937CFF21DB2B5!105864%22%2C%22driveId%22%3A%22109937cff21db2b5%22%2C%22lastModifiedDate%22%3A%222024-04-20T08%3A36%3A25.86Z%22%2C%22pageId%22%3A%222YBvvXClWsGukQMizWep%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218296" name="Picture 2" descr="https://www.draw.io/?open=W109937cff21db2b5%2F109937CFF21DB2B5!105864&amp;local-data=%7B%22type%22%3A%22OneDrive%22%2C%22id%22%3A%22109937CFF21DB2B5!105864%22%2C%22driveId%22%3A%22109937cff21db2b5%22%2C%22lastModifiedDate%22%3A%222024-04-20T08%3A36%3A25.86Z%22%2C%22pageId%22%3A%222YBvvXClWsGukQMizWep%22%2C%22layers%22%3A%5B0%5D%7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04778" cy="4629307"/>
                    </a:xfrm>
                    <a:prstGeom prst="rect">
                      <a:avLst/>
                    </a:prstGeom>
                  </pic:spPr>
                </pic:pic>
              </a:graphicData>
            </a:graphic>
          </wp:inline>
        </w:drawing>
      </w:r>
    </w:p>
    <w:p w14:paraId="2B8C45D5" w14:textId="30B2FC7A" w:rsidR="00D10681" w:rsidRDefault="004534E5" w:rsidP="00AC17D9">
      <w:pPr>
        <w:pStyle w:val="Caption"/>
        <w:spacing w:line="360" w:lineRule="auto"/>
        <w:rPr>
          <w:rFonts w:ascii="Arial" w:hAnsi="Arial" w:cs="Arial"/>
        </w:rPr>
      </w:pPr>
      <w:bookmarkStart w:id="65" w:name="_Ref164603673"/>
      <w:bookmarkStart w:id="66" w:name="_Toc164604844"/>
      <w:r>
        <w:t xml:space="preserve">Figure </w:t>
      </w:r>
      <w:r>
        <w:fldChar w:fldCharType="begin"/>
      </w:r>
      <w:r>
        <w:instrText xml:space="preserve"> SEQ Figure \* ARABIC </w:instrText>
      </w:r>
      <w:r>
        <w:fldChar w:fldCharType="separate"/>
      </w:r>
      <w:r w:rsidR="00184DF7">
        <w:rPr>
          <w:noProof/>
        </w:rPr>
        <w:t>5</w:t>
      </w:r>
      <w:r>
        <w:fldChar w:fldCharType="end"/>
      </w:r>
      <w:r>
        <w:t xml:space="preserve"> - Receipt Extraction Feature Sequence Diagram</w:t>
      </w:r>
      <w:bookmarkEnd w:id="65"/>
      <w:bookmarkEnd w:id="66"/>
    </w:p>
    <w:p w14:paraId="14CBF118" w14:textId="76E8823F" w:rsidR="007F4733" w:rsidRPr="00A15A8E" w:rsidRDefault="007F4733" w:rsidP="00AC17D9">
      <w:pPr>
        <w:spacing w:line="360" w:lineRule="auto"/>
        <w:rPr>
          <w:rFonts w:ascii="Arial" w:hAnsi="Arial" w:cs="Arial"/>
        </w:rPr>
      </w:pPr>
    </w:p>
    <w:p w14:paraId="2F42051E" w14:textId="77777777" w:rsidR="005D1B2B" w:rsidRPr="00A15A8E" w:rsidRDefault="005D1B2B" w:rsidP="00AC17D9">
      <w:pPr>
        <w:spacing w:line="360" w:lineRule="auto"/>
        <w:rPr>
          <w:rFonts w:ascii="Arial" w:hAnsi="Arial" w:cs="Arial"/>
        </w:rPr>
      </w:pPr>
    </w:p>
    <w:p w14:paraId="14F66164" w14:textId="0D34BCD8" w:rsidR="005D1B2B" w:rsidRPr="00A15A8E" w:rsidRDefault="00A470A0" w:rsidP="00AC17D9">
      <w:pPr>
        <w:pStyle w:val="Heading3"/>
        <w:spacing w:line="360" w:lineRule="auto"/>
        <w:rPr>
          <w:rFonts w:ascii="Arial" w:hAnsi="Arial" w:cs="Arial"/>
        </w:rPr>
      </w:pPr>
      <w:bookmarkStart w:id="67" w:name="_Toc164604812"/>
      <w:r w:rsidRPr="00A15A8E">
        <w:rPr>
          <w:rFonts w:ascii="Arial" w:hAnsi="Arial" w:cs="Arial"/>
        </w:rPr>
        <w:lastRenderedPageBreak/>
        <w:t xml:space="preserve">List </w:t>
      </w:r>
      <w:r w:rsidR="002B7DDD" w:rsidRPr="00A15A8E">
        <w:rPr>
          <w:rFonts w:ascii="Arial" w:hAnsi="Arial" w:cs="Arial"/>
        </w:rPr>
        <w:t>Receipt Historical</w:t>
      </w:r>
      <w:bookmarkEnd w:id="67"/>
    </w:p>
    <w:p w14:paraId="03604036" w14:textId="3F63AB85" w:rsidR="00B9097B" w:rsidRPr="00A15A8E" w:rsidRDefault="00673A0D" w:rsidP="00AC17D9">
      <w:pPr>
        <w:spacing w:line="360" w:lineRule="auto"/>
        <w:rPr>
          <w:rFonts w:ascii="Arial" w:hAnsi="Arial" w:cs="Arial"/>
        </w:rPr>
      </w:pPr>
      <w:r w:rsidRPr="00A15A8E">
        <w:rPr>
          <w:rFonts w:ascii="Arial" w:hAnsi="Arial" w:cs="Arial"/>
        </w:rPr>
        <w:t xml:space="preserve">The application will </w:t>
      </w:r>
      <w:r w:rsidR="009E4DB7" w:rsidRPr="00A15A8E">
        <w:rPr>
          <w:rFonts w:ascii="Arial" w:hAnsi="Arial" w:cs="Arial"/>
        </w:rPr>
        <w:t xml:space="preserve">allow the user to </w:t>
      </w:r>
      <w:r w:rsidR="003F06A2" w:rsidRPr="00A15A8E">
        <w:rPr>
          <w:rFonts w:ascii="Arial" w:hAnsi="Arial" w:cs="Arial"/>
        </w:rPr>
        <w:t xml:space="preserve">review </w:t>
      </w:r>
      <w:r w:rsidR="7E7C4619" w:rsidRPr="00A15A8E">
        <w:rPr>
          <w:rFonts w:ascii="Arial" w:hAnsi="Arial" w:cs="Arial"/>
        </w:rPr>
        <w:t>their</w:t>
      </w:r>
      <w:r w:rsidR="00175AE4" w:rsidRPr="00A15A8E">
        <w:rPr>
          <w:rFonts w:ascii="Arial" w:hAnsi="Arial" w:cs="Arial"/>
        </w:rPr>
        <w:t xml:space="preserve"> historical entries in a form of a list where </w:t>
      </w:r>
      <w:r w:rsidR="007D2047" w:rsidRPr="00A15A8E">
        <w:rPr>
          <w:rFonts w:ascii="Arial" w:hAnsi="Arial" w:cs="Arial"/>
        </w:rPr>
        <w:t>key information about the receipt will be display</w:t>
      </w:r>
      <w:r w:rsidR="007D3CED" w:rsidRPr="00A15A8E">
        <w:rPr>
          <w:rFonts w:ascii="Arial" w:hAnsi="Arial" w:cs="Arial"/>
        </w:rPr>
        <w:t xml:space="preserve">. </w:t>
      </w:r>
      <w:r w:rsidR="7E7C4619" w:rsidRPr="00A15A8E">
        <w:rPr>
          <w:rFonts w:ascii="Arial" w:hAnsi="Arial" w:cs="Arial"/>
        </w:rPr>
        <w:t>It will</w:t>
      </w:r>
      <w:r w:rsidR="007D3CED" w:rsidRPr="00A15A8E">
        <w:rPr>
          <w:rFonts w:ascii="Arial" w:hAnsi="Arial" w:cs="Arial"/>
        </w:rPr>
        <w:t xml:space="preserve"> query the </w:t>
      </w:r>
      <w:r w:rsidR="00DC754E" w:rsidRPr="00A15A8E">
        <w:rPr>
          <w:rFonts w:ascii="Arial" w:hAnsi="Arial" w:cs="Arial"/>
        </w:rPr>
        <w:t xml:space="preserve">“reviewed” status receipt from the user </w:t>
      </w:r>
      <w:r w:rsidR="00B83A44" w:rsidRPr="00A15A8E">
        <w:rPr>
          <w:rFonts w:ascii="Arial" w:hAnsi="Arial" w:cs="Arial"/>
        </w:rPr>
        <w:t>before formatting the data for display.</w:t>
      </w:r>
    </w:p>
    <w:p w14:paraId="0B639CAE" w14:textId="16712F3F" w:rsidR="00B83A44" w:rsidRPr="00A15A8E" w:rsidRDefault="004B4FFC" w:rsidP="00AC17D9">
      <w:pPr>
        <w:pStyle w:val="Heading3"/>
        <w:spacing w:line="360" w:lineRule="auto"/>
        <w:rPr>
          <w:rFonts w:ascii="Arial" w:hAnsi="Arial" w:cs="Arial"/>
        </w:rPr>
      </w:pPr>
      <w:bookmarkStart w:id="68" w:name="_Toc164604813"/>
      <w:r w:rsidRPr="00A15A8E">
        <w:rPr>
          <w:rFonts w:ascii="Arial" w:hAnsi="Arial" w:cs="Arial"/>
        </w:rPr>
        <w:t>Analytics</w:t>
      </w:r>
      <w:bookmarkEnd w:id="68"/>
    </w:p>
    <w:p w14:paraId="49E75E3E" w14:textId="535513A6" w:rsidR="006E55E2" w:rsidRPr="00A15A8E" w:rsidRDefault="00BF3F07" w:rsidP="00AC17D9">
      <w:pPr>
        <w:spacing w:line="360" w:lineRule="auto"/>
        <w:rPr>
          <w:rFonts w:ascii="Arial" w:hAnsi="Arial" w:cs="Arial"/>
        </w:rPr>
      </w:pPr>
      <w:r w:rsidRPr="00A15A8E">
        <w:rPr>
          <w:rFonts w:ascii="Arial" w:hAnsi="Arial" w:cs="Arial"/>
        </w:rPr>
        <w:t>The application will offer the user</w:t>
      </w:r>
      <w:r w:rsidR="00B96C8E" w:rsidRPr="00A15A8E">
        <w:rPr>
          <w:rFonts w:ascii="Arial" w:hAnsi="Arial" w:cs="Arial"/>
        </w:rPr>
        <w:t xml:space="preserve"> the possibilities to show analytics through their data stored </w:t>
      </w:r>
      <w:r w:rsidR="7E7C4619" w:rsidRPr="00A15A8E">
        <w:rPr>
          <w:rFonts w:ascii="Arial" w:hAnsi="Arial" w:cs="Arial"/>
        </w:rPr>
        <w:t>in</w:t>
      </w:r>
      <w:r w:rsidR="002E2A78" w:rsidRPr="00A15A8E">
        <w:rPr>
          <w:rFonts w:ascii="Arial" w:hAnsi="Arial" w:cs="Arial"/>
        </w:rPr>
        <w:t xml:space="preserve"> the datab</w:t>
      </w:r>
      <w:r w:rsidR="008C6FC3" w:rsidRPr="00A15A8E">
        <w:rPr>
          <w:rFonts w:ascii="Arial" w:hAnsi="Arial" w:cs="Arial"/>
        </w:rPr>
        <w:t xml:space="preserve">ase. When this page </w:t>
      </w:r>
      <w:r w:rsidR="7E7C4619" w:rsidRPr="00A15A8E">
        <w:rPr>
          <w:rFonts w:ascii="Arial" w:hAnsi="Arial" w:cs="Arial"/>
        </w:rPr>
        <w:t>has loaded</w:t>
      </w:r>
      <w:r w:rsidR="008C6FC3" w:rsidRPr="00A15A8E">
        <w:rPr>
          <w:rFonts w:ascii="Arial" w:hAnsi="Arial" w:cs="Arial"/>
        </w:rPr>
        <w:t xml:space="preserve">, the current user’s data will be </w:t>
      </w:r>
      <w:r w:rsidR="001A5753" w:rsidRPr="00A15A8E">
        <w:rPr>
          <w:rFonts w:ascii="Arial" w:hAnsi="Arial" w:cs="Arial"/>
        </w:rPr>
        <w:t>requested to the server</w:t>
      </w:r>
      <w:r w:rsidR="7E7C4619" w:rsidRPr="00A15A8E">
        <w:rPr>
          <w:rFonts w:ascii="Arial" w:hAnsi="Arial" w:cs="Arial"/>
        </w:rPr>
        <w:t>,</w:t>
      </w:r>
      <w:r w:rsidR="001A5753" w:rsidRPr="00A15A8E">
        <w:rPr>
          <w:rFonts w:ascii="Arial" w:hAnsi="Arial" w:cs="Arial"/>
        </w:rPr>
        <w:t xml:space="preserve"> which will query it </w:t>
      </w:r>
      <w:r w:rsidR="00797EAE" w:rsidRPr="00A15A8E">
        <w:rPr>
          <w:rFonts w:ascii="Arial" w:hAnsi="Arial" w:cs="Arial"/>
        </w:rPr>
        <w:t>from</w:t>
      </w:r>
      <w:r w:rsidR="001A5753" w:rsidRPr="00A15A8E">
        <w:rPr>
          <w:rFonts w:ascii="Arial" w:hAnsi="Arial" w:cs="Arial"/>
        </w:rPr>
        <w:t xml:space="preserve"> the database back to the mobile application</w:t>
      </w:r>
      <w:r w:rsidR="7E7C4619" w:rsidRPr="00A15A8E">
        <w:rPr>
          <w:rFonts w:ascii="Arial" w:hAnsi="Arial" w:cs="Arial"/>
        </w:rPr>
        <w:t>. The</w:t>
      </w:r>
      <w:r w:rsidR="00797EAE" w:rsidRPr="00A15A8E">
        <w:rPr>
          <w:rFonts w:ascii="Arial" w:hAnsi="Arial" w:cs="Arial"/>
        </w:rPr>
        <w:t xml:space="preserve"> data will be </w:t>
      </w:r>
      <w:r w:rsidR="7E7C4619" w:rsidRPr="00A15A8E">
        <w:rPr>
          <w:rFonts w:ascii="Arial" w:hAnsi="Arial" w:cs="Arial"/>
        </w:rPr>
        <w:t>processed</w:t>
      </w:r>
      <w:r w:rsidR="00797EAE" w:rsidRPr="00A15A8E">
        <w:rPr>
          <w:rFonts w:ascii="Arial" w:hAnsi="Arial" w:cs="Arial"/>
        </w:rPr>
        <w:t xml:space="preserve"> d</w:t>
      </w:r>
      <w:r w:rsidR="008E5E21" w:rsidRPr="00A15A8E">
        <w:rPr>
          <w:rFonts w:ascii="Arial" w:hAnsi="Arial" w:cs="Arial"/>
        </w:rPr>
        <w:t xml:space="preserve">irectly </w:t>
      </w:r>
      <w:r w:rsidR="7E7C4619" w:rsidRPr="00A15A8E">
        <w:rPr>
          <w:rFonts w:ascii="Arial" w:hAnsi="Arial" w:cs="Arial"/>
        </w:rPr>
        <w:t>from</w:t>
      </w:r>
      <w:r w:rsidR="008E5E21" w:rsidRPr="00A15A8E">
        <w:rPr>
          <w:rFonts w:ascii="Arial" w:hAnsi="Arial" w:cs="Arial"/>
        </w:rPr>
        <w:t xml:space="preserve"> the application during the building of the widget </w:t>
      </w:r>
      <w:r w:rsidR="7E7C4619" w:rsidRPr="00A15A8E">
        <w:rPr>
          <w:rFonts w:ascii="Arial" w:hAnsi="Arial" w:cs="Arial"/>
        </w:rPr>
        <w:t>to</w:t>
      </w:r>
      <w:r w:rsidR="00C8204A" w:rsidRPr="00A15A8E">
        <w:rPr>
          <w:rFonts w:ascii="Arial" w:hAnsi="Arial" w:cs="Arial"/>
        </w:rPr>
        <w:t xml:space="preserve"> create different analytics </w:t>
      </w:r>
      <w:r w:rsidR="7E7C4619" w:rsidRPr="00A15A8E">
        <w:rPr>
          <w:rFonts w:ascii="Arial" w:hAnsi="Arial" w:cs="Arial"/>
        </w:rPr>
        <w:t>for</w:t>
      </w:r>
      <w:r w:rsidR="00C8204A" w:rsidRPr="00A15A8E">
        <w:rPr>
          <w:rFonts w:ascii="Arial" w:hAnsi="Arial" w:cs="Arial"/>
        </w:rPr>
        <w:t xml:space="preserve"> the user. The </w:t>
      </w:r>
      <w:r w:rsidR="00315036" w:rsidRPr="00A15A8E">
        <w:rPr>
          <w:rFonts w:ascii="Arial" w:hAnsi="Arial" w:cs="Arial"/>
        </w:rPr>
        <w:t xml:space="preserve">first graph provided will be </w:t>
      </w:r>
      <w:r w:rsidR="00D12978" w:rsidRPr="00A15A8E">
        <w:rPr>
          <w:rFonts w:ascii="Arial" w:hAnsi="Arial" w:cs="Arial"/>
        </w:rPr>
        <w:t>a line graph showing the sum</w:t>
      </w:r>
      <w:r w:rsidR="00986DED" w:rsidRPr="00A15A8E">
        <w:rPr>
          <w:rFonts w:ascii="Arial" w:hAnsi="Arial" w:cs="Arial"/>
        </w:rPr>
        <w:t xml:space="preserve"> of purchase</w:t>
      </w:r>
      <w:r w:rsidR="7E7C4619" w:rsidRPr="00A15A8E">
        <w:rPr>
          <w:rFonts w:ascii="Arial" w:hAnsi="Arial" w:cs="Arial"/>
        </w:rPr>
        <w:t>/s</w:t>
      </w:r>
      <w:r w:rsidR="00D12978" w:rsidRPr="00A15A8E">
        <w:rPr>
          <w:rFonts w:ascii="Arial" w:hAnsi="Arial" w:cs="Arial"/>
        </w:rPr>
        <w:t xml:space="preserve"> per day </w:t>
      </w:r>
      <w:r w:rsidR="00986DED" w:rsidRPr="00A15A8E">
        <w:rPr>
          <w:rFonts w:ascii="Arial" w:hAnsi="Arial" w:cs="Arial"/>
        </w:rPr>
        <w:t>within a</w:t>
      </w:r>
      <w:r w:rsidR="00755A36" w:rsidRPr="00A15A8E">
        <w:rPr>
          <w:rFonts w:ascii="Arial" w:hAnsi="Arial" w:cs="Arial"/>
        </w:rPr>
        <w:t xml:space="preserve"> range of </w:t>
      </w:r>
      <w:r w:rsidR="7E7C4619" w:rsidRPr="00A15A8E">
        <w:rPr>
          <w:rFonts w:ascii="Arial" w:hAnsi="Arial" w:cs="Arial"/>
        </w:rPr>
        <w:t>one</w:t>
      </w:r>
      <w:r w:rsidR="00755A36" w:rsidRPr="00A15A8E">
        <w:rPr>
          <w:rFonts w:ascii="Arial" w:hAnsi="Arial" w:cs="Arial"/>
        </w:rPr>
        <w:t xml:space="preserve"> month</w:t>
      </w:r>
      <w:r w:rsidR="7E7C4619" w:rsidRPr="00A15A8E">
        <w:rPr>
          <w:rFonts w:ascii="Arial" w:hAnsi="Arial" w:cs="Arial"/>
        </w:rPr>
        <w:t>,</w:t>
      </w:r>
      <w:r w:rsidR="00755A36" w:rsidRPr="00A15A8E">
        <w:rPr>
          <w:rFonts w:ascii="Arial" w:hAnsi="Arial" w:cs="Arial"/>
        </w:rPr>
        <w:t xml:space="preserve"> with the capacity to </w:t>
      </w:r>
      <w:r w:rsidR="008677EA" w:rsidRPr="00A15A8E">
        <w:rPr>
          <w:rFonts w:ascii="Arial" w:hAnsi="Arial" w:cs="Arial"/>
        </w:rPr>
        <w:t>display for older month</w:t>
      </w:r>
      <w:r w:rsidR="7E7C4619" w:rsidRPr="00A15A8E">
        <w:rPr>
          <w:rFonts w:ascii="Arial" w:hAnsi="Arial" w:cs="Arial"/>
        </w:rPr>
        <w:t xml:space="preserve">/s. It will </w:t>
      </w:r>
      <w:r w:rsidR="002141E1" w:rsidRPr="00A15A8E">
        <w:rPr>
          <w:rFonts w:ascii="Arial" w:hAnsi="Arial" w:cs="Arial"/>
        </w:rPr>
        <w:t>allow the user to keep track of th</w:t>
      </w:r>
      <w:r w:rsidR="00DE12F4" w:rsidRPr="00A15A8E">
        <w:rPr>
          <w:rFonts w:ascii="Arial" w:hAnsi="Arial" w:cs="Arial"/>
        </w:rPr>
        <w:t xml:space="preserve">e money </w:t>
      </w:r>
      <w:r w:rsidR="7E7C4619" w:rsidRPr="00A15A8E">
        <w:rPr>
          <w:rFonts w:ascii="Arial" w:hAnsi="Arial" w:cs="Arial"/>
        </w:rPr>
        <w:t>spent</w:t>
      </w:r>
      <w:r w:rsidR="00DE12F4" w:rsidRPr="00A15A8E">
        <w:rPr>
          <w:rFonts w:ascii="Arial" w:hAnsi="Arial" w:cs="Arial"/>
        </w:rPr>
        <w:t xml:space="preserve"> during the month.</w:t>
      </w:r>
      <w:r w:rsidR="008278AD" w:rsidRPr="00A15A8E">
        <w:rPr>
          <w:rFonts w:ascii="Arial" w:hAnsi="Arial" w:cs="Arial"/>
        </w:rPr>
        <w:t xml:space="preserve"> A second graph </w:t>
      </w:r>
      <w:r w:rsidR="7E7C4619" w:rsidRPr="00A15A8E">
        <w:rPr>
          <w:rFonts w:ascii="Arial" w:hAnsi="Arial" w:cs="Arial"/>
        </w:rPr>
        <w:t xml:space="preserve">provided will be </w:t>
      </w:r>
      <w:r w:rsidR="002D4D5F" w:rsidRPr="00A15A8E">
        <w:rPr>
          <w:rFonts w:ascii="Arial" w:hAnsi="Arial" w:cs="Arial"/>
        </w:rPr>
        <w:t xml:space="preserve">generated </w:t>
      </w:r>
      <w:r w:rsidR="7E7C4619" w:rsidRPr="00A15A8E">
        <w:rPr>
          <w:rFonts w:ascii="Arial" w:hAnsi="Arial" w:cs="Arial"/>
        </w:rPr>
        <w:t>as</w:t>
      </w:r>
      <w:r w:rsidR="002D4D5F" w:rsidRPr="00A15A8E">
        <w:rPr>
          <w:rFonts w:ascii="Arial" w:hAnsi="Arial" w:cs="Arial"/>
        </w:rPr>
        <w:t xml:space="preserve"> a pie graph </w:t>
      </w:r>
      <w:r w:rsidR="7E7C4619" w:rsidRPr="00A15A8E">
        <w:rPr>
          <w:rFonts w:ascii="Arial" w:hAnsi="Arial" w:cs="Arial"/>
        </w:rPr>
        <w:t>that shows</w:t>
      </w:r>
      <w:r w:rsidR="002D4D5F" w:rsidRPr="00A15A8E">
        <w:rPr>
          <w:rFonts w:ascii="Arial" w:hAnsi="Arial" w:cs="Arial"/>
        </w:rPr>
        <w:t xml:space="preserve"> the </w:t>
      </w:r>
      <w:r w:rsidR="004D72A9" w:rsidRPr="00A15A8E">
        <w:rPr>
          <w:rFonts w:ascii="Arial" w:hAnsi="Arial" w:cs="Arial"/>
        </w:rPr>
        <w:t xml:space="preserve">sum of </w:t>
      </w:r>
      <w:r w:rsidR="00E26FA5" w:rsidRPr="00A15A8E">
        <w:rPr>
          <w:rFonts w:ascii="Arial" w:hAnsi="Arial" w:cs="Arial"/>
        </w:rPr>
        <w:t xml:space="preserve">money </w:t>
      </w:r>
      <w:r w:rsidR="7E7C4619" w:rsidRPr="00A15A8E">
        <w:rPr>
          <w:rFonts w:ascii="Arial" w:hAnsi="Arial" w:cs="Arial"/>
        </w:rPr>
        <w:t>spent</w:t>
      </w:r>
      <w:r w:rsidR="00E26FA5" w:rsidRPr="00A15A8E">
        <w:rPr>
          <w:rFonts w:ascii="Arial" w:hAnsi="Arial" w:cs="Arial"/>
        </w:rPr>
        <w:t xml:space="preserve"> per receipt categories (</w:t>
      </w:r>
      <w:r w:rsidR="001C584D" w:rsidRPr="00A15A8E">
        <w:rPr>
          <w:rFonts w:ascii="Arial" w:hAnsi="Arial" w:cs="Arial"/>
        </w:rPr>
        <w:t>groceries</w:t>
      </w:r>
      <w:r w:rsidR="00E26FA5" w:rsidRPr="00A15A8E">
        <w:rPr>
          <w:rFonts w:ascii="Arial" w:hAnsi="Arial" w:cs="Arial"/>
        </w:rPr>
        <w:t xml:space="preserve">, </w:t>
      </w:r>
      <w:r w:rsidR="001C584D" w:rsidRPr="00A15A8E">
        <w:rPr>
          <w:rFonts w:ascii="Arial" w:hAnsi="Arial" w:cs="Arial"/>
        </w:rPr>
        <w:t>restaurant, etc.) per month</w:t>
      </w:r>
      <w:r w:rsidR="7E7C4619" w:rsidRPr="00A15A8E">
        <w:rPr>
          <w:rFonts w:ascii="Arial" w:hAnsi="Arial" w:cs="Arial"/>
        </w:rPr>
        <w:t>,</w:t>
      </w:r>
      <w:r w:rsidR="001C584D" w:rsidRPr="00A15A8E">
        <w:rPr>
          <w:rFonts w:ascii="Arial" w:hAnsi="Arial" w:cs="Arial"/>
        </w:rPr>
        <w:t xml:space="preserve"> also with the </w:t>
      </w:r>
      <w:r w:rsidR="7E7C4619" w:rsidRPr="00A15A8E">
        <w:rPr>
          <w:rFonts w:ascii="Arial" w:hAnsi="Arial" w:cs="Arial"/>
        </w:rPr>
        <w:t>ability</w:t>
      </w:r>
      <w:r w:rsidR="001C584D" w:rsidRPr="00A15A8E">
        <w:rPr>
          <w:rFonts w:ascii="Arial" w:hAnsi="Arial" w:cs="Arial"/>
        </w:rPr>
        <w:t xml:space="preserve"> to see </w:t>
      </w:r>
      <w:r w:rsidR="7E7C4619" w:rsidRPr="00A15A8E">
        <w:rPr>
          <w:rFonts w:ascii="Arial" w:hAnsi="Arial" w:cs="Arial"/>
        </w:rPr>
        <w:t xml:space="preserve">data of </w:t>
      </w:r>
      <w:r w:rsidR="001C584D" w:rsidRPr="00A15A8E">
        <w:rPr>
          <w:rFonts w:ascii="Arial" w:hAnsi="Arial" w:cs="Arial"/>
        </w:rPr>
        <w:t>older month</w:t>
      </w:r>
      <w:r w:rsidR="7E7C4619" w:rsidRPr="00A15A8E">
        <w:rPr>
          <w:rFonts w:ascii="Arial" w:hAnsi="Arial" w:cs="Arial"/>
        </w:rPr>
        <w:t>/s. It will</w:t>
      </w:r>
      <w:r w:rsidR="00076F7A" w:rsidRPr="00A15A8E">
        <w:rPr>
          <w:rFonts w:ascii="Arial" w:hAnsi="Arial" w:cs="Arial"/>
        </w:rPr>
        <w:t xml:space="preserve"> allow the user to </w:t>
      </w:r>
      <w:r w:rsidR="7E7C4619" w:rsidRPr="00A15A8E">
        <w:rPr>
          <w:rFonts w:ascii="Arial" w:hAnsi="Arial" w:cs="Arial"/>
        </w:rPr>
        <w:t xml:space="preserve">view </w:t>
      </w:r>
      <w:r w:rsidR="00076F7A" w:rsidRPr="00A15A8E">
        <w:rPr>
          <w:rFonts w:ascii="Arial" w:hAnsi="Arial" w:cs="Arial"/>
        </w:rPr>
        <w:t xml:space="preserve">the amount for each </w:t>
      </w:r>
      <w:r w:rsidR="7E7C4619" w:rsidRPr="00A15A8E">
        <w:rPr>
          <w:rFonts w:ascii="Arial" w:hAnsi="Arial" w:cs="Arial"/>
        </w:rPr>
        <w:t>category</w:t>
      </w:r>
      <w:r w:rsidR="00076F7A" w:rsidRPr="00A15A8E">
        <w:rPr>
          <w:rFonts w:ascii="Arial" w:hAnsi="Arial" w:cs="Arial"/>
        </w:rPr>
        <w:t xml:space="preserve"> and allow </w:t>
      </w:r>
      <w:r w:rsidR="00CA3377" w:rsidRPr="00A15A8E">
        <w:rPr>
          <w:rFonts w:ascii="Arial" w:hAnsi="Arial" w:cs="Arial"/>
        </w:rPr>
        <w:t xml:space="preserve">it to manage a potential </w:t>
      </w:r>
      <w:r w:rsidR="7E7C4619" w:rsidRPr="00A15A8E">
        <w:rPr>
          <w:rFonts w:ascii="Arial" w:hAnsi="Arial" w:cs="Arial"/>
        </w:rPr>
        <w:t>budget</w:t>
      </w:r>
      <w:r w:rsidR="00CA3377" w:rsidRPr="00A15A8E">
        <w:rPr>
          <w:rFonts w:ascii="Arial" w:hAnsi="Arial" w:cs="Arial"/>
        </w:rPr>
        <w:t>.</w:t>
      </w:r>
    </w:p>
    <w:p w14:paraId="019FDB3C" w14:textId="573692C8" w:rsidR="00467802" w:rsidRPr="00A15A8E" w:rsidRDefault="002B1198" w:rsidP="00AC17D9">
      <w:pPr>
        <w:pStyle w:val="Heading1"/>
        <w:spacing w:line="360" w:lineRule="auto"/>
        <w:rPr>
          <w:rFonts w:ascii="Arial" w:hAnsi="Arial" w:cs="Arial"/>
        </w:rPr>
      </w:pPr>
      <w:bookmarkStart w:id="69" w:name="_Toc164604814"/>
      <w:r w:rsidRPr="00A15A8E">
        <w:rPr>
          <w:rFonts w:ascii="Arial" w:hAnsi="Arial" w:cs="Arial"/>
        </w:rPr>
        <w:t>Imp</w:t>
      </w:r>
      <w:r w:rsidR="004F663E" w:rsidRPr="00A15A8E">
        <w:rPr>
          <w:rFonts w:ascii="Arial" w:hAnsi="Arial" w:cs="Arial"/>
        </w:rPr>
        <w:t>lementation</w:t>
      </w:r>
      <w:bookmarkEnd w:id="69"/>
    </w:p>
    <w:p w14:paraId="4A1EDC70" w14:textId="109A1F23" w:rsidR="004C20EB" w:rsidRPr="00A15A8E" w:rsidRDefault="00467802" w:rsidP="00AC17D9">
      <w:pPr>
        <w:pStyle w:val="Heading2"/>
        <w:spacing w:line="360" w:lineRule="auto"/>
        <w:rPr>
          <w:rFonts w:ascii="Arial" w:hAnsi="Arial" w:cs="Arial"/>
        </w:rPr>
      </w:pPr>
      <w:bookmarkStart w:id="70" w:name="_Ref164264735"/>
      <w:bookmarkStart w:id="71" w:name="_Toc164604815"/>
      <w:r w:rsidRPr="00A15A8E">
        <w:rPr>
          <w:rFonts w:ascii="Arial" w:hAnsi="Arial" w:cs="Arial"/>
        </w:rPr>
        <w:t>Server</w:t>
      </w:r>
      <w:bookmarkEnd w:id="70"/>
      <w:bookmarkEnd w:id="71"/>
    </w:p>
    <w:p w14:paraId="763551D3" w14:textId="5742C536" w:rsidR="00CE3AB2" w:rsidRPr="00A15A8E" w:rsidRDefault="1488D4BA" w:rsidP="00AC17D9">
      <w:pPr>
        <w:spacing w:line="360" w:lineRule="auto"/>
        <w:rPr>
          <w:rFonts w:ascii="Arial" w:hAnsi="Arial" w:cs="Arial"/>
        </w:rPr>
      </w:pPr>
      <w:r w:rsidRPr="1488D4BA">
        <w:rPr>
          <w:rFonts w:ascii="Arial" w:hAnsi="Arial" w:cs="Arial"/>
        </w:rPr>
        <w:t xml:space="preserve">During the development of the server, multiple technologies where used, alongside multiple developmental tools and techniques. This section is going to focus on the key component of the server and the modification needed to be done compared to the original design. In a first </w:t>
      </w:r>
      <w:r w:rsidR="486DB20E" w:rsidRPr="486DB20E">
        <w:rPr>
          <w:rFonts w:ascii="Arial" w:hAnsi="Arial" w:cs="Arial"/>
        </w:rPr>
        <w:t>section</w:t>
      </w:r>
      <w:r w:rsidRPr="1488D4BA">
        <w:rPr>
          <w:rFonts w:ascii="Arial" w:hAnsi="Arial" w:cs="Arial"/>
        </w:rPr>
        <w:t xml:space="preserve">, the integration of docker in the server will be </w:t>
      </w:r>
      <w:r w:rsidR="5308EEBF" w:rsidRPr="5308EEBF">
        <w:rPr>
          <w:rFonts w:ascii="Arial" w:hAnsi="Arial" w:cs="Arial"/>
        </w:rPr>
        <w:t>discussed</w:t>
      </w:r>
      <w:r w:rsidRPr="1488D4BA">
        <w:rPr>
          <w:rFonts w:ascii="Arial" w:hAnsi="Arial" w:cs="Arial"/>
        </w:rPr>
        <w:t xml:space="preserve">, </w:t>
      </w:r>
      <w:r w:rsidR="551E3B75" w:rsidRPr="551E3B75">
        <w:rPr>
          <w:rFonts w:ascii="Arial" w:hAnsi="Arial" w:cs="Arial"/>
        </w:rPr>
        <w:t>followed</w:t>
      </w:r>
      <w:r w:rsidRPr="1488D4BA">
        <w:rPr>
          <w:rFonts w:ascii="Arial" w:hAnsi="Arial" w:cs="Arial"/>
        </w:rPr>
        <w:t xml:space="preserve"> by the usage of make file. And </w:t>
      </w:r>
      <w:r w:rsidR="5DBAF5ED" w:rsidRPr="5DBAF5ED">
        <w:rPr>
          <w:rFonts w:ascii="Arial" w:hAnsi="Arial" w:cs="Arial"/>
        </w:rPr>
        <w:t>lastly,</w:t>
      </w:r>
      <w:r w:rsidRPr="1488D4BA">
        <w:rPr>
          <w:rFonts w:ascii="Arial" w:hAnsi="Arial" w:cs="Arial"/>
        </w:rPr>
        <w:t xml:space="preserve"> </w:t>
      </w:r>
      <w:r w:rsidR="71ACD670" w:rsidRPr="71ACD670">
        <w:rPr>
          <w:rFonts w:ascii="Arial" w:hAnsi="Arial" w:cs="Arial"/>
        </w:rPr>
        <w:t>provide</w:t>
      </w:r>
      <w:r w:rsidRPr="1488D4BA">
        <w:rPr>
          <w:rFonts w:ascii="Arial" w:hAnsi="Arial" w:cs="Arial"/>
        </w:rPr>
        <w:t xml:space="preserve"> details about the Receipt Section Detection Model and the modification needed </w:t>
      </w:r>
      <w:r w:rsidR="0A4EDE83" w:rsidRPr="0A4EDE83">
        <w:rPr>
          <w:rFonts w:ascii="Arial" w:hAnsi="Arial" w:cs="Arial"/>
        </w:rPr>
        <w:t>to be</w:t>
      </w:r>
      <w:r w:rsidRPr="1488D4BA">
        <w:rPr>
          <w:rFonts w:ascii="Arial" w:hAnsi="Arial" w:cs="Arial"/>
        </w:rPr>
        <w:t xml:space="preserve"> done for the classification/formatting section of the server.</w:t>
      </w:r>
    </w:p>
    <w:p w14:paraId="0F951B4F" w14:textId="4BC78657" w:rsidR="00137DA7" w:rsidRPr="00A15A8E" w:rsidRDefault="009D60B3" w:rsidP="00AC17D9">
      <w:pPr>
        <w:pStyle w:val="Heading3"/>
        <w:spacing w:line="360" w:lineRule="auto"/>
        <w:rPr>
          <w:rFonts w:ascii="Arial" w:hAnsi="Arial" w:cs="Arial"/>
        </w:rPr>
      </w:pPr>
      <w:bookmarkStart w:id="72" w:name="_Toc164604816"/>
      <w:r w:rsidRPr="00A15A8E">
        <w:rPr>
          <w:rFonts w:ascii="Arial" w:hAnsi="Arial" w:cs="Arial"/>
        </w:rPr>
        <w:t>Docker Usage</w:t>
      </w:r>
      <w:bookmarkEnd w:id="72"/>
    </w:p>
    <w:p w14:paraId="11BF603F" w14:textId="2214BA90" w:rsidR="009D60B3" w:rsidRPr="00A15A8E" w:rsidRDefault="00744447" w:rsidP="00AC17D9">
      <w:pPr>
        <w:spacing w:line="360" w:lineRule="auto"/>
        <w:rPr>
          <w:rFonts w:ascii="Arial" w:hAnsi="Arial" w:cs="Arial"/>
        </w:rPr>
      </w:pPr>
      <w:r w:rsidRPr="00A15A8E">
        <w:rPr>
          <w:rFonts w:ascii="Arial" w:hAnsi="Arial" w:cs="Arial"/>
        </w:rPr>
        <w:t xml:space="preserve">Since the server </w:t>
      </w:r>
      <w:r w:rsidR="003D3A04" w:rsidRPr="00A15A8E">
        <w:rPr>
          <w:rFonts w:ascii="Arial" w:hAnsi="Arial" w:cs="Arial"/>
        </w:rPr>
        <w:t>is the backbone</w:t>
      </w:r>
      <w:r w:rsidR="015D2135" w:rsidRPr="015D2135">
        <w:rPr>
          <w:rFonts w:ascii="Arial" w:hAnsi="Arial" w:cs="Arial"/>
        </w:rPr>
        <w:t xml:space="preserve"> </w:t>
      </w:r>
      <w:r w:rsidR="7706DB72" w:rsidRPr="7706DB72">
        <w:rPr>
          <w:rFonts w:ascii="Arial" w:hAnsi="Arial" w:cs="Arial"/>
        </w:rPr>
        <w:t>of</w:t>
      </w:r>
      <w:r w:rsidR="003D3A04" w:rsidRPr="00A15A8E">
        <w:rPr>
          <w:rFonts w:ascii="Arial" w:hAnsi="Arial" w:cs="Arial"/>
        </w:rPr>
        <w:t xml:space="preserve"> the whole system</w:t>
      </w:r>
      <w:r w:rsidR="00326693" w:rsidRPr="00A15A8E">
        <w:rPr>
          <w:rFonts w:ascii="Arial" w:hAnsi="Arial" w:cs="Arial"/>
        </w:rPr>
        <w:t xml:space="preserve">, the capacity to be easily </w:t>
      </w:r>
      <w:r w:rsidR="7813C6C2" w:rsidRPr="7813C6C2">
        <w:rPr>
          <w:rFonts w:ascii="Arial" w:hAnsi="Arial" w:cs="Arial"/>
        </w:rPr>
        <w:t>deployed</w:t>
      </w:r>
      <w:r w:rsidR="00DD3C01" w:rsidRPr="00A15A8E">
        <w:rPr>
          <w:rFonts w:ascii="Arial" w:hAnsi="Arial" w:cs="Arial"/>
        </w:rPr>
        <w:t xml:space="preserve"> into </w:t>
      </w:r>
      <w:r w:rsidR="5A4B75C6" w:rsidRPr="5A4B75C6">
        <w:rPr>
          <w:rFonts w:ascii="Arial" w:hAnsi="Arial" w:cs="Arial"/>
        </w:rPr>
        <w:t>the server</w:t>
      </w:r>
      <w:r w:rsidR="00DD3C01" w:rsidRPr="00A15A8E">
        <w:rPr>
          <w:rFonts w:ascii="Arial" w:hAnsi="Arial" w:cs="Arial"/>
        </w:rPr>
        <w:t xml:space="preserve"> with public </w:t>
      </w:r>
      <w:r w:rsidR="003A2A87" w:rsidRPr="00A15A8E">
        <w:rPr>
          <w:rFonts w:ascii="Arial" w:hAnsi="Arial" w:cs="Arial"/>
        </w:rPr>
        <w:t>IP</w:t>
      </w:r>
      <w:r w:rsidR="00DD3C01" w:rsidRPr="00A15A8E">
        <w:rPr>
          <w:rFonts w:ascii="Arial" w:hAnsi="Arial" w:cs="Arial"/>
        </w:rPr>
        <w:t xml:space="preserve"> </w:t>
      </w:r>
      <w:r w:rsidR="00B0229C" w:rsidRPr="00A15A8E">
        <w:rPr>
          <w:rFonts w:ascii="Arial" w:hAnsi="Arial" w:cs="Arial"/>
        </w:rPr>
        <w:t>to allow</w:t>
      </w:r>
      <w:r w:rsidR="003A2A87" w:rsidRPr="00A15A8E">
        <w:rPr>
          <w:rFonts w:ascii="Arial" w:hAnsi="Arial" w:cs="Arial"/>
        </w:rPr>
        <w:t xml:space="preserve"> a connection through internet</w:t>
      </w:r>
      <w:r w:rsidR="2B81F4E1" w:rsidRPr="2B81F4E1">
        <w:rPr>
          <w:rFonts w:ascii="Arial" w:hAnsi="Arial" w:cs="Arial"/>
        </w:rPr>
        <w:t xml:space="preserve"> </w:t>
      </w:r>
      <w:r w:rsidR="418BB2CB" w:rsidRPr="418BB2CB">
        <w:rPr>
          <w:rFonts w:ascii="Arial" w:hAnsi="Arial" w:cs="Arial"/>
        </w:rPr>
        <w:t xml:space="preserve">is </w:t>
      </w:r>
      <w:r w:rsidR="1115EFFC" w:rsidRPr="1115EFFC">
        <w:rPr>
          <w:rFonts w:ascii="Arial" w:hAnsi="Arial" w:cs="Arial"/>
        </w:rPr>
        <w:t xml:space="preserve">important for </w:t>
      </w:r>
      <w:r w:rsidR="7F27BBB5" w:rsidRPr="7F27BBB5">
        <w:rPr>
          <w:rFonts w:ascii="Arial" w:hAnsi="Arial" w:cs="Arial"/>
        </w:rPr>
        <w:t xml:space="preserve">more </w:t>
      </w:r>
      <w:r w:rsidR="6C6642E7" w:rsidRPr="6C6642E7">
        <w:rPr>
          <w:rFonts w:ascii="Arial" w:hAnsi="Arial" w:cs="Arial"/>
        </w:rPr>
        <w:t>attainable access,</w:t>
      </w:r>
      <w:r w:rsidR="7F27BBB5" w:rsidRPr="7F27BBB5">
        <w:rPr>
          <w:rFonts w:ascii="Arial" w:hAnsi="Arial" w:cs="Arial"/>
        </w:rPr>
        <w:t xml:space="preserve"> and possibly reduce </w:t>
      </w:r>
      <w:r w:rsidR="6C6642E7" w:rsidRPr="6C6642E7">
        <w:rPr>
          <w:rFonts w:ascii="Arial" w:hAnsi="Arial" w:cs="Arial"/>
        </w:rPr>
        <w:t xml:space="preserve">restriction while using the </w:t>
      </w:r>
      <w:r w:rsidR="6C6642E7" w:rsidRPr="6C6642E7">
        <w:rPr>
          <w:rFonts w:ascii="Arial" w:hAnsi="Arial" w:cs="Arial"/>
        </w:rPr>
        <w:lastRenderedPageBreak/>
        <w:t>application.</w:t>
      </w:r>
      <w:r w:rsidR="00325B18" w:rsidRPr="00A15A8E">
        <w:rPr>
          <w:rFonts w:ascii="Arial" w:hAnsi="Arial" w:cs="Arial"/>
        </w:rPr>
        <w:t xml:space="preserve"> For developing </w:t>
      </w:r>
      <w:r w:rsidR="6C6642E7" w:rsidRPr="6C6642E7">
        <w:rPr>
          <w:rFonts w:ascii="Arial" w:hAnsi="Arial" w:cs="Arial"/>
        </w:rPr>
        <w:t>purposes</w:t>
      </w:r>
      <w:r w:rsidR="00325B18" w:rsidRPr="00A15A8E">
        <w:rPr>
          <w:rFonts w:ascii="Arial" w:hAnsi="Arial" w:cs="Arial"/>
        </w:rPr>
        <w:t xml:space="preserve">, the server </w:t>
      </w:r>
      <w:r w:rsidR="6C6642E7" w:rsidRPr="6C6642E7">
        <w:rPr>
          <w:rFonts w:ascii="Arial" w:hAnsi="Arial" w:cs="Arial"/>
        </w:rPr>
        <w:t>is hosted</w:t>
      </w:r>
      <w:r w:rsidR="00A43DED" w:rsidRPr="00A15A8E">
        <w:rPr>
          <w:rFonts w:ascii="Arial" w:hAnsi="Arial" w:cs="Arial"/>
        </w:rPr>
        <w:t xml:space="preserve"> locally </w:t>
      </w:r>
      <w:r w:rsidR="00484C00" w:rsidRPr="00A15A8E">
        <w:rPr>
          <w:rFonts w:ascii="Arial" w:hAnsi="Arial" w:cs="Arial"/>
        </w:rPr>
        <w:t xml:space="preserve">using the hosting machine private IP to make the http request connect from the </w:t>
      </w:r>
      <w:r w:rsidR="001F4BEC" w:rsidRPr="00A15A8E">
        <w:rPr>
          <w:rFonts w:ascii="Arial" w:hAnsi="Arial" w:cs="Arial"/>
        </w:rPr>
        <w:t>mobile application to the server</w:t>
      </w:r>
      <w:r w:rsidR="00C2743D" w:rsidRPr="00A15A8E">
        <w:rPr>
          <w:rFonts w:ascii="Arial" w:hAnsi="Arial" w:cs="Arial"/>
        </w:rPr>
        <w:t xml:space="preserve"> with the </w:t>
      </w:r>
      <w:r w:rsidR="00B53D4D" w:rsidRPr="00A15A8E">
        <w:rPr>
          <w:rFonts w:ascii="Arial" w:hAnsi="Arial" w:cs="Arial"/>
        </w:rPr>
        <w:t>objective</w:t>
      </w:r>
      <w:r w:rsidR="00C2743D" w:rsidRPr="00A15A8E">
        <w:rPr>
          <w:rFonts w:ascii="Arial" w:hAnsi="Arial" w:cs="Arial"/>
        </w:rPr>
        <w:t xml:space="preserve"> in the future to be </w:t>
      </w:r>
      <w:r w:rsidR="6C6642E7" w:rsidRPr="6C6642E7">
        <w:rPr>
          <w:rFonts w:ascii="Arial" w:hAnsi="Arial" w:cs="Arial"/>
        </w:rPr>
        <w:t>deployed</w:t>
      </w:r>
      <w:r w:rsidR="00C2743D" w:rsidRPr="00A15A8E">
        <w:rPr>
          <w:rFonts w:ascii="Arial" w:hAnsi="Arial" w:cs="Arial"/>
        </w:rPr>
        <w:t xml:space="preserve"> into server with </w:t>
      </w:r>
      <w:r w:rsidR="001D0D5C" w:rsidRPr="00A15A8E">
        <w:rPr>
          <w:rFonts w:ascii="Arial" w:hAnsi="Arial" w:cs="Arial"/>
        </w:rPr>
        <w:t>a</w:t>
      </w:r>
      <w:r w:rsidR="00C2743D" w:rsidRPr="00A15A8E">
        <w:rPr>
          <w:rFonts w:ascii="Arial" w:hAnsi="Arial" w:cs="Arial"/>
        </w:rPr>
        <w:t xml:space="preserve"> public </w:t>
      </w:r>
      <w:r w:rsidR="00B53D4D" w:rsidRPr="00A15A8E">
        <w:rPr>
          <w:rFonts w:ascii="Arial" w:hAnsi="Arial" w:cs="Arial"/>
        </w:rPr>
        <w:t>IP.  The solution for an easy migration</w:t>
      </w:r>
      <w:r w:rsidR="001D0D5C" w:rsidRPr="00A15A8E">
        <w:rPr>
          <w:rFonts w:ascii="Arial" w:hAnsi="Arial" w:cs="Arial"/>
        </w:rPr>
        <w:t xml:space="preserve"> in the future is the us</w:t>
      </w:r>
      <w:r w:rsidR="00940A65" w:rsidRPr="00A15A8E">
        <w:rPr>
          <w:rFonts w:ascii="Arial" w:hAnsi="Arial" w:cs="Arial"/>
        </w:rPr>
        <w:t xml:space="preserve">age </w:t>
      </w:r>
      <w:r w:rsidR="00765430" w:rsidRPr="00A15A8E">
        <w:rPr>
          <w:rFonts w:ascii="Arial" w:hAnsi="Arial" w:cs="Arial"/>
        </w:rPr>
        <w:t>containers technologies, and</w:t>
      </w:r>
      <w:r w:rsidR="6C6642E7" w:rsidRPr="6C6642E7">
        <w:rPr>
          <w:rFonts w:ascii="Arial" w:hAnsi="Arial" w:cs="Arial"/>
        </w:rPr>
        <w:t>,</w:t>
      </w:r>
      <w:r w:rsidR="00765430" w:rsidRPr="00A15A8E">
        <w:rPr>
          <w:rFonts w:ascii="Arial" w:hAnsi="Arial" w:cs="Arial"/>
        </w:rPr>
        <w:t xml:space="preserve"> in this </w:t>
      </w:r>
      <w:r w:rsidR="00557065" w:rsidRPr="00A15A8E">
        <w:rPr>
          <w:rFonts w:ascii="Arial" w:hAnsi="Arial" w:cs="Arial"/>
        </w:rPr>
        <w:t>case</w:t>
      </w:r>
      <w:r w:rsidR="6C6642E7" w:rsidRPr="6C6642E7">
        <w:rPr>
          <w:rFonts w:ascii="Arial" w:hAnsi="Arial" w:cs="Arial"/>
        </w:rPr>
        <w:t>,</w:t>
      </w:r>
      <w:r w:rsidR="00557065" w:rsidRPr="00A15A8E">
        <w:rPr>
          <w:rFonts w:ascii="Arial" w:hAnsi="Arial" w:cs="Arial"/>
        </w:rPr>
        <w:t xml:space="preserve"> Docker. Two </w:t>
      </w:r>
      <w:r w:rsidR="002D5F71" w:rsidRPr="00A15A8E">
        <w:rPr>
          <w:rFonts w:ascii="Arial" w:hAnsi="Arial" w:cs="Arial"/>
        </w:rPr>
        <w:t>images</w:t>
      </w:r>
      <w:r w:rsidR="00557065" w:rsidRPr="00A15A8E">
        <w:rPr>
          <w:rFonts w:ascii="Arial" w:hAnsi="Arial" w:cs="Arial"/>
        </w:rPr>
        <w:t xml:space="preserve"> </w:t>
      </w:r>
      <w:r w:rsidR="6C6642E7" w:rsidRPr="6C6642E7">
        <w:rPr>
          <w:rFonts w:ascii="Arial" w:hAnsi="Arial" w:cs="Arial"/>
        </w:rPr>
        <w:t>were</w:t>
      </w:r>
      <w:r w:rsidR="00557065" w:rsidRPr="00A15A8E">
        <w:rPr>
          <w:rFonts w:ascii="Arial" w:hAnsi="Arial" w:cs="Arial"/>
        </w:rPr>
        <w:t xml:space="preserve"> </w:t>
      </w:r>
      <w:r w:rsidR="00A0594D" w:rsidRPr="00A15A8E">
        <w:rPr>
          <w:rFonts w:ascii="Arial" w:hAnsi="Arial" w:cs="Arial"/>
        </w:rPr>
        <w:t>built</w:t>
      </w:r>
      <w:r w:rsidR="00557065" w:rsidRPr="00A15A8E">
        <w:rPr>
          <w:rFonts w:ascii="Arial" w:hAnsi="Arial" w:cs="Arial"/>
        </w:rPr>
        <w:t xml:space="preserve"> from </w:t>
      </w:r>
      <w:r w:rsidR="00A0594D" w:rsidRPr="00A15A8E">
        <w:rPr>
          <w:rFonts w:ascii="Arial" w:hAnsi="Arial" w:cs="Arial"/>
        </w:rPr>
        <w:t>the docker-compose.ym</w:t>
      </w:r>
      <w:r w:rsidR="00801744" w:rsidRPr="00A15A8E">
        <w:rPr>
          <w:rFonts w:ascii="Arial" w:hAnsi="Arial" w:cs="Arial"/>
        </w:rPr>
        <w:t>l</w:t>
      </w:r>
      <w:r w:rsidR="00A0594D" w:rsidRPr="00A15A8E">
        <w:rPr>
          <w:rFonts w:ascii="Arial" w:hAnsi="Arial" w:cs="Arial"/>
        </w:rPr>
        <w:t xml:space="preserve"> file</w:t>
      </w:r>
      <w:r w:rsidR="6C6642E7" w:rsidRPr="6C6642E7">
        <w:rPr>
          <w:rFonts w:ascii="Arial" w:hAnsi="Arial" w:cs="Arial"/>
        </w:rPr>
        <w:t>. Firstly,</w:t>
      </w:r>
      <w:r w:rsidR="00801744" w:rsidRPr="00A15A8E">
        <w:rPr>
          <w:rFonts w:ascii="Arial" w:hAnsi="Arial" w:cs="Arial"/>
        </w:rPr>
        <w:t xml:space="preserve"> the</w:t>
      </w:r>
      <w:r w:rsidR="00465C0D" w:rsidRPr="00A15A8E">
        <w:rPr>
          <w:rFonts w:ascii="Arial" w:hAnsi="Arial" w:cs="Arial"/>
        </w:rPr>
        <w:t xml:space="preserve"> app</w:t>
      </w:r>
      <w:r w:rsidR="00B24D88" w:rsidRPr="00A15A8E">
        <w:rPr>
          <w:rFonts w:ascii="Arial" w:hAnsi="Arial" w:cs="Arial"/>
        </w:rPr>
        <w:t xml:space="preserve"> image</w:t>
      </w:r>
      <w:r w:rsidR="00D308C8" w:rsidRPr="00A15A8E">
        <w:rPr>
          <w:rFonts w:ascii="Arial" w:hAnsi="Arial" w:cs="Arial"/>
        </w:rPr>
        <w:t xml:space="preserve"> building </w:t>
      </w:r>
      <w:r w:rsidR="3684DB98" w:rsidRPr="3684DB98">
        <w:rPr>
          <w:rFonts w:ascii="Arial" w:hAnsi="Arial" w:cs="Arial"/>
        </w:rPr>
        <w:t>coupled with</w:t>
      </w:r>
      <w:r w:rsidR="6D0AF656" w:rsidRPr="6D0AF656">
        <w:rPr>
          <w:rFonts w:ascii="Arial" w:hAnsi="Arial" w:cs="Arial"/>
        </w:rPr>
        <w:t xml:space="preserve"> the</w:t>
      </w:r>
      <w:r w:rsidR="00F312E0" w:rsidRPr="00A15A8E">
        <w:rPr>
          <w:rFonts w:ascii="Arial" w:hAnsi="Arial" w:cs="Arial"/>
        </w:rPr>
        <w:t xml:space="preserve"> Dockerfile file</w:t>
      </w:r>
      <w:r w:rsidR="4CC977DC" w:rsidRPr="4CC977DC">
        <w:rPr>
          <w:rFonts w:ascii="Arial" w:hAnsi="Arial" w:cs="Arial"/>
        </w:rPr>
        <w:t xml:space="preserve"> sets</w:t>
      </w:r>
      <w:r w:rsidR="00100C18" w:rsidRPr="00A15A8E">
        <w:rPr>
          <w:rFonts w:ascii="Arial" w:hAnsi="Arial" w:cs="Arial"/>
        </w:rPr>
        <w:t xml:space="preserve"> the python environment of the app to Python</w:t>
      </w:r>
      <w:r w:rsidR="00E9784E" w:rsidRPr="00A15A8E">
        <w:rPr>
          <w:rFonts w:ascii="Arial" w:hAnsi="Arial" w:cs="Arial"/>
        </w:rPr>
        <w:t>3.9</w:t>
      </w:r>
      <w:r w:rsidR="00FA2C4A" w:rsidRPr="00A15A8E">
        <w:rPr>
          <w:rFonts w:ascii="Arial" w:hAnsi="Arial" w:cs="Arial"/>
        </w:rPr>
        <w:t xml:space="preserve"> and </w:t>
      </w:r>
      <w:r w:rsidR="103CF395" w:rsidRPr="103CF395">
        <w:rPr>
          <w:rFonts w:ascii="Arial" w:hAnsi="Arial" w:cs="Arial"/>
        </w:rPr>
        <w:t>installs</w:t>
      </w:r>
      <w:r w:rsidR="00E47802" w:rsidRPr="00A15A8E">
        <w:rPr>
          <w:rFonts w:ascii="Arial" w:hAnsi="Arial" w:cs="Arial"/>
        </w:rPr>
        <w:t xml:space="preserve"> the different dependency </w:t>
      </w:r>
      <w:r w:rsidR="00B7063C" w:rsidRPr="00A15A8E">
        <w:rPr>
          <w:rFonts w:ascii="Arial" w:hAnsi="Arial" w:cs="Arial"/>
        </w:rPr>
        <w:t xml:space="preserve">and python </w:t>
      </w:r>
      <w:r w:rsidR="4973E960" w:rsidRPr="4973E960">
        <w:rPr>
          <w:rFonts w:ascii="Arial" w:hAnsi="Arial" w:cs="Arial"/>
        </w:rPr>
        <w:t>packages</w:t>
      </w:r>
      <w:r w:rsidR="00B7063C" w:rsidRPr="00A15A8E">
        <w:rPr>
          <w:rFonts w:ascii="Arial" w:hAnsi="Arial" w:cs="Arial"/>
        </w:rPr>
        <w:t xml:space="preserve"> </w:t>
      </w:r>
      <w:r w:rsidR="007B6786" w:rsidRPr="00A15A8E">
        <w:rPr>
          <w:rFonts w:ascii="Arial" w:hAnsi="Arial" w:cs="Arial"/>
        </w:rPr>
        <w:t xml:space="preserve">required for the different </w:t>
      </w:r>
      <w:r w:rsidR="3DDE5EF2" w:rsidRPr="3DDE5EF2">
        <w:rPr>
          <w:rFonts w:ascii="Arial" w:hAnsi="Arial" w:cs="Arial"/>
        </w:rPr>
        <w:t>processes</w:t>
      </w:r>
      <w:r w:rsidR="007B6786" w:rsidRPr="00A15A8E">
        <w:rPr>
          <w:rFonts w:ascii="Arial" w:hAnsi="Arial" w:cs="Arial"/>
        </w:rPr>
        <w:t xml:space="preserve"> </w:t>
      </w:r>
      <w:r w:rsidR="4973E960" w:rsidRPr="4973E960">
        <w:rPr>
          <w:rFonts w:ascii="Arial" w:hAnsi="Arial" w:cs="Arial"/>
        </w:rPr>
        <w:t>for</w:t>
      </w:r>
      <w:r w:rsidR="007B6786" w:rsidRPr="00A15A8E">
        <w:rPr>
          <w:rFonts w:ascii="Arial" w:hAnsi="Arial" w:cs="Arial"/>
        </w:rPr>
        <w:t xml:space="preserve"> the server to run</w:t>
      </w:r>
      <w:r w:rsidR="3DDE5EF2" w:rsidRPr="3DDE5EF2">
        <w:rPr>
          <w:rFonts w:ascii="Arial" w:hAnsi="Arial" w:cs="Arial"/>
        </w:rPr>
        <w:t xml:space="preserve"> on</w:t>
      </w:r>
      <w:r w:rsidR="009B39D5" w:rsidRPr="00A15A8E">
        <w:rPr>
          <w:rFonts w:ascii="Arial" w:hAnsi="Arial" w:cs="Arial"/>
        </w:rPr>
        <w:t xml:space="preserve">. In addition, the whole </w:t>
      </w:r>
      <w:r w:rsidR="002572B4" w:rsidRPr="00A15A8E">
        <w:rPr>
          <w:rFonts w:ascii="Arial" w:hAnsi="Arial" w:cs="Arial"/>
        </w:rPr>
        <w:t xml:space="preserve">server has been </w:t>
      </w:r>
      <w:r w:rsidR="345DEE69" w:rsidRPr="345DEE69">
        <w:rPr>
          <w:rFonts w:ascii="Arial" w:hAnsi="Arial" w:cs="Arial"/>
        </w:rPr>
        <w:t>packaged</w:t>
      </w:r>
      <w:r w:rsidR="002572B4" w:rsidRPr="00A15A8E">
        <w:rPr>
          <w:rFonts w:ascii="Arial" w:hAnsi="Arial" w:cs="Arial"/>
        </w:rPr>
        <w:t xml:space="preserve"> and </w:t>
      </w:r>
      <w:r w:rsidR="345DEE69" w:rsidRPr="345DEE69">
        <w:rPr>
          <w:rFonts w:ascii="Arial" w:hAnsi="Arial" w:cs="Arial"/>
        </w:rPr>
        <w:t>installed</w:t>
      </w:r>
      <w:r w:rsidR="002572B4" w:rsidRPr="00A15A8E">
        <w:rPr>
          <w:rFonts w:ascii="Arial" w:hAnsi="Arial" w:cs="Arial"/>
        </w:rPr>
        <w:t xml:space="preserve"> </w:t>
      </w:r>
      <w:r w:rsidR="00124790" w:rsidRPr="00A15A8E">
        <w:rPr>
          <w:rFonts w:ascii="Arial" w:hAnsi="Arial" w:cs="Arial"/>
        </w:rPr>
        <w:t>by t</w:t>
      </w:r>
      <w:r w:rsidR="00F40E2D" w:rsidRPr="00A15A8E">
        <w:rPr>
          <w:rFonts w:ascii="Arial" w:hAnsi="Arial" w:cs="Arial"/>
        </w:rPr>
        <w:t>he Dockerfile</w:t>
      </w:r>
      <w:r w:rsidR="2DDF6A4C" w:rsidRPr="2DDF6A4C">
        <w:rPr>
          <w:rFonts w:ascii="Arial" w:hAnsi="Arial" w:cs="Arial"/>
        </w:rPr>
        <w:t xml:space="preserve">, </w:t>
      </w:r>
      <w:r w:rsidR="00F40E2D" w:rsidRPr="00A15A8E">
        <w:rPr>
          <w:rFonts w:ascii="Arial" w:hAnsi="Arial" w:cs="Arial"/>
        </w:rPr>
        <w:t>and finally</w:t>
      </w:r>
      <w:r w:rsidR="2DDF6A4C" w:rsidRPr="2DDF6A4C">
        <w:rPr>
          <w:rFonts w:ascii="Arial" w:hAnsi="Arial" w:cs="Arial"/>
        </w:rPr>
        <w:t>,</w:t>
      </w:r>
      <w:r w:rsidR="00F40E2D" w:rsidRPr="00A15A8E">
        <w:rPr>
          <w:rFonts w:ascii="Arial" w:hAnsi="Arial" w:cs="Arial"/>
        </w:rPr>
        <w:t xml:space="preserve"> </w:t>
      </w:r>
      <w:r w:rsidR="003C6B10" w:rsidRPr="00A15A8E">
        <w:rPr>
          <w:rFonts w:ascii="Arial" w:hAnsi="Arial" w:cs="Arial"/>
        </w:rPr>
        <w:t xml:space="preserve">at the end of the initialization of the app image, </w:t>
      </w:r>
      <w:r w:rsidR="32DFD8F1" w:rsidRPr="32DFD8F1">
        <w:rPr>
          <w:rFonts w:ascii="Arial" w:hAnsi="Arial" w:cs="Arial"/>
        </w:rPr>
        <w:t>it starts</w:t>
      </w:r>
      <w:r w:rsidR="003C6B10" w:rsidRPr="00A15A8E">
        <w:rPr>
          <w:rFonts w:ascii="Arial" w:hAnsi="Arial" w:cs="Arial"/>
        </w:rPr>
        <w:t xml:space="preserve"> the FastAPI application</w:t>
      </w:r>
      <w:r w:rsidR="001B7AB0" w:rsidRPr="00A15A8E">
        <w:rPr>
          <w:rFonts w:ascii="Arial" w:hAnsi="Arial" w:cs="Arial"/>
        </w:rPr>
        <w:t xml:space="preserve">. The second image </w:t>
      </w:r>
      <w:r w:rsidR="50E46A08" w:rsidRPr="50E46A08">
        <w:rPr>
          <w:rFonts w:ascii="Arial" w:hAnsi="Arial" w:cs="Arial"/>
        </w:rPr>
        <w:t>which was built</w:t>
      </w:r>
      <w:r w:rsidR="001B7AB0" w:rsidRPr="00A15A8E">
        <w:rPr>
          <w:rFonts w:ascii="Arial" w:hAnsi="Arial" w:cs="Arial"/>
        </w:rPr>
        <w:t xml:space="preserve"> </w:t>
      </w:r>
      <w:r w:rsidR="007F4858" w:rsidRPr="00A15A8E">
        <w:rPr>
          <w:rFonts w:ascii="Arial" w:hAnsi="Arial" w:cs="Arial"/>
        </w:rPr>
        <w:t xml:space="preserve">is a Postgres image </w:t>
      </w:r>
      <w:r w:rsidR="17EDD8A0" w:rsidRPr="17EDD8A0">
        <w:rPr>
          <w:rFonts w:ascii="Arial" w:hAnsi="Arial" w:cs="Arial"/>
        </w:rPr>
        <w:t xml:space="preserve">that </w:t>
      </w:r>
      <w:r w:rsidR="521CF119" w:rsidRPr="521CF119">
        <w:rPr>
          <w:rFonts w:ascii="Arial" w:hAnsi="Arial" w:cs="Arial"/>
        </w:rPr>
        <w:t>provides</w:t>
      </w:r>
      <w:r w:rsidR="32B3A5B8" w:rsidRPr="32B3A5B8">
        <w:rPr>
          <w:rFonts w:ascii="Arial" w:hAnsi="Arial" w:cs="Arial"/>
        </w:rPr>
        <w:t xml:space="preserve"> a</w:t>
      </w:r>
      <w:r w:rsidR="007F4858" w:rsidRPr="00A15A8E">
        <w:rPr>
          <w:rFonts w:ascii="Arial" w:hAnsi="Arial" w:cs="Arial"/>
        </w:rPr>
        <w:t xml:space="preserve"> PostgreSQL database which the server will use to store</w:t>
      </w:r>
      <w:r w:rsidR="00A566D0" w:rsidRPr="00A15A8E">
        <w:rPr>
          <w:rFonts w:ascii="Arial" w:hAnsi="Arial" w:cs="Arial"/>
        </w:rPr>
        <w:t xml:space="preserve"> dat</w:t>
      </w:r>
      <w:r w:rsidR="00552C16" w:rsidRPr="00A15A8E">
        <w:rPr>
          <w:rFonts w:ascii="Arial" w:hAnsi="Arial" w:cs="Arial"/>
        </w:rPr>
        <w:t xml:space="preserve">a, </w:t>
      </w:r>
      <w:r w:rsidR="52888C96" w:rsidRPr="52888C96">
        <w:rPr>
          <w:rFonts w:ascii="Arial" w:hAnsi="Arial" w:cs="Arial"/>
        </w:rPr>
        <w:t xml:space="preserve">is </w:t>
      </w:r>
      <w:r w:rsidR="2F5DB295" w:rsidRPr="2F5DB295">
        <w:rPr>
          <w:rFonts w:ascii="Arial" w:hAnsi="Arial" w:cs="Arial"/>
        </w:rPr>
        <w:t>mounted</w:t>
      </w:r>
      <w:r w:rsidR="00552C16" w:rsidRPr="00A15A8E">
        <w:rPr>
          <w:rFonts w:ascii="Arial" w:hAnsi="Arial" w:cs="Arial"/>
        </w:rPr>
        <w:t xml:space="preserve"> </w:t>
      </w:r>
      <w:r w:rsidR="5A4D789C" w:rsidRPr="5A4D789C">
        <w:rPr>
          <w:rFonts w:ascii="Arial" w:hAnsi="Arial" w:cs="Arial"/>
        </w:rPr>
        <w:t xml:space="preserve">onto </w:t>
      </w:r>
      <w:r w:rsidR="00552C16" w:rsidRPr="00A15A8E">
        <w:rPr>
          <w:rFonts w:ascii="Arial" w:hAnsi="Arial" w:cs="Arial"/>
        </w:rPr>
        <w:t xml:space="preserve">a </w:t>
      </w:r>
      <w:r w:rsidR="0047514B" w:rsidRPr="00A15A8E">
        <w:rPr>
          <w:rFonts w:ascii="Arial" w:hAnsi="Arial" w:cs="Arial"/>
        </w:rPr>
        <w:t>‘</w:t>
      </w:r>
      <w:r w:rsidR="00552C16" w:rsidRPr="00A15A8E">
        <w:rPr>
          <w:rFonts w:ascii="Arial" w:hAnsi="Arial" w:cs="Arial"/>
        </w:rPr>
        <w:t>/data</w:t>
      </w:r>
      <w:r w:rsidR="0047514B" w:rsidRPr="00A15A8E">
        <w:rPr>
          <w:rFonts w:ascii="Arial" w:hAnsi="Arial" w:cs="Arial"/>
        </w:rPr>
        <w:t>’</w:t>
      </w:r>
      <w:r w:rsidR="00552C16" w:rsidRPr="00A15A8E">
        <w:rPr>
          <w:rFonts w:ascii="Arial" w:hAnsi="Arial" w:cs="Arial"/>
        </w:rPr>
        <w:t xml:space="preserve"> </w:t>
      </w:r>
      <w:r w:rsidR="00FB1360" w:rsidRPr="00A15A8E">
        <w:rPr>
          <w:rFonts w:ascii="Arial" w:hAnsi="Arial" w:cs="Arial"/>
        </w:rPr>
        <w:t>folder</w:t>
      </w:r>
      <w:r w:rsidR="20A525D8" w:rsidRPr="20A525D8">
        <w:rPr>
          <w:rFonts w:ascii="Arial" w:hAnsi="Arial" w:cs="Arial"/>
        </w:rPr>
        <w:t>. If</w:t>
      </w:r>
      <w:r w:rsidR="00FB1360" w:rsidRPr="00A15A8E">
        <w:rPr>
          <w:rFonts w:ascii="Arial" w:hAnsi="Arial" w:cs="Arial"/>
        </w:rPr>
        <w:t xml:space="preserve"> this folder doesn’t exist</w:t>
      </w:r>
      <w:r w:rsidR="20A525D8" w:rsidRPr="20A525D8">
        <w:rPr>
          <w:rFonts w:ascii="Arial" w:hAnsi="Arial" w:cs="Arial"/>
        </w:rPr>
        <w:t>,</w:t>
      </w:r>
      <w:r w:rsidR="00B92C71" w:rsidRPr="00A15A8E">
        <w:rPr>
          <w:rFonts w:ascii="Arial" w:hAnsi="Arial" w:cs="Arial"/>
        </w:rPr>
        <w:t xml:space="preserve"> the initialization will build the database, </w:t>
      </w:r>
      <w:r w:rsidR="00A137F0" w:rsidRPr="00A15A8E">
        <w:rPr>
          <w:rFonts w:ascii="Arial" w:hAnsi="Arial" w:cs="Arial"/>
        </w:rPr>
        <w:t>its schema</w:t>
      </w:r>
      <w:r w:rsidR="3F9E7601" w:rsidRPr="3F9E7601">
        <w:rPr>
          <w:rFonts w:ascii="Arial" w:hAnsi="Arial" w:cs="Arial"/>
        </w:rPr>
        <w:t>,</w:t>
      </w:r>
      <w:r w:rsidR="00A137F0" w:rsidRPr="00A15A8E">
        <w:rPr>
          <w:rFonts w:ascii="Arial" w:hAnsi="Arial" w:cs="Arial"/>
        </w:rPr>
        <w:t xml:space="preserve"> and mock data by running the SQL file placed in </w:t>
      </w:r>
      <w:r w:rsidR="00580C43" w:rsidRPr="00A15A8E">
        <w:rPr>
          <w:rFonts w:ascii="Arial" w:hAnsi="Arial" w:cs="Arial"/>
        </w:rPr>
        <w:t>‘/postgres</w:t>
      </w:r>
      <w:r w:rsidR="0047514B" w:rsidRPr="00A15A8E">
        <w:rPr>
          <w:rFonts w:ascii="Arial" w:hAnsi="Arial" w:cs="Arial"/>
        </w:rPr>
        <w:t>_init’ folder</w:t>
      </w:r>
      <w:r w:rsidR="00F54947" w:rsidRPr="00A15A8E">
        <w:rPr>
          <w:rFonts w:ascii="Arial" w:hAnsi="Arial" w:cs="Arial"/>
        </w:rPr>
        <w:t xml:space="preserve">. All </w:t>
      </w:r>
      <w:r w:rsidR="00442EF3" w:rsidRPr="00A15A8E">
        <w:rPr>
          <w:rFonts w:ascii="Arial" w:hAnsi="Arial" w:cs="Arial"/>
        </w:rPr>
        <w:t>these actions</w:t>
      </w:r>
      <w:r w:rsidR="00023B23" w:rsidRPr="00A15A8E">
        <w:rPr>
          <w:rFonts w:ascii="Arial" w:hAnsi="Arial" w:cs="Arial"/>
        </w:rPr>
        <w:t xml:space="preserve"> allow the server to be </w:t>
      </w:r>
      <w:r w:rsidR="00442EF3" w:rsidRPr="00A15A8E">
        <w:rPr>
          <w:rFonts w:ascii="Arial" w:hAnsi="Arial" w:cs="Arial"/>
        </w:rPr>
        <w:t>quickly</w:t>
      </w:r>
      <w:r w:rsidR="00023B23" w:rsidRPr="00A15A8E">
        <w:rPr>
          <w:rFonts w:ascii="Arial" w:hAnsi="Arial" w:cs="Arial"/>
        </w:rPr>
        <w:t xml:space="preserve"> and easy </w:t>
      </w:r>
      <w:r w:rsidR="4B547EDA" w:rsidRPr="4B547EDA">
        <w:rPr>
          <w:rFonts w:ascii="Arial" w:hAnsi="Arial" w:cs="Arial"/>
        </w:rPr>
        <w:t>deployed</w:t>
      </w:r>
      <w:r w:rsidR="00023B23" w:rsidRPr="00A15A8E">
        <w:rPr>
          <w:rFonts w:ascii="Arial" w:hAnsi="Arial" w:cs="Arial"/>
        </w:rPr>
        <w:t xml:space="preserve"> </w:t>
      </w:r>
      <w:r w:rsidR="00642043" w:rsidRPr="00A15A8E">
        <w:rPr>
          <w:rFonts w:ascii="Arial" w:hAnsi="Arial" w:cs="Arial"/>
        </w:rPr>
        <w:t>into</w:t>
      </w:r>
      <w:r w:rsidR="00717422" w:rsidRPr="00A15A8E">
        <w:rPr>
          <w:rFonts w:ascii="Arial" w:hAnsi="Arial" w:cs="Arial"/>
        </w:rPr>
        <w:t xml:space="preserve"> any kind of </w:t>
      </w:r>
      <w:r w:rsidR="000B46F1" w:rsidRPr="00A15A8E">
        <w:rPr>
          <w:rFonts w:ascii="Arial" w:hAnsi="Arial" w:cs="Arial"/>
        </w:rPr>
        <w:t xml:space="preserve">computer or server </w:t>
      </w:r>
      <w:r w:rsidR="00642043" w:rsidRPr="00A15A8E">
        <w:rPr>
          <w:rFonts w:ascii="Arial" w:hAnsi="Arial" w:cs="Arial"/>
        </w:rPr>
        <w:t xml:space="preserve">powerful enough </w:t>
      </w:r>
      <w:proofErr w:type="gramStart"/>
      <w:r w:rsidR="00642043" w:rsidRPr="00A15A8E">
        <w:rPr>
          <w:rFonts w:ascii="Arial" w:hAnsi="Arial" w:cs="Arial"/>
        </w:rPr>
        <w:t xml:space="preserve">as long </w:t>
      </w:r>
      <w:r w:rsidR="07567DCC" w:rsidRPr="07567DCC">
        <w:rPr>
          <w:rFonts w:ascii="Arial" w:hAnsi="Arial" w:cs="Arial"/>
        </w:rPr>
        <w:t>as</w:t>
      </w:r>
      <w:proofErr w:type="gramEnd"/>
      <w:r w:rsidR="00642043" w:rsidRPr="00A15A8E">
        <w:rPr>
          <w:rFonts w:ascii="Arial" w:hAnsi="Arial" w:cs="Arial"/>
        </w:rPr>
        <w:t xml:space="preserve"> the support have docker.</w:t>
      </w:r>
    </w:p>
    <w:p w14:paraId="151EAFC5" w14:textId="31A9D301" w:rsidR="009D60B3" w:rsidRPr="00A15A8E" w:rsidRDefault="009D60B3" w:rsidP="00AC17D9">
      <w:pPr>
        <w:pStyle w:val="Heading3"/>
        <w:spacing w:line="360" w:lineRule="auto"/>
        <w:rPr>
          <w:rFonts w:ascii="Arial" w:hAnsi="Arial" w:cs="Arial"/>
        </w:rPr>
      </w:pPr>
      <w:bookmarkStart w:id="73" w:name="_Toc164604817"/>
      <w:r w:rsidRPr="00A15A8E">
        <w:rPr>
          <w:rFonts w:ascii="Arial" w:hAnsi="Arial" w:cs="Arial"/>
        </w:rPr>
        <w:t>Makefile</w:t>
      </w:r>
      <w:bookmarkEnd w:id="73"/>
    </w:p>
    <w:p w14:paraId="45955398" w14:textId="158A521C" w:rsidR="00AB10DE" w:rsidRPr="00A15A8E" w:rsidRDefault="00AB10DE" w:rsidP="00AC17D9">
      <w:pPr>
        <w:spacing w:line="360" w:lineRule="auto"/>
        <w:rPr>
          <w:rFonts w:ascii="Arial" w:hAnsi="Arial" w:cs="Arial"/>
        </w:rPr>
      </w:pPr>
      <w:r w:rsidRPr="00A15A8E">
        <w:rPr>
          <w:rFonts w:ascii="Arial" w:hAnsi="Arial" w:cs="Arial"/>
        </w:rPr>
        <w:t>To facilitate the</w:t>
      </w:r>
      <w:r w:rsidR="00946C22" w:rsidRPr="00A15A8E">
        <w:rPr>
          <w:rFonts w:ascii="Arial" w:hAnsi="Arial" w:cs="Arial"/>
        </w:rPr>
        <w:t xml:space="preserve"> usage of the </w:t>
      </w:r>
      <w:r w:rsidR="005B725A" w:rsidRPr="00A15A8E">
        <w:rPr>
          <w:rFonts w:ascii="Arial" w:hAnsi="Arial" w:cs="Arial"/>
        </w:rPr>
        <w:t>server and</w:t>
      </w:r>
      <w:r w:rsidR="00B630D2" w:rsidRPr="00A15A8E">
        <w:rPr>
          <w:rFonts w:ascii="Arial" w:hAnsi="Arial" w:cs="Arial"/>
        </w:rPr>
        <w:t xml:space="preserve"> </w:t>
      </w:r>
      <w:r w:rsidR="00494935" w:rsidRPr="00A15A8E">
        <w:rPr>
          <w:rFonts w:ascii="Arial" w:hAnsi="Arial" w:cs="Arial"/>
        </w:rPr>
        <w:t xml:space="preserve">reduce the </w:t>
      </w:r>
      <w:r w:rsidR="00A010F6" w:rsidRPr="00A15A8E">
        <w:rPr>
          <w:rFonts w:ascii="Arial" w:hAnsi="Arial" w:cs="Arial"/>
        </w:rPr>
        <w:t xml:space="preserve">complexity of command to </w:t>
      </w:r>
      <w:r w:rsidR="00856EF3" w:rsidRPr="00A15A8E">
        <w:rPr>
          <w:rFonts w:ascii="Arial" w:hAnsi="Arial" w:cs="Arial"/>
        </w:rPr>
        <w:t>use the ser</w:t>
      </w:r>
      <w:r w:rsidR="005B725A" w:rsidRPr="00A15A8E">
        <w:rPr>
          <w:rFonts w:ascii="Arial" w:hAnsi="Arial" w:cs="Arial"/>
        </w:rPr>
        <w:t>ver</w:t>
      </w:r>
      <w:r w:rsidR="7D800D52" w:rsidRPr="7D800D52">
        <w:rPr>
          <w:rFonts w:ascii="Arial" w:hAnsi="Arial" w:cs="Arial"/>
        </w:rPr>
        <w:t>, a</w:t>
      </w:r>
      <w:r w:rsidR="005B725A" w:rsidRPr="00A15A8E">
        <w:rPr>
          <w:rFonts w:ascii="Arial" w:hAnsi="Arial" w:cs="Arial"/>
        </w:rPr>
        <w:t xml:space="preserve"> Makefile </w:t>
      </w:r>
      <w:r w:rsidR="004B613F" w:rsidRPr="00A15A8E">
        <w:rPr>
          <w:rFonts w:ascii="Arial" w:hAnsi="Arial" w:cs="Arial"/>
        </w:rPr>
        <w:t xml:space="preserve">is </w:t>
      </w:r>
      <w:r w:rsidR="5B77875D" w:rsidRPr="5B77875D">
        <w:rPr>
          <w:rFonts w:ascii="Arial" w:hAnsi="Arial" w:cs="Arial"/>
        </w:rPr>
        <w:t>integrated</w:t>
      </w:r>
      <w:r w:rsidR="004B613F" w:rsidRPr="00A15A8E">
        <w:rPr>
          <w:rFonts w:ascii="Arial" w:hAnsi="Arial" w:cs="Arial"/>
        </w:rPr>
        <w:t xml:space="preserve"> with a set of rules</w:t>
      </w:r>
      <w:r w:rsidR="00742387" w:rsidRPr="00A15A8E">
        <w:rPr>
          <w:rFonts w:ascii="Arial" w:hAnsi="Arial" w:cs="Arial"/>
        </w:rPr>
        <w:t xml:space="preserve"> </w:t>
      </w:r>
      <w:r w:rsidR="00552363" w:rsidRPr="00A15A8E">
        <w:rPr>
          <w:rFonts w:ascii="Arial" w:hAnsi="Arial" w:cs="Arial"/>
        </w:rPr>
        <w:t xml:space="preserve">useful for the user and </w:t>
      </w:r>
      <w:r w:rsidR="6E4A3BFD" w:rsidRPr="6E4A3BFD">
        <w:rPr>
          <w:rFonts w:ascii="Arial" w:hAnsi="Arial" w:cs="Arial"/>
        </w:rPr>
        <w:t>uses</w:t>
      </w:r>
      <w:r w:rsidR="00552363" w:rsidRPr="00A15A8E">
        <w:rPr>
          <w:rFonts w:ascii="Arial" w:hAnsi="Arial" w:cs="Arial"/>
        </w:rPr>
        <w:t xml:space="preserve"> the server</w:t>
      </w:r>
      <w:r w:rsidR="00EF6E55" w:rsidRPr="00A15A8E">
        <w:rPr>
          <w:rFonts w:ascii="Arial" w:hAnsi="Arial" w:cs="Arial"/>
        </w:rPr>
        <w:t xml:space="preserve"> and some specific case of the mobile application.</w:t>
      </w:r>
      <w:r w:rsidR="00FB1098" w:rsidRPr="00A15A8E">
        <w:rPr>
          <w:rFonts w:ascii="Arial" w:hAnsi="Arial" w:cs="Arial"/>
        </w:rPr>
        <w:t xml:space="preserve"> There </w:t>
      </w:r>
      <w:r w:rsidR="007B2FF8" w:rsidRPr="00A15A8E">
        <w:rPr>
          <w:rFonts w:ascii="Arial" w:hAnsi="Arial" w:cs="Arial"/>
        </w:rPr>
        <w:t>are</w:t>
      </w:r>
      <w:r w:rsidR="00FB1098" w:rsidRPr="00A15A8E">
        <w:rPr>
          <w:rFonts w:ascii="Arial" w:hAnsi="Arial" w:cs="Arial"/>
        </w:rPr>
        <w:t xml:space="preserve"> </w:t>
      </w:r>
      <w:r w:rsidR="00B56531" w:rsidRPr="00A15A8E">
        <w:rPr>
          <w:rFonts w:ascii="Arial" w:hAnsi="Arial" w:cs="Arial"/>
        </w:rPr>
        <w:t>6 rules that can be use</w:t>
      </w:r>
      <w:r w:rsidR="002D1596" w:rsidRPr="00A15A8E">
        <w:rPr>
          <w:rFonts w:ascii="Arial" w:hAnsi="Arial" w:cs="Arial"/>
        </w:rPr>
        <w:t xml:space="preserve"> at the root of the project</w:t>
      </w:r>
      <w:r w:rsidR="00A45A1E" w:rsidRPr="00A15A8E">
        <w:rPr>
          <w:rFonts w:ascii="Arial" w:hAnsi="Arial" w:cs="Arial"/>
        </w:rPr>
        <w:t>:</w:t>
      </w:r>
    </w:p>
    <w:p w14:paraId="3125AA73" w14:textId="77777777" w:rsidR="00A45A1E" w:rsidRPr="00A15A8E" w:rsidRDefault="00A45A1E" w:rsidP="00AC17D9">
      <w:pPr>
        <w:spacing w:line="360" w:lineRule="auto"/>
        <w:rPr>
          <w:rFonts w:ascii="Arial" w:hAnsi="Arial" w:cs="Arial"/>
        </w:rPr>
      </w:pPr>
    </w:p>
    <w:p w14:paraId="38138AB9" w14:textId="6167C562" w:rsidR="002D1596" w:rsidRPr="00A15A8E" w:rsidRDefault="008F3B08" w:rsidP="00AC17D9">
      <w:pPr>
        <w:spacing w:line="360" w:lineRule="auto"/>
        <w:rPr>
          <w:rFonts w:ascii="Arial" w:hAnsi="Arial" w:cs="Arial"/>
        </w:rPr>
      </w:pPr>
      <w:r w:rsidRPr="00A15A8E">
        <w:rPr>
          <w:rFonts w:ascii="Arial" w:hAnsi="Arial" w:cs="Arial"/>
          <w:b/>
          <w:bCs/>
        </w:rPr>
        <w:t>‘make server-build’</w:t>
      </w:r>
      <w:r w:rsidRPr="00A15A8E">
        <w:rPr>
          <w:rFonts w:ascii="Arial" w:hAnsi="Arial" w:cs="Arial"/>
        </w:rPr>
        <w:t xml:space="preserve">: </w:t>
      </w:r>
      <w:r w:rsidR="008E510C" w:rsidRPr="00A15A8E">
        <w:rPr>
          <w:rFonts w:ascii="Arial" w:hAnsi="Arial" w:cs="Arial"/>
        </w:rPr>
        <w:t>This rule</w:t>
      </w:r>
      <w:r w:rsidR="00904762" w:rsidRPr="00A15A8E">
        <w:rPr>
          <w:rFonts w:ascii="Arial" w:hAnsi="Arial" w:cs="Arial"/>
        </w:rPr>
        <w:t xml:space="preserve"> is a simple </w:t>
      </w:r>
      <w:r w:rsidR="00A01C59" w:rsidRPr="00A15A8E">
        <w:rPr>
          <w:rFonts w:ascii="Arial" w:hAnsi="Arial" w:cs="Arial"/>
        </w:rPr>
        <w:t xml:space="preserve">set of </w:t>
      </w:r>
      <w:r w:rsidR="76ED4F69" w:rsidRPr="76ED4F69">
        <w:rPr>
          <w:rFonts w:ascii="Arial" w:hAnsi="Arial" w:cs="Arial"/>
        </w:rPr>
        <w:t>commands</w:t>
      </w:r>
      <w:r w:rsidR="00A01C59" w:rsidRPr="00A15A8E">
        <w:rPr>
          <w:rFonts w:ascii="Arial" w:hAnsi="Arial" w:cs="Arial"/>
        </w:rPr>
        <w:t xml:space="preserve"> which will </w:t>
      </w:r>
      <w:r w:rsidR="00BE2565" w:rsidRPr="00A15A8E">
        <w:rPr>
          <w:rFonts w:ascii="Arial" w:hAnsi="Arial" w:cs="Arial"/>
        </w:rPr>
        <w:t xml:space="preserve">go to the server code root </w:t>
      </w:r>
      <w:r w:rsidR="00EB7EF8" w:rsidRPr="00A15A8E">
        <w:rPr>
          <w:rFonts w:ascii="Arial" w:hAnsi="Arial" w:cs="Arial"/>
        </w:rPr>
        <w:t>and build the images of the server without starting it</w:t>
      </w:r>
      <w:r w:rsidR="007B6662" w:rsidRPr="00A15A8E">
        <w:rPr>
          <w:rFonts w:ascii="Arial" w:hAnsi="Arial" w:cs="Arial"/>
        </w:rPr>
        <w:t xml:space="preserve">. It is mostly useful for developing </w:t>
      </w:r>
      <w:r w:rsidR="1103EBD7" w:rsidRPr="1103EBD7">
        <w:rPr>
          <w:rFonts w:ascii="Arial" w:hAnsi="Arial" w:cs="Arial"/>
        </w:rPr>
        <w:t>purposes.</w:t>
      </w:r>
    </w:p>
    <w:p w14:paraId="7DCBF0E1" w14:textId="77777777" w:rsidR="00A00554" w:rsidRPr="00A15A8E" w:rsidRDefault="00A00554" w:rsidP="00AC17D9">
      <w:pPr>
        <w:pStyle w:val="ListParagraph"/>
        <w:spacing w:line="360" w:lineRule="auto"/>
        <w:rPr>
          <w:rFonts w:ascii="Arial" w:hAnsi="Arial" w:cs="Arial"/>
        </w:rPr>
      </w:pPr>
    </w:p>
    <w:p w14:paraId="3243C5C1" w14:textId="4B7D2062" w:rsidR="007B2FF8" w:rsidRPr="00A15A8E" w:rsidRDefault="007B2FF8" w:rsidP="00AC17D9">
      <w:pPr>
        <w:spacing w:line="360" w:lineRule="auto"/>
        <w:rPr>
          <w:rFonts w:ascii="Arial" w:hAnsi="Arial" w:cs="Arial"/>
        </w:rPr>
      </w:pPr>
      <w:r w:rsidRPr="00A15A8E">
        <w:rPr>
          <w:rFonts w:ascii="Arial" w:hAnsi="Arial" w:cs="Arial"/>
          <w:b/>
          <w:bCs/>
        </w:rPr>
        <w:t>‘make server-start’</w:t>
      </w:r>
      <w:r w:rsidRPr="00A15A8E">
        <w:rPr>
          <w:rFonts w:ascii="Arial" w:hAnsi="Arial" w:cs="Arial"/>
        </w:rPr>
        <w:t>:</w:t>
      </w:r>
      <w:r w:rsidR="008C4900" w:rsidRPr="00A15A8E">
        <w:rPr>
          <w:rFonts w:ascii="Arial" w:hAnsi="Arial" w:cs="Arial"/>
        </w:rPr>
        <w:t xml:space="preserve"> This set of </w:t>
      </w:r>
      <w:r w:rsidR="6F81941E" w:rsidRPr="6F81941E">
        <w:rPr>
          <w:rFonts w:ascii="Arial" w:hAnsi="Arial" w:cs="Arial"/>
        </w:rPr>
        <w:t>commands</w:t>
      </w:r>
      <w:r w:rsidR="008C4900" w:rsidRPr="00A15A8E">
        <w:rPr>
          <w:rFonts w:ascii="Arial" w:hAnsi="Arial" w:cs="Arial"/>
        </w:rPr>
        <w:t xml:space="preserve"> does a bit more than just </w:t>
      </w:r>
      <w:r w:rsidR="00121E98" w:rsidRPr="00A15A8E">
        <w:rPr>
          <w:rFonts w:ascii="Arial" w:hAnsi="Arial" w:cs="Arial"/>
        </w:rPr>
        <w:t>starting the server’s and database’s images</w:t>
      </w:r>
      <w:r w:rsidR="00923FA8" w:rsidRPr="00A15A8E">
        <w:rPr>
          <w:rFonts w:ascii="Arial" w:hAnsi="Arial" w:cs="Arial"/>
        </w:rPr>
        <w:t xml:space="preserve">. Due to the </w:t>
      </w:r>
      <w:r w:rsidR="0025147A" w:rsidRPr="00A15A8E">
        <w:rPr>
          <w:rFonts w:ascii="Arial" w:hAnsi="Arial" w:cs="Arial"/>
        </w:rPr>
        <w:t xml:space="preserve">local usage of the server within local network, it firstly run bash script </w:t>
      </w:r>
      <w:r w:rsidR="00CC1307" w:rsidRPr="00A15A8E">
        <w:rPr>
          <w:rFonts w:ascii="Arial" w:hAnsi="Arial" w:cs="Arial"/>
        </w:rPr>
        <w:t xml:space="preserve">which get the current </w:t>
      </w:r>
      <w:r w:rsidR="00BC75CC" w:rsidRPr="00A15A8E">
        <w:rPr>
          <w:rFonts w:ascii="Arial" w:hAnsi="Arial" w:cs="Arial"/>
        </w:rPr>
        <w:t xml:space="preserve">host machine </w:t>
      </w:r>
      <w:r w:rsidR="00237C62" w:rsidRPr="00A15A8E">
        <w:rPr>
          <w:rFonts w:ascii="Arial" w:hAnsi="Arial" w:cs="Arial"/>
        </w:rPr>
        <w:t>IP</w:t>
      </w:r>
      <w:r w:rsidR="00BC75CC" w:rsidRPr="00A15A8E">
        <w:rPr>
          <w:rFonts w:ascii="Arial" w:hAnsi="Arial" w:cs="Arial"/>
        </w:rPr>
        <w:t xml:space="preserve"> and update a .env file which is </w:t>
      </w:r>
      <w:r w:rsidR="10BDC5F8" w:rsidRPr="10BDC5F8">
        <w:rPr>
          <w:rFonts w:ascii="Arial" w:hAnsi="Arial" w:cs="Arial"/>
        </w:rPr>
        <w:t>used</w:t>
      </w:r>
      <w:r w:rsidR="00BC75CC" w:rsidRPr="00A15A8E">
        <w:rPr>
          <w:rFonts w:ascii="Arial" w:hAnsi="Arial" w:cs="Arial"/>
        </w:rPr>
        <w:t xml:space="preserve"> by the mobile application</w:t>
      </w:r>
      <w:r w:rsidR="00E713B1" w:rsidRPr="00A15A8E">
        <w:rPr>
          <w:rFonts w:ascii="Arial" w:hAnsi="Arial" w:cs="Arial"/>
        </w:rPr>
        <w:t xml:space="preserve"> when building the executable (apk) </w:t>
      </w:r>
      <w:r w:rsidR="00735CC2" w:rsidRPr="00A15A8E">
        <w:rPr>
          <w:rFonts w:ascii="Arial" w:hAnsi="Arial" w:cs="Arial"/>
        </w:rPr>
        <w:t>to construct the host for the http requests.</w:t>
      </w:r>
      <w:r w:rsidR="00CE4A57" w:rsidRPr="00A15A8E">
        <w:rPr>
          <w:rFonts w:ascii="Arial" w:hAnsi="Arial" w:cs="Arial"/>
        </w:rPr>
        <w:t xml:space="preserve"> After updating the </w:t>
      </w:r>
      <w:r w:rsidR="00C7552A" w:rsidRPr="00A15A8E">
        <w:rPr>
          <w:rFonts w:ascii="Arial" w:hAnsi="Arial" w:cs="Arial"/>
        </w:rPr>
        <w:t>IP</w:t>
      </w:r>
      <w:r w:rsidR="00B2449C" w:rsidRPr="00A15A8E">
        <w:rPr>
          <w:rFonts w:ascii="Arial" w:hAnsi="Arial" w:cs="Arial"/>
        </w:rPr>
        <w:t xml:space="preserve"> in the .env file, </w:t>
      </w:r>
      <w:r w:rsidR="00651515" w:rsidRPr="00A15A8E">
        <w:rPr>
          <w:rFonts w:ascii="Arial" w:hAnsi="Arial" w:cs="Arial"/>
        </w:rPr>
        <w:t xml:space="preserve">the rule </w:t>
      </w:r>
      <w:r w:rsidR="003B68D7" w:rsidRPr="00A15A8E">
        <w:rPr>
          <w:rFonts w:ascii="Arial" w:hAnsi="Arial" w:cs="Arial"/>
        </w:rPr>
        <w:t>gets</w:t>
      </w:r>
      <w:r w:rsidR="00651515" w:rsidRPr="00A15A8E">
        <w:rPr>
          <w:rFonts w:ascii="Arial" w:hAnsi="Arial" w:cs="Arial"/>
        </w:rPr>
        <w:t xml:space="preserve"> into </w:t>
      </w:r>
      <w:r w:rsidR="003B68D7" w:rsidRPr="00A15A8E">
        <w:rPr>
          <w:rFonts w:ascii="Arial" w:hAnsi="Arial" w:cs="Arial"/>
        </w:rPr>
        <w:t>the server’s</w:t>
      </w:r>
      <w:r w:rsidR="00144D4F" w:rsidRPr="00A15A8E">
        <w:rPr>
          <w:rFonts w:ascii="Arial" w:hAnsi="Arial" w:cs="Arial"/>
        </w:rPr>
        <w:t xml:space="preserve"> code root</w:t>
      </w:r>
      <w:r w:rsidR="00C05312" w:rsidRPr="00A15A8E">
        <w:rPr>
          <w:rFonts w:ascii="Arial" w:hAnsi="Arial" w:cs="Arial"/>
        </w:rPr>
        <w:t xml:space="preserve"> to sta</w:t>
      </w:r>
      <w:r w:rsidR="00651515" w:rsidRPr="00A15A8E">
        <w:rPr>
          <w:rFonts w:ascii="Arial" w:hAnsi="Arial" w:cs="Arial"/>
        </w:rPr>
        <w:t xml:space="preserve">rt </w:t>
      </w:r>
      <w:r w:rsidR="00C7552A" w:rsidRPr="00A15A8E">
        <w:rPr>
          <w:rFonts w:ascii="Arial" w:hAnsi="Arial" w:cs="Arial"/>
        </w:rPr>
        <w:t>the server containers and FastAPI application.</w:t>
      </w:r>
    </w:p>
    <w:p w14:paraId="127AA21C" w14:textId="77777777" w:rsidR="00237C62" w:rsidRPr="00A15A8E" w:rsidRDefault="00237C62" w:rsidP="00AC17D9">
      <w:pPr>
        <w:spacing w:line="360" w:lineRule="auto"/>
        <w:rPr>
          <w:rFonts w:ascii="Arial" w:hAnsi="Arial" w:cs="Arial"/>
        </w:rPr>
      </w:pPr>
    </w:p>
    <w:p w14:paraId="7455863D" w14:textId="4EC24A8E" w:rsidR="00853A5F" w:rsidRPr="00A15A8E" w:rsidRDefault="007B2FF8" w:rsidP="00AC17D9">
      <w:pPr>
        <w:spacing w:line="360" w:lineRule="auto"/>
        <w:rPr>
          <w:rFonts w:ascii="Arial" w:hAnsi="Arial" w:cs="Arial"/>
        </w:rPr>
      </w:pPr>
      <w:r w:rsidRPr="00A15A8E">
        <w:rPr>
          <w:rFonts w:ascii="Arial" w:hAnsi="Arial" w:cs="Arial"/>
          <w:b/>
          <w:bCs/>
        </w:rPr>
        <w:t xml:space="preserve">‘make </w:t>
      </w:r>
      <w:r w:rsidR="00853A5F" w:rsidRPr="00A15A8E">
        <w:rPr>
          <w:rFonts w:ascii="Arial" w:hAnsi="Arial" w:cs="Arial"/>
          <w:b/>
          <w:bCs/>
        </w:rPr>
        <w:t>server-stop’</w:t>
      </w:r>
      <w:r w:rsidR="00853A5F" w:rsidRPr="00A15A8E">
        <w:rPr>
          <w:rFonts w:ascii="Arial" w:hAnsi="Arial" w:cs="Arial"/>
        </w:rPr>
        <w:t>:</w:t>
      </w:r>
      <w:r w:rsidR="0087306B" w:rsidRPr="00A15A8E">
        <w:rPr>
          <w:rFonts w:ascii="Arial" w:hAnsi="Arial" w:cs="Arial"/>
        </w:rPr>
        <w:t xml:space="preserve"> </w:t>
      </w:r>
      <w:r w:rsidR="000454DF" w:rsidRPr="00A15A8E">
        <w:rPr>
          <w:rFonts w:ascii="Arial" w:hAnsi="Arial" w:cs="Arial"/>
        </w:rPr>
        <w:t>This rule</w:t>
      </w:r>
      <w:r w:rsidR="00D92A56" w:rsidRPr="00A15A8E">
        <w:rPr>
          <w:rFonts w:ascii="Arial" w:hAnsi="Arial" w:cs="Arial"/>
        </w:rPr>
        <w:t xml:space="preserve">, </w:t>
      </w:r>
      <w:r w:rsidR="00326148" w:rsidRPr="00A15A8E">
        <w:rPr>
          <w:rFonts w:ascii="Arial" w:hAnsi="Arial" w:cs="Arial"/>
        </w:rPr>
        <w:t>similarly to ‘make server-start’</w:t>
      </w:r>
      <w:r w:rsidR="71DB404B" w:rsidRPr="71DB404B">
        <w:rPr>
          <w:rFonts w:ascii="Arial" w:hAnsi="Arial" w:cs="Arial"/>
        </w:rPr>
        <w:t>,</w:t>
      </w:r>
      <w:r w:rsidR="004B4014" w:rsidRPr="00A15A8E">
        <w:rPr>
          <w:rFonts w:ascii="Arial" w:hAnsi="Arial" w:cs="Arial"/>
        </w:rPr>
        <w:t xml:space="preserve"> </w:t>
      </w:r>
      <w:r w:rsidR="005A35EE" w:rsidRPr="00A15A8E">
        <w:rPr>
          <w:rFonts w:ascii="Arial" w:hAnsi="Arial" w:cs="Arial"/>
        </w:rPr>
        <w:t xml:space="preserve">has </w:t>
      </w:r>
      <w:r w:rsidR="1CF43B92" w:rsidRPr="1CF43B92">
        <w:rPr>
          <w:rFonts w:ascii="Arial" w:hAnsi="Arial" w:cs="Arial"/>
        </w:rPr>
        <w:t>a</w:t>
      </w:r>
      <w:r w:rsidR="005A35EE" w:rsidRPr="00A15A8E">
        <w:rPr>
          <w:rFonts w:ascii="Arial" w:hAnsi="Arial" w:cs="Arial"/>
        </w:rPr>
        <w:t xml:space="preserve"> purpose to change the status of the containers and stop </w:t>
      </w:r>
      <w:r w:rsidR="353A8238" w:rsidRPr="353A8238">
        <w:rPr>
          <w:rFonts w:ascii="Arial" w:hAnsi="Arial" w:cs="Arial"/>
        </w:rPr>
        <w:t>them</w:t>
      </w:r>
      <w:r w:rsidR="005A35EE" w:rsidRPr="00A15A8E">
        <w:rPr>
          <w:rFonts w:ascii="Arial" w:hAnsi="Arial" w:cs="Arial"/>
        </w:rPr>
        <w:t xml:space="preserve"> without the need to alter the </w:t>
      </w:r>
      <w:r w:rsidR="00B423F4" w:rsidRPr="00A15A8E">
        <w:rPr>
          <w:rFonts w:ascii="Arial" w:hAnsi="Arial" w:cs="Arial"/>
        </w:rPr>
        <w:t>IP</w:t>
      </w:r>
      <w:r w:rsidR="00095111" w:rsidRPr="00A15A8E">
        <w:rPr>
          <w:rFonts w:ascii="Arial" w:hAnsi="Arial" w:cs="Arial"/>
        </w:rPr>
        <w:t>.</w:t>
      </w:r>
    </w:p>
    <w:p w14:paraId="5D90CC42" w14:textId="77777777" w:rsidR="00A45A1E" w:rsidRPr="00A15A8E" w:rsidRDefault="00A45A1E" w:rsidP="00AC17D9">
      <w:pPr>
        <w:spacing w:line="360" w:lineRule="auto"/>
        <w:rPr>
          <w:rFonts w:ascii="Arial" w:hAnsi="Arial" w:cs="Arial"/>
        </w:rPr>
      </w:pPr>
    </w:p>
    <w:p w14:paraId="0051BEDF" w14:textId="05330CA7" w:rsidR="00853A5F" w:rsidRPr="00A15A8E" w:rsidRDefault="00853A5F" w:rsidP="00AC17D9">
      <w:pPr>
        <w:spacing w:line="360" w:lineRule="auto"/>
        <w:rPr>
          <w:rFonts w:ascii="Arial" w:hAnsi="Arial" w:cs="Arial"/>
        </w:rPr>
      </w:pPr>
      <w:r w:rsidRPr="00A15A8E">
        <w:rPr>
          <w:rFonts w:ascii="Arial" w:hAnsi="Arial" w:cs="Arial"/>
          <w:b/>
          <w:bCs/>
        </w:rPr>
        <w:t>‘make rebuild</w:t>
      </w:r>
      <w:r w:rsidR="00DA6D35" w:rsidRPr="00A15A8E">
        <w:rPr>
          <w:rFonts w:ascii="Arial" w:hAnsi="Arial" w:cs="Arial"/>
          <w:b/>
          <w:bCs/>
        </w:rPr>
        <w:t>-db’</w:t>
      </w:r>
      <w:r w:rsidR="00DA6D35" w:rsidRPr="00A15A8E">
        <w:rPr>
          <w:rFonts w:ascii="Arial" w:hAnsi="Arial" w:cs="Arial"/>
        </w:rPr>
        <w:t>:</w:t>
      </w:r>
      <w:r w:rsidR="00095111" w:rsidRPr="00A15A8E">
        <w:rPr>
          <w:rFonts w:ascii="Arial" w:hAnsi="Arial" w:cs="Arial"/>
        </w:rPr>
        <w:t xml:space="preserve"> </w:t>
      </w:r>
      <w:r w:rsidR="008678CE" w:rsidRPr="00A15A8E">
        <w:rPr>
          <w:rFonts w:ascii="Arial" w:hAnsi="Arial" w:cs="Arial"/>
        </w:rPr>
        <w:t xml:space="preserve">This set of </w:t>
      </w:r>
      <w:r w:rsidR="66012395" w:rsidRPr="66012395">
        <w:rPr>
          <w:rFonts w:ascii="Arial" w:hAnsi="Arial" w:cs="Arial"/>
        </w:rPr>
        <w:t>commands</w:t>
      </w:r>
      <w:r w:rsidR="008678CE" w:rsidRPr="00A15A8E">
        <w:rPr>
          <w:rFonts w:ascii="Arial" w:hAnsi="Arial" w:cs="Arial"/>
        </w:rPr>
        <w:t xml:space="preserve"> is to be </w:t>
      </w:r>
      <w:r w:rsidR="7907C623" w:rsidRPr="7907C623">
        <w:rPr>
          <w:rFonts w:ascii="Arial" w:hAnsi="Arial" w:cs="Arial"/>
        </w:rPr>
        <w:t>cautiously</w:t>
      </w:r>
      <w:r w:rsidR="00540B88" w:rsidRPr="00A15A8E">
        <w:rPr>
          <w:rFonts w:ascii="Arial" w:hAnsi="Arial" w:cs="Arial"/>
        </w:rPr>
        <w:t xml:space="preserve"> because it completely </w:t>
      </w:r>
      <w:r w:rsidR="00442EF3" w:rsidRPr="00A15A8E">
        <w:rPr>
          <w:rFonts w:ascii="Arial" w:hAnsi="Arial" w:cs="Arial"/>
        </w:rPr>
        <w:t>rebuilds</w:t>
      </w:r>
      <w:r w:rsidR="00540B88" w:rsidRPr="00A15A8E">
        <w:rPr>
          <w:rFonts w:ascii="Arial" w:hAnsi="Arial" w:cs="Arial"/>
        </w:rPr>
        <w:t xml:space="preserve"> the database by removing the current </w:t>
      </w:r>
      <w:r w:rsidR="00D50E53" w:rsidRPr="00A15A8E">
        <w:rPr>
          <w:rFonts w:ascii="Arial" w:hAnsi="Arial" w:cs="Arial"/>
        </w:rPr>
        <w:t>database</w:t>
      </w:r>
      <w:r w:rsidR="58A0D20B" w:rsidRPr="58A0D20B">
        <w:rPr>
          <w:rFonts w:ascii="Arial" w:hAnsi="Arial" w:cs="Arial"/>
        </w:rPr>
        <w:t>.</w:t>
      </w:r>
      <w:r w:rsidR="001E2FC8" w:rsidRPr="00A15A8E">
        <w:rPr>
          <w:rFonts w:ascii="Arial" w:hAnsi="Arial" w:cs="Arial"/>
        </w:rPr>
        <w:t xml:space="preserve"> </w:t>
      </w:r>
      <w:r w:rsidR="00B423F4" w:rsidRPr="00A15A8E">
        <w:rPr>
          <w:rFonts w:ascii="Arial" w:hAnsi="Arial" w:cs="Arial"/>
        </w:rPr>
        <w:t>Firstly,</w:t>
      </w:r>
      <w:r w:rsidR="001E2FC8" w:rsidRPr="00A15A8E">
        <w:rPr>
          <w:rFonts w:ascii="Arial" w:hAnsi="Arial" w:cs="Arial"/>
        </w:rPr>
        <w:t xml:space="preserve"> it </w:t>
      </w:r>
      <w:r w:rsidR="00B423F4" w:rsidRPr="00A15A8E">
        <w:rPr>
          <w:rFonts w:ascii="Arial" w:hAnsi="Arial" w:cs="Arial"/>
        </w:rPr>
        <w:t>stops</w:t>
      </w:r>
      <w:r w:rsidR="003D4D54" w:rsidRPr="00A15A8E">
        <w:rPr>
          <w:rFonts w:ascii="Arial" w:hAnsi="Arial" w:cs="Arial"/>
        </w:rPr>
        <w:t xml:space="preserve"> the containers </w:t>
      </w:r>
      <w:r w:rsidR="096B65DB" w:rsidRPr="096B65DB">
        <w:rPr>
          <w:rFonts w:ascii="Arial" w:hAnsi="Arial" w:cs="Arial"/>
        </w:rPr>
        <w:t>from</w:t>
      </w:r>
      <w:r w:rsidR="003D4D54" w:rsidRPr="00A15A8E">
        <w:rPr>
          <w:rFonts w:ascii="Arial" w:hAnsi="Arial" w:cs="Arial"/>
        </w:rPr>
        <w:t xml:space="preserve"> running, then </w:t>
      </w:r>
      <w:r w:rsidR="5D29BD94" w:rsidRPr="5D29BD94">
        <w:rPr>
          <w:rFonts w:ascii="Arial" w:hAnsi="Arial" w:cs="Arial"/>
        </w:rPr>
        <w:t>removes</w:t>
      </w:r>
      <w:r w:rsidR="003D4D54" w:rsidRPr="00A15A8E">
        <w:rPr>
          <w:rFonts w:ascii="Arial" w:hAnsi="Arial" w:cs="Arial"/>
        </w:rPr>
        <w:t xml:space="preserve"> the </w:t>
      </w:r>
      <w:r w:rsidR="003B4918" w:rsidRPr="00A15A8E">
        <w:rPr>
          <w:rFonts w:ascii="Arial" w:hAnsi="Arial" w:cs="Arial"/>
        </w:rPr>
        <w:t xml:space="preserve">mounted database </w:t>
      </w:r>
      <w:r w:rsidR="005776AB" w:rsidRPr="00A15A8E">
        <w:rPr>
          <w:rFonts w:ascii="Arial" w:hAnsi="Arial" w:cs="Arial"/>
        </w:rPr>
        <w:t xml:space="preserve">base </w:t>
      </w:r>
      <w:r w:rsidR="004F6F10" w:rsidRPr="00A15A8E">
        <w:rPr>
          <w:rFonts w:ascii="Arial" w:hAnsi="Arial" w:cs="Arial"/>
        </w:rPr>
        <w:t>folder ‘</w:t>
      </w:r>
      <w:r w:rsidR="005776AB" w:rsidRPr="00A15A8E">
        <w:rPr>
          <w:rFonts w:ascii="Arial" w:hAnsi="Arial" w:cs="Arial"/>
        </w:rPr>
        <w:t>/data/</w:t>
      </w:r>
      <w:r w:rsidR="00B423F4" w:rsidRPr="00A15A8E">
        <w:rPr>
          <w:rFonts w:ascii="Arial" w:hAnsi="Arial" w:cs="Arial"/>
        </w:rPr>
        <w:t>’,</w:t>
      </w:r>
      <w:r w:rsidR="00BB471E" w:rsidRPr="00A15A8E">
        <w:rPr>
          <w:rFonts w:ascii="Arial" w:hAnsi="Arial" w:cs="Arial"/>
        </w:rPr>
        <w:t xml:space="preserve"> and </w:t>
      </w:r>
      <w:r w:rsidR="32CF3592" w:rsidRPr="32CF3592">
        <w:rPr>
          <w:rFonts w:ascii="Arial" w:hAnsi="Arial" w:cs="Arial"/>
        </w:rPr>
        <w:t xml:space="preserve">lastly, </w:t>
      </w:r>
      <w:r w:rsidR="23EA759C" w:rsidRPr="23EA759C">
        <w:rPr>
          <w:rFonts w:ascii="Arial" w:hAnsi="Arial" w:cs="Arial"/>
        </w:rPr>
        <w:t>restarts</w:t>
      </w:r>
      <w:r w:rsidR="005C4A0A" w:rsidRPr="00A15A8E">
        <w:rPr>
          <w:rFonts w:ascii="Arial" w:hAnsi="Arial" w:cs="Arial"/>
        </w:rPr>
        <w:t xml:space="preserve"> the container</w:t>
      </w:r>
      <w:r w:rsidR="32CF3592" w:rsidRPr="32CF3592">
        <w:rPr>
          <w:rFonts w:ascii="Arial" w:hAnsi="Arial" w:cs="Arial"/>
        </w:rPr>
        <w:t>,</w:t>
      </w:r>
      <w:r w:rsidR="005C4A0A" w:rsidRPr="00A15A8E">
        <w:rPr>
          <w:rFonts w:ascii="Arial" w:hAnsi="Arial" w:cs="Arial"/>
        </w:rPr>
        <w:t xml:space="preserve"> which will recreate a clean database base on the schema </w:t>
      </w:r>
      <w:r w:rsidR="00E06A0C" w:rsidRPr="00A15A8E">
        <w:rPr>
          <w:rFonts w:ascii="Arial" w:hAnsi="Arial" w:cs="Arial"/>
        </w:rPr>
        <w:t>in the ‘/</w:t>
      </w:r>
      <w:r w:rsidR="00431CE9" w:rsidRPr="00A15A8E">
        <w:rPr>
          <w:rFonts w:ascii="Arial" w:hAnsi="Arial" w:cs="Arial"/>
        </w:rPr>
        <w:t>postgres_init</w:t>
      </w:r>
      <w:r w:rsidR="00E06A0C" w:rsidRPr="00A15A8E">
        <w:rPr>
          <w:rFonts w:ascii="Arial" w:hAnsi="Arial" w:cs="Arial"/>
        </w:rPr>
        <w:t>/’ folder.</w:t>
      </w:r>
    </w:p>
    <w:p w14:paraId="77976AC7" w14:textId="77777777" w:rsidR="00095111" w:rsidRPr="00A15A8E" w:rsidRDefault="00095111" w:rsidP="00AC17D9">
      <w:pPr>
        <w:spacing w:line="360" w:lineRule="auto"/>
        <w:rPr>
          <w:rFonts w:ascii="Arial" w:hAnsi="Arial" w:cs="Arial"/>
        </w:rPr>
      </w:pPr>
    </w:p>
    <w:p w14:paraId="7B9090B7" w14:textId="22A1EE86" w:rsidR="00DA6D35" w:rsidRPr="00A15A8E" w:rsidRDefault="00DA6D35" w:rsidP="00AC17D9">
      <w:pPr>
        <w:spacing w:line="360" w:lineRule="auto"/>
        <w:rPr>
          <w:rFonts w:ascii="Arial" w:hAnsi="Arial" w:cs="Arial"/>
        </w:rPr>
      </w:pPr>
      <w:r w:rsidRPr="00A15A8E">
        <w:rPr>
          <w:rFonts w:ascii="Arial" w:hAnsi="Arial" w:cs="Arial"/>
          <w:b/>
          <w:bCs/>
        </w:rPr>
        <w:t>‘make server-test’</w:t>
      </w:r>
      <w:r w:rsidRPr="00A15A8E">
        <w:rPr>
          <w:rFonts w:ascii="Arial" w:hAnsi="Arial" w:cs="Arial"/>
        </w:rPr>
        <w:t>:</w:t>
      </w:r>
      <w:r w:rsidR="00AC23D3" w:rsidRPr="00A15A8E">
        <w:rPr>
          <w:rFonts w:ascii="Arial" w:hAnsi="Arial" w:cs="Arial"/>
        </w:rPr>
        <w:t xml:space="preserve"> </w:t>
      </w:r>
      <w:r w:rsidR="004839FC" w:rsidRPr="00A15A8E">
        <w:rPr>
          <w:rFonts w:ascii="Arial" w:hAnsi="Arial" w:cs="Arial"/>
        </w:rPr>
        <w:t xml:space="preserve">This rule objective </w:t>
      </w:r>
      <w:r w:rsidR="000760FC" w:rsidRPr="00A15A8E">
        <w:rPr>
          <w:rFonts w:ascii="Arial" w:hAnsi="Arial" w:cs="Arial"/>
        </w:rPr>
        <w:t>is to execute the server</w:t>
      </w:r>
      <w:r w:rsidR="000239E6" w:rsidRPr="00A15A8E">
        <w:rPr>
          <w:rFonts w:ascii="Arial" w:hAnsi="Arial" w:cs="Arial"/>
        </w:rPr>
        <w:t xml:space="preserve">’s </w:t>
      </w:r>
      <w:r w:rsidR="008C5A31" w:rsidRPr="00A15A8E">
        <w:rPr>
          <w:rFonts w:ascii="Arial" w:hAnsi="Arial" w:cs="Arial"/>
        </w:rPr>
        <w:t>set of test</w:t>
      </w:r>
      <w:r w:rsidR="000239E6" w:rsidRPr="00A15A8E">
        <w:rPr>
          <w:rFonts w:ascii="Arial" w:hAnsi="Arial" w:cs="Arial"/>
        </w:rPr>
        <w:t>s</w:t>
      </w:r>
      <w:r w:rsidR="004F6F10" w:rsidRPr="00A15A8E">
        <w:rPr>
          <w:rFonts w:ascii="Arial" w:hAnsi="Arial" w:cs="Arial"/>
        </w:rPr>
        <w:t xml:space="preserve">, but the </w:t>
      </w:r>
      <w:r w:rsidR="00D44DC8" w:rsidRPr="00A15A8E">
        <w:rPr>
          <w:rFonts w:ascii="Arial" w:hAnsi="Arial" w:cs="Arial"/>
        </w:rPr>
        <w:t>complication is th</w:t>
      </w:r>
      <w:r w:rsidR="005C0B42" w:rsidRPr="00A15A8E">
        <w:rPr>
          <w:rFonts w:ascii="Arial" w:hAnsi="Arial" w:cs="Arial"/>
        </w:rPr>
        <w:t xml:space="preserve">at for effectively </w:t>
      </w:r>
      <w:r w:rsidR="7A860E6C" w:rsidRPr="7A860E6C">
        <w:rPr>
          <w:rFonts w:ascii="Arial" w:hAnsi="Arial" w:cs="Arial"/>
        </w:rPr>
        <w:t>testing</w:t>
      </w:r>
      <w:r w:rsidR="005C0B42" w:rsidRPr="00A15A8E">
        <w:rPr>
          <w:rFonts w:ascii="Arial" w:hAnsi="Arial" w:cs="Arial"/>
        </w:rPr>
        <w:t xml:space="preserve"> the server’s features </w:t>
      </w:r>
      <w:r w:rsidR="1E0AE372" w:rsidRPr="1E0AE372">
        <w:rPr>
          <w:rFonts w:ascii="Arial" w:hAnsi="Arial" w:cs="Arial"/>
        </w:rPr>
        <w:t>and endpoints as</w:t>
      </w:r>
      <w:r w:rsidR="005C0B42" w:rsidRPr="00A15A8E">
        <w:rPr>
          <w:rFonts w:ascii="Arial" w:hAnsi="Arial" w:cs="Arial"/>
        </w:rPr>
        <w:t xml:space="preserve"> a local deployment</w:t>
      </w:r>
      <w:r w:rsidR="00B41B24" w:rsidRPr="00A15A8E">
        <w:rPr>
          <w:rFonts w:ascii="Arial" w:hAnsi="Arial" w:cs="Arial"/>
        </w:rPr>
        <w:t xml:space="preserve">, </w:t>
      </w:r>
      <w:r w:rsidR="61A7F910" w:rsidRPr="61A7F910">
        <w:rPr>
          <w:rFonts w:ascii="Arial" w:hAnsi="Arial" w:cs="Arial"/>
        </w:rPr>
        <w:t>it needs</w:t>
      </w:r>
      <w:r w:rsidR="00B41B24" w:rsidRPr="00A15A8E">
        <w:rPr>
          <w:rFonts w:ascii="Arial" w:hAnsi="Arial" w:cs="Arial"/>
        </w:rPr>
        <w:t xml:space="preserve"> to be run inside the docker directly</w:t>
      </w:r>
      <w:r w:rsidR="00F66209" w:rsidRPr="00A15A8E">
        <w:rPr>
          <w:rFonts w:ascii="Arial" w:hAnsi="Arial" w:cs="Arial"/>
        </w:rPr>
        <w:t xml:space="preserve">. The Makefile rule then use </w:t>
      </w:r>
      <w:r w:rsidR="00533F4B" w:rsidRPr="00A15A8E">
        <w:rPr>
          <w:rFonts w:ascii="Arial" w:hAnsi="Arial" w:cs="Arial"/>
        </w:rPr>
        <w:t xml:space="preserve">the ‘exec’ command to connect to the container </w:t>
      </w:r>
      <w:r w:rsidR="00414B73" w:rsidRPr="00A15A8E">
        <w:rPr>
          <w:rFonts w:ascii="Arial" w:hAnsi="Arial" w:cs="Arial"/>
        </w:rPr>
        <w:t xml:space="preserve">through </w:t>
      </w:r>
      <w:r w:rsidR="2A158A7A" w:rsidRPr="2A158A7A">
        <w:rPr>
          <w:rFonts w:ascii="Arial" w:hAnsi="Arial" w:cs="Arial"/>
        </w:rPr>
        <w:t>this</w:t>
      </w:r>
      <w:r w:rsidR="00414B73" w:rsidRPr="00A15A8E">
        <w:rPr>
          <w:rFonts w:ascii="Arial" w:hAnsi="Arial" w:cs="Arial"/>
        </w:rPr>
        <w:t xml:space="preserve"> name and </w:t>
      </w:r>
      <w:r w:rsidR="002560D1" w:rsidRPr="00A15A8E">
        <w:rPr>
          <w:rFonts w:ascii="Arial" w:hAnsi="Arial" w:cs="Arial"/>
        </w:rPr>
        <w:t>run the pytest set of tests</w:t>
      </w:r>
      <w:r w:rsidR="00386DC3" w:rsidRPr="00A15A8E">
        <w:rPr>
          <w:rFonts w:ascii="Arial" w:hAnsi="Arial" w:cs="Arial"/>
        </w:rPr>
        <w:t xml:space="preserve"> to ensure the well execution</w:t>
      </w:r>
      <w:r w:rsidR="00622337" w:rsidRPr="00A15A8E">
        <w:rPr>
          <w:rFonts w:ascii="Arial" w:hAnsi="Arial" w:cs="Arial"/>
        </w:rPr>
        <w:t xml:space="preserve"> of its </w:t>
      </w:r>
      <w:r w:rsidR="006E0887" w:rsidRPr="00A15A8E">
        <w:rPr>
          <w:rFonts w:ascii="Arial" w:hAnsi="Arial" w:cs="Arial"/>
        </w:rPr>
        <w:t>features.</w:t>
      </w:r>
    </w:p>
    <w:p w14:paraId="366E96B1" w14:textId="77777777" w:rsidR="006E0887" w:rsidRPr="00A15A8E" w:rsidRDefault="006E0887" w:rsidP="00AC17D9">
      <w:pPr>
        <w:pStyle w:val="ListParagraph"/>
        <w:spacing w:line="360" w:lineRule="auto"/>
        <w:rPr>
          <w:rFonts w:ascii="Arial" w:hAnsi="Arial" w:cs="Arial"/>
        </w:rPr>
      </w:pPr>
    </w:p>
    <w:p w14:paraId="02F2436C" w14:textId="3A52B6D1" w:rsidR="00DA6D35" w:rsidRPr="00A15A8E" w:rsidRDefault="00DA6D35" w:rsidP="00AC17D9">
      <w:pPr>
        <w:spacing w:line="360" w:lineRule="auto"/>
        <w:rPr>
          <w:rFonts w:ascii="Arial" w:hAnsi="Arial" w:cs="Arial"/>
        </w:rPr>
      </w:pPr>
      <w:r w:rsidRPr="00A15A8E">
        <w:rPr>
          <w:rFonts w:ascii="Arial" w:hAnsi="Arial" w:cs="Arial"/>
          <w:b/>
          <w:bCs/>
        </w:rPr>
        <w:t>‘make application-test’</w:t>
      </w:r>
      <w:r w:rsidRPr="00A15A8E">
        <w:rPr>
          <w:rFonts w:ascii="Arial" w:hAnsi="Arial" w:cs="Arial"/>
        </w:rPr>
        <w:t>:</w:t>
      </w:r>
      <w:r w:rsidR="00164DA0" w:rsidRPr="00A15A8E">
        <w:rPr>
          <w:rFonts w:ascii="Arial" w:hAnsi="Arial" w:cs="Arial"/>
        </w:rPr>
        <w:t xml:space="preserve"> </w:t>
      </w:r>
      <w:r w:rsidR="00950124" w:rsidRPr="00A15A8E">
        <w:rPr>
          <w:rFonts w:ascii="Arial" w:hAnsi="Arial" w:cs="Arial"/>
        </w:rPr>
        <w:t xml:space="preserve">This set of </w:t>
      </w:r>
      <w:r w:rsidR="76F99CAA" w:rsidRPr="76F99CAA">
        <w:rPr>
          <w:rFonts w:ascii="Arial" w:hAnsi="Arial" w:cs="Arial"/>
        </w:rPr>
        <w:t>commands</w:t>
      </w:r>
      <w:r w:rsidR="00950124" w:rsidRPr="00A15A8E">
        <w:rPr>
          <w:rFonts w:ascii="Arial" w:hAnsi="Arial" w:cs="Arial"/>
        </w:rPr>
        <w:t xml:space="preserve">, </w:t>
      </w:r>
      <w:proofErr w:type="gramStart"/>
      <w:r w:rsidR="0BAD4B6C" w:rsidRPr="0BAD4B6C">
        <w:rPr>
          <w:rFonts w:ascii="Arial" w:hAnsi="Arial" w:cs="Arial"/>
        </w:rPr>
        <w:t>similar to</w:t>
      </w:r>
      <w:proofErr w:type="gramEnd"/>
      <w:r w:rsidR="00950124" w:rsidRPr="00A15A8E">
        <w:rPr>
          <w:rFonts w:ascii="Arial" w:hAnsi="Arial" w:cs="Arial"/>
        </w:rPr>
        <w:t xml:space="preserve"> </w:t>
      </w:r>
      <w:r w:rsidR="73F05B2B" w:rsidRPr="73F05B2B">
        <w:rPr>
          <w:rFonts w:ascii="Arial" w:hAnsi="Arial" w:cs="Arial"/>
        </w:rPr>
        <w:t xml:space="preserve">the </w:t>
      </w:r>
      <w:r w:rsidR="00950124" w:rsidRPr="00A15A8E">
        <w:rPr>
          <w:rFonts w:ascii="Arial" w:hAnsi="Arial" w:cs="Arial"/>
        </w:rPr>
        <w:t xml:space="preserve">‘make </w:t>
      </w:r>
      <w:r w:rsidR="000D53A5" w:rsidRPr="00A15A8E">
        <w:rPr>
          <w:rFonts w:ascii="Arial" w:hAnsi="Arial" w:cs="Arial"/>
        </w:rPr>
        <w:t>server-test’</w:t>
      </w:r>
      <w:r w:rsidR="22B189E4" w:rsidRPr="22B189E4">
        <w:rPr>
          <w:rFonts w:ascii="Arial" w:hAnsi="Arial" w:cs="Arial"/>
        </w:rPr>
        <w:t>,</w:t>
      </w:r>
      <w:r w:rsidR="00622B53" w:rsidRPr="00A15A8E">
        <w:rPr>
          <w:rFonts w:ascii="Arial" w:hAnsi="Arial" w:cs="Arial"/>
        </w:rPr>
        <w:t xml:space="preserve"> </w:t>
      </w:r>
      <w:r w:rsidR="5D10C808" w:rsidRPr="5D10C808">
        <w:rPr>
          <w:rFonts w:ascii="Arial" w:hAnsi="Arial" w:cs="Arial"/>
        </w:rPr>
        <w:t>aims to</w:t>
      </w:r>
      <w:r w:rsidR="00A5103E" w:rsidRPr="00A15A8E">
        <w:rPr>
          <w:rFonts w:ascii="Arial" w:hAnsi="Arial" w:cs="Arial"/>
        </w:rPr>
        <w:t xml:space="preserve"> test the </w:t>
      </w:r>
      <w:r w:rsidR="008A57CA" w:rsidRPr="00A15A8E">
        <w:rPr>
          <w:rFonts w:ascii="Arial" w:hAnsi="Arial" w:cs="Arial"/>
        </w:rPr>
        <w:t xml:space="preserve">different features and </w:t>
      </w:r>
      <w:r w:rsidR="14750A2D" w:rsidRPr="14750A2D">
        <w:rPr>
          <w:rFonts w:ascii="Arial" w:hAnsi="Arial" w:cs="Arial"/>
        </w:rPr>
        <w:t>widgets</w:t>
      </w:r>
      <w:r w:rsidR="008A57CA" w:rsidRPr="00A15A8E">
        <w:rPr>
          <w:rFonts w:ascii="Arial" w:hAnsi="Arial" w:cs="Arial"/>
        </w:rPr>
        <w:t xml:space="preserve"> of the mobile applicatio</w:t>
      </w:r>
      <w:r w:rsidR="00ED7C4C" w:rsidRPr="00A15A8E">
        <w:rPr>
          <w:rFonts w:ascii="Arial" w:hAnsi="Arial" w:cs="Arial"/>
        </w:rPr>
        <w:t xml:space="preserve">n, but this time without the </w:t>
      </w:r>
      <w:r w:rsidR="00AF192B" w:rsidRPr="00A15A8E">
        <w:rPr>
          <w:rFonts w:ascii="Arial" w:hAnsi="Arial" w:cs="Arial"/>
        </w:rPr>
        <w:t xml:space="preserve">need to connect to </w:t>
      </w:r>
      <w:r w:rsidR="6FE2B25F" w:rsidRPr="6FE2B25F">
        <w:rPr>
          <w:rFonts w:ascii="Arial" w:hAnsi="Arial" w:cs="Arial"/>
        </w:rPr>
        <w:t>a container.</w:t>
      </w:r>
      <w:r w:rsidR="00AF192B" w:rsidRPr="00A15A8E">
        <w:rPr>
          <w:rFonts w:ascii="Arial" w:hAnsi="Arial" w:cs="Arial"/>
        </w:rPr>
        <w:t xml:space="preserve"> </w:t>
      </w:r>
      <w:r w:rsidR="00594093" w:rsidRPr="00A15A8E">
        <w:rPr>
          <w:rFonts w:ascii="Arial" w:hAnsi="Arial" w:cs="Arial"/>
        </w:rPr>
        <w:t xml:space="preserve">It just </w:t>
      </w:r>
      <w:r w:rsidR="00777170" w:rsidRPr="00A15A8E">
        <w:rPr>
          <w:rFonts w:ascii="Arial" w:hAnsi="Arial" w:cs="Arial"/>
        </w:rPr>
        <w:t>goes</w:t>
      </w:r>
      <w:r w:rsidR="00594093" w:rsidRPr="00A15A8E">
        <w:rPr>
          <w:rFonts w:ascii="Arial" w:hAnsi="Arial" w:cs="Arial"/>
        </w:rPr>
        <w:t xml:space="preserve"> to the application code base</w:t>
      </w:r>
      <w:r w:rsidR="002F24E1" w:rsidRPr="00A15A8E">
        <w:rPr>
          <w:rFonts w:ascii="Arial" w:hAnsi="Arial" w:cs="Arial"/>
        </w:rPr>
        <w:t xml:space="preserve"> and </w:t>
      </w:r>
      <w:r w:rsidR="661724C4" w:rsidRPr="661724C4">
        <w:rPr>
          <w:rFonts w:ascii="Arial" w:hAnsi="Arial" w:cs="Arial"/>
        </w:rPr>
        <w:t>runs</w:t>
      </w:r>
      <w:r w:rsidR="002F24E1" w:rsidRPr="00A15A8E">
        <w:rPr>
          <w:rFonts w:ascii="Arial" w:hAnsi="Arial" w:cs="Arial"/>
        </w:rPr>
        <w:t xml:space="preserve"> the flutter inbuild test command to run </w:t>
      </w:r>
      <w:proofErr w:type="gramStart"/>
      <w:r w:rsidR="002F24E1" w:rsidRPr="00A15A8E">
        <w:rPr>
          <w:rFonts w:ascii="Arial" w:hAnsi="Arial" w:cs="Arial"/>
        </w:rPr>
        <w:t xml:space="preserve">all </w:t>
      </w:r>
      <w:r w:rsidR="7A090547" w:rsidRPr="7A090547">
        <w:rPr>
          <w:rFonts w:ascii="Arial" w:hAnsi="Arial" w:cs="Arial"/>
        </w:rPr>
        <w:t>of</w:t>
      </w:r>
      <w:proofErr w:type="gramEnd"/>
      <w:r w:rsidR="7A090547" w:rsidRPr="7A090547">
        <w:rPr>
          <w:rFonts w:ascii="Arial" w:hAnsi="Arial" w:cs="Arial"/>
        </w:rPr>
        <w:t xml:space="preserve"> the </w:t>
      </w:r>
      <w:r w:rsidR="002F24E1" w:rsidRPr="00A15A8E">
        <w:rPr>
          <w:rFonts w:ascii="Arial" w:hAnsi="Arial" w:cs="Arial"/>
        </w:rPr>
        <w:t xml:space="preserve">test </w:t>
      </w:r>
      <w:r w:rsidR="7A090547" w:rsidRPr="7A090547">
        <w:rPr>
          <w:rFonts w:ascii="Arial" w:hAnsi="Arial" w:cs="Arial"/>
        </w:rPr>
        <w:t>files</w:t>
      </w:r>
      <w:r w:rsidR="002F24E1" w:rsidRPr="00A15A8E">
        <w:rPr>
          <w:rFonts w:ascii="Arial" w:hAnsi="Arial" w:cs="Arial"/>
        </w:rPr>
        <w:t xml:space="preserve"> in the ‘tests’ folder</w:t>
      </w:r>
      <w:r w:rsidR="007840F4" w:rsidRPr="00A15A8E">
        <w:rPr>
          <w:rFonts w:ascii="Arial" w:hAnsi="Arial" w:cs="Arial"/>
        </w:rPr>
        <w:t>.</w:t>
      </w:r>
    </w:p>
    <w:p w14:paraId="51414420" w14:textId="77777777" w:rsidR="007840F4" w:rsidRPr="00A15A8E" w:rsidRDefault="007840F4" w:rsidP="00AC17D9">
      <w:pPr>
        <w:pStyle w:val="ListParagraph"/>
        <w:spacing w:line="360" w:lineRule="auto"/>
        <w:rPr>
          <w:rFonts w:ascii="Arial" w:hAnsi="Arial" w:cs="Arial"/>
        </w:rPr>
      </w:pPr>
    </w:p>
    <w:p w14:paraId="0C0C4E99" w14:textId="66EEC094" w:rsidR="00A9483B" w:rsidRPr="00A15A8E" w:rsidRDefault="00A9483B" w:rsidP="00AC17D9">
      <w:pPr>
        <w:spacing w:line="360" w:lineRule="auto"/>
        <w:rPr>
          <w:rFonts w:ascii="Arial" w:hAnsi="Arial" w:cs="Arial"/>
        </w:rPr>
      </w:pPr>
      <w:r w:rsidRPr="00A15A8E">
        <w:rPr>
          <w:rFonts w:ascii="Arial" w:hAnsi="Arial" w:cs="Arial"/>
          <w:b/>
          <w:bCs/>
        </w:rPr>
        <w:t>‘make test’</w:t>
      </w:r>
      <w:r w:rsidRPr="00A15A8E">
        <w:rPr>
          <w:rFonts w:ascii="Arial" w:hAnsi="Arial" w:cs="Arial"/>
        </w:rPr>
        <w:t>:</w:t>
      </w:r>
      <w:r w:rsidR="00B77615" w:rsidRPr="00A15A8E">
        <w:rPr>
          <w:rFonts w:ascii="Arial" w:hAnsi="Arial" w:cs="Arial"/>
        </w:rPr>
        <w:t xml:space="preserve"> This rule</w:t>
      </w:r>
      <w:r w:rsidR="005E21CF" w:rsidRPr="00A15A8E">
        <w:rPr>
          <w:rFonts w:ascii="Arial" w:hAnsi="Arial" w:cs="Arial"/>
        </w:rPr>
        <w:t xml:space="preserve"> </w:t>
      </w:r>
      <w:r w:rsidR="4D5D2345" w:rsidRPr="4D5D2345">
        <w:rPr>
          <w:rFonts w:ascii="Arial" w:hAnsi="Arial" w:cs="Arial"/>
        </w:rPr>
        <w:t>has a simplified</w:t>
      </w:r>
      <w:r w:rsidR="005E21CF" w:rsidRPr="00A15A8E">
        <w:rPr>
          <w:rFonts w:ascii="Arial" w:hAnsi="Arial" w:cs="Arial"/>
        </w:rPr>
        <w:t xml:space="preserve"> name</w:t>
      </w:r>
      <w:r w:rsidR="37B61733" w:rsidRPr="37B61733">
        <w:rPr>
          <w:rFonts w:ascii="Arial" w:hAnsi="Arial" w:cs="Arial"/>
        </w:rPr>
        <w:t xml:space="preserve"> </w:t>
      </w:r>
      <w:r w:rsidR="67B8B6A1" w:rsidRPr="67B8B6A1">
        <w:rPr>
          <w:rFonts w:ascii="Arial" w:hAnsi="Arial" w:cs="Arial"/>
        </w:rPr>
        <w:t xml:space="preserve">as it </w:t>
      </w:r>
      <w:r w:rsidR="5D1882BD" w:rsidRPr="5D1882BD">
        <w:rPr>
          <w:rFonts w:ascii="Arial" w:hAnsi="Arial" w:cs="Arial"/>
        </w:rPr>
        <w:t>integrates</w:t>
      </w:r>
      <w:r w:rsidR="0032799F" w:rsidRPr="00A15A8E">
        <w:rPr>
          <w:rFonts w:ascii="Arial" w:hAnsi="Arial" w:cs="Arial"/>
        </w:rPr>
        <w:t xml:space="preserve"> the execution of both testing</w:t>
      </w:r>
      <w:r w:rsidR="72E43A24" w:rsidRPr="72E43A24">
        <w:rPr>
          <w:rFonts w:ascii="Arial" w:hAnsi="Arial" w:cs="Arial"/>
        </w:rPr>
        <w:t xml:space="preserve"> the </w:t>
      </w:r>
      <w:r w:rsidR="0032799F" w:rsidRPr="00A15A8E">
        <w:rPr>
          <w:rFonts w:ascii="Arial" w:hAnsi="Arial" w:cs="Arial"/>
        </w:rPr>
        <w:t xml:space="preserve">server and </w:t>
      </w:r>
      <w:r w:rsidR="21A4D165" w:rsidRPr="21A4D165">
        <w:rPr>
          <w:rFonts w:ascii="Arial" w:hAnsi="Arial" w:cs="Arial"/>
        </w:rPr>
        <w:t>the mobile</w:t>
      </w:r>
      <w:r w:rsidR="0032799F" w:rsidRPr="00A15A8E">
        <w:rPr>
          <w:rFonts w:ascii="Arial" w:hAnsi="Arial" w:cs="Arial"/>
        </w:rPr>
        <w:t xml:space="preserve"> application. </w:t>
      </w:r>
      <w:r w:rsidR="10666542" w:rsidRPr="10666542">
        <w:rPr>
          <w:rFonts w:ascii="Arial" w:hAnsi="Arial" w:cs="Arial"/>
        </w:rPr>
        <w:t xml:space="preserve">It </w:t>
      </w:r>
      <w:r w:rsidR="5634BC17" w:rsidRPr="5634BC17">
        <w:rPr>
          <w:rFonts w:ascii="Arial" w:hAnsi="Arial" w:cs="Arial"/>
        </w:rPr>
        <w:t>chronologically</w:t>
      </w:r>
      <w:r w:rsidR="004D5037" w:rsidRPr="00A15A8E">
        <w:rPr>
          <w:rFonts w:ascii="Arial" w:hAnsi="Arial" w:cs="Arial"/>
        </w:rPr>
        <w:t xml:space="preserve"> </w:t>
      </w:r>
      <w:r w:rsidR="10666542" w:rsidRPr="10666542">
        <w:rPr>
          <w:rFonts w:ascii="Arial" w:hAnsi="Arial" w:cs="Arial"/>
        </w:rPr>
        <w:t xml:space="preserve">executes </w:t>
      </w:r>
      <w:r w:rsidR="5B63572E" w:rsidRPr="5B63572E">
        <w:rPr>
          <w:rFonts w:ascii="Arial" w:hAnsi="Arial" w:cs="Arial"/>
        </w:rPr>
        <w:t>the</w:t>
      </w:r>
      <w:r w:rsidR="004D5037" w:rsidRPr="00A15A8E">
        <w:rPr>
          <w:rFonts w:ascii="Arial" w:hAnsi="Arial" w:cs="Arial"/>
        </w:rPr>
        <w:t xml:space="preserve"> server’s set of tests, then the </w:t>
      </w:r>
      <w:r w:rsidR="0345492B" w:rsidRPr="0345492B">
        <w:rPr>
          <w:rFonts w:ascii="Arial" w:hAnsi="Arial" w:cs="Arial"/>
        </w:rPr>
        <w:t>application’s</w:t>
      </w:r>
      <w:r w:rsidR="00BE381C" w:rsidRPr="00A15A8E">
        <w:rPr>
          <w:rFonts w:ascii="Arial" w:hAnsi="Arial" w:cs="Arial"/>
        </w:rPr>
        <w:t xml:space="preserve"> set of </w:t>
      </w:r>
      <w:r w:rsidR="00F64F36" w:rsidRPr="00A15A8E">
        <w:rPr>
          <w:rFonts w:ascii="Arial" w:hAnsi="Arial" w:cs="Arial"/>
        </w:rPr>
        <w:t>tests</w:t>
      </w:r>
      <w:r w:rsidR="00BE381C" w:rsidRPr="00A15A8E">
        <w:rPr>
          <w:rFonts w:ascii="Arial" w:hAnsi="Arial" w:cs="Arial"/>
        </w:rPr>
        <w:t xml:space="preserve"> by using</w:t>
      </w:r>
      <w:r w:rsidR="008A2A54" w:rsidRPr="00A15A8E">
        <w:rPr>
          <w:rFonts w:ascii="Arial" w:hAnsi="Arial" w:cs="Arial"/>
        </w:rPr>
        <w:t xml:space="preserve"> the </w:t>
      </w:r>
      <w:r w:rsidR="006C7846" w:rsidRPr="00A15A8E">
        <w:rPr>
          <w:rFonts w:ascii="Arial" w:hAnsi="Arial" w:cs="Arial"/>
        </w:rPr>
        <w:t xml:space="preserve">two previous testing rules. More details about the testing will be in </w:t>
      </w:r>
      <w:r w:rsidR="005119F5" w:rsidRPr="005119F5">
        <w:rPr>
          <w:rFonts w:ascii="Arial" w:hAnsi="Arial" w:cs="Arial"/>
          <w:b/>
          <w:bCs/>
          <w:i/>
          <w:iCs/>
          <w:color w:val="FF0000"/>
          <w:sz w:val="32"/>
          <w:szCs w:val="32"/>
          <w:u w:val="single"/>
        </w:rPr>
        <w:fldChar w:fldCharType="begin"/>
      </w:r>
      <w:r w:rsidR="005119F5" w:rsidRPr="005119F5">
        <w:rPr>
          <w:rFonts w:ascii="Arial" w:hAnsi="Arial" w:cs="Arial"/>
          <w:i/>
          <w:iCs/>
          <w:u w:val="single"/>
        </w:rPr>
        <w:instrText xml:space="preserve"> REF _Ref164603883 \h </w:instrText>
      </w:r>
      <w:r w:rsidR="005119F5" w:rsidRPr="005119F5">
        <w:rPr>
          <w:rFonts w:ascii="Arial" w:hAnsi="Arial" w:cs="Arial"/>
          <w:b/>
          <w:bCs/>
          <w:i/>
          <w:iCs/>
          <w:color w:val="FF0000"/>
          <w:sz w:val="32"/>
          <w:szCs w:val="32"/>
          <w:u w:val="single"/>
        </w:rPr>
        <w:instrText xml:space="preserve"> \* MERGEFORMAT </w:instrText>
      </w:r>
      <w:r w:rsidR="005119F5" w:rsidRPr="005119F5">
        <w:rPr>
          <w:rFonts w:ascii="Arial" w:hAnsi="Arial" w:cs="Arial"/>
          <w:b/>
          <w:bCs/>
          <w:i/>
          <w:iCs/>
          <w:color w:val="FF0000"/>
          <w:sz w:val="32"/>
          <w:szCs w:val="32"/>
          <w:u w:val="single"/>
        </w:rPr>
      </w:r>
      <w:r w:rsidR="005119F5" w:rsidRPr="005119F5">
        <w:rPr>
          <w:rFonts w:ascii="Arial" w:hAnsi="Arial" w:cs="Arial"/>
          <w:b/>
          <w:bCs/>
          <w:i/>
          <w:iCs/>
          <w:color w:val="FF0000"/>
          <w:sz w:val="32"/>
          <w:szCs w:val="32"/>
          <w:u w:val="single"/>
        </w:rPr>
        <w:fldChar w:fldCharType="separate"/>
      </w:r>
      <w:r w:rsidR="005119F5" w:rsidRPr="005119F5">
        <w:rPr>
          <w:rFonts w:ascii="Arial" w:hAnsi="Arial" w:cs="Arial"/>
          <w:i/>
          <w:iCs/>
          <w:u w:val="single"/>
        </w:rPr>
        <w:t>Testing</w:t>
      </w:r>
      <w:r w:rsidR="005119F5" w:rsidRPr="005119F5">
        <w:rPr>
          <w:rFonts w:ascii="Arial" w:hAnsi="Arial" w:cs="Arial"/>
          <w:b/>
          <w:bCs/>
          <w:i/>
          <w:iCs/>
          <w:color w:val="FF0000"/>
          <w:sz w:val="32"/>
          <w:szCs w:val="32"/>
          <w:u w:val="single"/>
        </w:rPr>
        <w:fldChar w:fldCharType="end"/>
      </w:r>
      <w:r w:rsidR="005119F5">
        <w:rPr>
          <w:rFonts w:ascii="Arial" w:hAnsi="Arial" w:cs="Arial"/>
          <w:b/>
          <w:bCs/>
          <w:color w:val="FF0000"/>
          <w:sz w:val="32"/>
          <w:szCs w:val="32"/>
        </w:rPr>
        <w:t xml:space="preserve"> </w:t>
      </w:r>
      <w:r w:rsidR="005119F5" w:rsidRPr="009375F0">
        <w:rPr>
          <w:rFonts w:ascii="Arial" w:hAnsi="Arial" w:cs="Arial"/>
        </w:rPr>
        <w:t>section.</w:t>
      </w:r>
    </w:p>
    <w:p w14:paraId="6CF1254E" w14:textId="77777777" w:rsidR="00F64F36" w:rsidRPr="00A15A8E" w:rsidRDefault="00F64F36" w:rsidP="00AC17D9">
      <w:pPr>
        <w:spacing w:line="360" w:lineRule="auto"/>
        <w:rPr>
          <w:rFonts w:ascii="Arial" w:hAnsi="Arial" w:cs="Arial"/>
        </w:rPr>
      </w:pPr>
    </w:p>
    <w:p w14:paraId="7C4983AC" w14:textId="612058FC" w:rsidR="004C20EB" w:rsidRPr="00A15A8E" w:rsidRDefault="001B3B8E" w:rsidP="00AC17D9">
      <w:pPr>
        <w:spacing w:line="360" w:lineRule="auto"/>
        <w:rPr>
          <w:rFonts w:ascii="Arial" w:hAnsi="Arial" w:cs="Arial"/>
          <w:b/>
          <w:color w:val="FF0000"/>
          <w:sz w:val="32"/>
          <w:szCs w:val="32"/>
        </w:rPr>
      </w:pPr>
      <w:r w:rsidRPr="00A15A8E">
        <w:rPr>
          <w:rFonts w:ascii="Arial" w:hAnsi="Arial" w:cs="Arial"/>
        </w:rPr>
        <w:t xml:space="preserve">For more details about the Makefile and the command execute, </w:t>
      </w:r>
      <w:r w:rsidR="00AA08BB" w:rsidRPr="00A15A8E">
        <w:rPr>
          <w:rFonts w:ascii="Arial" w:hAnsi="Arial" w:cs="Arial"/>
        </w:rPr>
        <w:t xml:space="preserve">it is available in the appendix section </w:t>
      </w:r>
      <w:r w:rsidR="6EDDB495" w:rsidRPr="6EDDB495">
        <w:rPr>
          <w:rFonts w:ascii="Arial" w:hAnsi="Arial" w:cs="Arial"/>
        </w:rPr>
        <w:t>as</w:t>
      </w:r>
      <w:r w:rsidR="00AA08BB" w:rsidRPr="00A15A8E">
        <w:rPr>
          <w:rFonts w:ascii="Arial" w:hAnsi="Arial" w:cs="Arial"/>
        </w:rPr>
        <w:t xml:space="preserve"> </w:t>
      </w:r>
      <w:r w:rsidR="00A97E35" w:rsidRPr="5843B62D">
        <w:rPr>
          <w:rFonts w:ascii="Arial" w:hAnsi="Arial" w:cs="Arial"/>
          <w:b/>
          <w:bCs/>
          <w:i/>
          <w:iCs/>
          <w:color w:val="FF0000"/>
          <w:sz w:val="32"/>
          <w:szCs w:val="32"/>
          <w:u w:val="single"/>
        </w:rPr>
        <w:fldChar w:fldCharType="begin"/>
      </w:r>
      <w:r w:rsidR="00A97E35" w:rsidRPr="5843B62D">
        <w:rPr>
          <w:rFonts w:ascii="Arial" w:hAnsi="Arial" w:cs="Arial"/>
          <w:i/>
          <w:iCs/>
          <w:u w:val="single"/>
        </w:rPr>
        <w:instrText xml:space="preserve"> REF _Ref164604094 \h </w:instrText>
      </w:r>
      <w:r w:rsidR="00D277D1" w:rsidRPr="5843B62D">
        <w:rPr>
          <w:rFonts w:ascii="Arial" w:hAnsi="Arial" w:cs="Arial"/>
          <w:b/>
          <w:bCs/>
          <w:i/>
          <w:iCs/>
          <w:color w:val="FF0000"/>
          <w:sz w:val="32"/>
          <w:szCs w:val="32"/>
          <w:u w:val="single"/>
        </w:rPr>
        <w:instrText xml:space="preserve"> \* MERGEFORMAT </w:instrText>
      </w:r>
      <w:r w:rsidR="00A97E35" w:rsidRPr="5843B62D">
        <w:rPr>
          <w:rFonts w:ascii="Arial" w:hAnsi="Arial" w:cs="Arial"/>
          <w:b/>
          <w:bCs/>
          <w:i/>
          <w:iCs/>
          <w:color w:val="FF0000"/>
          <w:sz w:val="32"/>
          <w:szCs w:val="32"/>
          <w:u w:val="single"/>
        </w:rPr>
      </w:r>
      <w:r w:rsidR="00A97E35" w:rsidRPr="5843B62D">
        <w:rPr>
          <w:rFonts w:ascii="Arial" w:hAnsi="Arial" w:cs="Arial"/>
          <w:b/>
          <w:bCs/>
          <w:i/>
          <w:iCs/>
          <w:color w:val="FF0000"/>
          <w:sz w:val="32"/>
          <w:szCs w:val="32"/>
          <w:u w:val="single"/>
        </w:rPr>
        <w:fldChar w:fldCharType="separate"/>
      </w:r>
      <w:r w:rsidR="00A97E35" w:rsidRPr="5843B62D">
        <w:rPr>
          <w:i/>
          <w:iCs/>
          <w:u w:val="single"/>
        </w:rPr>
        <w:t xml:space="preserve">Figure </w:t>
      </w:r>
      <w:r w:rsidR="00A97E35" w:rsidRPr="5843B62D">
        <w:rPr>
          <w:i/>
          <w:iCs/>
          <w:noProof/>
          <w:u w:val="single"/>
        </w:rPr>
        <w:t>18</w:t>
      </w:r>
      <w:r w:rsidR="00A97E35" w:rsidRPr="5843B62D">
        <w:rPr>
          <w:i/>
          <w:iCs/>
          <w:u w:val="single"/>
        </w:rPr>
        <w:t xml:space="preserve"> - Makefile</w:t>
      </w:r>
      <w:r w:rsidR="00A97E35" w:rsidRPr="5843B62D">
        <w:rPr>
          <w:rFonts w:ascii="Arial" w:hAnsi="Arial" w:cs="Arial"/>
          <w:b/>
          <w:bCs/>
          <w:i/>
          <w:iCs/>
          <w:color w:val="FF0000"/>
          <w:sz w:val="32"/>
          <w:szCs w:val="32"/>
          <w:u w:val="single"/>
        </w:rPr>
        <w:fldChar w:fldCharType="end"/>
      </w:r>
      <w:r w:rsidR="00A97E35" w:rsidRPr="00C34E12">
        <w:rPr>
          <w:rFonts w:ascii="Arial" w:hAnsi="Arial" w:cs="Arial"/>
        </w:rPr>
        <w:t>.</w:t>
      </w:r>
    </w:p>
    <w:p w14:paraId="4352A058" w14:textId="4F05EB3F" w:rsidR="008A1FC7" w:rsidRPr="00A15A8E" w:rsidRDefault="00573DF7" w:rsidP="00AC17D9">
      <w:pPr>
        <w:pStyle w:val="Heading3"/>
        <w:spacing w:line="360" w:lineRule="auto"/>
        <w:rPr>
          <w:rFonts w:ascii="Arial" w:hAnsi="Arial" w:cs="Arial"/>
        </w:rPr>
      </w:pPr>
      <w:bookmarkStart w:id="74" w:name="_Toc164604818"/>
      <w:r w:rsidRPr="00A15A8E">
        <w:rPr>
          <w:rFonts w:ascii="Arial" w:hAnsi="Arial" w:cs="Arial"/>
        </w:rPr>
        <w:t>Receipt Section Detection Model (YOLO)</w:t>
      </w:r>
      <w:bookmarkEnd w:id="74"/>
    </w:p>
    <w:p w14:paraId="6901A61D" w14:textId="40D04F4A" w:rsidR="00EF1C0C" w:rsidRPr="00A15A8E" w:rsidRDefault="00EF1C0C" w:rsidP="00AC17D9">
      <w:pPr>
        <w:spacing w:line="360" w:lineRule="auto"/>
        <w:rPr>
          <w:rFonts w:ascii="Arial" w:hAnsi="Arial" w:cs="Arial"/>
        </w:rPr>
      </w:pPr>
      <w:r w:rsidRPr="00A15A8E">
        <w:rPr>
          <w:rFonts w:ascii="Arial" w:hAnsi="Arial" w:cs="Arial"/>
        </w:rPr>
        <w:t xml:space="preserve">As seen in the </w:t>
      </w:r>
      <w:r w:rsidR="00276C3B" w:rsidRPr="00A15A8E">
        <w:rPr>
          <w:rFonts w:ascii="Arial" w:hAnsi="Arial" w:cs="Arial"/>
          <w:i/>
          <w:iCs/>
          <w:u w:val="single"/>
        </w:rPr>
        <w:fldChar w:fldCharType="begin"/>
      </w:r>
      <w:r w:rsidR="00276C3B" w:rsidRPr="00A15A8E">
        <w:rPr>
          <w:rFonts w:ascii="Arial" w:hAnsi="Arial" w:cs="Arial"/>
          <w:i/>
          <w:iCs/>
          <w:u w:val="single"/>
        </w:rPr>
        <w:instrText xml:space="preserve"> REF _Ref163492738 \h </w:instrText>
      </w:r>
      <w:r w:rsidR="00480554" w:rsidRPr="00A15A8E">
        <w:rPr>
          <w:rFonts w:ascii="Arial" w:hAnsi="Arial" w:cs="Arial"/>
          <w:i/>
          <w:iCs/>
          <w:u w:val="single"/>
        </w:rPr>
        <w:instrText xml:space="preserve"> \* MERGEFORMAT </w:instrText>
      </w:r>
      <w:r w:rsidR="00276C3B" w:rsidRPr="00A15A8E">
        <w:rPr>
          <w:rFonts w:ascii="Arial" w:hAnsi="Arial" w:cs="Arial"/>
          <w:i/>
          <w:iCs/>
          <w:u w:val="single"/>
        </w:rPr>
      </w:r>
      <w:r w:rsidR="00276C3B" w:rsidRPr="00A15A8E">
        <w:rPr>
          <w:rFonts w:ascii="Arial" w:hAnsi="Arial" w:cs="Arial"/>
          <w:i/>
          <w:iCs/>
          <w:u w:val="single"/>
        </w:rPr>
        <w:fldChar w:fldCharType="separate"/>
      </w:r>
      <w:r w:rsidR="00276C3B" w:rsidRPr="00A15A8E">
        <w:rPr>
          <w:rFonts w:ascii="Arial" w:hAnsi="Arial" w:cs="Arial"/>
          <w:i/>
          <w:iCs/>
          <w:u w:val="single"/>
        </w:rPr>
        <w:t>Literature review</w:t>
      </w:r>
      <w:r w:rsidR="00276C3B" w:rsidRPr="00A15A8E">
        <w:rPr>
          <w:rFonts w:ascii="Arial" w:hAnsi="Arial" w:cs="Arial"/>
          <w:i/>
          <w:iCs/>
          <w:u w:val="single"/>
        </w:rPr>
        <w:fldChar w:fldCharType="end"/>
      </w:r>
      <w:r w:rsidR="007C1197" w:rsidRPr="00A15A8E">
        <w:rPr>
          <w:rFonts w:ascii="Arial" w:hAnsi="Arial" w:cs="Arial"/>
        </w:rPr>
        <w:t xml:space="preserve">, there is multiple way to </w:t>
      </w:r>
      <w:r w:rsidR="00E902B4" w:rsidRPr="00A15A8E">
        <w:rPr>
          <w:rFonts w:ascii="Arial" w:hAnsi="Arial" w:cs="Arial"/>
        </w:rPr>
        <w:t>predict</w:t>
      </w:r>
      <w:r w:rsidR="00471661" w:rsidRPr="00A15A8E">
        <w:rPr>
          <w:rFonts w:ascii="Arial" w:hAnsi="Arial" w:cs="Arial"/>
        </w:rPr>
        <w:t xml:space="preserve"> different element of an image, but the state of the art is Yolo provided by Ultralitics.</w:t>
      </w:r>
      <w:r w:rsidR="003B6854" w:rsidRPr="00A15A8E">
        <w:rPr>
          <w:rFonts w:ascii="Arial" w:hAnsi="Arial" w:cs="Arial"/>
        </w:rPr>
        <w:t xml:space="preserve"> To </w:t>
      </w:r>
      <w:r w:rsidR="00DA6C23" w:rsidRPr="00A15A8E">
        <w:rPr>
          <w:rFonts w:ascii="Arial" w:hAnsi="Arial" w:cs="Arial"/>
        </w:rPr>
        <w:t xml:space="preserve">be more precise </w:t>
      </w:r>
      <w:r w:rsidR="00F34D53" w:rsidRPr="00A15A8E">
        <w:rPr>
          <w:rFonts w:ascii="Arial" w:hAnsi="Arial" w:cs="Arial"/>
        </w:rPr>
        <w:t xml:space="preserve">we are using YOLOv8 which is </w:t>
      </w:r>
      <w:r w:rsidR="00F4208C" w:rsidRPr="00A15A8E">
        <w:rPr>
          <w:rFonts w:ascii="Arial" w:hAnsi="Arial" w:cs="Arial"/>
        </w:rPr>
        <w:t>“the latest version of the acclaimed real-time object detection and image segmentation model”</w:t>
      </w:r>
      <w:r w:rsidR="00F92980" w:rsidRPr="00A15A8E">
        <w:rPr>
          <w:rFonts w:ascii="Arial" w:hAnsi="Arial" w:cs="Arial"/>
        </w:rPr>
        <w:fldChar w:fldCharType="begin"/>
      </w:r>
      <w:r w:rsidR="00406DAA" w:rsidRPr="00A15A8E">
        <w:rPr>
          <w:rFonts w:ascii="Arial" w:hAnsi="Arial" w:cs="Arial"/>
        </w:rPr>
        <w:instrText xml:space="preserve"> ADDIN ZOTERO_ITEM CSL_CITATION {"citationID":"dj1cXatG","properties":{"formattedCitation":"(Ultralytics, no date)","plainCitation":"(Ultralytics, no date)","noteIndex":0},"citationItems":[{"id":143,"uris":["http://zotero.org/users/13363242/items/LHSAC7GH"],"itemData":{"id":143,"type":"webpage","abstract":"Explore a complete guide to Ultralytics YOLOv8, a high-speed, high-accuracy object detection &amp; image segmentation model. Installation, prediction, training tutorials and more.","language":"en","title":"Ultralytics","URL":"https://docs.ultralytics.com/","author":[{"family":"Ultralytics","given":""}],"accessed":{"date-parts":[["2024",4,11]]}}}],"schema":"https://github.com/citation-style-language/schema/raw/master/csl-citation.json"} </w:instrText>
      </w:r>
      <w:r w:rsidR="00F92980" w:rsidRPr="00A15A8E">
        <w:rPr>
          <w:rFonts w:ascii="Arial" w:hAnsi="Arial" w:cs="Arial"/>
        </w:rPr>
        <w:fldChar w:fldCharType="separate"/>
      </w:r>
      <w:r w:rsidR="00406DAA" w:rsidRPr="00A15A8E">
        <w:rPr>
          <w:rFonts w:ascii="Arial" w:hAnsi="Arial" w:cs="Arial"/>
          <w:noProof/>
        </w:rPr>
        <w:t>(Ultralytics, no date)</w:t>
      </w:r>
      <w:r w:rsidR="00F92980" w:rsidRPr="00A15A8E">
        <w:rPr>
          <w:rFonts w:ascii="Arial" w:hAnsi="Arial" w:cs="Arial"/>
        </w:rPr>
        <w:fldChar w:fldCharType="end"/>
      </w:r>
      <w:r w:rsidR="00445846" w:rsidRPr="00A15A8E">
        <w:rPr>
          <w:rFonts w:ascii="Arial" w:hAnsi="Arial" w:cs="Arial"/>
        </w:rPr>
        <w:t>. Moreo</w:t>
      </w:r>
      <w:r w:rsidR="00BA35D8" w:rsidRPr="00A15A8E">
        <w:rPr>
          <w:rFonts w:ascii="Arial" w:hAnsi="Arial" w:cs="Arial"/>
        </w:rPr>
        <w:t>v</w:t>
      </w:r>
      <w:r w:rsidR="00445846" w:rsidRPr="00A15A8E">
        <w:rPr>
          <w:rFonts w:ascii="Arial" w:hAnsi="Arial" w:cs="Arial"/>
        </w:rPr>
        <w:t>er,</w:t>
      </w:r>
      <w:r w:rsidR="00325BC6" w:rsidRPr="00A15A8E">
        <w:rPr>
          <w:rFonts w:ascii="Arial" w:hAnsi="Arial" w:cs="Arial"/>
        </w:rPr>
        <w:t xml:space="preserve"> Ultralytics </w:t>
      </w:r>
      <w:r w:rsidR="00325BC6" w:rsidRPr="00A15A8E">
        <w:rPr>
          <w:rFonts w:ascii="Arial" w:hAnsi="Arial" w:cs="Arial"/>
        </w:rPr>
        <w:lastRenderedPageBreak/>
        <w:t xml:space="preserve">provide multiple size </w:t>
      </w:r>
      <w:r w:rsidR="00B36540" w:rsidRPr="00A15A8E">
        <w:rPr>
          <w:rFonts w:ascii="Arial" w:hAnsi="Arial" w:cs="Arial"/>
        </w:rPr>
        <w:t xml:space="preserve">of the Yolo model (nano. </w:t>
      </w:r>
      <w:r w:rsidR="008171DB" w:rsidRPr="00A15A8E">
        <w:rPr>
          <w:rFonts w:ascii="Arial" w:hAnsi="Arial" w:cs="Arial"/>
        </w:rPr>
        <w:t>S</w:t>
      </w:r>
      <w:r w:rsidR="00B36540" w:rsidRPr="00A15A8E">
        <w:rPr>
          <w:rFonts w:ascii="Arial" w:hAnsi="Arial" w:cs="Arial"/>
        </w:rPr>
        <w:t>mall</w:t>
      </w:r>
      <w:r w:rsidR="008171DB" w:rsidRPr="00A15A8E">
        <w:rPr>
          <w:rFonts w:ascii="Arial" w:hAnsi="Arial" w:cs="Arial"/>
        </w:rPr>
        <w:t xml:space="preserve">, medium, large and </w:t>
      </w:r>
      <w:r w:rsidR="00152B95" w:rsidRPr="00A15A8E">
        <w:rPr>
          <w:rFonts w:ascii="Arial" w:hAnsi="Arial" w:cs="Arial"/>
        </w:rPr>
        <w:t>extra-large</w:t>
      </w:r>
      <w:r w:rsidR="005600FF" w:rsidRPr="00A15A8E">
        <w:rPr>
          <w:rFonts w:ascii="Arial" w:hAnsi="Arial" w:cs="Arial"/>
        </w:rPr>
        <w:t>) which we will use the biggest version</w:t>
      </w:r>
      <w:r w:rsidR="00445846" w:rsidRPr="00A15A8E">
        <w:rPr>
          <w:rFonts w:ascii="Arial" w:hAnsi="Arial" w:cs="Arial"/>
        </w:rPr>
        <w:t xml:space="preserve"> </w:t>
      </w:r>
      <w:r w:rsidR="00152B95" w:rsidRPr="00A15A8E">
        <w:rPr>
          <w:rFonts w:ascii="Arial" w:hAnsi="Arial" w:cs="Arial"/>
        </w:rPr>
        <w:t>yolov8x.pt for better performance.</w:t>
      </w:r>
    </w:p>
    <w:p w14:paraId="60CA28A4" w14:textId="2DFBC59E" w:rsidR="00307737" w:rsidRPr="00A15A8E" w:rsidRDefault="00307737" w:rsidP="00AC17D9">
      <w:pPr>
        <w:spacing w:line="360" w:lineRule="auto"/>
        <w:rPr>
          <w:rFonts w:ascii="Arial" w:hAnsi="Arial" w:cs="Arial"/>
        </w:rPr>
      </w:pPr>
    </w:p>
    <w:p w14:paraId="07B9664B" w14:textId="079ED3CB" w:rsidR="00886ACB" w:rsidRPr="00A15A8E" w:rsidRDefault="00C34E12" w:rsidP="00AC17D9">
      <w:pPr>
        <w:spacing w:line="360" w:lineRule="auto"/>
        <w:rPr>
          <w:rFonts w:ascii="Arial" w:hAnsi="Arial" w:cs="Arial"/>
        </w:rPr>
      </w:pPr>
      <w:r w:rsidRPr="00A15A8E">
        <w:rPr>
          <w:rFonts w:ascii="Arial" w:hAnsi="Arial" w:cs="Arial"/>
          <w:noProof/>
        </w:rPr>
        <mc:AlternateContent>
          <mc:Choice Requires="wps">
            <w:drawing>
              <wp:anchor distT="0" distB="0" distL="114300" distR="114300" simplePos="0" relativeHeight="251658241" behindDoc="1" locked="0" layoutInCell="1" allowOverlap="1" wp14:anchorId="67EF3F55" wp14:editId="6018AA77">
                <wp:simplePos x="0" y="0"/>
                <wp:positionH relativeFrom="column">
                  <wp:posOffset>2908935</wp:posOffset>
                </wp:positionH>
                <wp:positionV relativeFrom="paragraph">
                  <wp:posOffset>3029062</wp:posOffset>
                </wp:positionV>
                <wp:extent cx="3273425" cy="266700"/>
                <wp:effectExtent l="0" t="0" r="3175" b="0"/>
                <wp:wrapTight wrapText="bothSides">
                  <wp:wrapPolygon edited="0">
                    <wp:start x="0" y="0"/>
                    <wp:lineTo x="0" y="20571"/>
                    <wp:lineTo x="21537" y="20571"/>
                    <wp:lineTo x="21537" y="0"/>
                    <wp:lineTo x="0" y="0"/>
                  </wp:wrapPolygon>
                </wp:wrapTight>
                <wp:docPr id="354484412" name="Text Box 1"/>
                <wp:cNvGraphicFramePr/>
                <a:graphic xmlns:a="http://schemas.openxmlformats.org/drawingml/2006/main">
                  <a:graphicData uri="http://schemas.microsoft.com/office/word/2010/wordprocessingShape">
                    <wps:wsp>
                      <wps:cNvSpPr txBox="1"/>
                      <wps:spPr>
                        <a:xfrm>
                          <a:off x="0" y="0"/>
                          <a:ext cx="3273425" cy="266700"/>
                        </a:xfrm>
                        <a:prstGeom prst="rect">
                          <a:avLst/>
                        </a:prstGeom>
                        <a:solidFill>
                          <a:prstClr val="white"/>
                        </a:solidFill>
                        <a:ln>
                          <a:noFill/>
                        </a:ln>
                      </wps:spPr>
                      <wps:txbx>
                        <w:txbxContent>
                          <w:p w14:paraId="695F1F93" w14:textId="381F45FB" w:rsidR="00307737" w:rsidRPr="00163BF7" w:rsidRDefault="00307737" w:rsidP="00307737">
                            <w:pPr>
                              <w:pStyle w:val="Caption"/>
                              <w:rPr>
                                <w:noProof/>
                              </w:rPr>
                            </w:pPr>
                            <w:bookmarkStart w:id="75" w:name="_Ref163738062"/>
                            <w:bookmarkStart w:id="76" w:name="_Toc164604845"/>
                            <w:r>
                              <w:t xml:space="preserve">Figure </w:t>
                            </w:r>
                            <w:r>
                              <w:fldChar w:fldCharType="begin"/>
                            </w:r>
                            <w:r>
                              <w:instrText xml:space="preserve"> SEQ Figure \* ARABIC </w:instrText>
                            </w:r>
                            <w:r>
                              <w:fldChar w:fldCharType="separate"/>
                            </w:r>
                            <w:r w:rsidR="00184DF7">
                              <w:rPr>
                                <w:noProof/>
                              </w:rPr>
                              <w:t>6</w:t>
                            </w:r>
                            <w:r>
                              <w:fldChar w:fldCharType="end"/>
                            </w:r>
                            <w:bookmarkEnd w:id="75"/>
                            <w:r>
                              <w:t xml:space="preserve"> - prediction model area with prediction </w:t>
                            </w:r>
                            <w:r w:rsidR="008F69AB">
                              <w:t>percentage.</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du="http://schemas.microsoft.com/office/word/2023/wordml/word16du">
            <w:pict>
              <v:shapetype w14:anchorId="67EF3F55" id="_x0000_t202" coordsize="21600,21600" o:spt="202" path="m,l,21600r21600,l21600,xe">
                <v:stroke joinstyle="miter"/>
                <v:path gradientshapeok="t" o:connecttype="rect"/>
              </v:shapetype>
              <v:shape id="Text Box 1" o:spid="_x0000_s1026" type="#_x0000_t202" style="position:absolute;margin-left:229.05pt;margin-top:238.5pt;width:257.75pt;height:21pt;z-index:-2516582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" stroked="f">
                <v:textbox style="mso-fit-shape-to-text:t" inset="0,0,0,0">
                  <w:txbxContent>
                    <w:p w14:paraId="695F1F93" w14:textId="381F45FB" w:rsidR="00307737" w:rsidRPr="00163BF7" w:rsidRDefault="00307737" w:rsidP="00307737">
                      <w:pPr>
                        <w:pStyle w:val="Caption"/>
                        <w:rPr>
                          <w:noProof/>
                        </w:rPr>
                      </w:pPr>
                      <w:bookmarkStart w:id="77" w:name="_Ref163738062"/>
                      <w:bookmarkStart w:id="78" w:name="_Toc164604845"/>
                      <w:r>
                        <w:t xml:space="preserve">Figure </w:t>
                      </w:r>
                      <w:r>
                        <w:fldChar w:fldCharType="begin"/>
                      </w:r>
                      <w:r>
                        <w:instrText xml:space="preserve"> SEQ Figure \* ARABIC </w:instrText>
                      </w:r>
                      <w:r>
                        <w:fldChar w:fldCharType="separate"/>
                      </w:r>
                      <w:r w:rsidR="00184DF7">
                        <w:rPr>
                          <w:noProof/>
                        </w:rPr>
                        <w:t>6</w:t>
                      </w:r>
                      <w:r>
                        <w:fldChar w:fldCharType="end"/>
                      </w:r>
                      <w:bookmarkEnd w:id="77"/>
                      <w:r>
                        <w:t xml:space="preserve"> - prediction model area with prediction </w:t>
                      </w:r>
                      <w:r w:rsidR="008F69AB">
                        <w:t>percentage.</w:t>
                      </w:r>
                      <w:bookmarkEnd w:id="78"/>
                    </w:p>
                  </w:txbxContent>
                </v:textbox>
                <w10:wrap type="tight"/>
              </v:shape>
            </w:pict>
          </mc:Fallback>
        </mc:AlternateContent>
      </w:r>
      <w:r w:rsidRPr="00A15A8E">
        <w:rPr>
          <w:rFonts w:ascii="Arial" w:hAnsi="Arial" w:cs="Arial"/>
          <w:noProof/>
        </w:rPr>
        <w:drawing>
          <wp:anchor distT="0" distB="0" distL="114300" distR="114300" simplePos="0" relativeHeight="251658240" behindDoc="1" locked="0" layoutInCell="1" allowOverlap="1" wp14:anchorId="61DE502C" wp14:editId="381C7970">
            <wp:simplePos x="0" y="0"/>
            <wp:positionH relativeFrom="column">
              <wp:posOffset>3093085</wp:posOffset>
            </wp:positionH>
            <wp:positionV relativeFrom="paragraph">
              <wp:posOffset>232652</wp:posOffset>
            </wp:positionV>
            <wp:extent cx="2708275" cy="2708275"/>
            <wp:effectExtent l="0" t="0" r="0" b="0"/>
            <wp:wrapTight wrapText="bothSides">
              <wp:wrapPolygon edited="0">
                <wp:start x="0" y="0"/>
                <wp:lineTo x="0" y="21473"/>
                <wp:lineTo x="21473" y="21473"/>
                <wp:lineTo x="21473" y="0"/>
                <wp:lineTo x="0" y="0"/>
              </wp:wrapPolygon>
            </wp:wrapTight>
            <wp:docPr id="1582127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27632" name="Picture 1582127632"/>
                    <pic:cNvPicPr/>
                  </pic:nvPicPr>
                  <pic:blipFill>
                    <a:blip r:embed="rId18">
                      <a:extLst>
                        <a:ext uri="{28A0092B-C50C-407E-A947-70E740481C1C}">
                          <a14:useLocalDpi xmlns:a14="http://schemas.microsoft.com/office/drawing/2010/main" val="0"/>
                        </a:ext>
                      </a:extLst>
                    </a:blip>
                    <a:stretch>
                      <a:fillRect/>
                    </a:stretch>
                  </pic:blipFill>
                  <pic:spPr>
                    <a:xfrm>
                      <a:off x="0" y="0"/>
                      <a:ext cx="2708275" cy="2708275"/>
                    </a:xfrm>
                    <a:prstGeom prst="rect">
                      <a:avLst/>
                    </a:prstGeom>
                  </pic:spPr>
                </pic:pic>
              </a:graphicData>
            </a:graphic>
            <wp14:sizeRelH relativeFrom="page">
              <wp14:pctWidth>0</wp14:pctWidth>
            </wp14:sizeRelH>
            <wp14:sizeRelV relativeFrom="page">
              <wp14:pctHeight>0</wp14:pctHeight>
            </wp14:sizeRelV>
          </wp:anchor>
        </w:drawing>
      </w:r>
      <w:r w:rsidR="005D1046" w:rsidRPr="00A15A8E">
        <w:rPr>
          <w:rFonts w:ascii="Arial" w:hAnsi="Arial" w:cs="Arial"/>
        </w:rPr>
        <w:t xml:space="preserve">The </w:t>
      </w:r>
      <w:r w:rsidR="002B2812" w:rsidRPr="00A15A8E">
        <w:rPr>
          <w:rFonts w:ascii="Arial" w:hAnsi="Arial" w:cs="Arial"/>
        </w:rPr>
        <w:t>model will take has input a reformat image of 640</w:t>
      </w:r>
      <w:r w:rsidR="00135AE7" w:rsidRPr="00A15A8E">
        <w:rPr>
          <w:rFonts w:ascii="Arial" w:hAnsi="Arial" w:cs="Arial"/>
        </w:rPr>
        <w:t xml:space="preserve"> per 640 </w:t>
      </w:r>
      <w:r w:rsidR="006A7933" w:rsidRPr="00A15A8E">
        <w:rPr>
          <w:rFonts w:ascii="Arial" w:hAnsi="Arial" w:cs="Arial"/>
        </w:rPr>
        <w:t>pixels</w:t>
      </w:r>
      <w:r w:rsidR="00864ACC" w:rsidRPr="00A15A8E">
        <w:rPr>
          <w:rFonts w:ascii="Arial" w:hAnsi="Arial" w:cs="Arial"/>
        </w:rPr>
        <w:t xml:space="preserve"> </w:t>
      </w:r>
      <w:r w:rsidR="00D14BCF" w:rsidRPr="00A15A8E">
        <w:rPr>
          <w:rFonts w:ascii="Arial" w:hAnsi="Arial" w:cs="Arial"/>
        </w:rPr>
        <w:t xml:space="preserve">before applying the </w:t>
      </w:r>
      <w:r w:rsidR="00BB143F" w:rsidRPr="00A15A8E">
        <w:rPr>
          <w:rFonts w:ascii="Arial" w:hAnsi="Arial" w:cs="Arial"/>
        </w:rPr>
        <w:t>model</w:t>
      </w:r>
      <w:r w:rsidR="00D14BCF" w:rsidRPr="00A15A8E">
        <w:rPr>
          <w:rFonts w:ascii="Arial" w:hAnsi="Arial" w:cs="Arial"/>
        </w:rPr>
        <w:t xml:space="preserve"> </w:t>
      </w:r>
      <w:r w:rsidR="007452D2" w:rsidRPr="00A15A8E">
        <w:rPr>
          <w:rFonts w:ascii="Arial" w:hAnsi="Arial" w:cs="Arial"/>
        </w:rPr>
        <w:t xml:space="preserve">to predict the coordinate of the </w:t>
      </w:r>
      <w:r w:rsidR="009E6764" w:rsidRPr="00A15A8E">
        <w:rPr>
          <w:rFonts w:ascii="Arial" w:hAnsi="Arial" w:cs="Arial"/>
        </w:rPr>
        <w:t xml:space="preserve">different label. </w:t>
      </w:r>
      <w:r w:rsidR="00BB143F" w:rsidRPr="00A15A8E">
        <w:rPr>
          <w:rFonts w:ascii="Arial" w:hAnsi="Arial" w:cs="Arial"/>
        </w:rPr>
        <w:t xml:space="preserve">The set of </w:t>
      </w:r>
      <w:r w:rsidR="006A7933" w:rsidRPr="00A15A8E">
        <w:rPr>
          <w:rFonts w:ascii="Arial" w:hAnsi="Arial" w:cs="Arial"/>
        </w:rPr>
        <w:t>labels</w:t>
      </w:r>
      <w:r w:rsidR="00BB143F" w:rsidRPr="00A15A8E">
        <w:rPr>
          <w:rFonts w:ascii="Arial" w:hAnsi="Arial" w:cs="Arial"/>
        </w:rPr>
        <w:t xml:space="preserve"> represent </w:t>
      </w:r>
      <w:r w:rsidR="006A7933" w:rsidRPr="00A15A8E">
        <w:rPr>
          <w:rFonts w:ascii="Arial" w:hAnsi="Arial" w:cs="Arial"/>
        </w:rPr>
        <w:t xml:space="preserve">the </w:t>
      </w:r>
      <w:r w:rsidR="000E765F" w:rsidRPr="00A15A8E">
        <w:rPr>
          <w:rFonts w:ascii="Arial" w:hAnsi="Arial" w:cs="Arial"/>
        </w:rPr>
        <w:t>key section of the receipt containing the wanted information to be extracted afterward</w:t>
      </w:r>
      <w:r w:rsidR="000C271C" w:rsidRPr="00A15A8E">
        <w:rPr>
          <w:rFonts w:ascii="Arial" w:hAnsi="Arial" w:cs="Arial"/>
        </w:rPr>
        <w:t>,</w:t>
      </w:r>
      <w:r w:rsidR="00CD7946" w:rsidRPr="00A15A8E">
        <w:rPr>
          <w:rFonts w:ascii="Arial" w:hAnsi="Arial" w:cs="Arial"/>
        </w:rPr>
        <w:t xml:space="preserve"> the labels are the </w:t>
      </w:r>
      <w:r w:rsidR="00307737" w:rsidRPr="00A15A8E">
        <w:rPr>
          <w:rFonts w:ascii="Arial" w:hAnsi="Arial" w:cs="Arial"/>
        </w:rPr>
        <w:t>date</w:t>
      </w:r>
      <w:r w:rsidR="002E670F" w:rsidRPr="00A15A8E">
        <w:rPr>
          <w:rFonts w:ascii="Arial" w:hAnsi="Arial" w:cs="Arial"/>
        </w:rPr>
        <w:t xml:space="preserve">, the shop information, total </w:t>
      </w:r>
      <w:r w:rsidR="00373825" w:rsidRPr="00A15A8E">
        <w:rPr>
          <w:rFonts w:ascii="Arial" w:hAnsi="Arial" w:cs="Arial"/>
        </w:rPr>
        <w:t xml:space="preserve">and the items purchase as showed in </w:t>
      </w:r>
      <w:r w:rsidR="008F69AB" w:rsidRPr="00A15A8E">
        <w:rPr>
          <w:rFonts w:ascii="Arial" w:hAnsi="Arial" w:cs="Arial"/>
          <w:i/>
          <w:iCs/>
          <w:u w:val="single"/>
        </w:rPr>
        <w:fldChar w:fldCharType="begin"/>
      </w:r>
      <w:r w:rsidR="008F69AB" w:rsidRPr="00A15A8E">
        <w:rPr>
          <w:rFonts w:ascii="Arial" w:hAnsi="Arial" w:cs="Arial"/>
          <w:i/>
          <w:iCs/>
          <w:u w:val="single"/>
        </w:rPr>
        <w:instrText xml:space="preserve"> REF _Ref163738062 \h  \* MERGEFORMAT </w:instrText>
      </w:r>
      <w:r w:rsidR="008F69AB" w:rsidRPr="00A15A8E">
        <w:rPr>
          <w:rFonts w:ascii="Arial" w:hAnsi="Arial" w:cs="Arial"/>
          <w:i/>
          <w:iCs/>
          <w:u w:val="single"/>
        </w:rPr>
      </w:r>
      <w:r w:rsidR="008F69AB" w:rsidRPr="00A15A8E">
        <w:rPr>
          <w:rFonts w:ascii="Arial" w:hAnsi="Arial" w:cs="Arial"/>
          <w:i/>
          <w:iCs/>
          <w:u w:val="single"/>
        </w:rPr>
        <w:fldChar w:fldCharType="separate"/>
      </w:r>
      <w:r w:rsidR="008F69AB" w:rsidRPr="00A15A8E">
        <w:rPr>
          <w:rFonts w:ascii="Arial" w:hAnsi="Arial" w:cs="Arial"/>
          <w:i/>
          <w:iCs/>
          <w:u w:val="single"/>
        </w:rPr>
        <w:t xml:space="preserve">Figure </w:t>
      </w:r>
      <w:r w:rsidR="008F69AB" w:rsidRPr="00A15A8E">
        <w:rPr>
          <w:rFonts w:ascii="Arial" w:hAnsi="Arial" w:cs="Arial"/>
          <w:i/>
          <w:iCs/>
          <w:noProof/>
          <w:u w:val="single"/>
        </w:rPr>
        <w:t>2</w:t>
      </w:r>
      <w:r w:rsidR="008F69AB" w:rsidRPr="00A15A8E">
        <w:rPr>
          <w:rFonts w:ascii="Arial" w:hAnsi="Arial" w:cs="Arial"/>
          <w:i/>
          <w:iCs/>
          <w:u w:val="single"/>
        </w:rPr>
        <w:fldChar w:fldCharType="end"/>
      </w:r>
      <w:r w:rsidR="00E23FF4" w:rsidRPr="00A15A8E">
        <w:rPr>
          <w:rFonts w:ascii="Arial" w:hAnsi="Arial" w:cs="Arial"/>
        </w:rPr>
        <w:t xml:space="preserve">. </w:t>
      </w:r>
      <w:r w:rsidR="009D40F0" w:rsidRPr="00A15A8E">
        <w:rPr>
          <w:rFonts w:ascii="Arial" w:hAnsi="Arial" w:cs="Arial"/>
        </w:rPr>
        <w:t xml:space="preserve">The </w:t>
      </w:r>
      <w:r w:rsidR="00544E9E" w:rsidRPr="00A15A8E">
        <w:rPr>
          <w:rFonts w:ascii="Arial" w:hAnsi="Arial" w:cs="Arial"/>
        </w:rPr>
        <w:t xml:space="preserve">usage of this text prediction </w:t>
      </w:r>
      <w:r w:rsidR="009576B0" w:rsidRPr="00A15A8E">
        <w:rPr>
          <w:rFonts w:ascii="Arial" w:hAnsi="Arial" w:cs="Arial"/>
        </w:rPr>
        <w:t>serves</w:t>
      </w:r>
      <w:r w:rsidR="00544E9E" w:rsidRPr="00A15A8E">
        <w:rPr>
          <w:rFonts w:ascii="Arial" w:hAnsi="Arial" w:cs="Arial"/>
        </w:rPr>
        <w:t xml:space="preserve"> as a cleaning of </w:t>
      </w:r>
      <w:r w:rsidR="00152252" w:rsidRPr="00A15A8E">
        <w:rPr>
          <w:rFonts w:ascii="Arial" w:hAnsi="Arial" w:cs="Arial"/>
        </w:rPr>
        <w:t xml:space="preserve">unhelpful in the context of the system such has </w:t>
      </w:r>
      <w:r w:rsidR="00F21DF3" w:rsidRPr="00A15A8E">
        <w:rPr>
          <w:rFonts w:ascii="Arial" w:hAnsi="Arial" w:cs="Arial"/>
        </w:rPr>
        <w:t>the vat information</w:t>
      </w:r>
      <w:r w:rsidR="009F030C" w:rsidRPr="00A15A8E">
        <w:rPr>
          <w:rFonts w:ascii="Arial" w:hAnsi="Arial" w:cs="Arial"/>
        </w:rPr>
        <w:t xml:space="preserve"> </w:t>
      </w:r>
      <w:r w:rsidR="00F21DF3" w:rsidRPr="00A15A8E">
        <w:rPr>
          <w:rFonts w:ascii="Arial" w:hAnsi="Arial" w:cs="Arial"/>
        </w:rPr>
        <w:t xml:space="preserve">or </w:t>
      </w:r>
      <w:r w:rsidR="00992A1C" w:rsidRPr="00A15A8E">
        <w:rPr>
          <w:rFonts w:ascii="Arial" w:hAnsi="Arial" w:cs="Arial"/>
        </w:rPr>
        <w:t>cashier</w:t>
      </w:r>
      <w:r w:rsidR="00F21DF3" w:rsidRPr="00A15A8E">
        <w:rPr>
          <w:rFonts w:ascii="Arial" w:hAnsi="Arial" w:cs="Arial"/>
        </w:rPr>
        <w:t xml:space="preserve"> </w:t>
      </w:r>
      <w:r w:rsidR="00992A1C" w:rsidRPr="00A15A8E">
        <w:rPr>
          <w:rFonts w:ascii="Arial" w:hAnsi="Arial" w:cs="Arial"/>
        </w:rPr>
        <w:t>information</w:t>
      </w:r>
      <w:r w:rsidR="00E60704" w:rsidRPr="00A15A8E">
        <w:rPr>
          <w:rFonts w:ascii="Arial" w:hAnsi="Arial" w:cs="Arial"/>
        </w:rPr>
        <w:t>.</w:t>
      </w:r>
      <w:r w:rsidR="00E36B8B" w:rsidRPr="00A15A8E">
        <w:rPr>
          <w:rFonts w:ascii="Arial" w:hAnsi="Arial" w:cs="Arial"/>
        </w:rPr>
        <w:t xml:space="preserve"> This step </w:t>
      </w:r>
      <w:r w:rsidR="009576B0" w:rsidRPr="00A15A8E">
        <w:rPr>
          <w:rFonts w:ascii="Arial" w:hAnsi="Arial" w:cs="Arial"/>
        </w:rPr>
        <w:t>reduces</w:t>
      </w:r>
      <w:r w:rsidR="00E36B8B" w:rsidRPr="00A15A8E">
        <w:rPr>
          <w:rFonts w:ascii="Arial" w:hAnsi="Arial" w:cs="Arial"/>
        </w:rPr>
        <w:t xml:space="preserve"> the amount of data </w:t>
      </w:r>
      <w:r w:rsidR="004221F5" w:rsidRPr="00A15A8E">
        <w:rPr>
          <w:rFonts w:ascii="Arial" w:hAnsi="Arial" w:cs="Arial"/>
        </w:rPr>
        <w:t xml:space="preserve">which will be send </w:t>
      </w:r>
      <w:r w:rsidR="00E43BE2" w:rsidRPr="00A15A8E">
        <w:rPr>
          <w:rFonts w:ascii="Arial" w:hAnsi="Arial" w:cs="Arial"/>
        </w:rPr>
        <w:t xml:space="preserve">to the classifier and </w:t>
      </w:r>
      <w:r w:rsidR="009576B0" w:rsidRPr="00A15A8E">
        <w:rPr>
          <w:rFonts w:ascii="Arial" w:hAnsi="Arial" w:cs="Arial"/>
        </w:rPr>
        <w:t>formatter</w:t>
      </w:r>
      <w:r w:rsidR="00E43BE2" w:rsidRPr="00A15A8E">
        <w:rPr>
          <w:rFonts w:ascii="Arial" w:hAnsi="Arial" w:cs="Arial"/>
        </w:rPr>
        <w:t xml:space="preserve"> which will reduce potential error due to </w:t>
      </w:r>
      <w:r w:rsidR="009576B0" w:rsidRPr="00A15A8E">
        <w:rPr>
          <w:rFonts w:ascii="Arial" w:hAnsi="Arial" w:cs="Arial"/>
        </w:rPr>
        <w:t>the high amount of parasite information.</w:t>
      </w:r>
    </w:p>
    <w:p w14:paraId="22D5D6A3" w14:textId="362E29BE" w:rsidR="00787069" w:rsidRPr="00A15A8E" w:rsidRDefault="007A1125" w:rsidP="00AC17D9">
      <w:pPr>
        <w:pStyle w:val="Heading4"/>
        <w:spacing w:line="360" w:lineRule="auto"/>
        <w:rPr>
          <w:rFonts w:ascii="Arial" w:hAnsi="Arial" w:cs="Arial"/>
        </w:rPr>
      </w:pPr>
      <w:bookmarkStart w:id="77" w:name="_Toc164604819"/>
      <w:r w:rsidRPr="00A15A8E">
        <w:rPr>
          <w:rFonts w:ascii="Arial" w:hAnsi="Arial" w:cs="Arial"/>
        </w:rPr>
        <w:t>Dataset</w:t>
      </w:r>
      <w:bookmarkEnd w:id="77"/>
    </w:p>
    <w:p w14:paraId="3787307F" w14:textId="6AA09CA1" w:rsidR="00A84112" w:rsidRPr="00A15A8E" w:rsidRDefault="00787069" w:rsidP="00AC17D9">
      <w:pPr>
        <w:spacing w:line="360" w:lineRule="auto"/>
        <w:rPr>
          <w:rFonts w:ascii="Arial" w:hAnsi="Arial" w:cs="Arial"/>
        </w:rPr>
      </w:pPr>
      <w:r w:rsidRPr="00A15A8E">
        <w:rPr>
          <w:rFonts w:ascii="Arial" w:hAnsi="Arial" w:cs="Arial"/>
        </w:rPr>
        <w:t xml:space="preserve">As for </w:t>
      </w:r>
      <w:r w:rsidR="003658FC" w:rsidRPr="00A15A8E">
        <w:rPr>
          <w:rFonts w:ascii="Arial" w:hAnsi="Arial" w:cs="Arial"/>
        </w:rPr>
        <w:t>the dataset require for the training and testing</w:t>
      </w:r>
      <w:r w:rsidR="0021693E" w:rsidRPr="00A15A8E">
        <w:rPr>
          <w:rFonts w:ascii="Arial" w:hAnsi="Arial" w:cs="Arial"/>
        </w:rPr>
        <w:t xml:space="preserve">, it was manually </w:t>
      </w:r>
      <w:r w:rsidR="00931503" w:rsidRPr="00A15A8E">
        <w:rPr>
          <w:rFonts w:ascii="Arial" w:hAnsi="Arial" w:cs="Arial"/>
        </w:rPr>
        <w:t>gathered</w:t>
      </w:r>
      <w:r w:rsidR="0021693E" w:rsidRPr="00A15A8E">
        <w:rPr>
          <w:rFonts w:ascii="Arial" w:hAnsi="Arial" w:cs="Arial"/>
        </w:rPr>
        <w:t xml:space="preserve"> from day to day living to fit the </w:t>
      </w:r>
      <w:r w:rsidR="002F4F05" w:rsidRPr="00A15A8E">
        <w:rPr>
          <w:rFonts w:ascii="Arial" w:hAnsi="Arial" w:cs="Arial"/>
        </w:rPr>
        <w:t>reality of receipt used</w:t>
      </w:r>
      <w:r w:rsidR="008F5E76" w:rsidRPr="00A15A8E">
        <w:rPr>
          <w:rFonts w:ascii="Arial" w:hAnsi="Arial" w:cs="Arial"/>
        </w:rPr>
        <w:t xml:space="preserve"> to increase is efficiency in the most regular receipt </w:t>
      </w:r>
      <w:r w:rsidR="00BF790A" w:rsidRPr="00A15A8E">
        <w:rPr>
          <w:rFonts w:ascii="Arial" w:hAnsi="Arial" w:cs="Arial"/>
        </w:rPr>
        <w:t>provided.</w:t>
      </w:r>
      <w:r w:rsidR="0002161B" w:rsidRPr="00A15A8E">
        <w:rPr>
          <w:rFonts w:ascii="Arial" w:hAnsi="Arial" w:cs="Arial"/>
        </w:rPr>
        <w:t xml:space="preserve"> It is </w:t>
      </w:r>
      <w:r w:rsidR="00931503" w:rsidRPr="00A15A8E">
        <w:rPr>
          <w:rFonts w:ascii="Arial" w:hAnsi="Arial" w:cs="Arial"/>
        </w:rPr>
        <w:t>composed</w:t>
      </w:r>
      <w:r w:rsidR="0002161B" w:rsidRPr="00A15A8E">
        <w:rPr>
          <w:rFonts w:ascii="Arial" w:hAnsi="Arial" w:cs="Arial"/>
        </w:rPr>
        <w:t xml:space="preserve"> </w:t>
      </w:r>
      <w:r w:rsidR="00235813" w:rsidRPr="00A15A8E">
        <w:rPr>
          <w:rFonts w:ascii="Arial" w:hAnsi="Arial" w:cs="Arial"/>
        </w:rPr>
        <w:t xml:space="preserve">has for </w:t>
      </w:r>
      <w:r w:rsidR="000032CF" w:rsidRPr="00A15A8E">
        <w:rPr>
          <w:rFonts w:ascii="Arial" w:hAnsi="Arial" w:cs="Arial"/>
        </w:rPr>
        <w:t>most of the</w:t>
      </w:r>
      <w:r w:rsidR="00235813" w:rsidRPr="00A15A8E">
        <w:rPr>
          <w:rFonts w:ascii="Arial" w:hAnsi="Arial" w:cs="Arial"/>
        </w:rPr>
        <w:t xml:space="preserve"> </w:t>
      </w:r>
      <w:r w:rsidR="009A4D73" w:rsidRPr="00A15A8E">
        <w:rPr>
          <w:rFonts w:ascii="Arial" w:hAnsi="Arial" w:cs="Arial"/>
        </w:rPr>
        <w:t xml:space="preserve">receipt from Super U, </w:t>
      </w:r>
      <w:r w:rsidR="001F3B57" w:rsidRPr="00A15A8E">
        <w:rPr>
          <w:rFonts w:ascii="Arial" w:hAnsi="Arial" w:cs="Arial"/>
        </w:rPr>
        <w:t>London Supermarket, SmartBox, Intermart</w:t>
      </w:r>
      <w:r w:rsidR="00DD3D73" w:rsidRPr="00A15A8E">
        <w:rPr>
          <w:rFonts w:ascii="Arial" w:hAnsi="Arial" w:cs="Arial"/>
        </w:rPr>
        <w:t xml:space="preserve">, </w:t>
      </w:r>
      <w:r w:rsidR="00BC054D" w:rsidRPr="00A15A8E">
        <w:rPr>
          <w:rFonts w:ascii="Arial" w:hAnsi="Arial" w:cs="Arial"/>
        </w:rPr>
        <w:t>Artisan</w:t>
      </w:r>
      <w:r w:rsidR="00DD3D73" w:rsidRPr="00A15A8E">
        <w:rPr>
          <w:rFonts w:ascii="Arial" w:hAnsi="Arial" w:cs="Arial"/>
        </w:rPr>
        <w:t xml:space="preserve"> Coffee, </w:t>
      </w:r>
      <w:r w:rsidR="005C1E2D" w:rsidRPr="00A15A8E">
        <w:rPr>
          <w:rFonts w:ascii="Arial" w:hAnsi="Arial" w:cs="Arial"/>
        </w:rPr>
        <w:t>Central Electricity Board</w:t>
      </w:r>
      <w:r w:rsidR="00931503" w:rsidRPr="00A15A8E">
        <w:rPr>
          <w:rFonts w:ascii="Arial" w:hAnsi="Arial" w:cs="Arial"/>
        </w:rPr>
        <w:t xml:space="preserve"> and Mauritius Telecom</w:t>
      </w:r>
      <w:r w:rsidR="00BC054D" w:rsidRPr="00A15A8E">
        <w:rPr>
          <w:rFonts w:ascii="Arial" w:hAnsi="Arial" w:cs="Arial"/>
        </w:rPr>
        <w:t>.</w:t>
      </w:r>
      <w:r w:rsidR="009E3210" w:rsidRPr="00A15A8E">
        <w:rPr>
          <w:rFonts w:ascii="Arial" w:hAnsi="Arial" w:cs="Arial"/>
        </w:rPr>
        <w:t xml:space="preserve"> From this database, </w:t>
      </w:r>
      <w:r w:rsidR="00790CDF" w:rsidRPr="00A15A8E">
        <w:rPr>
          <w:rFonts w:ascii="Arial" w:hAnsi="Arial" w:cs="Arial"/>
        </w:rPr>
        <w:t xml:space="preserve">the annotation was made using in a first time </w:t>
      </w:r>
      <w:r w:rsidR="00203A63" w:rsidRPr="00A15A8E">
        <w:rPr>
          <w:rFonts w:ascii="Arial" w:hAnsi="Arial" w:cs="Arial"/>
        </w:rPr>
        <w:t>R</w:t>
      </w:r>
      <w:r w:rsidR="00790CDF" w:rsidRPr="00A15A8E">
        <w:rPr>
          <w:rFonts w:ascii="Arial" w:hAnsi="Arial" w:cs="Arial"/>
        </w:rPr>
        <w:t>oboflo</w:t>
      </w:r>
      <w:r w:rsidR="000032CF" w:rsidRPr="00A15A8E">
        <w:rPr>
          <w:rFonts w:ascii="Arial" w:hAnsi="Arial" w:cs="Arial"/>
        </w:rPr>
        <w:t>w</w:t>
      </w:r>
      <w:r w:rsidR="00790CDF" w:rsidRPr="00A15A8E">
        <w:rPr>
          <w:rFonts w:ascii="Arial" w:hAnsi="Arial" w:cs="Arial"/>
        </w:rPr>
        <w:t xml:space="preserve"> web-</w:t>
      </w:r>
      <w:r w:rsidR="008B0C3A" w:rsidRPr="00A15A8E">
        <w:rPr>
          <w:rFonts w:ascii="Arial" w:hAnsi="Arial" w:cs="Arial"/>
        </w:rPr>
        <w:t xml:space="preserve">application </w:t>
      </w:r>
      <w:r w:rsidR="008B0C3A" w:rsidRPr="00A15A8E">
        <w:rPr>
          <w:rFonts w:ascii="Arial" w:hAnsi="Arial" w:cs="Arial"/>
        </w:rPr>
        <w:fldChar w:fldCharType="begin"/>
      </w:r>
      <w:r w:rsidR="008B0C3A" w:rsidRPr="00A15A8E">
        <w:rPr>
          <w:rFonts w:ascii="Arial" w:hAnsi="Arial" w:cs="Arial"/>
        </w:rPr>
        <w:instrText xml:space="preserve"> ADDIN ZOTERO_ITEM CSL_CITATION {"citationID":"mWs3LVow","properties":{"formattedCitation":"({\\i{}Roboflow}, no date)","plainCitation":"(Roboflow, no date)","noteIndex":0},"citationItems":[{"id":145,"uris":["http://zotero.org/users/13363242/items/S9TNUHEI"],"itemData":{"id":145,"type":"webpage","abstract":"Even if you're not a machine learning expert, you can use Roboflow train a custom, state-of-the-art computer vision model on your own data.","title":"Roboflow","URL":"https://app.roboflow.com/","accessed":{"date-parts":[["2024",4,11]]}}}],"schema":"https://github.com/citation-style-language/schema/raw/master/csl-citation.json"} </w:instrText>
      </w:r>
      <w:r w:rsidR="008B0C3A" w:rsidRPr="00A15A8E">
        <w:rPr>
          <w:rFonts w:ascii="Arial" w:hAnsi="Arial" w:cs="Arial"/>
        </w:rPr>
        <w:fldChar w:fldCharType="separate"/>
      </w:r>
      <w:r w:rsidR="008B0C3A" w:rsidRPr="00A15A8E">
        <w:rPr>
          <w:rFonts w:ascii="Arial" w:hAnsi="Arial" w:cs="Arial"/>
          <w:kern w:val="0"/>
          <w:lang w:val="en-GB"/>
        </w:rPr>
        <w:t>(</w:t>
      </w:r>
      <w:r w:rsidR="008B0C3A" w:rsidRPr="00A15A8E">
        <w:rPr>
          <w:rFonts w:ascii="Arial" w:hAnsi="Arial" w:cs="Arial"/>
          <w:i/>
          <w:iCs/>
          <w:kern w:val="0"/>
          <w:lang w:val="en-GB"/>
        </w:rPr>
        <w:t>Roboflow</w:t>
      </w:r>
      <w:r w:rsidR="008B0C3A" w:rsidRPr="00A15A8E">
        <w:rPr>
          <w:rFonts w:ascii="Arial" w:hAnsi="Arial" w:cs="Arial"/>
          <w:kern w:val="0"/>
          <w:lang w:val="en-GB"/>
        </w:rPr>
        <w:t>, no date)</w:t>
      </w:r>
      <w:r w:rsidR="008B0C3A" w:rsidRPr="00A15A8E">
        <w:rPr>
          <w:rFonts w:ascii="Arial" w:hAnsi="Arial" w:cs="Arial"/>
        </w:rPr>
        <w:fldChar w:fldCharType="end"/>
      </w:r>
      <w:r w:rsidR="00790CDF" w:rsidRPr="00A15A8E">
        <w:rPr>
          <w:rFonts w:ascii="Arial" w:hAnsi="Arial" w:cs="Arial"/>
        </w:rPr>
        <w:t xml:space="preserve"> </w:t>
      </w:r>
      <w:r w:rsidR="008B0C3A" w:rsidRPr="00A15A8E">
        <w:rPr>
          <w:rFonts w:ascii="Arial" w:hAnsi="Arial" w:cs="Arial"/>
        </w:rPr>
        <w:t>providing some good annotation</w:t>
      </w:r>
      <w:r w:rsidR="007370FB" w:rsidRPr="00A15A8E">
        <w:rPr>
          <w:rFonts w:ascii="Arial" w:hAnsi="Arial" w:cs="Arial"/>
        </w:rPr>
        <w:t xml:space="preserve"> and dataset increasing  </w:t>
      </w:r>
      <w:r w:rsidR="00203A63" w:rsidRPr="00A15A8E">
        <w:rPr>
          <w:rFonts w:ascii="Arial" w:hAnsi="Arial" w:cs="Arial"/>
        </w:rPr>
        <w:t>feature</w:t>
      </w:r>
      <w:r w:rsidR="007370FB" w:rsidRPr="00A15A8E">
        <w:rPr>
          <w:rFonts w:ascii="Arial" w:hAnsi="Arial" w:cs="Arial"/>
        </w:rPr>
        <w:t xml:space="preserve"> but mostly limited </w:t>
      </w:r>
      <w:r w:rsidR="00F17BF4" w:rsidRPr="00A15A8E">
        <w:rPr>
          <w:rFonts w:ascii="Arial" w:hAnsi="Arial" w:cs="Arial"/>
        </w:rPr>
        <w:t>using free version, then</w:t>
      </w:r>
      <w:r w:rsidR="003707D7" w:rsidRPr="00A15A8E">
        <w:rPr>
          <w:rFonts w:ascii="Arial" w:hAnsi="Arial" w:cs="Arial"/>
        </w:rPr>
        <w:t xml:space="preserve"> were use Label-Studio </w:t>
      </w:r>
      <w:r w:rsidR="0066197E" w:rsidRPr="00A15A8E">
        <w:rPr>
          <w:rFonts w:ascii="Arial" w:hAnsi="Arial" w:cs="Arial"/>
        </w:rPr>
        <w:t xml:space="preserve">which is </w:t>
      </w:r>
      <w:r w:rsidR="00416BF5" w:rsidRPr="00A15A8E">
        <w:rPr>
          <w:rFonts w:ascii="Arial" w:hAnsi="Arial" w:cs="Arial"/>
        </w:rPr>
        <w:t>an</w:t>
      </w:r>
      <w:r w:rsidR="0066197E" w:rsidRPr="00A15A8E">
        <w:rPr>
          <w:rFonts w:ascii="Arial" w:hAnsi="Arial" w:cs="Arial"/>
        </w:rPr>
        <w:t xml:space="preserve"> open source locally deployable </w:t>
      </w:r>
      <w:r w:rsidR="00203A63" w:rsidRPr="00A15A8E">
        <w:rPr>
          <w:rFonts w:ascii="Arial" w:hAnsi="Arial" w:cs="Arial"/>
        </w:rPr>
        <w:t>labelling platform</w:t>
      </w:r>
      <w:r w:rsidR="004C385A" w:rsidRPr="00A15A8E">
        <w:rPr>
          <w:rFonts w:ascii="Arial" w:hAnsi="Arial" w:cs="Arial"/>
        </w:rPr>
        <w:t xml:space="preserve"> </w:t>
      </w:r>
      <w:r w:rsidR="004C385A" w:rsidRPr="00A15A8E">
        <w:rPr>
          <w:rFonts w:ascii="Arial" w:hAnsi="Arial" w:cs="Arial"/>
        </w:rPr>
        <w:fldChar w:fldCharType="begin"/>
      </w:r>
      <w:r w:rsidR="00143CE6" w:rsidRPr="00A15A8E">
        <w:rPr>
          <w:rFonts w:ascii="Arial" w:hAnsi="Arial" w:cs="Arial"/>
        </w:rPr>
        <w:instrText xml:space="preserve"> ADDIN ZOTERO_ITEM CSL_CITATION {"citationID":"H6JZWc34","properties":{"formattedCitation":"({\\i{}Open Source Data Labeling}, no date)","plainCitation":"(Open Source Data Labeling, no date)","noteIndex":0},"citationItems":[{"id":147,"uris":["http://zotero.org/users/13363242/items/DPAP2ALW"],"itemData":{"id":147,"type":"webpage","abstract":"A flexible data labeling tool for all data types. Prepare training data for computer vision, natural language processing, speech, voice, and video models.","container-title":"Label Studio","language":"en","title":"Open Source Data Labeling","URL":"https://labelstud.io/","accessed":{"date-parts":[["2024",4,11]]}}}],"schema":"https://github.com/citation-style-language/schema/raw/master/csl-citation.json"} </w:instrText>
      </w:r>
      <w:r w:rsidR="004C385A" w:rsidRPr="00A15A8E">
        <w:rPr>
          <w:rFonts w:ascii="Arial" w:hAnsi="Arial" w:cs="Arial"/>
        </w:rPr>
        <w:fldChar w:fldCharType="separate"/>
      </w:r>
      <w:r w:rsidR="00143CE6" w:rsidRPr="00A15A8E">
        <w:rPr>
          <w:rFonts w:ascii="Arial" w:hAnsi="Arial" w:cs="Arial"/>
          <w:kern w:val="0"/>
          <w:lang w:val="en-GB"/>
        </w:rPr>
        <w:t>(</w:t>
      </w:r>
      <w:r w:rsidR="00143CE6" w:rsidRPr="00A15A8E">
        <w:rPr>
          <w:rFonts w:ascii="Arial" w:hAnsi="Arial" w:cs="Arial"/>
          <w:i/>
          <w:iCs/>
          <w:kern w:val="0"/>
          <w:lang w:val="en-GB"/>
        </w:rPr>
        <w:t>Open Source Data Labeling</w:t>
      </w:r>
      <w:r w:rsidR="00143CE6" w:rsidRPr="00A15A8E">
        <w:rPr>
          <w:rFonts w:ascii="Arial" w:hAnsi="Arial" w:cs="Arial"/>
          <w:kern w:val="0"/>
          <w:lang w:val="en-GB"/>
        </w:rPr>
        <w:t>, no date)</w:t>
      </w:r>
      <w:r w:rsidR="004C385A" w:rsidRPr="00A15A8E">
        <w:rPr>
          <w:rFonts w:ascii="Arial" w:hAnsi="Arial" w:cs="Arial"/>
        </w:rPr>
        <w:fldChar w:fldCharType="end"/>
      </w:r>
      <w:r w:rsidR="00143CE6" w:rsidRPr="00A15A8E">
        <w:rPr>
          <w:rFonts w:ascii="Arial" w:hAnsi="Arial" w:cs="Arial"/>
        </w:rPr>
        <w:t xml:space="preserve"> which contrary to the free access of Roboflow doesn’t </w:t>
      </w:r>
      <w:r w:rsidR="005A2510" w:rsidRPr="00A15A8E">
        <w:rPr>
          <w:rFonts w:ascii="Arial" w:hAnsi="Arial" w:cs="Arial"/>
        </w:rPr>
        <w:t xml:space="preserve">have an </w:t>
      </w:r>
      <w:r w:rsidR="001E2DFB" w:rsidRPr="00A15A8E">
        <w:rPr>
          <w:rFonts w:ascii="Arial" w:hAnsi="Arial" w:cs="Arial"/>
        </w:rPr>
        <w:t>dataset export limit</w:t>
      </w:r>
      <w:r w:rsidR="00390C0A" w:rsidRPr="00A15A8E">
        <w:rPr>
          <w:rFonts w:ascii="Arial" w:hAnsi="Arial" w:cs="Arial"/>
        </w:rPr>
        <w:t>. The data is then exported into YOLO format</w:t>
      </w:r>
      <w:r w:rsidR="00C94644" w:rsidRPr="00A15A8E">
        <w:rPr>
          <w:rFonts w:ascii="Arial" w:hAnsi="Arial" w:cs="Arial"/>
        </w:rPr>
        <w:t xml:space="preserve"> </w:t>
      </w:r>
      <w:r w:rsidR="00051CC1" w:rsidRPr="00A15A8E">
        <w:rPr>
          <w:rFonts w:ascii="Arial" w:hAnsi="Arial" w:cs="Arial"/>
        </w:rPr>
        <w:t>making two folder</w:t>
      </w:r>
      <w:r w:rsidR="0034725C" w:rsidRPr="00A15A8E">
        <w:rPr>
          <w:rFonts w:ascii="Arial" w:hAnsi="Arial" w:cs="Arial"/>
        </w:rPr>
        <w:t>s</w:t>
      </w:r>
      <w:r w:rsidR="00051CC1" w:rsidRPr="00A15A8E">
        <w:rPr>
          <w:rFonts w:ascii="Arial" w:hAnsi="Arial" w:cs="Arial"/>
        </w:rPr>
        <w:t>, one for image and one for labeling sharing the same name</w:t>
      </w:r>
      <w:r w:rsidR="0034725C" w:rsidRPr="00A15A8E">
        <w:rPr>
          <w:rFonts w:ascii="Arial" w:hAnsi="Arial" w:cs="Arial"/>
        </w:rPr>
        <w:t>.</w:t>
      </w:r>
      <w:r w:rsidR="005E6918" w:rsidRPr="00A15A8E">
        <w:rPr>
          <w:rFonts w:ascii="Arial" w:hAnsi="Arial" w:cs="Arial"/>
        </w:rPr>
        <w:t xml:space="preserve"> As for the dispatching of the dataset, Yolo</w:t>
      </w:r>
      <w:r w:rsidR="00C162B9" w:rsidRPr="00A15A8E">
        <w:rPr>
          <w:rFonts w:ascii="Arial" w:hAnsi="Arial" w:cs="Arial"/>
        </w:rPr>
        <w:t xml:space="preserve"> work with a separation in 3, the training dataset</w:t>
      </w:r>
      <w:r w:rsidR="00256F10" w:rsidRPr="00A15A8E">
        <w:rPr>
          <w:rFonts w:ascii="Arial" w:hAnsi="Arial" w:cs="Arial"/>
        </w:rPr>
        <w:t xml:space="preserve"> which is </w:t>
      </w:r>
      <w:r w:rsidR="00C15562" w:rsidRPr="00A15A8E">
        <w:rPr>
          <w:rFonts w:ascii="Arial" w:hAnsi="Arial" w:cs="Arial"/>
        </w:rPr>
        <w:t>used</w:t>
      </w:r>
      <w:r w:rsidR="00256F10" w:rsidRPr="00A15A8E">
        <w:rPr>
          <w:rFonts w:ascii="Arial" w:hAnsi="Arial" w:cs="Arial"/>
        </w:rPr>
        <w:t xml:space="preserve"> to train the model,</w:t>
      </w:r>
      <w:r w:rsidR="00EA496C" w:rsidRPr="00A15A8E">
        <w:rPr>
          <w:rFonts w:ascii="Arial" w:hAnsi="Arial" w:cs="Arial"/>
        </w:rPr>
        <w:t xml:space="preserve"> the validate</w:t>
      </w:r>
      <w:r w:rsidR="00E97942" w:rsidRPr="00A15A8E">
        <w:rPr>
          <w:rFonts w:ascii="Arial" w:hAnsi="Arial" w:cs="Arial"/>
        </w:rPr>
        <w:t xml:space="preserve"> dataset used to evaluate the dataset during the training </w:t>
      </w:r>
      <w:r w:rsidR="005744BA" w:rsidRPr="00A15A8E">
        <w:rPr>
          <w:rFonts w:ascii="Arial" w:hAnsi="Arial" w:cs="Arial"/>
        </w:rPr>
        <w:t xml:space="preserve">and use to avoid overfitting by tunning the model </w:t>
      </w:r>
      <w:r w:rsidR="005744BA" w:rsidRPr="00A15A8E">
        <w:rPr>
          <w:rFonts w:ascii="Arial" w:hAnsi="Arial" w:cs="Arial"/>
        </w:rPr>
        <w:lastRenderedPageBreak/>
        <w:t xml:space="preserve">parameter, and </w:t>
      </w:r>
      <w:r w:rsidR="00C15562" w:rsidRPr="00A15A8E">
        <w:rPr>
          <w:rFonts w:ascii="Arial" w:hAnsi="Arial" w:cs="Arial"/>
        </w:rPr>
        <w:t>finally</w:t>
      </w:r>
      <w:r w:rsidR="00F00516" w:rsidRPr="00A15A8E">
        <w:rPr>
          <w:rFonts w:ascii="Arial" w:hAnsi="Arial" w:cs="Arial"/>
        </w:rPr>
        <w:t xml:space="preserve"> the </w:t>
      </w:r>
      <w:r w:rsidR="00C15562" w:rsidRPr="00A15A8E">
        <w:rPr>
          <w:rFonts w:ascii="Arial" w:hAnsi="Arial" w:cs="Arial"/>
        </w:rPr>
        <w:t xml:space="preserve">test </w:t>
      </w:r>
      <w:r w:rsidR="007235B6" w:rsidRPr="00A15A8E">
        <w:rPr>
          <w:rFonts w:ascii="Arial" w:hAnsi="Arial" w:cs="Arial"/>
        </w:rPr>
        <w:t xml:space="preserve">dataset which is </w:t>
      </w:r>
      <w:r w:rsidR="007541D6" w:rsidRPr="00A15A8E">
        <w:rPr>
          <w:rFonts w:ascii="Arial" w:hAnsi="Arial" w:cs="Arial"/>
        </w:rPr>
        <w:t>used</w:t>
      </w:r>
      <w:r w:rsidR="007235B6" w:rsidRPr="00A15A8E">
        <w:rPr>
          <w:rFonts w:ascii="Arial" w:hAnsi="Arial" w:cs="Arial"/>
        </w:rPr>
        <w:t xml:space="preserve"> to evaluate the final performance </w:t>
      </w:r>
      <w:r w:rsidR="0051044B" w:rsidRPr="00A15A8E">
        <w:rPr>
          <w:rFonts w:ascii="Arial" w:hAnsi="Arial" w:cs="Arial"/>
        </w:rPr>
        <w:t xml:space="preserve">of the model after being </w:t>
      </w:r>
      <w:commentRangeStart w:id="78"/>
      <w:r w:rsidR="0051044B" w:rsidRPr="00A15A8E">
        <w:rPr>
          <w:rFonts w:ascii="Arial" w:hAnsi="Arial" w:cs="Arial"/>
        </w:rPr>
        <w:t>trained</w:t>
      </w:r>
      <w:commentRangeEnd w:id="78"/>
      <w:r w:rsidR="007541D6" w:rsidRPr="00A15A8E">
        <w:rPr>
          <w:rStyle w:val="CommentReference"/>
          <w:rFonts w:ascii="Arial" w:hAnsi="Arial" w:cs="Arial"/>
        </w:rPr>
        <w:commentReference w:id="78"/>
      </w:r>
      <w:r w:rsidR="0051044B" w:rsidRPr="00A15A8E">
        <w:rPr>
          <w:rFonts w:ascii="Arial" w:hAnsi="Arial" w:cs="Arial"/>
        </w:rPr>
        <w:t>.</w:t>
      </w:r>
    </w:p>
    <w:p w14:paraId="2DEBFE9A" w14:textId="77777777" w:rsidR="00311506" w:rsidRPr="00A15A8E" w:rsidRDefault="00311506" w:rsidP="00AC17D9">
      <w:pPr>
        <w:spacing w:line="360" w:lineRule="auto"/>
        <w:rPr>
          <w:rFonts w:ascii="Arial" w:hAnsi="Arial" w:cs="Arial"/>
        </w:rPr>
      </w:pPr>
    </w:p>
    <w:p w14:paraId="198D8F05" w14:textId="0099DC73" w:rsidR="00C36298" w:rsidRPr="00A15A8E" w:rsidRDefault="00C36298" w:rsidP="00AC17D9">
      <w:pPr>
        <w:pStyle w:val="Heading4"/>
        <w:spacing w:line="360" w:lineRule="auto"/>
        <w:rPr>
          <w:rFonts w:ascii="Arial" w:hAnsi="Arial" w:cs="Arial"/>
        </w:rPr>
      </w:pPr>
      <w:bookmarkStart w:id="79" w:name="_Toc164604820"/>
      <w:r w:rsidRPr="00A15A8E">
        <w:rPr>
          <w:rFonts w:ascii="Arial" w:hAnsi="Arial" w:cs="Arial"/>
        </w:rPr>
        <w:t>Training Process</w:t>
      </w:r>
      <w:bookmarkEnd w:id="79"/>
    </w:p>
    <w:p w14:paraId="7C48F595" w14:textId="0CFC1FB8" w:rsidR="0059377B" w:rsidRPr="00A15A8E" w:rsidRDefault="00B63DF5" w:rsidP="00AC17D9">
      <w:pPr>
        <w:spacing w:line="360" w:lineRule="auto"/>
        <w:rPr>
          <w:rFonts w:ascii="Arial" w:hAnsi="Arial" w:cs="Arial"/>
        </w:rPr>
      </w:pPr>
      <w:r w:rsidRPr="00A15A8E">
        <w:rPr>
          <w:rFonts w:ascii="Arial" w:hAnsi="Arial" w:cs="Arial"/>
        </w:rPr>
        <w:t xml:space="preserve">The training of the </w:t>
      </w:r>
      <w:r w:rsidR="00207DAA" w:rsidRPr="00A15A8E">
        <w:rPr>
          <w:rFonts w:ascii="Arial" w:hAnsi="Arial" w:cs="Arial"/>
        </w:rPr>
        <w:t>model</w:t>
      </w:r>
      <w:r w:rsidR="005F772C" w:rsidRPr="00A15A8E">
        <w:rPr>
          <w:rFonts w:ascii="Arial" w:hAnsi="Arial" w:cs="Arial"/>
        </w:rPr>
        <w:t>,</w:t>
      </w:r>
      <w:r w:rsidR="0087617A" w:rsidRPr="00A15A8E">
        <w:rPr>
          <w:rFonts w:ascii="Arial" w:hAnsi="Arial" w:cs="Arial"/>
        </w:rPr>
        <w:t xml:space="preserve"> </w:t>
      </w:r>
      <w:r w:rsidR="00083BF6" w:rsidRPr="00A15A8E">
        <w:rPr>
          <w:rFonts w:ascii="Arial" w:hAnsi="Arial" w:cs="Arial"/>
        </w:rPr>
        <w:t xml:space="preserve">despite how Ultralitic simplify it, it is still </w:t>
      </w:r>
      <w:r w:rsidR="007576C8" w:rsidRPr="00A15A8E">
        <w:rPr>
          <w:rFonts w:ascii="Arial" w:hAnsi="Arial" w:cs="Arial"/>
        </w:rPr>
        <w:t>required</w:t>
      </w:r>
      <w:r w:rsidR="00166412" w:rsidRPr="00A15A8E">
        <w:rPr>
          <w:rFonts w:ascii="Arial" w:hAnsi="Arial" w:cs="Arial"/>
        </w:rPr>
        <w:t xml:space="preserve"> for the larger model like the one we use</w:t>
      </w:r>
      <w:r w:rsidR="00956CF3" w:rsidRPr="00A15A8E">
        <w:rPr>
          <w:rFonts w:ascii="Arial" w:hAnsi="Arial" w:cs="Arial"/>
        </w:rPr>
        <w:t>, a lot of comp</w:t>
      </w:r>
      <w:r w:rsidR="004047E0" w:rsidRPr="00A15A8E">
        <w:rPr>
          <w:rFonts w:ascii="Arial" w:hAnsi="Arial" w:cs="Arial"/>
        </w:rPr>
        <w:t>utational power</w:t>
      </w:r>
      <w:r w:rsidR="00600319" w:rsidRPr="00A15A8E">
        <w:rPr>
          <w:rFonts w:ascii="Arial" w:hAnsi="Arial" w:cs="Arial"/>
        </w:rPr>
        <w:t>, more than my</w:t>
      </w:r>
      <w:r w:rsidR="008967BF" w:rsidRPr="00A15A8E">
        <w:rPr>
          <w:rFonts w:ascii="Arial" w:hAnsi="Arial" w:cs="Arial"/>
        </w:rPr>
        <w:t xml:space="preserve"> personal laptop (Apple MacBook Air </w:t>
      </w:r>
      <w:r w:rsidR="00C57139" w:rsidRPr="00A15A8E">
        <w:rPr>
          <w:rFonts w:ascii="Arial" w:hAnsi="Arial" w:cs="Arial"/>
        </w:rPr>
        <w:t>15 equipped with a M2 chip) c</w:t>
      </w:r>
      <w:r w:rsidR="009A560C" w:rsidRPr="00A15A8E">
        <w:rPr>
          <w:rFonts w:ascii="Arial" w:hAnsi="Arial" w:cs="Arial"/>
        </w:rPr>
        <w:t>an process within a reasonable amount of time. During my test</w:t>
      </w:r>
      <w:r w:rsidR="00CA5416" w:rsidRPr="00A15A8E">
        <w:rPr>
          <w:rFonts w:ascii="Arial" w:hAnsi="Arial" w:cs="Arial"/>
        </w:rPr>
        <w:t>,</w:t>
      </w:r>
      <w:r w:rsidR="002E6609" w:rsidRPr="00A15A8E">
        <w:rPr>
          <w:rFonts w:ascii="Arial" w:hAnsi="Arial" w:cs="Arial"/>
        </w:rPr>
        <w:t xml:space="preserve"> the</w:t>
      </w:r>
      <w:r w:rsidR="00CA5416" w:rsidRPr="00A15A8E">
        <w:rPr>
          <w:rFonts w:ascii="Arial" w:hAnsi="Arial" w:cs="Arial"/>
        </w:rPr>
        <w:t xml:space="preserve"> training took around </w:t>
      </w:r>
      <w:r w:rsidR="00BC6029" w:rsidRPr="00A15A8E">
        <w:rPr>
          <w:rFonts w:ascii="Arial" w:hAnsi="Arial" w:cs="Arial"/>
        </w:rPr>
        <w:t>3 min</w:t>
      </w:r>
      <w:r w:rsidR="00CC635B" w:rsidRPr="00A15A8E">
        <w:rPr>
          <w:rFonts w:ascii="Arial" w:hAnsi="Arial" w:cs="Arial"/>
        </w:rPr>
        <w:t>utes</w:t>
      </w:r>
      <w:r w:rsidR="00BC6029" w:rsidRPr="00A15A8E">
        <w:rPr>
          <w:rFonts w:ascii="Arial" w:hAnsi="Arial" w:cs="Arial"/>
        </w:rPr>
        <w:t xml:space="preserve"> per </w:t>
      </w:r>
      <w:r w:rsidR="00CC635B" w:rsidRPr="00A15A8E">
        <w:rPr>
          <w:rFonts w:ascii="Arial" w:hAnsi="Arial" w:cs="Arial"/>
        </w:rPr>
        <w:t xml:space="preserve">epoch </w:t>
      </w:r>
      <w:r w:rsidR="00420B8F" w:rsidRPr="00A15A8E">
        <w:rPr>
          <w:rFonts w:ascii="Arial" w:hAnsi="Arial" w:cs="Arial"/>
        </w:rPr>
        <w:t xml:space="preserve">using </w:t>
      </w:r>
      <w:r w:rsidR="00E86AF5" w:rsidRPr="00A15A8E">
        <w:rPr>
          <w:rFonts w:ascii="Arial" w:hAnsi="Arial" w:cs="Arial"/>
        </w:rPr>
        <w:t>the laptop</w:t>
      </w:r>
      <w:r w:rsidR="00B66015" w:rsidRPr="00A15A8E">
        <w:rPr>
          <w:rFonts w:ascii="Arial" w:hAnsi="Arial" w:cs="Arial"/>
        </w:rPr>
        <w:t xml:space="preserve">. </w:t>
      </w:r>
      <w:r w:rsidR="00F03BD3" w:rsidRPr="00A15A8E">
        <w:rPr>
          <w:rFonts w:ascii="Arial" w:hAnsi="Arial" w:cs="Arial"/>
        </w:rPr>
        <w:t xml:space="preserve">A solution for this </w:t>
      </w:r>
      <w:r w:rsidR="009707DF" w:rsidRPr="00A15A8E">
        <w:rPr>
          <w:rFonts w:ascii="Arial" w:hAnsi="Arial" w:cs="Arial"/>
        </w:rPr>
        <w:t xml:space="preserve">computational power is </w:t>
      </w:r>
      <w:r w:rsidR="009C4EA1" w:rsidRPr="00A15A8E">
        <w:rPr>
          <w:rFonts w:ascii="Arial" w:hAnsi="Arial" w:cs="Arial"/>
        </w:rPr>
        <w:t xml:space="preserve">given by Google which provide temporally virtual machine with </w:t>
      </w:r>
      <w:r w:rsidR="00C02472" w:rsidRPr="00A15A8E">
        <w:rPr>
          <w:rFonts w:ascii="Arial" w:hAnsi="Arial" w:cs="Arial"/>
        </w:rPr>
        <w:t>a powerful GPU</w:t>
      </w:r>
      <w:r w:rsidR="009C69E8" w:rsidRPr="00A15A8E">
        <w:rPr>
          <w:rFonts w:ascii="Arial" w:hAnsi="Arial" w:cs="Arial"/>
        </w:rPr>
        <w:t xml:space="preserve">. </w:t>
      </w:r>
      <w:r w:rsidR="00C8035D" w:rsidRPr="00A15A8E">
        <w:rPr>
          <w:rFonts w:ascii="Arial" w:hAnsi="Arial" w:cs="Arial"/>
        </w:rPr>
        <w:t>To</w:t>
      </w:r>
      <w:r w:rsidR="005A70BC" w:rsidRPr="00A15A8E">
        <w:rPr>
          <w:rFonts w:ascii="Arial" w:hAnsi="Arial" w:cs="Arial"/>
        </w:rPr>
        <w:t xml:space="preserve"> be more in details it </w:t>
      </w:r>
      <w:r w:rsidR="00B3332C" w:rsidRPr="00A15A8E">
        <w:rPr>
          <w:rFonts w:ascii="Arial" w:hAnsi="Arial" w:cs="Arial"/>
        </w:rPr>
        <w:t>provides</w:t>
      </w:r>
      <w:r w:rsidR="005A70BC" w:rsidRPr="00A15A8E">
        <w:rPr>
          <w:rFonts w:ascii="Arial" w:hAnsi="Arial" w:cs="Arial"/>
        </w:rPr>
        <w:t xml:space="preserve"> </w:t>
      </w:r>
      <w:r w:rsidR="007358DD" w:rsidRPr="00A15A8E">
        <w:rPr>
          <w:rFonts w:ascii="Arial" w:hAnsi="Arial" w:cs="Arial"/>
        </w:rPr>
        <w:t>an</w:t>
      </w:r>
      <w:r w:rsidR="00F43023" w:rsidRPr="00A15A8E">
        <w:rPr>
          <w:rFonts w:ascii="Arial" w:hAnsi="Arial" w:cs="Arial"/>
        </w:rPr>
        <w:t xml:space="preserve"> </w:t>
      </w:r>
      <w:r w:rsidR="00116EF3" w:rsidRPr="00A15A8E">
        <w:rPr>
          <w:rFonts w:ascii="Arial" w:hAnsi="Arial" w:cs="Arial"/>
        </w:rPr>
        <w:t xml:space="preserve">environment to execute python code </w:t>
      </w:r>
      <w:r w:rsidR="004A15AB" w:rsidRPr="00A15A8E">
        <w:rPr>
          <w:rFonts w:ascii="Arial" w:hAnsi="Arial" w:cs="Arial"/>
        </w:rPr>
        <w:t xml:space="preserve">using a </w:t>
      </w:r>
      <w:r w:rsidR="000976E2" w:rsidRPr="00A15A8E">
        <w:rPr>
          <w:rFonts w:ascii="Arial" w:hAnsi="Arial" w:cs="Arial"/>
        </w:rPr>
        <w:t xml:space="preserve">Tesla T4 GPU with 15 GB of ram in addition of </w:t>
      </w:r>
      <w:r w:rsidR="00AA4041" w:rsidRPr="00A15A8E">
        <w:rPr>
          <w:rFonts w:ascii="Arial" w:hAnsi="Arial" w:cs="Arial"/>
        </w:rPr>
        <w:t>12.7 GB of ram</w:t>
      </w:r>
      <w:r w:rsidR="00B3332C" w:rsidRPr="00A15A8E">
        <w:rPr>
          <w:rFonts w:ascii="Arial" w:hAnsi="Arial" w:cs="Arial"/>
        </w:rPr>
        <w:t xml:space="preserve">. Using this service, has allow a reduction of the </w:t>
      </w:r>
      <w:r w:rsidR="00CC635B" w:rsidRPr="00A15A8E">
        <w:rPr>
          <w:rFonts w:ascii="Arial" w:hAnsi="Arial" w:cs="Arial"/>
        </w:rPr>
        <w:t xml:space="preserve">training time to 3-4 seconds per </w:t>
      </w:r>
      <w:r w:rsidR="009C69AE" w:rsidRPr="00A15A8E">
        <w:rPr>
          <w:rFonts w:ascii="Arial" w:hAnsi="Arial" w:cs="Arial"/>
        </w:rPr>
        <w:t>epochs</w:t>
      </w:r>
      <w:r w:rsidR="00613916" w:rsidRPr="00A15A8E">
        <w:rPr>
          <w:rFonts w:ascii="Arial" w:hAnsi="Arial" w:cs="Arial"/>
        </w:rPr>
        <w:t>.</w:t>
      </w:r>
      <w:r w:rsidR="009C69AE" w:rsidRPr="00A15A8E">
        <w:rPr>
          <w:rFonts w:ascii="Arial" w:hAnsi="Arial" w:cs="Arial"/>
        </w:rPr>
        <w:t xml:space="preserve"> The </w:t>
      </w:r>
      <w:r w:rsidR="0092292C" w:rsidRPr="00A15A8E">
        <w:rPr>
          <w:rFonts w:ascii="Arial" w:hAnsi="Arial" w:cs="Arial"/>
        </w:rPr>
        <w:t>pa</w:t>
      </w:r>
      <w:r w:rsidR="003D2491" w:rsidRPr="00A15A8E">
        <w:rPr>
          <w:rFonts w:ascii="Arial" w:hAnsi="Arial" w:cs="Arial"/>
        </w:rPr>
        <w:t>rameters from the yolo model get automati</w:t>
      </w:r>
      <w:r w:rsidR="00B15B3D" w:rsidRPr="00A15A8E">
        <w:rPr>
          <w:rFonts w:ascii="Arial" w:hAnsi="Arial" w:cs="Arial"/>
        </w:rPr>
        <w:t>cal</w:t>
      </w:r>
      <w:r w:rsidR="003D2491" w:rsidRPr="00A15A8E">
        <w:rPr>
          <w:rFonts w:ascii="Arial" w:hAnsi="Arial" w:cs="Arial"/>
        </w:rPr>
        <w:t xml:space="preserve">ly tune by </w:t>
      </w:r>
      <w:r w:rsidR="00155A59" w:rsidRPr="00A15A8E">
        <w:rPr>
          <w:rFonts w:ascii="Arial" w:hAnsi="Arial" w:cs="Arial"/>
        </w:rPr>
        <w:t xml:space="preserve">the </w:t>
      </w:r>
      <w:r w:rsidR="003D2491" w:rsidRPr="00A15A8E">
        <w:rPr>
          <w:rFonts w:ascii="Arial" w:hAnsi="Arial" w:cs="Arial"/>
        </w:rPr>
        <w:t xml:space="preserve">training process using the </w:t>
      </w:r>
      <w:r w:rsidR="00B15B3D" w:rsidRPr="00A15A8E">
        <w:rPr>
          <w:rFonts w:ascii="Arial" w:hAnsi="Arial" w:cs="Arial"/>
        </w:rPr>
        <w:t>validation</w:t>
      </w:r>
      <w:r w:rsidR="003D2491" w:rsidRPr="00A15A8E">
        <w:rPr>
          <w:rFonts w:ascii="Arial" w:hAnsi="Arial" w:cs="Arial"/>
        </w:rPr>
        <w:t xml:space="preserve"> dat</w:t>
      </w:r>
      <w:r w:rsidR="00B15B3D" w:rsidRPr="00A15A8E">
        <w:rPr>
          <w:rFonts w:ascii="Arial" w:hAnsi="Arial" w:cs="Arial"/>
        </w:rPr>
        <w:t>aset</w:t>
      </w:r>
      <w:r w:rsidR="00FE4746" w:rsidRPr="00A15A8E">
        <w:rPr>
          <w:rFonts w:ascii="Arial" w:hAnsi="Arial" w:cs="Arial"/>
        </w:rPr>
        <w:t xml:space="preserve">, the only parameters manually set is the epoch parameter which in the context of our system where set to 200 after multiple try and retry through multiple </w:t>
      </w:r>
      <w:r w:rsidR="003E5DB6" w:rsidRPr="00A15A8E">
        <w:rPr>
          <w:rFonts w:ascii="Arial" w:hAnsi="Arial" w:cs="Arial"/>
        </w:rPr>
        <w:t>versions</w:t>
      </w:r>
      <w:r w:rsidR="00FE4746" w:rsidRPr="00A15A8E">
        <w:rPr>
          <w:rFonts w:ascii="Arial" w:hAnsi="Arial" w:cs="Arial"/>
        </w:rPr>
        <w:t xml:space="preserve"> of the </w:t>
      </w:r>
      <w:r w:rsidR="007A2407" w:rsidRPr="00A15A8E">
        <w:rPr>
          <w:rFonts w:ascii="Arial" w:hAnsi="Arial" w:cs="Arial"/>
        </w:rPr>
        <w:t>training dataset.</w:t>
      </w:r>
    </w:p>
    <w:p w14:paraId="6F5D3468" w14:textId="117525F7" w:rsidR="0059377B" w:rsidRPr="00A15A8E" w:rsidRDefault="008F6616" w:rsidP="00AC17D9">
      <w:pPr>
        <w:pStyle w:val="Heading3"/>
        <w:spacing w:line="360" w:lineRule="auto"/>
        <w:rPr>
          <w:rFonts w:ascii="Arial" w:hAnsi="Arial" w:cs="Arial"/>
        </w:rPr>
      </w:pPr>
      <w:bookmarkStart w:id="80" w:name="_Toc164604821"/>
      <w:r w:rsidRPr="00A15A8E">
        <w:rPr>
          <w:rFonts w:ascii="Arial" w:hAnsi="Arial" w:cs="Arial"/>
        </w:rPr>
        <w:t>Classification/</w:t>
      </w:r>
      <w:r w:rsidR="00C93A3F" w:rsidRPr="00A15A8E">
        <w:rPr>
          <w:rFonts w:ascii="Arial" w:hAnsi="Arial" w:cs="Arial"/>
        </w:rPr>
        <w:t>Formatting</w:t>
      </w:r>
      <w:bookmarkEnd w:id="80"/>
    </w:p>
    <w:p w14:paraId="291385C1" w14:textId="5A50BD7B" w:rsidR="009D60B3" w:rsidRPr="00A15A8E" w:rsidRDefault="00C514E6" w:rsidP="00AC17D9">
      <w:pPr>
        <w:spacing w:line="360" w:lineRule="auto"/>
        <w:rPr>
          <w:rFonts w:ascii="Arial" w:hAnsi="Arial" w:cs="Arial"/>
        </w:rPr>
      </w:pPr>
      <w:r w:rsidRPr="00A15A8E">
        <w:rPr>
          <w:rFonts w:ascii="Arial" w:hAnsi="Arial" w:cs="Arial"/>
        </w:rPr>
        <w:t>As said before, in the receipt extraction</w:t>
      </w:r>
      <w:r w:rsidR="003C15D9" w:rsidRPr="00A15A8E">
        <w:rPr>
          <w:rFonts w:ascii="Arial" w:hAnsi="Arial" w:cs="Arial"/>
        </w:rPr>
        <w:t xml:space="preserve"> feature, the extracted data </w:t>
      </w:r>
      <w:r w:rsidR="00C30DBD" w:rsidRPr="00A15A8E">
        <w:rPr>
          <w:rFonts w:ascii="Arial" w:hAnsi="Arial" w:cs="Arial"/>
        </w:rPr>
        <w:t>of</w:t>
      </w:r>
      <w:r w:rsidR="003C15D9" w:rsidRPr="00A15A8E">
        <w:rPr>
          <w:rFonts w:ascii="Arial" w:hAnsi="Arial" w:cs="Arial"/>
        </w:rPr>
        <w:t xml:space="preserve"> the </w:t>
      </w:r>
      <w:r w:rsidR="00C84F3B" w:rsidRPr="00A15A8E">
        <w:rPr>
          <w:rFonts w:ascii="Arial" w:hAnsi="Arial" w:cs="Arial"/>
        </w:rPr>
        <w:t xml:space="preserve">receipt prediction from </w:t>
      </w:r>
      <w:r w:rsidR="00C30DBD" w:rsidRPr="00A15A8E">
        <w:rPr>
          <w:rFonts w:ascii="Arial" w:hAnsi="Arial" w:cs="Arial"/>
        </w:rPr>
        <w:t xml:space="preserve">Tesseract OCR </w:t>
      </w:r>
      <w:r w:rsidR="00771C3D" w:rsidRPr="00A15A8E">
        <w:rPr>
          <w:rFonts w:ascii="Arial" w:hAnsi="Arial" w:cs="Arial"/>
        </w:rPr>
        <w:t>needs</w:t>
      </w:r>
      <w:r w:rsidR="00C30DBD" w:rsidRPr="00A15A8E">
        <w:rPr>
          <w:rFonts w:ascii="Arial" w:hAnsi="Arial" w:cs="Arial"/>
        </w:rPr>
        <w:t xml:space="preserve"> to be </w:t>
      </w:r>
      <w:r w:rsidR="00831B23" w:rsidRPr="00A15A8E">
        <w:rPr>
          <w:rFonts w:ascii="Arial" w:hAnsi="Arial" w:cs="Arial"/>
        </w:rPr>
        <w:t xml:space="preserve">classify and </w:t>
      </w:r>
      <w:r w:rsidR="00B04EC2" w:rsidRPr="00A15A8E">
        <w:rPr>
          <w:rFonts w:ascii="Arial" w:hAnsi="Arial" w:cs="Arial"/>
        </w:rPr>
        <w:t xml:space="preserve">formatted. </w:t>
      </w:r>
      <w:r w:rsidR="006822C0" w:rsidRPr="00A15A8E">
        <w:rPr>
          <w:rFonts w:ascii="Arial" w:hAnsi="Arial" w:cs="Arial"/>
        </w:rPr>
        <w:t xml:space="preserve">Therefore, due </w:t>
      </w:r>
      <w:r w:rsidR="00771C3D" w:rsidRPr="00A15A8E">
        <w:rPr>
          <w:rFonts w:ascii="Arial" w:hAnsi="Arial" w:cs="Arial"/>
        </w:rPr>
        <w:t xml:space="preserve">to the </w:t>
      </w:r>
      <w:r w:rsidR="002E0ECC" w:rsidRPr="00A15A8E">
        <w:rPr>
          <w:rFonts w:ascii="Arial" w:hAnsi="Arial" w:cs="Arial"/>
        </w:rPr>
        <w:t xml:space="preserve">quality of the </w:t>
      </w:r>
      <w:r w:rsidR="00717162" w:rsidRPr="00A15A8E">
        <w:rPr>
          <w:rFonts w:ascii="Arial" w:hAnsi="Arial" w:cs="Arial"/>
        </w:rPr>
        <w:t>extraction,</w:t>
      </w:r>
      <w:r w:rsidR="002E0ECC" w:rsidRPr="00A15A8E">
        <w:rPr>
          <w:rFonts w:ascii="Arial" w:hAnsi="Arial" w:cs="Arial"/>
        </w:rPr>
        <w:t xml:space="preserve"> which is </w:t>
      </w:r>
      <w:r w:rsidR="00717162" w:rsidRPr="00A15A8E">
        <w:rPr>
          <w:rFonts w:ascii="Arial" w:hAnsi="Arial" w:cs="Arial"/>
        </w:rPr>
        <w:t>messier</w:t>
      </w:r>
      <w:r w:rsidR="002E0ECC" w:rsidRPr="00A15A8E">
        <w:rPr>
          <w:rFonts w:ascii="Arial" w:hAnsi="Arial" w:cs="Arial"/>
        </w:rPr>
        <w:t xml:space="preserve"> </w:t>
      </w:r>
      <w:r w:rsidR="00907052" w:rsidRPr="00A15A8E">
        <w:rPr>
          <w:rFonts w:ascii="Arial" w:hAnsi="Arial" w:cs="Arial"/>
        </w:rPr>
        <w:t xml:space="preserve">than </w:t>
      </w:r>
      <w:r w:rsidR="009076C4" w:rsidRPr="00A15A8E">
        <w:rPr>
          <w:rFonts w:ascii="Arial" w:hAnsi="Arial" w:cs="Arial"/>
        </w:rPr>
        <w:t>plan</w:t>
      </w:r>
      <w:r w:rsidR="001959BA" w:rsidRPr="00A15A8E">
        <w:rPr>
          <w:rFonts w:ascii="Arial" w:hAnsi="Arial" w:cs="Arial"/>
        </w:rPr>
        <w:t xml:space="preserve">, which make the usage of a custom </w:t>
      </w:r>
      <w:r w:rsidR="003C3EF2" w:rsidRPr="00A15A8E">
        <w:rPr>
          <w:rFonts w:ascii="Arial" w:hAnsi="Arial" w:cs="Arial"/>
        </w:rPr>
        <w:t>Multi-Layer Perceptron unrealistic for the complexity of task with</w:t>
      </w:r>
      <w:r w:rsidR="003353F2" w:rsidRPr="00A15A8E">
        <w:rPr>
          <w:rFonts w:ascii="Arial" w:hAnsi="Arial" w:cs="Arial"/>
        </w:rPr>
        <w:t xml:space="preserve"> the current setup of the system</w:t>
      </w:r>
      <w:r w:rsidR="00973BE9" w:rsidRPr="00A15A8E">
        <w:rPr>
          <w:rFonts w:ascii="Arial" w:hAnsi="Arial" w:cs="Arial"/>
        </w:rPr>
        <w:t xml:space="preserve">, </w:t>
      </w:r>
      <w:r w:rsidR="00560E55" w:rsidRPr="00A15A8E">
        <w:rPr>
          <w:rFonts w:ascii="Arial" w:hAnsi="Arial" w:cs="Arial"/>
        </w:rPr>
        <w:t>amplified</w:t>
      </w:r>
      <w:r w:rsidR="00973BE9" w:rsidRPr="00A15A8E">
        <w:rPr>
          <w:rFonts w:ascii="Arial" w:hAnsi="Arial" w:cs="Arial"/>
        </w:rPr>
        <w:t xml:space="preserve"> by the</w:t>
      </w:r>
      <w:r w:rsidR="00560E55" w:rsidRPr="00A15A8E">
        <w:rPr>
          <w:rFonts w:ascii="Arial" w:hAnsi="Arial" w:cs="Arial"/>
        </w:rPr>
        <w:t xml:space="preserve"> computational</w:t>
      </w:r>
      <w:r w:rsidR="00973BE9" w:rsidRPr="00A15A8E">
        <w:rPr>
          <w:rFonts w:ascii="Arial" w:hAnsi="Arial" w:cs="Arial"/>
        </w:rPr>
        <w:t xml:space="preserve"> limitation of my </w:t>
      </w:r>
      <w:r w:rsidR="00560E55" w:rsidRPr="00A15A8E">
        <w:rPr>
          <w:rFonts w:ascii="Arial" w:hAnsi="Arial" w:cs="Arial"/>
        </w:rPr>
        <w:t>personal laptop</w:t>
      </w:r>
      <w:r w:rsidR="00717162" w:rsidRPr="00A15A8E">
        <w:rPr>
          <w:rFonts w:ascii="Arial" w:hAnsi="Arial" w:cs="Arial"/>
        </w:rPr>
        <w:t xml:space="preserve">. This </w:t>
      </w:r>
      <w:r w:rsidR="000C183A" w:rsidRPr="00A15A8E">
        <w:rPr>
          <w:rFonts w:ascii="Arial" w:hAnsi="Arial" w:cs="Arial"/>
        </w:rPr>
        <w:t xml:space="preserve">feature of classification and formatting being a </w:t>
      </w:r>
      <w:r w:rsidR="007B42CD" w:rsidRPr="00A15A8E">
        <w:rPr>
          <w:rFonts w:ascii="Arial" w:hAnsi="Arial" w:cs="Arial"/>
        </w:rPr>
        <w:t>key element</w:t>
      </w:r>
      <w:r w:rsidR="00472532" w:rsidRPr="00A15A8E">
        <w:rPr>
          <w:rFonts w:ascii="Arial" w:hAnsi="Arial" w:cs="Arial"/>
        </w:rPr>
        <w:t xml:space="preserve"> in the receipt extraction feature, other </w:t>
      </w:r>
      <w:r w:rsidR="00DE170D" w:rsidRPr="00A15A8E">
        <w:rPr>
          <w:rFonts w:ascii="Arial" w:hAnsi="Arial" w:cs="Arial"/>
        </w:rPr>
        <w:t xml:space="preserve">solution needed to be </w:t>
      </w:r>
      <w:r w:rsidR="007B42CD" w:rsidRPr="00A15A8E">
        <w:rPr>
          <w:rFonts w:ascii="Arial" w:hAnsi="Arial" w:cs="Arial"/>
        </w:rPr>
        <w:t>tried</w:t>
      </w:r>
      <w:r w:rsidR="00DE170D" w:rsidRPr="00A15A8E">
        <w:rPr>
          <w:rFonts w:ascii="Arial" w:hAnsi="Arial" w:cs="Arial"/>
        </w:rPr>
        <w:t xml:space="preserve"> </w:t>
      </w:r>
      <w:r w:rsidR="00FE2D94" w:rsidRPr="00A15A8E">
        <w:rPr>
          <w:rFonts w:ascii="Arial" w:hAnsi="Arial" w:cs="Arial"/>
        </w:rPr>
        <w:t>to</w:t>
      </w:r>
      <w:r w:rsidR="00DE170D" w:rsidRPr="00A15A8E">
        <w:rPr>
          <w:rFonts w:ascii="Arial" w:hAnsi="Arial" w:cs="Arial"/>
        </w:rPr>
        <w:t xml:space="preserve"> find a </w:t>
      </w:r>
      <w:r w:rsidR="007B42CD" w:rsidRPr="00A15A8E">
        <w:rPr>
          <w:rFonts w:ascii="Arial" w:hAnsi="Arial" w:cs="Arial"/>
        </w:rPr>
        <w:t>viable solution.</w:t>
      </w:r>
    </w:p>
    <w:p w14:paraId="0E298275" w14:textId="5B0EEA3B" w:rsidR="009D60B3" w:rsidRPr="00A15A8E" w:rsidRDefault="009D60B3" w:rsidP="00AC17D9">
      <w:pPr>
        <w:spacing w:line="360" w:lineRule="auto"/>
        <w:rPr>
          <w:rFonts w:ascii="Arial" w:hAnsi="Arial" w:cs="Arial"/>
        </w:rPr>
      </w:pPr>
    </w:p>
    <w:p w14:paraId="5904963C" w14:textId="5C024479" w:rsidR="00467802" w:rsidRPr="00A15A8E" w:rsidRDefault="00A95D97" w:rsidP="00AC17D9">
      <w:pPr>
        <w:spacing w:line="360" w:lineRule="auto"/>
        <w:rPr>
          <w:rFonts w:ascii="Arial" w:hAnsi="Arial" w:cs="Arial"/>
        </w:rPr>
      </w:pPr>
      <w:r w:rsidRPr="00A15A8E">
        <w:rPr>
          <w:rFonts w:ascii="Arial" w:hAnsi="Arial" w:cs="Arial"/>
        </w:rPr>
        <w:t xml:space="preserve">After </w:t>
      </w:r>
      <w:r w:rsidR="00D12A8E" w:rsidRPr="00A15A8E">
        <w:rPr>
          <w:rFonts w:ascii="Arial" w:hAnsi="Arial" w:cs="Arial"/>
        </w:rPr>
        <w:t>multiple research for</w:t>
      </w:r>
      <w:r w:rsidR="002715B1" w:rsidRPr="00A15A8E">
        <w:rPr>
          <w:rFonts w:ascii="Arial" w:hAnsi="Arial" w:cs="Arial"/>
        </w:rPr>
        <w:t xml:space="preserve"> solution</w:t>
      </w:r>
      <w:r w:rsidR="00121534" w:rsidRPr="00A15A8E">
        <w:rPr>
          <w:rFonts w:ascii="Arial" w:hAnsi="Arial" w:cs="Arial"/>
        </w:rPr>
        <w:t xml:space="preserve">, language model (LM) sort out </w:t>
      </w:r>
      <w:r w:rsidR="007A5C10" w:rsidRPr="00A15A8E">
        <w:rPr>
          <w:rFonts w:ascii="Arial" w:hAnsi="Arial" w:cs="Arial"/>
        </w:rPr>
        <w:t>to</w:t>
      </w:r>
      <w:r w:rsidR="00121534" w:rsidRPr="00A15A8E">
        <w:rPr>
          <w:rFonts w:ascii="Arial" w:hAnsi="Arial" w:cs="Arial"/>
        </w:rPr>
        <w:t xml:space="preserve"> be pretty </w:t>
      </w:r>
      <w:r w:rsidR="007A5C10" w:rsidRPr="00A15A8E">
        <w:rPr>
          <w:rFonts w:ascii="Arial" w:hAnsi="Arial" w:cs="Arial"/>
        </w:rPr>
        <w:t>efficient</w:t>
      </w:r>
      <w:r w:rsidR="00121534" w:rsidRPr="00A15A8E">
        <w:rPr>
          <w:rFonts w:ascii="Arial" w:hAnsi="Arial" w:cs="Arial"/>
        </w:rPr>
        <w:t xml:space="preserve"> </w:t>
      </w:r>
      <w:r w:rsidR="007A5C10" w:rsidRPr="00A15A8E">
        <w:rPr>
          <w:rFonts w:ascii="Arial" w:hAnsi="Arial" w:cs="Arial"/>
        </w:rPr>
        <w:t xml:space="preserve">for classification purpose </w:t>
      </w:r>
      <w:r w:rsidR="007A5C10" w:rsidRPr="00A15A8E">
        <w:rPr>
          <w:rFonts w:ascii="Arial" w:hAnsi="Arial" w:cs="Arial"/>
        </w:rPr>
        <w:fldChar w:fldCharType="begin"/>
      </w:r>
      <w:r w:rsidR="001E68B1" w:rsidRPr="00A15A8E">
        <w:rPr>
          <w:rFonts w:ascii="Arial" w:hAnsi="Arial" w:cs="Arial"/>
        </w:rPr>
        <w:instrText xml:space="preserve"> ADDIN ZOTERO_ITEM CSL_CITATION {"citationID":"q4ki7bh3","properties":{"formattedCitation":"(Lenzmann, 2024)","plainCitation":"(Lenzmann, 2024)","noteIndex":0},"citationItems":[{"id":149,"uris":["http://zotero.org/users/13363242/items/U8JPMTMV"],"itemData":{"id":149,"type":"post-weblog","abstract":"Testing top LLMs’ ability to find answers in text: prompt structure, logprobs, and fine-tuning. Quite a few surprises there!","container-title":"Medium","language":"en","title":"Mastering LLMs for Complex Classification Tasks","URL":"https://medium.com/@olaf.lenzmann/mastering-llms-for-complex-classification-tasks-64f0bda2edf3","author":[{"family":"Lenzmann","given":"Olaf"}],"accessed":{"date-parts":[["2024",4,11]]},"issued":{"date-parts":[["2024",1,15]]}}}],"schema":"https://github.com/citation-style-language/schema/raw/master/csl-citation.json"} </w:instrText>
      </w:r>
      <w:r w:rsidR="007A5C10" w:rsidRPr="00A15A8E">
        <w:rPr>
          <w:rFonts w:ascii="Arial" w:hAnsi="Arial" w:cs="Arial"/>
        </w:rPr>
        <w:fldChar w:fldCharType="separate"/>
      </w:r>
      <w:r w:rsidR="001E68B1" w:rsidRPr="00A15A8E">
        <w:rPr>
          <w:rFonts w:ascii="Arial" w:hAnsi="Arial" w:cs="Arial"/>
          <w:noProof/>
        </w:rPr>
        <w:t>(Lenzmann, 2024)</w:t>
      </w:r>
      <w:r w:rsidR="007A5C10" w:rsidRPr="00A15A8E">
        <w:rPr>
          <w:rFonts w:ascii="Arial" w:hAnsi="Arial" w:cs="Arial"/>
        </w:rPr>
        <w:fldChar w:fldCharType="end"/>
      </w:r>
      <w:r w:rsidR="001E68B1" w:rsidRPr="00A15A8E">
        <w:rPr>
          <w:rFonts w:ascii="Arial" w:hAnsi="Arial" w:cs="Arial"/>
        </w:rPr>
        <w:t>. Therefore, in the optical</w:t>
      </w:r>
      <w:r w:rsidR="00517054" w:rsidRPr="00A15A8E">
        <w:rPr>
          <w:rFonts w:ascii="Arial" w:hAnsi="Arial" w:cs="Arial"/>
        </w:rPr>
        <w:t xml:space="preserve"> of offering a </w:t>
      </w:r>
      <w:r w:rsidR="005C7C8E" w:rsidRPr="00A15A8E">
        <w:rPr>
          <w:rFonts w:ascii="Arial" w:hAnsi="Arial" w:cs="Arial"/>
        </w:rPr>
        <w:t>cost-effective</w:t>
      </w:r>
      <w:r w:rsidR="00B540F8" w:rsidRPr="00A15A8E">
        <w:rPr>
          <w:rFonts w:ascii="Arial" w:hAnsi="Arial" w:cs="Arial"/>
        </w:rPr>
        <w:t xml:space="preserve"> system </w:t>
      </w:r>
      <w:r w:rsidR="003F26A3" w:rsidRPr="00A15A8E">
        <w:rPr>
          <w:rFonts w:ascii="Arial" w:hAnsi="Arial" w:cs="Arial"/>
        </w:rPr>
        <w:t>to the user,</w:t>
      </w:r>
      <w:r w:rsidR="00E7335B" w:rsidRPr="00A15A8E">
        <w:rPr>
          <w:rFonts w:ascii="Arial" w:hAnsi="Arial" w:cs="Arial"/>
        </w:rPr>
        <w:t xml:space="preserve"> </w:t>
      </w:r>
      <w:r w:rsidR="00AE3834" w:rsidRPr="00A15A8E">
        <w:rPr>
          <w:rFonts w:ascii="Arial" w:hAnsi="Arial" w:cs="Arial"/>
        </w:rPr>
        <w:t xml:space="preserve">a local </w:t>
      </w:r>
      <w:r w:rsidR="0061699B" w:rsidRPr="00A15A8E">
        <w:rPr>
          <w:rFonts w:ascii="Arial" w:hAnsi="Arial" w:cs="Arial"/>
        </w:rPr>
        <w:t xml:space="preserve">deployment of a LM on the hosting machine </w:t>
      </w:r>
      <w:r w:rsidR="004C5ACB" w:rsidRPr="00A15A8E">
        <w:rPr>
          <w:rFonts w:ascii="Arial" w:hAnsi="Arial" w:cs="Arial"/>
        </w:rPr>
        <w:t xml:space="preserve">could solve the current problem. A small </w:t>
      </w:r>
      <w:r w:rsidR="005C7C8E" w:rsidRPr="00A15A8E">
        <w:rPr>
          <w:rFonts w:ascii="Arial" w:hAnsi="Arial" w:cs="Arial"/>
        </w:rPr>
        <w:t>officiant</w:t>
      </w:r>
      <w:r w:rsidR="004C5ACB" w:rsidRPr="00A15A8E">
        <w:rPr>
          <w:rFonts w:ascii="Arial" w:hAnsi="Arial" w:cs="Arial"/>
        </w:rPr>
        <w:t xml:space="preserve"> LM “</w:t>
      </w:r>
      <w:r w:rsidR="00805113" w:rsidRPr="00A15A8E">
        <w:rPr>
          <w:rFonts w:ascii="Arial" w:hAnsi="Arial" w:cs="Arial"/>
        </w:rPr>
        <w:t>Starling-LM-7B-alplha”</w:t>
      </w:r>
      <w:r w:rsidR="009958A6" w:rsidRPr="00A15A8E">
        <w:rPr>
          <w:rFonts w:ascii="Arial" w:hAnsi="Arial" w:cs="Arial"/>
        </w:rPr>
        <w:fldChar w:fldCharType="begin"/>
      </w:r>
      <w:r w:rsidR="005C7C8E" w:rsidRPr="00A15A8E">
        <w:rPr>
          <w:rFonts w:ascii="Arial" w:hAnsi="Arial" w:cs="Arial"/>
        </w:rPr>
        <w:instrText xml:space="preserve"> ADDIN ZOTERO_ITEM CSL_CITATION {"citationID":"9f4XtwnS","properties":{"formattedCitation":"(Jiao, 2023)","plainCitation":"(Jiao, 2023)","noteIndex":0},"citationItems":[{"id":151,"uris":["http://zotero.org/users/13363242/items/U94QJX5P"],"itemData":{"id":151,"type":"webpage","language":"en","title":"Starling-7B: Increasing LLM Helpfulness &amp; Harmlessness with RLAIF","title-short":"Starling-7B","URL":"https://starling.cs.berkeley.edu","author":[{"family":"Jiao","given":"Banghua Zhu *","suffix":"Evan Frick * , Tianhao Wu * , Hanlin Zhu and Jiantao"}],"accessed":{"date-parts":[["2024",4,11]]},"issued":{"date-parts":[["2023",11,30]]}}}],"schema":"https://github.com/citation-style-language/schema/raw/master/csl-citation.json"} </w:instrText>
      </w:r>
      <w:r w:rsidR="009958A6" w:rsidRPr="00A15A8E">
        <w:rPr>
          <w:rFonts w:ascii="Arial" w:hAnsi="Arial" w:cs="Arial"/>
        </w:rPr>
        <w:fldChar w:fldCharType="separate"/>
      </w:r>
      <w:r w:rsidR="005C7C8E" w:rsidRPr="00A15A8E">
        <w:rPr>
          <w:rFonts w:ascii="Arial" w:hAnsi="Arial" w:cs="Arial"/>
          <w:noProof/>
        </w:rPr>
        <w:t>(Jiao, 2023)</w:t>
      </w:r>
      <w:r w:rsidR="009958A6" w:rsidRPr="00A15A8E">
        <w:rPr>
          <w:rFonts w:ascii="Arial" w:hAnsi="Arial" w:cs="Arial"/>
        </w:rPr>
        <w:fldChar w:fldCharType="end"/>
      </w:r>
      <w:r w:rsidR="005C7C8E" w:rsidRPr="00A15A8E">
        <w:rPr>
          <w:rFonts w:ascii="Arial" w:hAnsi="Arial" w:cs="Arial"/>
        </w:rPr>
        <w:t xml:space="preserve"> </w:t>
      </w:r>
      <w:r w:rsidR="00CD6A0C" w:rsidRPr="00A15A8E">
        <w:rPr>
          <w:rFonts w:ascii="Arial" w:hAnsi="Arial" w:cs="Arial"/>
        </w:rPr>
        <w:t xml:space="preserve">using 7 billion parameters were tried </w:t>
      </w:r>
      <w:r w:rsidR="00481819" w:rsidRPr="00A15A8E">
        <w:rPr>
          <w:rFonts w:ascii="Arial" w:hAnsi="Arial" w:cs="Arial"/>
        </w:rPr>
        <w:t>to be deployed. But still due to the limitation of the host compu</w:t>
      </w:r>
      <w:r w:rsidR="00F73AA5" w:rsidRPr="00A15A8E">
        <w:rPr>
          <w:rFonts w:ascii="Arial" w:hAnsi="Arial" w:cs="Arial"/>
        </w:rPr>
        <w:t xml:space="preserve">tation power, the response time </w:t>
      </w:r>
      <w:r w:rsidR="004C7996" w:rsidRPr="00A15A8E">
        <w:rPr>
          <w:rFonts w:ascii="Arial" w:hAnsi="Arial" w:cs="Arial"/>
        </w:rPr>
        <w:t xml:space="preserve">during the test </w:t>
      </w:r>
      <w:r w:rsidR="004C7996" w:rsidRPr="00A15A8E">
        <w:rPr>
          <w:rFonts w:ascii="Arial" w:hAnsi="Arial" w:cs="Arial"/>
        </w:rPr>
        <w:lastRenderedPageBreak/>
        <w:t>was way longer than</w:t>
      </w:r>
      <w:r w:rsidR="001E0A1A" w:rsidRPr="00A15A8E">
        <w:rPr>
          <w:rFonts w:ascii="Arial" w:hAnsi="Arial" w:cs="Arial"/>
        </w:rPr>
        <w:t xml:space="preserve"> it can be for a </w:t>
      </w:r>
      <w:r w:rsidR="00D4573C" w:rsidRPr="00A15A8E">
        <w:rPr>
          <w:rFonts w:ascii="Arial" w:hAnsi="Arial" w:cs="Arial"/>
        </w:rPr>
        <w:t>realistic usage (around 5 to 7 minutes per query)</w:t>
      </w:r>
      <w:r w:rsidR="00112C22" w:rsidRPr="00A15A8E">
        <w:rPr>
          <w:rFonts w:ascii="Arial" w:hAnsi="Arial" w:cs="Arial"/>
        </w:rPr>
        <w:t xml:space="preserve"> and therefore not be viable solution.</w:t>
      </w:r>
    </w:p>
    <w:p w14:paraId="3425BCBB" w14:textId="77777777" w:rsidR="00112C22" w:rsidRPr="00A15A8E" w:rsidRDefault="00112C22" w:rsidP="00AC17D9">
      <w:pPr>
        <w:spacing w:line="360" w:lineRule="auto"/>
        <w:rPr>
          <w:rFonts w:ascii="Arial" w:hAnsi="Arial" w:cs="Arial"/>
        </w:rPr>
      </w:pPr>
    </w:p>
    <w:p w14:paraId="5163FC87" w14:textId="40553426" w:rsidR="002C42B8" w:rsidRPr="00A15A8E" w:rsidRDefault="00562C74" w:rsidP="00C34E12">
      <w:pPr>
        <w:spacing w:line="360" w:lineRule="auto"/>
        <w:rPr>
          <w:rFonts w:ascii="Arial" w:hAnsi="Arial" w:cs="Arial"/>
        </w:rPr>
      </w:pPr>
      <w:r w:rsidRPr="00A15A8E">
        <w:rPr>
          <w:rFonts w:ascii="Arial" w:hAnsi="Arial" w:cs="Arial"/>
        </w:rPr>
        <w:t xml:space="preserve">Since </w:t>
      </w:r>
      <w:r w:rsidR="0034697D" w:rsidRPr="00A15A8E">
        <w:rPr>
          <w:rFonts w:ascii="Arial" w:hAnsi="Arial" w:cs="Arial"/>
        </w:rPr>
        <w:t xml:space="preserve">the problem being </w:t>
      </w:r>
      <w:r w:rsidR="002D38DD" w:rsidRPr="00A15A8E">
        <w:rPr>
          <w:rFonts w:ascii="Arial" w:hAnsi="Arial" w:cs="Arial"/>
        </w:rPr>
        <w:t>the computational power to host a LM,</w:t>
      </w:r>
      <w:r w:rsidR="00F671DE" w:rsidRPr="00A15A8E">
        <w:rPr>
          <w:rFonts w:ascii="Arial" w:hAnsi="Arial" w:cs="Arial"/>
        </w:rPr>
        <w:t xml:space="preserve"> the solution is to search for a service </w:t>
      </w:r>
      <w:r w:rsidR="00D90857" w:rsidRPr="00A15A8E">
        <w:rPr>
          <w:rFonts w:ascii="Arial" w:hAnsi="Arial" w:cs="Arial"/>
        </w:rPr>
        <w:t>which give access to</w:t>
      </w:r>
      <w:r w:rsidR="002C3EE7" w:rsidRPr="00A15A8E">
        <w:rPr>
          <w:rFonts w:ascii="Arial" w:hAnsi="Arial" w:cs="Arial"/>
        </w:rPr>
        <w:t xml:space="preserve"> LM while handling the heavy computation power to host it. The </w:t>
      </w:r>
      <w:r w:rsidR="00CB4093" w:rsidRPr="00A15A8E">
        <w:rPr>
          <w:rFonts w:ascii="Arial" w:hAnsi="Arial" w:cs="Arial"/>
        </w:rPr>
        <w:t xml:space="preserve">obvious and </w:t>
      </w:r>
      <w:r w:rsidR="00CA2CD1" w:rsidRPr="00A15A8E">
        <w:rPr>
          <w:rFonts w:ascii="Arial" w:hAnsi="Arial" w:cs="Arial"/>
        </w:rPr>
        <w:t>efficient</w:t>
      </w:r>
      <w:r w:rsidR="00CB4093" w:rsidRPr="00A15A8E">
        <w:rPr>
          <w:rFonts w:ascii="Arial" w:hAnsi="Arial" w:cs="Arial"/>
        </w:rPr>
        <w:t xml:space="preserve"> solution is to </w:t>
      </w:r>
      <w:r w:rsidR="00C84E94" w:rsidRPr="00A15A8E">
        <w:rPr>
          <w:rFonts w:ascii="Arial" w:hAnsi="Arial" w:cs="Arial"/>
        </w:rPr>
        <w:t xml:space="preserve">use OpenAI </w:t>
      </w:r>
      <w:r w:rsidR="00CA2CD1" w:rsidRPr="00A15A8E">
        <w:rPr>
          <w:rFonts w:ascii="Arial" w:hAnsi="Arial" w:cs="Arial"/>
        </w:rPr>
        <w:t xml:space="preserve">API </w:t>
      </w:r>
      <w:r w:rsidR="00FC0296" w:rsidRPr="00A15A8E">
        <w:rPr>
          <w:rFonts w:ascii="Arial" w:hAnsi="Arial" w:cs="Arial"/>
        </w:rPr>
        <w:t>to access and use they Large Language Model (LLM)</w:t>
      </w:r>
      <w:r w:rsidR="001E5A50" w:rsidRPr="00A15A8E">
        <w:rPr>
          <w:rFonts w:ascii="Arial" w:hAnsi="Arial" w:cs="Arial"/>
        </w:rPr>
        <w:t xml:space="preserve"> to act has classifier and </w:t>
      </w:r>
      <w:r w:rsidR="00F90607" w:rsidRPr="00A15A8E">
        <w:rPr>
          <w:rFonts w:ascii="Arial" w:hAnsi="Arial" w:cs="Arial"/>
        </w:rPr>
        <w:t>formatter.</w:t>
      </w:r>
      <w:r w:rsidR="006178B9" w:rsidRPr="00A15A8E">
        <w:rPr>
          <w:rFonts w:ascii="Arial" w:hAnsi="Arial" w:cs="Arial"/>
        </w:rPr>
        <w:t xml:space="preserve"> </w:t>
      </w:r>
      <w:r w:rsidR="003F5F9A" w:rsidRPr="00A15A8E">
        <w:rPr>
          <w:rFonts w:ascii="Arial" w:hAnsi="Arial" w:cs="Arial"/>
        </w:rPr>
        <w:t xml:space="preserve">The system therefore use </w:t>
      </w:r>
      <w:r w:rsidR="00905E85" w:rsidRPr="00A15A8E">
        <w:rPr>
          <w:rFonts w:ascii="Arial" w:hAnsi="Arial" w:cs="Arial"/>
        </w:rPr>
        <w:t>“gpt-3.5-turbo”</w:t>
      </w:r>
      <w:r w:rsidR="00AC3FF9" w:rsidRPr="00A15A8E">
        <w:rPr>
          <w:rFonts w:ascii="Arial" w:hAnsi="Arial" w:cs="Arial"/>
        </w:rPr>
        <w:t xml:space="preserve"> with </w:t>
      </w:r>
      <w:r w:rsidR="001A4352" w:rsidRPr="00A15A8E">
        <w:rPr>
          <w:rFonts w:ascii="Arial" w:hAnsi="Arial" w:cs="Arial"/>
        </w:rPr>
        <w:t xml:space="preserve">the prompt show in </w:t>
      </w:r>
      <w:r w:rsidR="001A4352" w:rsidRPr="00A15A8E">
        <w:rPr>
          <w:rFonts w:ascii="Arial" w:hAnsi="Arial" w:cs="Arial"/>
          <w:i/>
          <w:iCs/>
          <w:u w:val="single"/>
        </w:rPr>
        <w:fldChar w:fldCharType="begin"/>
      </w:r>
      <w:r w:rsidR="001A4352" w:rsidRPr="00A15A8E">
        <w:rPr>
          <w:rFonts w:ascii="Arial" w:hAnsi="Arial" w:cs="Arial"/>
          <w:i/>
          <w:iCs/>
          <w:u w:val="single"/>
        </w:rPr>
        <w:instrText xml:space="preserve"> REF _Ref163755918 \h </w:instrText>
      </w:r>
      <w:r w:rsidR="007850CE" w:rsidRPr="00A15A8E">
        <w:rPr>
          <w:rFonts w:ascii="Arial" w:hAnsi="Arial" w:cs="Arial"/>
          <w:i/>
          <w:iCs/>
          <w:u w:val="single"/>
        </w:rPr>
        <w:instrText xml:space="preserve"> \* MERGEFORMAT </w:instrText>
      </w:r>
      <w:r w:rsidR="001A4352" w:rsidRPr="00A15A8E">
        <w:rPr>
          <w:rFonts w:ascii="Arial" w:hAnsi="Arial" w:cs="Arial"/>
          <w:i/>
          <w:iCs/>
          <w:u w:val="single"/>
        </w:rPr>
      </w:r>
      <w:r w:rsidR="001A4352" w:rsidRPr="00A15A8E">
        <w:rPr>
          <w:rFonts w:ascii="Arial" w:hAnsi="Arial" w:cs="Arial"/>
          <w:i/>
          <w:iCs/>
          <w:u w:val="single"/>
        </w:rPr>
        <w:fldChar w:fldCharType="separate"/>
      </w:r>
      <w:r w:rsidR="001A4352" w:rsidRPr="00A15A8E">
        <w:rPr>
          <w:rFonts w:ascii="Arial" w:hAnsi="Arial" w:cs="Arial"/>
          <w:i/>
          <w:iCs/>
          <w:u w:val="single"/>
        </w:rPr>
        <w:t xml:space="preserve">Figure </w:t>
      </w:r>
      <w:r w:rsidR="001A4352" w:rsidRPr="00A15A8E">
        <w:rPr>
          <w:rFonts w:ascii="Arial" w:hAnsi="Arial" w:cs="Arial"/>
          <w:i/>
          <w:iCs/>
          <w:noProof/>
          <w:u w:val="single"/>
        </w:rPr>
        <w:t>3</w:t>
      </w:r>
      <w:r w:rsidR="001A4352" w:rsidRPr="00A15A8E">
        <w:rPr>
          <w:rFonts w:ascii="Arial" w:hAnsi="Arial" w:cs="Arial"/>
          <w:i/>
          <w:iCs/>
          <w:u w:val="single"/>
        </w:rPr>
        <w:fldChar w:fldCharType="end"/>
      </w:r>
      <w:r w:rsidR="00885E74" w:rsidRPr="00A15A8E">
        <w:rPr>
          <w:rFonts w:ascii="Arial" w:hAnsi="Arial" w:cs="Arial"/>
        </w:rPr>
        <w:t xml:space="preserve"> to restrict the usage of the LLM into the</w:t>
      </w:r>
      <w:r w:rsidR="00C136E4" w:rsidRPr="00A15A8E">
        <w:rPr>
          <w:rFonts w:ascii="Arial" w:hAnsi="Arial" w:cs="Arial"/>
        </w:rPr>
        <w:t xml:space="preserve"> classifying of the receipt data and to output only </w:t>
      </w:r>
      <w:r w:rsidR="007850CE" w:rsidRPr="00A15A8E">
        <w:rPr>
          <w:rFonts w:ascii="Arial" w:hAnsi="Arial" w:cs="Arial"/>
        </w:rPr>
        <w:t xml:space="preserve"> a json format has showed in </w:t>
      </w:r>
      <w:r w:rsidR="007850CE" w:rsidRPr="00A15A8E">
        <w:rPr>
          <w:rFonts w:ascii="Arial" w:hAnsi="Arial" w:cs="Arial"/>
          <w:i/>
          <w:iCs/>
          <w:u w:val="single"/>
        </w:rPr>
        <w:fldChar w:fldCharType="begin"/>
      </w:r>
      <w:r w:rsidR="007850CE" w:rsidRPr="00A15A8E">
        <w:rPr>
          <w:rFonts w:ascii="Arial" w:hAnsi="Arial" w:cs="Arial"/>
          <w:i/>
          <w:iCs/>
          <w:u w:val="single"/>
        </w:rPr>
        <w:instrText xml:space="preserve"> REF _Ref163756048 \h  \* MERGEFORMAT </w:instrText>
      </w:r>
      <w:r w:rsidR="007850CE" w:rsidRPr="00A15A8E">
        <w:rPr>
          <w:rFonts w:ascii="Arial" w:hAnsi="Arial" w:cs="Arial"/>
          <w:i/>
          <w:iCs/>
          <w:u w:val="single"/>
        </w:rPr>
      </w:r>
      <w:r w:rsidR="007850CE" w:rsidRPr="00A15A8E">
        <w:rPr>
          <w:rFonts w:ascii="Arial" w:hAnsi="Arial" w:cs="Arial"/>
          <w:i/>
          <w:iCs/>
          <w:u w:val="single"/>
        </w:rPr>
        <w:fldChar w:fldCharType="separate"/>
      </w:r>
      <w:r w:rsidR="007850CE" w:rsidRPr="00A15A8E">
        <w:rPr>
          <w:rFonts w:ascii="Arial" w:hAnsi="Arial" w:cs="Arial"/>
          <w:i/>
          <w:iCs/>
          <w:u w:val="single"/>
        </w:rPr>
        <w:t xml:space="preserve">Figure </w:t>
      </w:r>
      <w:r w:rsidR="007850CE" w:rsidRPr="00A15A8E">
        <w:rPr>
          <w:rFonts w:ascii="Arial" w:hAnsi="Arial" w:cs="Arial"/>
          <w:i/>
          <w:iCs/>
          <w:noProof/>
          <w:u w:val="single"/>
        </w:rPr>
        <w:t>1</w:t>
      </w:r>
      <w:r w:rsidR="007850CE" w:rsidRPr="00A15A8E">
        <w:rPr>
          <w:rFonts w:ascii="Arial" w:hAnsi="Arial" w:cs="Arial"/>
          <w:i/>
          <w:iCs/>
          <w:u w:val="single"/>
        </w:rPr>
        <w:t xml:space="preserve"> - Receipt Extraction Feature output format</w:t>
      </w:r>
      <w:r w:rsidR="007850CE" w:rsidRPr="00A15A8E">
        <w:rPr>
          <w:rFonts w:ascii="Arial" w:hAnsi="Arial" w:cs="Arial"/>
        </w:rPr>
        <w:t>.</w:t>
      </w:r>
      <w:r w:rsidR="007850CE" w:rsidRPr="00A15A8E">
        <w:rPr>
          <w:rFonts w:ascii="Arial" w:hAnsi="Arial" w:cs="Arial"/>
          <w:i/>
          <w:iCs/>
          <w:u w:val="single"/>
        </w:rPr>
        <w:fldChar w:fldCharType="end"/>
      </w:r>
      <w:r w:rsidR="00733772" w:rsidRPr="00A15A8E">
        <w:rPr>
          <w:rFonts w:ascii="Arial" w:hAnsi="Arial" w:cs="Arial"/>
        </w:rPr>
        <w:t xml:space="preserve"> </w:t>
      </w:r>
      <w:r w:rsidR="00905BA4" w:rsidRPr="00A15A8E">
        <w:rPr>
          <w:rFonts w:ascii="Arial" w:hAnsi="Arial" w:cs="Arial"/>
        </w:rPr>
        <w:t>However, this</w:t>
      </w:r>
      <w:r w:rsidR="00116D35" w:rsidRPr="00A15A8E">
        <w:rPr>
          <w:rFonts w:ascii="Arial" w:hAnsi="Arial" w:cs="Arial"/>
        </w:rPr>
        <w:t xml:space="preserve"> solution </w:t>
      </w:r>
      <w:r w:rsidR="0099472C" w:rsidRPr="00A15A8E">
        <w:rPr>
          <w:rFonts w:ascii="Arial" w:hAnsi="Arial" w:cs="Arial"/>
        </w:rPr>
        <w:t>come</w:t>
      </w:r>
      <w:r w:rsidR="00A621F6" w:rsidRPr="00A15A8E">
        <w:rPr>
          <w:rFonts w:ascii="Arial" w:hAnsi="Arial" w:cs="Arial"/>
        </w:rPr>
        <w:t>s</w:t>
      </w:r>
      <w:r w:rsidR="0099472C" w:rsidRPr="00A15A8E">
        <w:rPr>
          <w:rFonts w:ascii="Arial" w:hAnsi="Arial" w:cs="Arial"/>
        </w:rPr>
        <w:t xml:space="preserve"> at a cost price for the project, as OpenA</w:t>
      </w:r>
      <w:r w:rsidR="00A621F6" w:rsidRPr="00A15A8E">
        <w:rPr>
          <w:rFonts w:ascii="Arial" w:hAnsi="Arial" w:cs="Arial"/>
        </w:rPr>
        <w:t>I</w:t>
      </w:r>
      <w:r w:rsidR="0099472C" w:rsidRPr="00A15A8E">
        <w:rPr>
          <w:rFonts w:ascii="Arial" w:hAnsi="Arial" w:cs="Arial"/>
        </w:rPr>
        <w:t xml:space="preserve"> API </w:t>
      </w:r>
      <w:r w:rsidR="00A621F6" w:rsidRPr="00A15A8E">
        <w:rPr>
          <w:rFonts w:ascii="Arial" w:hAnsi="Arial" w:cs="Arial"/>
        </w:rPr>
        <w:t>is not available for free.</w:t>
      </w:r>
      <w:bookmarkStart w:id="81" w:name="_Ref163755918"/>
    </w:p>
    <w:p w14:paraId="3C3A97EA" w14:textId="20AD81A9" w:rsidR="00B31E91" w:rsidRPr="00A15A8E" w:rsidRDefault="002966D2" w:rsidP="00AC17D9">
      <w:pPr>
        <w:pStyle w:val="Caption"/>
        <w:keepNext/>
        <w:spacing w:line="360" w:lineRule="auto"/>
        <w:rPr>
          <w:rFonts w:ascii="Arial" w:hAnsi="Arial" w:cs="Arial"/>
        </w:rPr>
      </w:pPr>
      <w:r>
        <w:rPr>
          <w:rFonts w:ascii="Arial" w:hAnsi="Arial" w:cs="Arial"/>
          <w:noProof/>
        </w:rPr>
        <w:lastRenderedPageBreak/>
        <w:drawing>
          <wp:inline distT="0" distB="0" distL="0" distR="0" wp14:anchorId="5DEB9310" wp14:editId="6BF3ACC2">
            <wp:extent cx="5500356" cy="8239858"/>
            <wp:effectExtent l="0" t="0" r="0" b="0"/>
            <wp:docPr id="4" name="Object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4"/>
                    <pic:cNvPicPr>
                      <a:picLocks noGrp="1" noRot="1" noChangeAspect="1" noEditPoints="1" noAdjustHandles="1" noChangeArrowheads="1" noChangeShapeType="1" noCrop="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46524" cy="8309021"/>
                    </a:xfrm>
                    <a:prstGeom prst="rect">
                      <a:avLst/>
                    </a:prstGeom>
                    <a:noFill/>
                    <a:ln>
                      <a:noFill/>
                    </a:ln>
                  </pic:spPr>
                </pic:pic>
              </a:graphicData>
            </a:graphic>
          </wp:inline>
        </w:drawing>
      </w:r>
    </w:p>
    <w:p w14:paraId="7754F3B2" w14:textId="55545EFB" w:rsidR="00840C77" w:rsidRPr="00A15A8E" w:rsidRDefault="00B31E91" w:rsidP="00AC17D9">
      <w:pPr>
        <w:pStyle w:val="Caption"/>
        <w:spacing w:line="360" w:lineRule="auto"/>
        <w:rPr>
          <w:rFonts w:ascii="Arial" w:hAnsi="Arial" w:cs="Arial"/>
        </w:rPr>
      </w:pPr>
      <w:bookmarkStart w:id="82" w:name="_Toc164604846"/>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184DF7">
        <w:rPr>
          <w:rFonts w:ascii="Arial" w:hAnsi="Arial" w:cs="Arial"/>
          <w:noProof/>
        </w:rPr>
        <w:t>7</w:t>
      </w:r>
      <w:r w:rsidRPr="00A15A8E">
        <w:rPr>
          <w:rFonts w:ascii="Arial" w:hAnsi="Arial" w:cs="Arial"/>
        </w:rPr>
        <w:fldChar w:fldCharType="end"/>
      </w:r>
      <w:r w:rsidRPr="00A15A8E">
        <w:rPr>
          <w:rFonts w:ascii="Arial" w:hAnsi="Arial" w:cs="Arial"/>
        </w:rPr>
        <w:t xml:space="preserve"> - Chatgpt classifying and formatting prompt.</w:t>
      </w:r>
      <w:bookmarkEnd w:id="82"/>
    </w:p>
    <w:p w14:paraId="6591CF21" w14:textId="27DEAA5C" w:rsidR="00467802" w:rsidRPr="00A15A8E" w:rsidRDefault="00467802" w:rsidP="00AC17D9">
      <w:pPr>
        <w:pStyle w:val="Heading2"/>
        <w:spacing w:line="360" w:lineRule="auto"/>
        <w:rPr>
          <w:rFonts w:ascii="Arial" w:hAnsi="Arial" w:cs="Arial"/>
        </w:rPr>
      </w:pPr>
      <w:bookmarkStart w:id="83" w:name="_Ref164244255"/>
      <w:bookmarkStart w:id="84" w:name="_Toc164604822"/>
      <w:bookmarkEnd w:id="81"/>
      <w:r w:rsidRPr="00A15A8E">
        <w:rPr>
          <w:rFonts w:ascii="Arial" w:hAnsi="Arial" w:cs="Arial"/>
        </w:rPr>
        <w:lastRenderedPageBreak/>
        <w:t>Mobile Application</w:t>
      </w:r>
      <w:bookmarkEnd w:id="83"/>
      <w:bookmarkEnd w:id="84"/>
    </w:p>
    <w:p w14:paraId="78190107" w14:textId="4E112D59" w:rsidR="005E3117" w:rsidRPr="00A15A8E" w:rsidRDefault="00106E11" w:rsidP="00AC17D9">
      <w:pPr>
        <w:spacing w:line="360" w:lineRule="auto"/>
        <w:rPr>
          <w:rFonts w:ascii="Arial" w:hAnsi="Arial" w:cs="Arial"/>
        </w:rPr>
      </w:pPr>
      <w:r w:rsidRPr="00A15A8E">
        <w:rPr>
          <w:rFonts w:ascii="Arial" w:hAnsi="Arial" w:cs="Arial"/>
        </w:rPr>
        <w:t xml:space="preserve">For the development of the user </w:t>
      </w:r>
      <w:r w:rsidR="00F420CF" w:rsidRPr="00A15A8E">
        <w:rPr>
          <w:rFonts w:ascii="Arial" w:hAnsi="Arial" w:cs="Arial"/>
        </w:rPr>
        <w:t xml:space="preserve">side, the mobile application is </w:t>
      </w:r>
      <w:r w:rsidR="00476336" w:rsidRPr="00A15A8E">
        <w:rPr>
          <w:rFonts w:ascii="Arial" w:hAnsi="Arial" w:cs="Arial"/>
        </w:rPr>
        <w:t>develop</w:t>
      </w:r>
      <w:r w:rsidR="00F420CF" w:rsidRPr="00A15A8E">
        <w:rPr>
          <w:rFonts w:ascii="Arial" w:hAnsi="Arial" w:cs="Arial"/>
        </w:rPr>
        <w:t xml:space="preserve"> using </w:t>
      </w:r>
      <w:r w:rsidR="005D2EE8" w:rsidRPr="00A15A8E">
        <w:rPr>
          <w:rFonts w:ascii="Arial" w:hAnsi="Arial" w:cs="Arial"/>
        </w:rPr>
        <w:t>Flutter framework from Google</w:t>
      </w:r>
      <w:r w:rsidR="000E25BB" w:rsidRPr="00A15A8E">
        <w:rPr>
          <w:rFonts w:ascii="Arial" w:hAnsi="Arial" w:cs="Arial"/>
        </w:rPr>
        <w:t xml:space="preserve"> which is </w:t>
      </w:r>
      <w:r w:rsidR="006807F7" w:rsidRPr="00A15A8E">
        <w:rPr>
          <w:rFonts w:ascii="Arial" w:hAnsi="Arial" w:cs="Arial"/>
        </w:rPr>
        <w:t>program</w:t>
      </w:r>
      <w:r w:rsidR="000E25BB" w:rsidRPr="00A15A8E">
        <w:rPr>
          <w:rFonts w:ascii="Arial" w:hAnsi="Arial" w:cs="Arial"/>
        </w:rPr>
        <w:t xml:space="preserve"> in dart programing language offering a </w:t>
      </w:r>
      <w:r w:rsidR="00820585" w:rsidRPr="00A15A8E">
        <w:rPr>
          <w:rFonts w:ascii="Arial" w:hAnsi="Arial" w:cs="Arial"/>
        </w:rPr>
        <w:t xml:space="preserve">multiplatform which can be </w:t>
      </w:r>
      <w:r w:rsidR="006807F7" w:rsidRPr="00A15A8E">
        <w:rPr>
          <w:rFonts w:ascii="Arial" w:hAnsi="Arial" w:cs="Arial"/>
        </w:rPr>
        <w:t>open</w:t>
      </w:r>
      <w:r w:rsidR="00F4477F" w:rsidRPr="00A15A8E">
        <w:rPr>
          <w:rFonts w:ascii="Arial" w:hAnsi="Arial" w:cs="Arial"/>
        </w:rPr>
        <w:t xml:space="preserve"> on </w:t>
      </w:r>
      <w:r w:rsidR="00854423" w:rsidRPr="00A15A8E">
        <w:rPr>
          <w:rFonts w:ascii="Arial" w:hAnsi="Arial" w:cs="Arial"/>
        </w:rPr>
        <w:t>computers, Android and Apple IOS phone.</w:t>
      </w:r>
      <w:r w:rsidR="00894718" w:rsidRPr="00A15A8E">
        <w:rPr>
          <w:rFonts w:ascii="Arial" w:hAnsi="Arial" w:cs="Arial"/>
        </w:rPr>
        <w:t xml:space="preserve"> The development was done </w:t>
      </w:r>
      <w:r w:rsidR="008A443F" w:rsidRPr="00A15A8E">
        <w:rPr>
          <w:rFonts w:ascii="Arial" w:hAnsi="Arial" w:cs="Arial"/>
        </w:rPr>
        <w:t>on a X</w:t>
      </w:r>
      <w:r w:rsidR="00422AA7" w:rsidRPr="00A15A8E">
        <w:rPr>
          <w:rFonts w:ascii="Arial" w:hAnsi="Arial" w:cs="Arial"/>
        </w:rPr>
        <w:t>iaomi 11T</w:t>
      </w:r>
      <w:r w:rsidR="00CF6D8B" w:rsidRPr="00A15A8E">
        <w:rPr>
          <w:rFonts w:ascii="Arial" w:hAnsi="Arial" w:cs="Arial"/>
        </w:rPr>
        <w:t xml:space="preserve"> </w:t>
      </w:r>
      <w:r w:rsidR="00336AB5" w:rsidRPr="00A15A8E">
        <w:rPr>
          <w:rFonts w:ascii="Arial" w:hAnsi="Arial" w:cs="Arial"/>
        </w:rPr>
        <w:t xml:space="preserve">using Android 14 with </w:t>
      </w:r>
      <w:r w:rsidR="001F11C6" w:rsidRPr="00A15A8E">
        <w:rPr>
          <w:rFonts w:ascii="Arial" w:hAnsi="Arial" w:cs="Arial"/>
        </w:rPr>
        <w:t>Xiaomi Hyper OS overlay</w:t>
      </w:r>
      <w:r w:rsidR="005263BE" w:rsidRPr="00A15A8E">
        <w:rPr>
          <w:rFonts w:ascii="Arial" w:hAnsi="Arial" w:cs="Arial"/>
        </w:rPr>
        <w:t xml:space="preserve"> with some test on </w:t>
      </w:r>
      <w:r w:rsidR="00D8661C" w:rsidRPr="00A15A8E">
        <w:rPr>
          <w:rFonts w:ascii="Arial" w:hAnsi="Arial" w:cs="Arial"/>
        </w:rPr>
        <w:t>an</w:t>
      </w:r>
      <w:r w:rsidR="00DB7E35" w:rsidRPr="00A15A8E">
        <w:rPr>
          <w:rFonts w:ascii="Arial" w:hAnsi="Arial" w:cs="Arial"/>
        </w:rPr>
        <w:t xml:space="preserve"> </w:t>
      </w:r>
      <w:r w:rsidR="00E82576" w:rsidRPr="00A15A8E">
        <w:rPr>
          <w:rFonts w:ascii="Arial" w:hAnsi="Arial" w:cs="Arial"/>
        </w:rPr>
        <w:t xml:space="preserve">emulation of </w:t>
      </w:r>
      <w:r w:rsidR="00013122" w:rsidRPr="00A15A8E">
        <w:rPr>
          <w:rFonts w:ascii="Arial" w:hAnsi="Arial" w:cs="Arial"/>
        </w:rPr>
        <w:t>an</w:t>
      </w:r>
      <w:r w:rsidR="00E82576" w:rsidRPr="00A15A8E">
        <w:rPr>
          <w:rFonts w:ascii="Arial" w:hAnsi="Arial" w:cs="Arial"/>
        </w:rPr>
        <w:t xml:space="preserve"> Apple </w:t>
      </w:r>
      <w:r w:rsidR="0095765C" w:rsidRPr="00A15A8E">
        <w:rPr>
          <w:rFonts w:ascii="Arial" w:hAnsi="Arial" w:cs="Arial"/>
        </w:rPr>
        <w:t>iPhone</w:t>
      </w:r>
      <w:r w:rsidR="00E82576" w:rsidRPr="00A15A8E">
        <w:rPr>
          <w:rFonts w:ascii="Arial" w:hAnsi="Arial" w:cs="Arial"/>
        </w:rPr>
        <w:t xml:space="preserve"> 15</w:t>
      </w:r>
      <w:r w:rsidR="0095765C" w:rsidRPr="00A15A8E">
        <w:rPr>
          <w:rFonts w:ascii="Arial" w:hAnsi="Arial" w:cs="Arial"/>
        </w:rPr>
        <w:t xml:space="preserve"> under IOS 17.4</w:t>
      </w:r>
      <w:r w:rsidR="00D8661C" w:rsidRPr="00A15A8E">
        <w:rPr>
          <w:rFonts w:ascii="Arial" w:hAnsi="Arial" w:cs="Arial"/>
        </w:rPr>
        <w:t>.</w:t>
      </w:r>
      <w:r w:rsidR="00AD1BFF" w:rsidRPr="00A15A8E">
        <w:rPr>
          <w:rFonts w:ascii="Arial" w:hAnsi="Arial" w:cs="Arial"/>
        </w:rPr>
        <w:t xml:space="preserve"> Th</w:t>
      </w:r>
      <w:r w:rsidR="00364125" w:rsidRPr="00A15A8E">
        <w:rPr>
          <w:rFonts w:ascii="Arial" w:hAnsi="Arial" w:cs="Arial"/>
        </w:rPr>
        <w:t xml:space="preserve">e application code can be </w:t>
      </w:r>
      <w:r w:rsidR="005E3117" w:rsidRPr="00A15A8E">
        <w:rPr>
          <w:rFonts w:ascii="Arial" w:hAnsi="Arial" w:cs="Arial"/>
        </w:rPr>
        <w:t>decomposed</w:t>
      </w:r>
      <w:r w:rsidR="008E52CF" w:rsidRPr="00A15A8E">
        <w:rPr>
          <w:rFonts w:ascii="Arial" w:hAnsi="Arial" w:cs="Arial"/>
        </w:rPr>
        <w:t xml:space="preserve"> in 3 </w:t>
      </w:r>
      <w:r w:rsidR="00ED3E34" w:rsidRPr="00A15A8E">
        <w:rPr>
          <w:rFonts w:ascii="Arial" w:hAnsi="Arial" w:cs="Arial"/>
        </w:rPr>
        <w:t>sections</w:t>
      </w:r>
      <w:r w:rsidR="008E52CF" w:rsidRPr="00A15A8E">
        <w:rPr>
          <w:rFonts w:ascii="Arial" w:hAnsi="Arial" w:cs="Arial"/>
        </w:rPr>
        <w:t>: classes, widgets and pages</w:t>
      </w:r>
      <w:r w:rsidR="005E3117" w:rsidRPr="00A15A8E">
        <w:rPr>
          <w:rFonts w:ascii="Arial" w:hAnsi="Arial" w:cs="Arial"/>
        </w:rPr>
        <w:t>, which all together form the application.</w:t>
      </w:r>
    </w:p>
    <w:p w14:paraId="2D9977F4" w14:textId="4A5F39B8" w:rsidR="002B436C" w:rsidRPr="00A15A8E" w:rsidRDefault="00715740" w:rsidP="00AC17D9">
      <w:pPr>
        <w:pStyle w:val="Heading3"/>
        <w:spacing w:line="360" w:lineRule="auto"/>
        <w:rPr>
          <w:rFonts w:ascii="Arial" w:hAnsi="Arial" w:cs="Arial"/>
        </w:rPr>
      </w:pPr>
      <w:bookmarkStart w:id="85" w:name="_Ref164244230"/>
      <w:bookmarkStart w:id="86" w:name="_Toc164604823"/>
      <w:r w:rsidRPr="00A15A8E">
        <w:rPr>
          <w:rFonts w:ascii="Arial" w:hAnsi="Arial" w:cs="Arial"/>
        </w:rPr>
        <w:t>Class</w:t>
      </w:r>
      <w:r w:rsidR="00A30DF6" w:rsidRPr="00A15A8E">
        <w:rPr>
          <w:rFonts w:ascii="Arial" w:hAnsi="Arial" w:cs="Arial"/>
        </w:rPr>
        <w:t>es</w:t>
      </w:r>
      <w:bookmarkEnd w:id="85"/>
      <w:bookmarkEnd w:id="86"/>
    </w:p>
    <w:p w14:paraId="713D01F0" w14:textId="4EBCA88E" w:rsidR="00D8661C" w:rsidRPr="00A15A8E" w:rsidRDefault="00ED3E34" w:rsidP="00AC17D9">
      <w:pPr>
        <w:spacing w:line="360" w:lineRule="auto"/>
        <w:rPr>
          <w:rFonts w:ascii="Arial" w:hAnsi="Arial" w:cs="Arial"/>
        </w:rPr>
      </w:pPr>
      <w:r w:rsidRPr="00A15A8E">
        <w:rPr>
          <w:rFonts w:ascii="Arial" w:hAnsi="Arial" w:cs="Arial"/>
        </w:rPr>
        <w:t xml:space="preserve">The application class </w:t>
      </w:r>
      <w:r w:rsidR="004D0362" w:rsidRPr="00A15A8E">
        <w:rPr>
          <w:rFonts w:ascii="Arial" w:hAnsi="Arial" w:cs="Arial"/>
        </w:rPr>
        <w:t xml:space="preserve">section is </w:t>
      </w:r>
      <w:r w:rsidR="00D279C3" w:rsidRPr="00A15A8E">
        <w:rPr>
          <w:rFonts w:ascii="Arial" w:hAnsi="Arial" w:cs="Arial"/>
        </w:rPr>
        <w:t>composed</w:t>
      </w:r>
      <w:r w:rsidR="004D0362" w:rsidRPr="00A15A8E">
        <w:rPr>
          <w:rFonts w:ascii="Arial" w:hAnsi="Arial" w:cs="Arial"/>
        </w:rPr>
        <w:t xml:space="preserve"> of two major classes</w:t>
      </w:r>
      <w:r w:rsidR="00FC1202" w:rsidRPr="00A15A8E">
        <w:rPr>
          <w:rFonts w:ascii="Arial" w:hAnsi="Arial" w:cs="Arial"/>
        </w:rPr>
        <w:t xml:space="preserve">. In the context of </w:t>
      </w:r>
      <w:r w:rsidR="00CE7210" w:rsidRPr="00A15A8E">
        <w:rPr>
          <w:rFonts w:ascii="Arial" w:hAnsi="Arial" w:cs="Arial"/>
        </w:rPr>
        <w:t>flutter,</w:t>
      </w:r>
      <w:r w:rsidR="00FC1202" w:rsidRPr="00A15A8E">
        <w:rPr>
          <w:rFonts w:ascii="Arial" w:hAnsi="Arial" w:cs="Arial"/>
        </w:rPr>
        <w:t xml:space="preserve"> we call “</w:t>
      </w:r>
      <w:r w:rsidR="00824ABA" w:rsidRPr="00A15A8E">
        <w:rPr>
          <w:rFonts w:ascii="Arial" w:hAnsi="Arial" w:cs="Arial"/>
        </w:rPr>
        <w:t>class” a</w:t>
      </w:r>
      <w:r w:rsidR="00FC1202" w:rsidRPr="00A15A8E">
        <w:rPr>
          <w:rFonts w:ascii="Arial" w:hAnsi="Arial" w:cs="Arial"/>
        </w:rPr>
        <w:t xml:space="preserve"> set of useful function</w:t>
      </w:r>
      <w:r w:rsidR="003D22E8" w:rsidRPr="00A15A8E">
        <w:rPr>
          <w:rFonts w:ascii="Arial" w:hAnsi="Arial" w:cs="Arial"/>
        </w:rPr>
        <w:t xml:space="preserve"> which isn’t related to any visible element from the app.</w:t>
      </w:r>
      <w:r w:rsidR="00824ABA" w:rsidRPr="00A15A8E">
        <w:rPr>
          <w:rFonts w:ascii="Arial" w:hAnsi="Arial" w:cs="Arial"/>
        </w:rPr>
        <w:t xml:space="preserve"> There</w:t>
      </w:r>
      <w:r w:rsidR="0095585E" w:rsidRPr="00A15A8E">
        <w:rPr>
          <w:rFonts w:ascii="Arial" w:hAnsi="Arial" w:cs="Arial"/>
        </w:rPr>
        <w:t xml:space="preserve"> are two feature which fit this description,</w:t>
      </w:r>
      <w:r w:rsidR="001322A8" w:rsidRPr="00A15A8E">
        <w:rPr>
          <w:rFonts w:ascii="Arial" w:hAnsi="Arial" w:cs="Arial"/>
        </w:rPr>
        <w:t xml:space="preserve"> </w:t>
      </w:r>
      <w:r w:rsidR="00403639" w:rsidRPr="00A15A8E">
        <w:rPr>
          <w:rFonts w:ascii="Arial" w:hAnsi="Arial" w:cs="Arial"/>
        </w:rPr>
        <w:t xml:space="preserve">the data services and </w:t>
      </w:r>
      <w:r w:rsidR="004C5230" w:rsidRPr="00A15A8E">
        <w:rPr>
          <w:rFonts w:ascii="Arial" w:hAnsi="Arial" w:cs="Arial"/>
        </w:rPr>
        <w:t>receipt class.</w:t>
      </w:r>
    </w:p>
    <w:p w14:paraId="4E3A0581" w14:textId="77777777" w:rsidR="00DE6695" w:rsidRPr="00A15A8E" w:rsidRDefault="00DE6695" w:rsidP="00AC17D9">
      <w:pPr>
        <w:spacing w:line="360" w:lineRule="auto"/>
        <w:rPr>
          <w:rFonts w:ascii="Arial" w:hAnsi="Arial" w:cs="Arial"/>
        </w:rPr>
      </w:pPr>
    </w:p>
    <w:p w14:paraId="1D471813" w14:textId="7219EA0F" w:rsidR="00715740" w:rsidRPr="00A15A8E" w:rsidRDefault="00C86E89" w:rsidP="00AC17D9">
      <w:pPr>
        <w:spacing w:line="360" w:lineRule="auto"/>
        <w:rPr>
          <w:rFonts w:ascii="Arial" w:hAnsi="Arial" w:cs="Arial"/>
        </w:rPr>
      </w:pPr>
      <w:r w:rsidRPr="00A15A8E">
        <w:rPr>
          <w:rFonts w:ascii="Arial" w:hAnsi="Arial" w:cs="Arial"/>
        </w:rPr>
        <w:t xml:space="preserve">The </w:t>
      </w:r>
      <w:r w:rsidRPr="00A15A8E">
        <w:rPr>
          <w:rFonts w:ascii="Arial" w:hAnsi="Arial" w:cs="Arial"/>
          <w:b/>
          <w:bCs/>
        </w:rPr>
        <w:t>data services</w:t>
      </w:r>
      <w:r w:rsidRPr="00A15A8E">
        <w:rPr>
          <w:rFonts w:ascii="Arial" w:hAnsi="Arial" w:cs="Arial"/>
        </w:rPr>
        <w:t xml:space="preserve"> class</w:t>
      </w:r>
      <w:r w:rsidR="00851664" w:rsidRPr="00A15A8E">
        <w:rPr>
          <w:rFonts w:ascii="Arial" w:hAnsi="Arial" w:cs="Arial"/>
        </w:rPr>
        <w:t xml:space="preserve"> has is name relate to, </w:t>
      </w:r>
      <w:r w:rsidR="00A239D6" w:rsidRPr="00A15A8E">
        <w:rPr>
          <w:rFonts w:ascii="Arial" w:hAnsi="Arial" w:cs="Arial"/>
        </w:rPr>
        <w:t>is</w:t>
      </w:r>
      <w:r w:rsidR="00DE6695" w:rsidRPr="00A15A8E">
        <w:rPr>
          <w:rFonts w:ascii="Arial" w:hAnsi="Arial" w:cs="Arial"/>
        </w:rPr>
        <w:t xml:space="preserve"> managing the communication between the application and the server.</w:t>
      </w:r>
      <w:r w:rsidR="004E194A" w:rsidRPr="00A15A8E">
        <w:rPr>
          <w:rFonts w:ascii="Arial" w:hAnsi="Arial" w:cs="Arial"/>
        </w:rPr>
        <w:t xml:space="preserve"> All </w:t>
      </w:r>
      <w:r w:rsidR="00154B9B" w:rsidRPr="00A15A8E">
        <w:rPr>
          <w:rFonts w:ascii="Arial" w:hAnsi="Arial" w:cs="Arial"/>
        </w:rPr>
        <w:t>its</w:t>
      </w:r>
      <w:r w:rsidR="004E194A" w:rsidRPr="00A15A8E">
        <w:rPr>
          <w:rFonts w:ascii="Arial" w:hAnsi="Arial" w:cs="Arial"/>
        </w:rPr>
        <w:t xml:space="preserve"> </w:t>
      </w:r>
      <w:r w:rsidR="00154B9B" w:rsidRPr="00A15A8E">
        <w:rPr>
          <w:rFonts w:ascii="Arial" w:hAnsi="Arial" w:cs="Arial"/>
        </w:rPr>
        <w:t xml:space="preserve">functions are related to each </w:t>
      </w:r>
      <w:r w:rsidR="00067F09" w:rsidRPr="00A15A8E">
        <w:rPr>
          <w:rFonts w:ascii="Arial" w:hAnsi="Arial" w:cs="Arial"/>
        </w:rPr>
        <w:t>endpoint of the server</w:t>
      </w:r>
      <w:r w:rsidR="00D23F4F" w:rsidRPr="00A15A8E">
        <w:rPr>
          <w:rFonts w:ascii="Arial" w:hAnsi="Arial" w:cs="Arial"/>
        </w:rPr>
        <w:t xml:space="preserve"> which are used by the application</w:t>
      </w:r>
      <w:r w:rsidR="00E11646" w:rsidRPr="00A15A8E">
        <w:rPr>
          <w:rFonts w:ascii="Arial" w:hAnsi="Arial" w:cs="Arial"/>
        </w:rPr>
        <w:t xml:space="preserve"> while formatting the data for the endpoint to accept it</w:t>
      </w:r>
      <w:r w:rsidR="00C561A8" w:rsidRPr="00A15A8E">
        <w:rPr>
          <w:rFonts w:ascii="Arial" w:hAnsi="Arial" w:cs="Arial"/>
        </w:rPr>
        <w:t xml:space="preserve"> and send it through http</w:t>
      </w:r>
      <w:r w:rsidR="00DE6538" w:rsidRPr="00A15A8E">
        <w:rPr>
          <w:rFonts w:ascii="Arial" w:hAnsi="Arial" w:cs="Arial"/>
        </w:rPr>
        <w:t xml:space="preserve"> protocol.</w:t>
      </w:r>
      <w:r w:rsidR="00067F95" w:rsidRPr="00A15A8E">
        <w:rPr>
          <w:rFonts w:ascii="Arial" w:hAnsi="Arial" w:cs="Arial"/>
        </w:rPr>
        <w:t xml:space="preserve"> The first function ‘</w:t>
      </w:r>
      <w:r w:rsidR="00416844" w:rsidRPr="00A15A8E">
        <w:rPr>
          <w:rFonts w:ascii="Arial" w:hAnsi="Arial" w:cs="Arial"/>
        </w:rPr>
        <w:t>fetchReceipts’</w:t>
      </w:r>
      <w:r w:rsidR="00AC0533" w:rsidRPr="00A15A8E">
        <w:rPr>
          <w:rFonts w:ascii="Arial" w:hAnsi="Arial" w:cs="Arial"/>
        </w:rPr>
        <w:t xml:space="preserve"> query from </w:t>
      </w:r>
      <w:r w:rsidR="002B2AB1" w:rsidRPr="00A15A8E">
        <w:rPr>
          <w:rFonts w:ascii="Arial" w:hAnsi="Arial" w:cs="Arial"/>
        </w:rPr>
        <w:t>the server</w:t>
      </w:r>
      <w:r w:rsidR="00A82898" w:rsidRPr="00A15A8E">
        <w:rPr>
          <w:rFonts w:ascii="Arial" w:hAnsi="Arial" w:cs="Arial"/>
        </w:rPr>
        <w:t xml:space="preserve"> the users “reviewed” status data</w:t>
      </w:r>
      <w:r w:rsidR="008F23A5" w:rsidRPr="00A15A8E">
        <w:rPr>
          <w:rFonts w:ascii="Arial" w:hAnsi="Arial" w:cs="Arial"/>
        </w:rPr>
        <w:t xml:space="preserve"> and format it to return </w:t>
      </w:r>
      <w:r w:rsidR="00C27759" w:rsidRPr="00A15A8E">
        <w:rPr>
          <w:rFonts w:ascii="Arial" w:hAnsi="Arial" w:cs="Arial"/>
        </w:rPr>
        <w:t>a list of Receipt object (which will be discuss later)</w:t>
      </w:r>
      <w:r w:rsidR="006E3E68" w:rsidRPr="00A15A8E">
        <w:rPr>
          <w:rFonts w:ascii="Arial" w:hAnsi="Arial" w:cs="Arial"/>
        </w:rPr>
        <w:t>. The second function is ‘</w:t>
      </w:r>
      <w:r w:rsidR="009070FD" w:rsidRPr="00A15A8E">
        <w:rPr>
          <w:rFonts w:ascii="Arial" w:hAnsi="Arial" w:cs="Arial"/>
        </w:rPr>
        <w:t xml:space="preserve">sendPicture’ which </w:t>
      </w:r>
      <w:r w:rsidR="00C12B1D" w:rsidRPr="00A15A8E">
        <w:rPr>
          <w:rFonts w:ascii="Arial" w:hAnsi="Arial" w:cs="Arial"/>
        </w:rPr>
        <w:t xml:space="preserve">format the image selected by the user to send it to </w:t>
      </w:r>
      <w:r w:rsidR="00FC3D2A" w:rsidRPr="00A15A8E">
        <w:rPr>
          <w:rFonts w:ascii="Arial" w:hAnsi="Arial" w:cs="Arial"/>
        </w:rPr>
        <w:t>the server for extraction</w:t>
      </w:r>
      <w:r w:rsidR="009A2369" w:rsidRPr="00A15A8E">
        <w:rPr>
          <w:rFonts w:ascii="Arial" w:hAnsi="Arial" w:cs="Arial"/>
        </w:rPr>
        <w:t xml:space="preserve">, the result from the </w:t>
      </w:r>
      <w:r w:rsidR="00902E52" w:rsidRPr="00A15A8E">
        <w:rPr>
          <w:rFonts w:ascii="Arial" w:hAnsi="Arial" w:cs="Arial"/>
        </w:rPr>
        <w:t>http is then return for further manipulation</w:t>
      </w:r>
      <w:r w:rsidR="005711DB" w:rsidRPr="00A15A8E">
        <w:rPr>
          <w:rFonts w:ascii="Arial" w:hAnsi="Arial" w:cs="Arial"/>
        </w:rPr>
        <w:t>.</w:t>
      </w:r>
      <w:r w:rsidR="00C55403" w:rsidRPr="00A15A8E">
        <w:rPr>
          <w:rFonts w:ascii="Arial" w:hAnsi="Arial" w:cs="Arial"/>
        </w:rPr>
        <w:t xml:space="preserve"> The last function </w:t>
      </w:r>
      <w:r w:rsidR="00D614C9" w:rsidRPr="00A15A8E">
        <w:rPr>
          <w:rFonts w:ascii="Arial" w:hAnsi="Arial" w:cs="Arial"/>
        </w:rPr>
        <w:t>follows</w:t>
      </w:r>
      <w:r w:rsidR="00B63946" w:rsidRPr="00A15A8E">
        <w:rPr>
          <w:rFonts w:ascii="Arial" w:hAnsi="Arial" w:cs="Arial"/>
        </w:rPr>
        <w:t xml:space="preserve"> the logic of the </w:t>
      </w:r>
      <w:r w:rsidR="00AF4893" w:rsidRPr="00A15A8E">
        <w:rPr>
          <w:rFonts w:ascii="Arial" w:hAnsi="Arial" w:cs="Arial"/>
        </w:rPr>
        <w:t>receipt extraction</w:t>
      </w:r>
      <w:r w:rsidR="00306B0E" w:rsidRPr="00A15A8E">
        <w:rPr>
          <w:rFonts w:ascii="Arial" w:hAnsi="Arial" w:cs="Arial"/>
        </w:rPr>
        <w:t xml:space="preserve">, it’s the upsert of the reviewed and corrected </w:t>
      </w:r>
      <w:r w:rsidR="00333B01" w:rsidRPr="00A15A8E">
        <w:rPr>
          <w:rFonts w:ascii="Arial" w:hAnsi="Arial" w:cs="Arial"/>
        </w:rPr>
        <w:t xml:space="preserve">back to the server to be upload into the database using the </w:t>
      </w:r>
      <w:r w:rsidR="0024276B" w:rsidRPr="00A15A8E">
        <w:rPr>
          <w:rFonts w:ascii="Arial" w:hAnsi="Arial" w:cs="Arial"/>
        </w:rPr>
        <w:t>‘sendReviewedData’</w:t>
      </w:r>
      <w:r w:rsidR="00D614C9" w:rsidRPr="00A15A8E">
        <w:rPr>
          <w:rFonts w:ascii="Arial" w:hAnsi="Arial" w:cs="Arial"/>
        </w:rPr>
        <w:t xml:space="preserve"> function from this class.</w:t>
      </w:r>
    </w:p>
    <w:p w14:paraId="3D3651D1" w14:textId="39F080CD" w:rsidR="00D614C9" w:rsidRPr="00A15A8E" w:rsidRDefault="00D614C9" w:rsidP="00AC17D9">
      <w:pPr>
        <w:spacing w:line="360" w:lineRule="auto"/>
        <w:rPr>
          <w:rFonts w:ascii="Arial" w:hAnsi="Arial" w:cs="Arial"/>
        </w:rPr>
      </w:pPr>
    </w:p>
    <w:p w14:paraId="229B6F3C" w14:textId="735EEFC0" w:rsidR="0077391D" w:rsidRPr="00A15A8E" w:rsidRDefault="00BD1F3E" w:rsidP="00AC17D9">
      <w:pPr>
        <w:spacing w:line="360" w:lineRule="auto"/>
        <w:rPr>
          <w:rFonts w:ascii="Arial" w:hAnsi="Arial" w:cs="Arial"/>
        </w:rPr>
      </w:pPr>
      <w:r w:rsidRPr="00A15A8E">
        <w:rPr>
          <w:rFonts w:ascii="Arial" w:hAnsi="Arial" w:cs="Arial"/>
          <w:noProof/>
        </w:rPr>
        <mc:AlternateContent>
          <mc:Choice Requires="wpg">
            <w:drawing>
              <wp:anchor distT="0" distB="0" distL="114300" distR="114300" simplePos="0" relativeHeight="251658242" behindDoc="0" locked="0" layoutInCell="1" allowOverlap="1" wp14:anchorId="3A929B94" wp14:editId="2CF72942">
                <wp:simplePos x="0" y="0"/>
                <wp:positionH relativeFrom="column">
                  <wp:posOffset>3714296</wp:posOffset>
                </wp:positionH>
                <wp:positionV relativeFrom="paragraph">
                  <wp:posOffset>668111</wp:posOffset>
                </wp:positionV>
                <wp:extent cx="2375535" cy="1279072"/>
                <wp:effectExtent l="0" t="0" r="0" b="3810"/>
                <wp:wrapTight wrapText="bothSides">
                  <wp:wrapPolygon edited="0">
                    <wp:start x="0" y="0"/>
                    <wp:lineTo x="0" y="21450"/>
                    <wp:lineTo x="21479" y="21450"/>
                    <wp:lineTo x="21479" y="0"/>
                    <wp:lineTo x="0" y="0"/>
                  </wp:wrapPolygon>
                </wp:wrapTight>
                <wp:docPr id="261347072" name="Group 1"/>
                <wp:cNvGraphicFramePr/>
                <a:graphic xmlns:a="http://schemas.openxmlformats.org/drawingml/2006/main">
                  <a:graphicData uri="http://schemas.microsoft.com/office/word/2010/wordprocessingGroup">
                    <wpg:wgp>
                      <wpg:cNvGrpSpPr/>
                      <wpg:grpSpPr>
                        <a:xfrm>
                          <a:off x="0" y="0"/>
                          <a:ext cx="2375535" cy="1279072"/>
                          <a:chOff x="0" y="0"/>
                          <a:chExt cx="2375535" cy="1279072"/>
                        </a:xfrm>
                      </wpg:grpSpPr>
                      <pic:pic xmlns:pic="http://schemas.openxmlformats.org/drawingml/2006/picture">
                        <pic:nvPicPr>
                          <pic:cNvPr id="719707734" name="Picture 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75535" cy="1031875"/>
                          </a:xfrm>
                          <a:prstGeom prst="rect">
                            <a:avLst/>
                          </a:prstGeom>
                        </pic:spPr>
                      </pic:pic>
                      <wps:wsp>
                        <wps:cNvPr id="1242856405" name="Text Box 1"/>
                        <wps:cNvSpPr txBox="1"/>
                        <wps:spPr>
                          <a:xfrm>
                            <a:off x="0" y="1012372"/>
                            <a:ext cx="2375535" cy="266700"/>
                          </a:xfrm>
                          <a:prstGeom prst="rect">
                            <a:avLst/>
                          </a:prstGeom>
                          <a:solidFill>
                            <a:prstClr val="white"/>
                          </a:solidFill>
                          <a:ln>
                            <a:noFill/>
                          </a:ln>
                        </wps:spPr>
                        <wps:txbx>
                          <w:txbxContent>
                            <w:p w14:paraId="7D188BE3" w14:textId="65EF32F7" w:rsidR="00A249BC" w:rsidRPr="00804696" w:rsidRDefault="00A249BC" w:rsidP="00A249BC">
                              <w:pPr>
                                <w:pStyle w:val="Caption"/>
                                <w:rPr>
                                  <w:noProof/>
                                </w:rPr>
                              </w:pPr>
                              <w:bookmarkStart w:id="87" w:name="_Ref164604249"/>
                              <w:bookmarkStart w:id="88" w:name="_Toc164604847"/>
                              <w:r>
                                <w:t xml:space="preserve">Figure </w:t>
                              </w:r>
                              <w:r>
                                <w:fldChar w:fldCharType="begin"/>
                              </w:r>
                              <w:r>
                                <w:instrText xml:space="preserve"> SEQ Figure \* ARABIC </w:instrText>
                              </w:r>
                              <w:r>
                                <w:fldChar w:fldCharType="separate"/>
                              </w:r>
                              <w:r w:rsidR="00184DF7">
                                <w:rPr>
                                  <w:noProof/>
                                </w:rPr>
                                <w:t>8</w:t>
                              </w:r>
                              <w:r>
                                <w:fldChar w:fldCharType="end"/>
                              </w:r>
                              <w:bookmarkEnd w:id="87"/>
                              <w:r>
                                <w:t xml:space="preserve"> - Receipt class parameters.</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du="http://schemas.microsoft.com/office/word/2023/wordml/word16du">
            <w:pict>
              <v:group w14:anchorId="3A929B94" id="Group 1" o:spid="_x0000_s1027" style="position:absolute;margin-left:292.45pt;margin-top:52.6pt;width:187.05pt;height:100.7pt;z-index:251658242" coordsize="23755,127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&#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23755;height:10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">
                  <v:imagedata r:id="rId21" o:title=""/>
                </v:shape>
                <v:shape id="_x0000_s1029" type="#_x0000_t202" style="position:absolute;top:10123;width:2375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" stroked="f">
                  <v:textbox style="mso-fit-shape-to-text:t" inset="0,0,0,0">
                    <w:txbxContent>
                      <w:p w14:paraId="7D188BE3" w14:textId="65EF32F7" w:rsidR="00A249BC" w:rsidRPr="00804696" w:rsidRDefault="00A249BC" w:rsidP="00A249BC">
                        <w:pPr>
                          <w:pStyle w:val="Caption"/>
                          <w:rPr>
                            <w:noProof/>
                          </w:rPr>
                        </w:pPr>
                        <w:bookmarkStart w:id="91" w:name="_Ref164604249"/>
                        <w:bookmarkStart w:id="92" w:name="_Toc164604847"/>
                        <w:r>
                          <w:t xml:space="preserve">Figure </w:t>
                        </w:r>
                        <w:r>
                          <w:fldChar w:fldCharType="begin"/>
                        </w:r>
                        <w:r>
                          <w:instrText xml:space="preserve"> SEQ Figure \* ARABIC </w:instrText>
                        </w:r>
                        <w:r>
                          <w:fldChar w:fldCharType="separate"/>
                        </w:r>
                        <w:r w:rsidR="00184DF7">
                          <w:rPr>
                            <w:noProof/>
                          </w:rPr>
                          <w:t>8</w:t>
                        </w:r>
                        <w:r>
                          <w:fldChar w:fldCharType="end"/>
                        </w:r>
                        <w:bookmarkEnd w:id="91"/>
                        <w:r>
                          <w:t xml:space="preserve"> - Receipt class parameters.</w:t>
                        </w:r>
                        <w:bookmarkEnd w:id="92"/>
                      </w:p>
                    </w:txbxContent>
                  </v:textbox>
                </v:shape>
                <w10:wrap type="tight"/>
              </v:group>
            </w:pict>
          </mc:Fallback>
        </mc:AlternateContent>
      </w:r>
      <w:r w:rsidR="00D614C9" w:rsidRPr="00A15A8E">
        <w:rPr>
          <w:rFonts w:ascii="Arial" w:hAnsi="Arial" w:cs="Arial"/>
        </w:rPr>
        <w:t xml:space="preserve">As for the </w:t>
      </w:r>
      <w:r w:rsidR="004347DF" w:rsidRPr="00A15A8E">
        <w:rPr>
          <w:rFonts w:ascii="Arial" w:hAnsi="Arial" w:cs="Arial"/>
          <w:b/>
          <w:bCs/>
        </w:rPr>
        <w:t>Receipt</w:t>
      </w:r>
      <w:r w:rsidR="004347DF" w:rsidRPr="00A15A8E">
        <w:rPr>
          <w:rFonts w:ascii="Arial" w:hAnsi="Arial" w:cs="Arial"/>
        </w:rPr>
        <w:t xml:space="preserve"> class</w:t>
      </w:r>
      <w:r w:rsidR="00232279" w:rsidRPr="00A15A8E">
        <w:rPr>
          <w:rFonts w:ascii="Arial" w:hAnsi="Arial" w:cs="Arial"/>
        </w:rPr>
        <w:t>,</w:t>
      </w:r>
      <w:r w:rsidR="00796855" w:rsidRPr="00A15A8E">
        <w:rPr>
          <w:rFonts w:ascii="Arial" w:hAnsi="Arial" w:cs="Arial"/>
        </w:rPr>
        <w:t xml:space="preserve"> is a representation of the receipt data</w:t>
      </w:r>
      <w:r w:rsidR="009B3BB5" w:rsidRPr="00A15A8E">
        <w:rPr>
          <w:rFonts w:ascii="Arial" w:hAnsi="Arial" w:cs="Arial"/>
        </w:rPr>
        <w:t xml:space="preserve"> to be </w:t>
      </w:r>
      <w:r w:rsidR="00113A24" w:rsidRPr="00A15A8E">
        <w:rPr>
          <w:rFonts w:ascii="Arial" w:hAnsi="Arial" w:cs="Arial"/>
        </w:rPr>
        <w:t>easily manipulated in the application</w:t>
      </w:r>
      <w:r w:rsidR="006B5560" w:rsidRPr="00A15A8E">
        <w:rPr>
          <w:rFonts w:ascii="Arial" w:hAnsi="Arial" w:cs="Arial"/>
        </w:rPr>
        <w:t>.</w:t>
      </w:r>
      <w:r w:rsidR="00867EFB" w:rsidRPr="00A15A8E">
        <w:rPr>
          <w:rFonts w:ascii="Arial" w:hAnsi="Arial" w:cs="Arial"/>
        </w:rPr>
        <w:t xml:space="preserve"> </w:t>
      </w:r>
      <w:r w:rsidR="00C049B0" w:rsidRPr="00A15A8E">
        <w:rPr>
          <w:rFonts w:ascii="Arial" w:hAnsi="Arial" w:cs="Arial"/>
        </w:rPr>
        <w:t xml:space="preserve">The </w:t>
      </w:r>
      <w:r w:rsidR="00296C69" w:rsidRPr="00A15A8E">
        <w:rPr>
          <w:rFonts w:ascii="Arial" w:hAnsi="Arial" w:cs="Arial"/>
        </w:rPr>
        <w:t>main function of th</w:t>
      </w:r>
      <w:r w:rsidR="00E6744C" w:rsidRPr="00A15A8E">
        <w:rPr>
          <w:rFonts w:ascii="Arial" w:hAnsi="Arial" w:cs="Arial"/>
        </w:rPr>
        <w:t>e class</w:t>
      </w:r>
      <w:r w:rsidR="00296C69" w:rsidRPr="00A15A8E">
        <w:rPr>
          <w:rFonts w:ascii="Arial" w:hAnsi="Arial" w:cs="Arial"/>
        </w:rPr>
        <w:t xml:space="preserve"> is ‘fromJson’</w:t>
      </w:r>
      <w:r w:rsidR="00C34E12">
        <w:rPr>
          <w:rFonts w:ascii="Arial" w:hAnsi="Arial" w:cs="Arial"/>
        </w:rPr>
        <w:t xml:space="preserve"> show in </w:t>
      </w:r>
      <w:r w:rsidR="00C34E12" w:rsidRPr="3FB23C4A">
        <w:rPr>
          <w:rFonts w:ascii="Arial" w:hAnsi="Arial" w:cs="Arial"/>
          <w:i/>
          <w:iCs/>
          <w:u w:val="single"/>
        </w:rPr>
        <w:fldChar w:fldCharType="begin"/>
      </w:r>
      <w:r w:rsidR="00C34E12" w:rsidRPr="3FB23C4A">
        <w:rPr>
          <w:rFonts w:ascii="Arial" w:hAnsi="Arial" w:cs="Arial"/>
          <w:i/>
          <w:iCs/>
          <w:u w:val="single"/>
        </w:rPr>
        <w:instrText xml:space="preserve"> REF _Ref164604249 \h  \* MERGEFORMAT </w:instrText>
      </w:r>
      <w:r w:rsidR="00C34E12" w:rsidRPr="3FB23C4A">
        <w:rPr>
          <w:rFonts w:ascii="Arial" w:hAnsi="Arial" w:cs="Arial"/>
          <w:i/>
          <w:iCs/>
          <w:u w:val="single"/>
        </w:rPr>
      </w:r>
      <w:r w:rsidR="00C34E12" w:rsidRPr="3FB23C4A">
        <w:rPr>
          <w:rFonts w:ascii="Arial" w:hAnsi="Arial" w:cs="Arial"/>
          <w:i/>
          <w:iCs/>
          <w:u w:val="single"/>
        </w:rPr>
        <w:fldChar w:fldCharType="separate"/>
      </w:r>
      <w:r w:rsidR="00C34E12" w:rsidRPr="3FB23C4A">
        <w:rPr>
          <w:i/>
          <w:iCs/>
          <w:u w:val="single"/>
        </w:rPr>
        <w:t xml:space="preserve">Figure </w:t>
      </w:r>
      <w:r w:rsidR="00C34E12" w:rsidRPr="3FB23C4A">
        <w:rPr>
          <w:i/>
          <w:iCs/>
          <w:noProof/>
          <w:u w:val="single"/>
        </w:rPr>
        <w:t>8</w:t>
      </w:r>
      <w:r w:rsidR="00C34E12" w:rsidRPr="3FB23C4A">
        <w:rPr>
          <w:rFonts w:ascii="Arial" w:hAnsi="Arial" w:cs="Arial"/>
          <w:i/>
          <w:iCs/>
          <w:u w:val="single"/>
        </w:rPr>
        <w:fldChar w:fldCharType="end"/>
      </w:r>
      <w:r w:rsidR="00E6744C" w:rsidRPr="00A15A8E">
        <w:rPr>
          <w:rFonts w:ascii="Arial" w:hAnsi="Arial" w:cs="Arial"/>
        </w:rPr>
        <w:t xml:space="preserve"> which parse </w:t>
      </w:r>
      <w:r w:rsidR="003D6828" w:rsidRPr="00A15A8E">
        <w:rPr>
          <w:rFonts w:ascii="Arial" w:hAnsi="Arial" w:cs="Arial"/>
        </w:rPr>
        <w:t xml:space="preserve">the response format from the http </w:t>
      </w:r>
      <w:r w:rsidR="00BD6428" w:rsidRPr="00A15A8E">
        <w:rPr>
          <w:rFonts w:ascii="Arial" w:hAnsi="Arial" w:cs="Arial"/>
        </w:rPr>
        <w:t>‘getRecipt’ endpoint</w:t>
      </w:r>
      <w:r w:rsidR="00CC6FF7" w:rsidRPr="00A15A8E">
        <w:rPr>
          <w:rFonts w:ascii="Arial" w:hAnsi="Arial" w:cs="Arial"/>
        </w:rPr>
        <w:t xml:space="preserve"> </w:t>
      </w:r>
      <w:r w:rsidR="004C5718" w:rsidRPr="00A15A8E">
        <w:rPr>
          <w:rFonts w:ascii="Arial" w:hAnsi="Arial" w:cs="Arial"/>
        </w:rPr>
        <w:t xml:space="preserve">from </w:t>
      </w:r>
      <w:r w:rsidR="00E44C0F" w:rsidRPr="00A15A8E">
        <w:rPr>
          <w:rFonts w:ascii="Arial" w:hAnsi="Arial" w:cs="Arial"/>
        </w:rPr>
        <w:t xml:space="preserve">dictionary of data to a list of Receipt object </w:t>
      </w:r>
      <w:r w:rsidR="00C36534" w:rsidRPr="00A15A8E">
        <w:rPr>
          <w:rFonts w:ascii="Arial" w:hAnsi="Arial" w:cs="Arial"/>
        </w:rPr>
        <w:t>while parsing them into the right datatype.</w:t>
      </w:r>
      <w:r w:rsidR="005D3CD5" w:rsidRPr="00A15A8E">
        <w:rPr>
          <w:rFonts w:ascii="Arial" w:hAnsi="Arial" w:cs="Arial"/>
        </w:rPr>
        <w:t xml:space="preserve"> In case of error in the parsing</w:t>
      </w:r>
      <w:r w:rsidR="00447126" w:rsidRPr="00A15A8E">
        <w:rPr>
          <w:rFonts w:ascii="Arial" w:hAnsi="Arial" w:cs="Arial"/>
        </w:rPr>
        <w:t xml:space="preserve"> log an error </w:t>
      </w:r>
      <w:r w:rsidR="00447126" w:rsidRPr="00A15A8E">
        <w:rPr>
          <w:rFonts w:ascii="Arial" w:hAnsi="Arial" w:cs="Arial"/>
        </w:rPr>
        <w:lastRenderedPageBreak/>
        <w:t>and fill the receipt with a default error</w:t>
      </w:r>
      <w:r w:rsidR="001F3B8B" w:rsidRPr="00A15A8E">
        <w:rPr>
          <w:rFonts w:ascii="Arial" w:hAnsi="Arial" w:cs="Arial"/>
        </w:rPr>
        <w:t xml:space="preserve"> value showing an error in the different filed.</w:t>
      </w:r>
      <w:r w:rsidR="007410DB" w:rsidRPr="00A15A8E">
        <w:rPr>
          <w:rFonts w:ascii="Arial" w:hAnsi="Arial" w:cs="Arial"/>
        </w:rPr>
        <w:t xml:space="preserve"> Other feature from the receipt object </w:t>
      </w:r>
      <w:r w:rsidR="00C450C1" w:rsidRPr="00A15A8E">
        <w:rPr>
          <w:rFonts w:ascii="Arial" w:hAnsi="Arial" w:cs="Arial"/>
        </w:rPr>
        <w:t>is</w:t>
      </w:r>
      <w:r w:rsidR="0029756B" w:rsidRPr="00A15A8E">
        <w:rPr>
          <w:rFonts w:ascii="Arial" w:hAnsi="Arial" w:cs="Arial"/>
        </w:rPr>
        <w:t xml:space="preserve"> </w:t>
      </w:r>
      <w:r w:rsidR="00C450C1" w:rsidRPr="00A15A8E">
        <w:rPr>
          <w:rFonts w:ascii="Arial" w:hAnsi="Arial" w:cs="Arial"/>
        </w:rPr>
        <w:t xml:space="preserve">to remap </w:t>
      </w:r>
      <w:r w:rsidR="0029756B" w:rsidRPr="00A15A8E">
        <w:rPr>
          <w:rFonts w:ascii="Arial" w:hAnsi="Arial" w:cs="Arial"/>
        </w:rPr>
        <w:t>the data</w:t>
      </w:r>
      <w:r w:rsidR="00C450C1" w:rsidRPr="00A15A8E">
        <w:rPr>
          <w:rFonts w:ascii="Arial" w:hAnsi="Arial" w:cs="Arial"/>
        </w:rPr>
        <w:t xml:space="preserve"> into a dictionary</w:t>
      </w:r>
      <w:r w:rsidR="0029756B" w:rsidRPr="00A15A8E">
        <w:rPr>
          <w:rFonts w:ascii="Arial" w:hAnsi="Arial" w:cs="Arial"/>
        </w:rPr>
        <w:t xml:space="preserve"> similar and the capacity to convert it into </w:t>
      </w:r>
      <w:r w:rsidR="00A0781C" w:rsidRPr="00A15A8E">
        <w:rPr>
          <w:rFonts w:ascii="Arial" w:hAnsi="Arial" w:cs="Arial"/>
        </w:rPr>
        <w:t xml:space="preserve">string with ‘toJson’ and ‘toString’ functions. These two features are mostly use for the edited of old data to fit in the editing feature and </w:t>
      </w:r>
      <w:r w:rsidRPr="00A15A8E">
        <w:rPr>
          <w:rFonts w:ascii="Arial" w:hAnsi="Arial" w:cs="Arial"/>
        </w:rPr>
        <w:t>for the formatting for upload to the server.</w:t>
      </w:r>
      <w:bookmarkStart w:id="89" w:name="_MON_1774455158"/>
      <w:bookmarkEnd w:id="89"/>
    </w:p>
    <w:p w14:paraId="215DAB8B" w14:textId="135AEF4F" w:rsidR="00715740" w:rsidRPr="00A15A8E" w:rsidRDefault="00715740" w:rsidP="00AC17D9">
      <w:pPr>
        <w:pStyle w:val="Heading3"/>
        <w:spacing w:line="360" w:lineRule="auto"/>
        <w:rPr>
          <w:rFonts w:ascii="Arial" w:hAnsi="Arial" w:cs="Arial"/>
        </w:rPr>
      </w:pPr>
      <w:bookmarkStart w:id="90" w:name="_Ref164088228"/>
      <w:bookmarkStart w:id="91" w:name="_Toc164604824"/>
      <w:r w:rsidRPr="00A15A8E">
        <w:rPr>
          <w:rFonts w:ascii="Arial" w:hAnsi="Arial" w:cs="Arial"/>
        </w:rPr>
        <w:t>Widget</w:t>
      </w:r>
      <w:r w:rsidR="00A30DF6" w:rsidRPr="00A15A8E">
        <w:rPr>
          <w:rFonts w:ascii="Arial" w:hAnsi="Arial" w:cs="Arial"/>
        </w:rPr>
        <w:t>s</w:t>
      </w:r>
      <w:bookmarkEnd w:id="90"/>
      <w:bookmarkEnd w:id="91"/>
    </w:p>
    <w:p w14:paraId="353C5D08" w14:textId="2EB9C8A9" w:rsidR="00715740" w:rsidRPr="00A15A8E" w:rsidRDefault="007669D7" w:rsidP="00AC17D9">
      <w:pPr>
        <w:spacing w:line="360" w:lineRule="auto"/>
        <w:rPr>
          <w:rFonts w:ascii="Arial" w:hAnsi="Arial" w:cs="Arial"/>
        </w:rPr>
      </w:pPr>
      <w:r w:rsidRPr="00A15A8E">
        <w:rPr>
          <w:rFonts w:ascii="Arial" w:hAnsi="Arial" w:cs="Arial"/>
        </w:rPr>
        <w:t xml:space="preserve">Widget </w:t>
      </w:r>
      <w:r w:rsidR="00137F31" w:rsidRPr="00A15A8E">
        <w:rPr>
          <w:rFonts w:ascii="Arial" w:hAnsi="Arial" w:cs="Arial"/>
        </w:rPr>
        <w:t xml:space="preserve">is a key feature in the Flutter framework, it </w:t>
      </w:r>
      <w:r w:rsidR="00E82712" w:rsidRPr="00A15A8E">
        <w:rPr>
          <w:rFonts w:ascii="Arial" w:hAnsi="Arial" w:cs="Arial"/>
        </w:rPr>
        <w:t>gives</w:t>
      </w:r>
      <w:r w:rsidR="00137F31" w:rsidRPr="00A15A8E">
        <w:rPr>
          <w:rFonts w:ascii="Arial" w:hAnsi="Arial" w:cs="Arial"/>
        </w:rPr>
        <w:t xml:space="preserve"> reusability to created object leading to a global reduction</w:t>
      </w:r>
      <w:r w:rsidR="00E82712" w:rsidRPr="00A15A8E">
        <w:rPr>
          <w:rFonts w:ascii="Arial" w:hAnsi="Arial" w:cs="Arial"/>
        </w:rPr>
        <w:t xml:space="preserve"> in the code complexity while making it more readable</w:t>
      </w:r>
      <w:r w:rsidR="00B16E25" w:rsidRPr="00A15A8E">
        <w:rPr>
          <w:rFonts w:ascii="Arial" w:hAnsi="Arial" w:cs="Arial"/>
        </w:rPr>
        <w:t xml:space="preserve"> by encapsulating them </w:t>
      </w:r>
      <w:r w:rsidR="00FD06F0" w:rsidRPr="00A15A8E">
        <w:rPr>
          <w:rFonts w:ascii="Arial" w:hAnsi="Arial" w:cs="Arial"/>
        </w:rPr>
        <w:t xml:space="preserve">callable </w:t>
      </w:r>
      <w:r w:rsidR="00E74A9F" w:rsidRPr="00A15A8E">
        <w:rPr>
          <w:rFonts w:ascii="Arial" w:hAnsi="Arial" w:cs="Arial"/>
        </w:rPr>
        <w:t>anywhere.</w:t>
      </w:r>
      <w:r w:rsidR="003418B0" w:rsidRPr="00A15A8E">
        <w:rPr>
          <w:rFonts w:ascii="Arial" w:hAnsi="Arial" w:cs="Arial"/>
        </w:rPr>
        <w:t xml:space="preserve"> In the context of the project,</w:t>
      </w:r>
      <w:r w:rsidR="00331FC5" w:rsidRPr="00A15A8E">
        <w:rPr>
          <w:rFonts w:ascii="Arial" w:hAnsi="Arial" w:cs="Arial"/>
        </w:rPr>
        <w:t xml:space="preserve"> it was used to encapsulate complexes element which would have made the different pages codes too long and complexes</w:t>
      </w:r>
      <w:r w:rsidR="00611473" w:rsidRPr="00A15A8E">
        <w:rPr>
          <w:rFonts w:ascii="Arial" w:hAnsi="Arial" w:cs="Arial"/>
        </w:rPr>
        <w:t xml:space="preserve"> and represent key element of the mobile app.</w:t>
      </w:r>
    </w:p>
    <w:p w14:paraId="1ED6558E" w14:textId="77777777" w:rsidR="00683604" w:rsidRPr="00A15A8E" w:rsidRDefault="00683604" w:rsidP="00AC17D9">
      <w:pPr>
        <w:spacing w:line="360" w:lineRule="auto"/>
        <w:rPr>
          <w:rFonts w:ascii="Arial" w:hAnsi="Arial" w:cs="Arial"/>
        </w:rPr>
      </w:pPr>
    </w:p>
    <w:p w14:paraId="60935965" w14:textId="0C442388" w:rsidR="00683604" w:rsidRPr="00A15A8E" w:rsidRDefault="00683604" w:rsidP="00AC17D9">
      <w:pPr>
        <w:spacing w:line="360" w:lineRule="auto"/>
        <w:rPr>
          <w:rFonts w:ascii="Arial" w:hAnsi="Arial" w:cs="Arial"/>
        </w:rPr>
      </w:pPr>
      <w:r w:rsidRPr="00A15A8E">
        <w:rPr>
          <w:rFonts w:ascii="Arial" w:hAnsi="Arial" w:cs="Arial"/>
        </w:rPr>
        <w:t xml:space="preserve">The </w:t>
      </w:r>
      <w:r w:rsidRPr="00A15A8E">
        <w:rPr>
          <w:rFonts w:ascii="Arial" w:hAnsi="Arial" w:cs="Arial"/>
          <w:b/>
          <w:bCs/>
        </w:rPr>
        <w:t>Navigation Bar</w:t>
      </w:r>
      <w:r w:rsidRPr="00A15A8E">
        <w:rPr>
          <w:rFonts w:ascii="Arial" w:hAnsi="Arial" w:cs="Arial"/>
        </w:rPr>
        <w:t xml:space="preserve"> </w:t>
      </w:r>
      <w:r w:rsidR="00832605" w:rsidRPr="00A15A8E">
        <w:rPr>
          <w:rFonts w:ascii="Arial" w:hAnsi="Arial" w:cs="Arial"/>
        </w:rPr>
        <w:t>widget is</w:t>
      </w:r>
      <w:r w:rsidR="002812BF" w:rsidRPr="00A15A8E">
        <w:rPr>
          <w:rFonts w:ascii="Arial" w:hAnsi="Arial" w:cs="Arial"/>
        </w:rPr>
        <w:t xml:space="preserve"> the main app menu</w:t>
      </w:r>
      <w:r w:rsidR="000D6523">
        <w:rPr>
          <w:rFonts w:ascii="Arial" w:hAnsi="Arial" w:cs="Arial"/>
        </w:rPr>
        <w:t xml:space="preserve"> show in </w:t>
      </w:r>
      <w:r w:rsidR="000D6523" w:rsidRPr="000D6523">
        <w:rPr>
          <w:rFonts w:ascii="Arial" w:hAnsi="Arial" w:cs="Arial"/>
          <w:i/>
          <w:iCs/>
          <w:u w:val="single"/>
        </w:rPr>
        <w:fldChar w:fldCharType="begin"/>
      </w:r>
      <w:r w:rsidR="000D6523" w:rsidRPr="000D6523">
        <w:rPr>
          <w:rFonts w:ascii="Arial" w:hAnsi="Arial" w:cs="Arial"/>
          <w:i/>
          <w:iCs/>
          <w:u w:val="single"/>
        </w:rPr>
        <w:instrText xml:space="preserve"> REF _Ref164604299 \h  \* MERGEFORMAT </w:instrText>
      </w:r>
      <w:r w:rsidR="000D6523" w:rsidRPr="000D6523">
        <w:rPr>
          <w:rFonts w:ascii="Arial" w:hAnsi="Arial" w:cs="Arial"/>
          <w:i/>
          <w:iCs/>
          <w:u w:val="single"/>
        </w:rPr>
      </w:r>
      <w:r w:rsidR="000D6523" w:rsidRPr="000D6523">
        <w:rPr>
          <w:rFonts w:ascii="Arial" w:hAnsi="Arial" w:cs="Arial"/>
          <w:i/>
          <w:iCs/>
          <w:u w:val="single"/>
        </w:rPr>
        <w:fldChar w:fldCharType="separate"/>
      </w:r>
      <w:r w:rsidR="000D6523" w:rsidRPr="000D6523">
        <w:rPr>
          <w:rFonts w:ascii="Arial" w:hAnsi="Arial" w:cs="Arial"/>
          <w:i/>
          <w:iCs/>
          <w:u w:val="single"/>
        </w:rPr>
        <w:t xml:space="preserve">Figure </w:t>
      </w:r>
      <w:r w:rsidR="000D6523" w:rsidRPr="000D6523">
        <w:rPr>
          <w:rFonts w:ascii="Arial" w:hAnsi="Arial" w:cs="Arial"/>
          <w:i/>
          <w:iCs/>
          <w:noProof/>
          <w:u w:val="single"/>
        </w:rPr>
        <w:t>9</w:t>
      </w:r>
      <w:r w:rsidR="000D6523" w:rsidRPr="000D6523">
        <w:rPr>
          <w:rFonts w:ascii="Arial" w:hAnsi="Arial" w:cs="Arial"/>
          <w:i/>
          <w:iCs/>
          <w:u w:val="single"/>
        </w:rPr>
        <w:fldChar w:fldCharType="end"/>
      </w:r>
      <w:r w:rsidR="002812BF" w:rsidRPr="00A15A8E">
        <w:rPr>
          <w:rFonts w:ascii="Arial" w:hAnsi="Arial" w:cs="Arial"/>
        </w:rPr>
        <w:t>, located at the bottom of every page of th</w:t>
      </w:r>
      <w:r w:rsidR="00DE2392" w:rsidRPr="00A15A8E">
        <w:rPr>
          <w:rFonts w:ascii="Arial" w:hAnsi="Arial" w:cs="Arial"/>
        </w:rPr>
        <w:t xml:space="preserve">e application. It is used to navigate from </w:t>
      </w:r>
      <w:r w:rsidR="00327D1A" w:rsidRPr="00A15A8E">
        <w:rPr>
          <w:rFonts w:ascii="Arial" w:hAnsi="Arial" w:cs="Arial"/>
        </w:rPr>
        <w:t>a</w:t>
      </w:r>
      <w:r w:rsidR="00DE2392" w:rsidRPr="00A15A8E">
        <w:rPr>
          <w:rFonts w:ascii="Arial" w:hAnsi="Arial" w:cs="Arial"/>
        </w:rPr>
        <w:t xml:space="preserve"> page to another</w:t>
      </w:r>
      <w:r w:rsidR="00327D1A" w:rsidRPr="00A15A8E">
        <w:rPr>
          <w:rFonts w:ascii="Arial" w:hAnsi="Arial" w:cs="Arial"/>
        </w:rPr>
        <w:t xml:space="preserve">. Technically speaking, </w:t>
      </w:r>
      <w:r w:rsidR="00C0325A" w:rsidRPr="00A15A8E">
        <w:rPr>
          <w:rFonts w:ascii="Arial" w:hAnsi="Arial" w:cs="Arial"/>
        </w:rPr>
        <w:t xml:space="preserve">each time a page is selected it </w:t>
      </w:r>
      <w:r w:rsidR="00DD14CA" w:rsidRPr="00A15A8E">
        <w:rPr>
          <w:rFonts w:ascii="Arial" w:hAnsi="Arial" w:cs="Arial"/>
        </w:rPr>
        <w:t>overwrite the current page with the build function of the page selected and change the color of the button to dis</w:t>
      </w:r>
      <w:r w:rsidR="00951AB4" w:rsidRPr="00A15A8E">
        <w:rPr>
          <w:rFonts w:ascii="Arial" w:hAnsi="Arial" w:cs="Arial"/>
        </w:rPr>
        <w:t>play the current page display.</w:t>
      </w:r>
    </w:p>
    <w:p w14:paraId="4B6C0451" w14:textId="77777777" w:rsidR="001E2EE6" w:rsidRPr="00A15A8E" w:rsidRDefault="001E2EE6" w:rsidP="00AC17D9">
      <w:pPr>
        <w:spacing w:line="360" w:lineRule="auto"/>
        <w:rPr>
          <w:rFonts w:ascii="Arial" w:hAnsi="Arial" w:cs="Arial"/>
        </w:rPr>
      </w:pPr>
    </w:p>
    <w:p w14:paraId="24CDF3D4" w14:textId="4761B4EE" w:rsidR="001138BD" w:rsidRPr="00A15A8E" w:rsidRDefault="001E2EE6" w:rsidP="00AC17D9">
      <w:pPr>
        <w:keepNext/>
        <w:spacing w:line="360" w:lineRule="auto"/>
        <w:rPr>
          <w:rFonts w:ascii="Arial" w:hAnsi="Arial" w:cs="Arial"/>
        </w:rPr>
      </w:pPr>
      <w:r w:rsidRPr="00A15A8E">
        <w:rPr>
          <w:rFonts w:ascii="Arial" w:hAnsi="Arial" w:cs="Arial"/>
          <w:noProof/>
        </w:rPr>
        <w:drawing>
          <wp:inline distT="0" distB="0" distL="0" distR="0" wp14:anchorId="05018D43" wp14:editId="7D63C374">
            <wp:extent cx="3396106" cy="805180"/>
            <wp:effectExtent l="0" t="0" r="0" b="0"/>
            <wp:docPr id="1598818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818593" name=""/>
                    <pic:cNvPicPr/>
                  </pic:nvPicPr>
                  <pic:blipFill>
                    <a:blip r:embed="rId22"/>
                    <a:stretch>
                      <a:fillRect/>
                    </a:stretch>
                  </pic:blipFill>
                  <pic:spPr>
                    <a:xfrm>
                      <a:off x="0" y="0"/>
                      <a:ext cx="3396106" cy="805180"/>
                    </a:xfrm>
                    <a:prstGeom prst="rect">
                      <a:avLst/>
                    </a:prstGeom>
                  </pic:spPr>
                </pic:pic>
              </a:graphicData>
            </a:graphic>
          </wp:inline>
        </w:drawing>
      </w:r>
    </w:p>
    <w:p w14:paraId="44E95F0F" w14:textId="6B671FA9" w:rsidR="00C9388B" w:rsidRPr="00A15A8E" w:rsidRDefault="006854D6" w:rsidP="00AC17D9">
      <w:pPr>
        <w:pStyle w:val="Caption"/>
        <w:spacing w:line="360" w:lineRule="auto"/>
        <w:rPr>
          <w:rFonts w:ascii="Arial" w:hAnsi="Arial" w:cs="Arial"/>
        </w:rPr>
      </w:pPr>
      <w:bookmarkStart w:id="92" w:name="_Ref164604299"/>
      <w:bookmarkStart w:id="93" w:name="_Toc164604848"/>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184DF7">
        <w:rPr>
          <w:rFonts w:ascii="Arial" w:hAnsi="Arial" w:cs="Arial"/>
          <w:noProof/>
        </w:rPr>
        <w:t>9</w:t>
      </w:r>
      <w:r w:rsidRPr="00A15A8E">
        <w:rPr>
          <w:rFonts w:ascii="Arial" w:hAnsi="Arial" w:cs="Arial"/>
        </w:rPr>
        <w:fldChar w:fldCharType="end"/>
      </w:r>
      <w:bookmarkEnd w:id="92"/>
      <w:r w:rsidRPr="00A15A8E">
        <w:rPr>
          <w:rFonts w:ascii="Arial" w:hAnsi="Arial" w:cs="Arial"/>
        </w:rPr>
        <w:t xml:space="preserve"> - Navigation bar.</w:t>
      </w:r>
      <w:bookmarkEnd w:id="93"/>
    </w:p>
    <w:p w14:paraId="2B37E922" w14:textId="66ED61D4" w:rsidR="001138BD" w:rsidRPr="00A15A8E" w:rsidRDefault="004534E5" w:rsidP="00AC17D9">
      <w:pPr>
        <w:spacing w:line="360" w:lineRule="auto"/>
        <w:rPr>
          <w:rFonts w:ascii="Arial" w:hAnsi="Arial" w:cs="Arial"/>
        </w:rPr>
      </w:pPr>
      <w:r>
        <w:rPr>
          <w:noProof/>
        </w:rPr>
        <mc:AlternateContent>
          <mc:Choice Requires="wps">
            <w:drawing>
              <wp:anchor distT="0" distB="0" distL="114300" distR="114300" simplePos="0" relativeHeight="251658248" behindDoc="1" locked="0" layoutInCell="1" allowOverlap="1" wp14:anchorId="3BCEE346" wp14:editId="5B151229">
                <wp:simplePos x="0" y="0"/>
                <wp:positionH relativeFrom="column">
                  <wp:posOffset>4462145</wp:posOffset>
                </wp:positionH>
                <wp:positionV relativeFrom="paragraph">
                  <wp:posOffset>2343785</wp:posOffset>
                </wp:positionV>
                <wp:extent cx="1110615" cy="635"/>
                <wp:effectExtent l="0" t="0" r="0" b="12065"/>
                <wp:wrapTight wrapText="bothSides">
                  <wp:wrapPolygon edited="0">
                    <wp:start x="0" y="0"/>
                    <wp:lineTo x="0" y="0"/>
                    <wp:lineTo x="21242" y="0"/>
                    <wp:lineTo x="21242" y="0"/>
                    <wp:lineTo x="0" y="0"/>
                  </wp:wrapPolygon>
                </wp:wrapTight>
                <wp:docPr id="1057841766" name="Text Box 1"/>
                <wp:cNvGraphicFramePr/>
                <a:graphic xmlns:a="http://schemas.openxmlformats.org/drawingml/2006/main">
                  <a:graphicData uri="http://schemas.microsoft.com/office/word/2010/wordprocessingShape">
                    <wps:wsp>
                      <wps:cNvSpPr txBox="1"/>
                      <wps:spPr>
                        <a:xfrm>
                          <a:off x="0" y="0"/>
                          <a:ext cx="1110615" cy="635"/>
                        </a:xfrm>
                        <a:prstGeom prst="rect">
                          <a:avLst/>
                        </a:prstGeom>
                        <a:solidFill>
                          <a:prstClr val="white"/>
                        </a:solidFill>
                        <a:ln>
                          <a:noFill/>
                        </a:ln>
                      </wps:spPr>
                      <wps:txbx>
                        <w:txbxContent>
                          <w:p w14:paraId="789BF2A3" w14:textId="14BB19E4" w:rsidR="004534E5" w:rsidRPr="004B308E" w:rsidRDefault="004534E5" w:rsidP="004534E5">
                            <w:pPr>
                              <w:pStyle w:val="Caption"/>
                              <w:rPr>
                                <w:rFonts w:ascii="Arial" w:hAnsi="Arial" w:cs="Arial"/>
                                <w:noProof/>
                              </w:rPr>
                            </w:pPr>
                            <w:bookmarkStart w:id="94" w:name="_Ref164604398"/>
                            <w:bookmarkStart w:id="95" w:name="_Toc164604849"/>
                            <w:r>
                              <w:t xml:space="preserve">Figure </w:t>
                            </w:r>
                            <w:r>
                              <w:fldChar w:fldCharType="begin"/>
                            </w:r>
                            <w:r>
                              <w:instrText xml:space="preserve"> SEQ Figure \* ARABIC </w:instrText>
                            </w:r>
                            <w:r>
                              <w:fldChar w:fldCharType="separate"/>
                            </w:r>
                            <w:r w:rsidR="00184DF7">
                              <w:rPr>
                                <w:noProof/>
                              </w:rPr>
                              <w:t>10</w:t>
                            </w:r>
                            <w:r>
                              <w:fldChar w:fldCharType="end"/>
                            </w:r>
                            <w:bookmarkEnd w:id="94"/>
                            <w:r>
                              <w:t xml:space="preserve"> - Camera Widget</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du="http://schemas.microsoft.com/office/word/2023/wordml/word16du">
            <w:pict>
              <v:shape w14:anchorId="3BCEE346" id="_x0000_s1030" type="#_x0000_t202" style="position:absolute;margin-left:351.35pt;margin-top:184.55pt;width:87.45pt;height:.05pt;z-index:-251658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" stroked="f">
                <v:textbox style="mso-fit-shape-to-text:t" inset="0,0,0,0">
                  <w:txbxContent>
                    <w:p w14:paraId="789BF2A3" w14:textId="14BB19E4" w:rsidR="004534E5" w:rsidRPr="004B308E" w:rsidRDefault="004534E5" w:rsidP="004534E5">
                      <w:pPr>
                        <w:pStyle w:val="Caption"/>
                        <w:rPr>
                          <w:rFonts w:ascii="Arial" w:hAnsi="Arial" w:cs="Arial"/>
                          <w:noProof/>
                        </w:rPr>
                      </w:pPr>
                      <w:bookmarkStart w:id="100" w:name="_Ref164604398"/>
                      <w:bookmarkStart w:id="101" w:name="_Toc164604849"/>
                      <w:r>
                        <w:t xml:space="preserve">Figure </w:t>
                      </w:r>
                      <w:r>
                        <w:fldChar w:fldCharType="begin"/>
                      </w:r>
                      <w:r>
                        <w:instrText xml:space="preserve"> SEQ Figure \* ARABIC </w:instrText>
                      </w:r>
                      <w:r>
                        <w:fldChar w:fldCharType="separate"/>
                      </w:r>
                      <w:r w:rsidR="00184DF7">
                        <w:rPr>
                          <w:noProof/>
                        </w:rPr>
                        <w:t>10</w:t>
                      </w:r>
                      <w:r>
                        <w:fldChar w:fldCharType="end"/>
                      </w:r>
                      <w:bookmarkEnd w:id="100"/>
                      <w:r>
                        <w:t xml:space="preserve"> - Camera Widget</w:t>
                      </w:r>
                      <w:bookmarkEnd w:id="101"/>
                    </w:p>
                  </w:txbxContent>
                </v:textbox>
                <w10:wrap type="tight"/>
              </v:shape>
            </w:pict>
          </mc:Fallback>
        </mc:AlternateContent>
      </w:r>
      <w:r w:rsidR="00856BB8" w:rsidRPr="00A15A8E">
        <w:rPr>
          <w:rFonts w:ascii="Arial" w:hAnsi="Arial" w:cs="Arial"/>
          <w:noProof/>
        </w:rPr>
        <w:drawing>
          <wp:anchor distT="0" distB="0" distL="114300" distR="114300" simplePos="0" relativeHeight="251658243" behindDoc="1" locked="0" layoutInCell="1" allowOverlap="1" wp14:anchorId="10C4E439" wp14:editId="20F6A717">
            <wp:simplePos x="0" y="0"/>
            <wp:positionH relativeFrom="column">
              <wp:posOffset>4462364</wp:posOffset>
            </wp:positionH>
            <wp:positionV relativeFrom="paragraph">
              <wp:posOffset>273403</wp:posOffset>
            </wp:positionV>
            <wp:extent cx="1110615" cy="2013983"/>
            <wp:effectExtent l="0" t="0" r="0" b="5715"/>
            <wp:wrapTight wrapText="bothSides">
              <wp:wrapPolygon edited="0">
                <wp:start x="0" y="0"/>
                <wp:lineTo x="0" y="21525"/>
                <wp:lineTo x="21242" y="21525"/>
                <wp:lineTo x="21242" y="0"/>
                <wp:lineTo x="0" y="0"/>
              </wp:wrapPolygon>
            </wp:wrapTight>
            <wp:docPr id="1151663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663822" name="Picture 1151663822"/>
                    <pic:cNvPicPr/>
                  </pic:nvPicPr>
                  <pic:blipFill rotWithShape="1">
                    <a:blip r:embed="rId23" cstate="print">
                      <a:extLst>
                        <a:ext uri="{28A0092B-C50C-407E-A947-70E740481C1C}">
                          <a14:useLocalDpi xmlns:a14="http://schemas.microsoft.com/office/drawing/2010/main" val="0"/>
                        </a:ext>
                      </a:extLst>
                    </a:blip>
                    <a:srcRect t="18398"/>
                    <a:stretch/>
                  </pic:blipFill>
                  <pic:spPr bwMode="auto">
                    <a:xfrm>
                      <a:off x="0" y="0"/>
                      <a:ext cx="1110615" cy="20139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517B5E" w14:textId="3D194BEE" w:rsidR="00AB7667" w:rsidRPr="00A15A8E" w:rsidRDefault="008E1FB2" w:rsidP="00AC17D9">
      <w:pPr>
        <w:spacing w:line="360" w:lineRule="auto"/>
        <w:rPr>
          <w:rFonts w:ascii="Arial" w:hAnsi="Arial" w:cs="Arial"/>
        </w:rPr>
      </w:pPr>
      <w:r w:rsidRPr="00A15A8E">
        <w:rPr>
          <w:rFonts w:ascii="Arial" w:hAnsi="Arial" w:cs="Arial"/>
        </w:rPr>
        <w:t xml:space="preserve">The </w:t>
      </w:r>
      <w:r w:rsidRPr="00A15A8E">
        <w:rPr>
          <w:rFonts w:ascii="Arial" w:hAnsi="Arial" w:cs="Arial"/>
          <w:b/>
          <w:bCs/>
        </w:rPr>
        <w:t>camera</w:t>
      </w:r>
      <w:r w:rsidRPr="00A15A8E">
        <w:rPr>
          <w:rFonts w:ascii="Arial" w:hAnsi="Arial" w:cs="Arial"/>
        </w:rPr>
        <w:t xml:space="preserve"> Widget </w:t>
      </w:r>
      <w:r w:rsidR="008B4EC4">
        <w:rPr>
          <w:rFonts w:ascii="Arial" w:hAnsi="Arial" w:cs="Arial"/>
        </w:rPr>
        <w:t xml:space="preserve">show in </w:t>
      </w:r>
      <w:r w:rsidR="00484077" w:rsidRPr="00484077">
        <w:rPr>
          <w:rFonts w:ascii="Arial" w:hAnsi="Arial" w:cs="Arial"/>
          <w:i/>
          <w:iCs/>
          <w:u w:val="single"/>
        </w:rPr>
        <w:fldChar w:fldCharType="begin"/>
      </w:r>
      <w:r w:rsidR="00484077" w:rsidRPr="00484077">
        <w:rPr>
          <w:rFonts w:ascii="Arial" w:hAnsi="Arial" w:cs="Arial"/>
          <w:i/>
          <w:iCs/>
          <w:u w:val="single"/>
        </w:rPr>
        <w:instrText xml:space="preserve"> REF _Ref164604398 \h  \* MERGEFORMAT </w:instrText>
      </w:r>
      <w:r w:rsidR="00484077" w:rsidRPr="00484077">
        <w:rPr>
          <w:rFonts w:ascii="Arial" w:hAnsi="Arial" w:cs="Arial"/>
          <w:i/>
          <w:iCs/>
          <w:u w:val="single"/>
        </w:rPr>
      </w:r>
      <w:r w:rsidR="00484077" w:rsidRPr="00484077">
        <w:rPr>
          <w:rFonts w:ascii="Arial" w:hAnsi="Arial" w:cs="Arial"/>
          <w:i/>
          <w:iCs/>
          <w:u w:val="single"/>
        </w:rPr>
        <w:fldChar w:fldCharType="separate"/>
      </w:r>
      <w:r w:rsidR="00484077" w:rsidRPr="00484077">
        <w:rPr>
          <w:i/>
          <w:iCs/>
          <w:u w:val="single"/>
        </w:rPr>
        <w:t xml:space="preserve">Figure </w:t>
      </w:r>
      <w:r w:rsidR="00484077" w:rsidRPr="00484077">
        <w:rPr>
          <w:i/>
          <w:iCs/>
          <w:noProof/>
          <w:u w:val="single"/>
        </w:rPr>
        <w:t>10</w:t>
      </w:r>
      <w:r w:rsidR="00484077" w:rsidRPr="00484077">
        <w:rPr>
          <w:rFonts w:ascii="Arial" w:hAnsi="Arial" w:cs="Arial"/>
          <w:i/>
          <w:iCs/>
          <w:u w:val="single"/>
        </w:rPr>
        <w:fldChar w:fldCharType="end"/>
      </w:r>
      <w:r w:rsidR="00484077">
        <w:rPr>
          <w:rFonts w:ascii="Arial" w:hAnsi="Arial" w:cs="Arial"/>
        </w:rPr>
        <w:t xml:space="preserve"> </w:t>
      </w:r>
      <w:r w:rsidR="00D7310B" w:rsidRPr="00A15A8E">
        <w:rPr>
          <w:rFonts w:ascii="Arial" w:hAnsi="Arial" w:cs="Arial"/>
        </w:rPr>
        <w:t>is used by the application</w:t>
      </w:r>
      <w:r w:rsidR="00AC320B" w:rsidRPr="00A15A8E">
        <w:rPr>
          <w:rFonts w:ascii="Arial" w:hAnsi="Arial" w:cs="Arial"/>
        </w:rPr>
        <w:t xml:space="preserve"> “camera” page</w:t>
      </w:r>
      <w:r w:rsidR="00D16BE7" w:rsidRPr="00A15A8E">
        <w:rPr>
          <w:rFonts w:ascii="Arial" w:hAnsi="Arial" w:cs="Arial"/>
        </w:rPr>
        <w:t xml:space="preserve"> and is</w:t>
      </w:r>
      <w:r w:rsidR="00D7310B" w:rsidRPr="00A15A8E">
        <w:rPr>
          <w:rFonts w:ascii="Arial" w:hAnsi="Arial" w:cs="Arial"/>
        </w:rPr>
        <w:t xml:space="preserve"> one of the two option to select a picture for the receipt extraction</w:t>
      </w:r>
      <w:r w:rsidR="008C1932" w:rsidRPr="00A15A8E">
        <w:rPr>
          <w:rFonts w:ascii="Arial" w:hAnsi="Arial" w:cs="Arial"/>
        </w:rPr>
        <w:t xml:space="preserve">. </w:t>
      </w:r>
      <w:r w:rsidR="004D318E" w:rsidRPr="00A15A8E">
        <w:rPr>
          <w:rFonts w:ascii="Arial" w:hAnsi="Arial" w:cs="Arial"/>
        </w:rPr>
        <w:t>When used for the first time, it ask the use</w:t>
      </w:r>
      <w:r w:rsidR="00BF22B2" w:rsidRPr="00A15A8E">
        <w:rPr>
          <w:rFonts w:ascii="Arial" w:hAnsi="Arial" w:cs="Arial"/>
        </w:rPr>
        <w:t xml:space="preserve">r to authorize the access to the camera </w:t>
      </w:r>
      <w:r w:rsidR="00E839D4" w:rsidRPr="00A15A8E">
        <w:rPr>
          <w:rFonts w:ascii="Arial" w:hAnsi="Arial" w:cs="Arial"/>
        </w:rPr>
        <w:t xml:space="preserve">to fit the </w:t>
      </w:r>
      <w:r w:rsidR="00C81B21" w:rsidRPr="00A15A8E">
        <w:rPr>
          <w:rFonts w:ascii="Arial" w:hAnsi="Arial" w:cs="Arial"/>
        </w:rPr>
        <w:t xml:space="preserve">European legislation for “General data protection regulation”  </w:t>
      </w:r>
      <w:r w:rsidR="008563C0" w:rsidRPr="00A15A8E">
        <w:rPr>
          <w:rFonts w:ascii="Arial" w:hAnsi="Arial" w:cs="Arial"/>
        </w:rPr>
        <w:fldChar w:fldCharType="begin"/>
      </w:r>
      <w:r w:rsidR="008563C0" w:rsidRPr="00A15A8E">
        <w:rPr>
          <w:rFonts w:ascii="Arial" w:hAnsi="Arial" w:cs="Arial"/>
        </w:rPr>
        <w:instrText xml:space="preserve"> ADDIN ZOTERO_ITEM CSL_CITATION {"citationID":"5dNkRUFE","properties":{"formattedCitation":"({\\i{}General data protection regulation (GDPR) | EUR-Lex}, no date)","plainCitation":"(General data protection regulation (GDPR) | EUR-Lex, no date)","noteIndex":0},"citationItems":[{"id":153,"uris":["http://zotero.org/users/13363242/items/4EEPZS2P"],"itemData":{"id":153,"type":"webpage","language":"en","note":"Doc ID: 310401_2\nDoc Sector: other\nDoc Title: General data protection regulation (GDPR)\nDoc Type: other\nUsr_lan: en","title":"General data protection regulation (GDPR) | EUR-Lex","URL":"https://eur-lex.europa.eu/EN/legal-content/summary/general-data-protection-regulation-gdpr.html","accessed":{"date-parts":[["2024",4,13]]}}}],"schema":"https://github.com/citation-style-language/schema/raw/master/csl-citation.json"} </w:instrText>
      </w:r>
      <w:r w:rsidR="008563C0" w:rsidRPr="00A15A8E">
        <w:rPr>
          <w:rFonts w:ascii="Arial" w:hAnsi="Arial" w:cs="Arial"/>
        </w:rPr>
        <w:fldChar w:fldCharType="separate"/>
      </w:r>
      <w:r w:rsidR="008563C0" w:rsidRPr="00A15A8E">
        <w:rPr>
          <w:rFonts w:ascii="Arial" w:hAnsi="Arial" w:cs="Arial"/>
          <w:kern w:val="0"/>
          <w:lang w:val="en-GB"/>
        </w:rPr>
        <w:t>(</w:t>
      </w:r>
      <w:r w:rsidR="008563C0" w:rsidRPr="00A15A8E">
        <w:rPr>
          <w:rFonts w:ascii="Arial" w:hAnsi="Arial" w:cs="Arial"/>
          <w:i/>
          <w:iCs/>
          <w:kern w:val="0"/>
          <w:lang w:val="en-GB"/>
        </w:rPr>
        <w:t>General data protection regulation (GDPR) | EUR-Lex</w:t>
      </w:r>
      <w:r w:rsidR="008563C0" w:rsidRPr="00A15A8E">
        <w:rPr>
          <w:rFonts w:ascii="Arial" w:hAnsi="Arial" w:cs="Arial"/>
          <w:kern w:val="0"/>
          <w:lang w:val="en-GB"/>
        </w:rPr>
        <w:t>, no date)</w:t>
      </w:r>
      <w:r w:rsidR="008563C0" w:rsidRPr="00A15A8E">
        <w:rPr>
          <w:rFonts w:ascii="Arial" w:hAnsi="Arial" w:cs="Arial"/>
        </w:rPr>
        <w:fldChar w:fldCharType="end"/>
      </w:r>
      <w:r w:rsidR="00211E3E" w:rsidRPr="00A15A8E">
        <w:rPr>
          <w:rFonts w:ascii="Arial" w:hAnsi="Arial" w:cs="Arial"/>
        </w:rPr>
        <w:t xml:space="preserve">. When the </w:t>
      </w:r>
      <w:r w:rsidR="00A11034" w:rsidRPr="00A15A8E">
        <w:rPr>
          <w:rFonts w:ascii="Arial" w:hAnsi="Arial" w:cs="Arial"/>
        </w:rPr>
        <w:t>authorization</w:t>
      </w:r>
      <w:r w:rsidR="00211E3E" w:rsidRPr="00A15A8E">
        <w:rPr>
          <w:rFonts w:ascii="Arial" w:hAnsi="Arial" w:cs="Arial"/>
        </w:rPr>
        <w:t xml:space="preserve"> </w:t>
      </w:r>
      <w:r w:rsidR="00D16BE7" w:rsidRPr="00A15A8E">
        <w:rPr>
          <w:rFonts w:ascii="Arial" w:hAnsi="Arial" w:cs="Arial"/>
        </w:rPr>
        <w:t>is</w:t>
      </w:r>
      <w:r w:rsidR="00211E3E" w:rsidRPr="00A15A8E">
        <w:rPr>
          <w:rFonts w:ascii="Arial" w:hAnsi="Arial" w:cs="Arial"/>
        </w:rPr>
        <w:t xml:space="preserve"> </w:t>
      </w:r>
      <w:r w:rsidR="00A11034" w:rsidRPr="00A15A8E">
        <w:rPr>
          <w:rFonts w:ascii="Arial" w:hAnsi="Arial" w:cs="Arial"/>
        </w:rPr>
        <w:t xml:space="preserve">provided, the user will be able to capture a picture </w:t>
      </w:r>
      <w:r w:rsidR="00F45DF6" w:rsidRPr="00A15A8E">
        <w:rPr>
          <w:rFonts w:ascii="Arial" w:hAnsi="Arial" w:cs="Arial"/>
        </w:rPr>
        <w:t xml:space="preserve">by pressing the ‘Capture” button with the option to </w:t>
      </w:r>
      <w:r w:rsidR="003564F7" w:rsidRPr="00A15A8E">
        <w:rPr>
          <w:rFonts w:ascii="Arial" w:hAnsi="Arial" w:cs="Arial"/>
        </w:rPr>
        <w:lastRenderedPageBreak/>
        <w:t>activate the phone flashlight if needed</w:t>
      </w:r>
      <w:r w:rsidR="00512D5B" w:rsidRPr="00A15A8E">
        <w:rPr>
          <w:rFonts w:ascii="Arial" w:hAnsi="Arial" w:cs="Arial"/>
        </w:rPr>
        <w:t xml:space="preserve">. When a picture is capture, the popup will close while passing </w:t>
      </w:r>
      <w:r w:rsidR="00AC320B" w:rsidRPr="00A15A8E">
        <w:rPr>
          <w:rFonts w:ascii="Arial" w:hAnsi="Arial" w:cs="Arial"/>
        </w:rPr>
        <w:t xml:space="preserve">the image to the “camera” </w:t>
      </w:r>
      <w:r w:rsidR="00D16BE7" w:rsidRPr="00A15A8E">
        <w:rPr>
          <w:rFonts w:ascii="Arial" w:hAnsi="Arial" w:cs="Arial"/>
        </w:rPr>
        <w:t>page.</w:t>
      </w:r>
    </w:p>
    <w:p w14:paraId="0857C0B3" w14:textId="1A128B95" w:rsidR="00AB7667" w:rsidRPr="00A15A8E" w:rsidRDefault="00AB7667" w:rsidP="00AC17D9">
      <w:pPr>
        <w:spacing w:line="360" w:lineRule="auto"/>
        <w:rPr>
          <w:rFonts w:ascii="Arial" w:hAnsi="Arial" w:cs="Arial"/>
        </w:rPr>
      </w:pPr>
    </w:p>
    <w:p w14:paraId="6AEEC114" w14:textId="41A210D2" w:rsidR="00AB7667" w:rsidRPr="00A15A8E" w:rsidRDefault="00AB7667" w:rsidP="00AC17D9">
      <w:pPr>
        <w:spacing w:line="360" w:lineRule="auto"/>
        <w:rPr>
          <w:rFonts w:ascii="Arial" w:hAnsi="Arial" w:cs="Arial"/>
        </w:rPr>
      </w:pPr>
    </w:p>
    <w:p w14:paraId="05540075" w14:textId="7829E7CD" w:rsidR="00AB7667" w:rsidRPr="00A15A8E" w:rsidRDefault="00856BB8" w:rsidP="00AC17D9">
      <w:pPr>
        <w:spacing w:line="360" w:lineRule="auto"/>
        <w:rPr>
          <w:rFonts w:ascii="Arial" w:hAnsi="Arial" w:cs="Arial"/>
        </w:rPr>
      </w:pPr>
      <w:r w:rsidRPr="00A15A8E">
        <w:rPr>
          <w:rFonts w:ascii="Arial" w:hAnsi="Arial" w:cs="Arial"/>
          <w:noProof/>
        </w:rPr>
        <w:drawing>
          <wp:anchor distT="0" distB="0" distL="114300" distR="114300" simplePos="0" relativeHeight="251658244" behindDoc="1" locked="0" layoutInCell="1" allowOverlap="1" wp14:anchorId="3BF5F23A" wp14:editId="7ABF0812">
            <wp:simplePos x="0" y="0"/>
            <wp:positionH relativeFrom="column">
              <wp:posOffset>-30784</wp:posOffset>
            </wp:positionH>
            <wp:positionV relativeFrom="paragraph">
              <wp:posOffset>27903</wp:posOffset>
            </wp:positionV>
            <wp:extent cx="868045" cy="1783080"/>
            <wp:effectExtent l="0" t="0" r="0" b="0"/>
            <wp:wrapTight wrapText="bothSides">
              <wp:wrapPolygon edited="0">
                <wp:start x="0" y="0"/>
                <wp:lineTo x="0" y="21385"/>
                <wp:lineTo x="21173" y="21385"/>
                <wp:lineTo x="21173" y="0"/>
                <wp:lineTo x="0" y="0"/>
              </wp:wrapPolygon>
            </wp:wrapTight>
            <wp:docPr id="1385590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90074"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68045" cy="1783080"/>
                    </a:xfrm>
                    <a:prstGeom prst="rect">
                      <a:avLst/>
                    </a:prstGeom>
                  </pic:spPr>
                </pic:pic>
              </a:graphicData>
            </a:graphic>
            <wp14:sizeRelH relativeFrom="page">
              <wp14:pctWidth>0</wp14:pctWidth>
            </wp14:sizeRelH>
            <wp14:sizeRelV relativeFrom="page">
              <wp14:pctHeight>0</wp14:pctHeight>
            </wp14:sizeRelV>
          </wp:anchor>
        </w:drawing>
      </w:r>
      <w:r w:rsidR="0078718C" w:rsidRPr="00A15A8E">
        <w:rPr>
          <w:rFonts w:ascii="Arial" w:hAnsi="Arial" w:cs="Arial"/>
        </w:rPr>
        <w:t xml:space="preserve">The </w:t>
      </w:r>
      <w:r w:rsidR="0078718C" w:rsidRPr="00A15A8E">
        <w:rPr>
          <w:rFonts w:ascii="Arial" w:hAnsi="Arial" w:cs="Arial"/>
          <w:b/>
          <w:bCs/>
        </w:rPr>
        <w:t>camera roll</w:t>
      </w:r>
      <w:r w:rsidR="0078718C" w:rsidRPr="00A15A8E">
        <w:rPr>
          <w:rFonts w:ascii="Arial" w:hAnsi="Arial" w:cs="Arial"/>
        </w:rPr>
        <w:t xml:space="preserve"> Widget</w:t>
      </w:r>
      <w:r w:rsidR="00484077">
        <w:rPr>
          <w:rFonts w:ascii="Arial" w:hAnsi="Arial" w:cs="Arial"/>
        </w:rPr>
        <w:t xml:space="preserve"> show</w:t>
      </w:r>
      <w:r w:rsidR="00063042">
        <w:rPr>
          <w:rFonts w:ascii="Arial" w:hAnsi="Arial" w:cs="Arial"/>
        </w:rPr>
        <w:t xml:space="preserve"> in </w:t>
      </w:r>
      <w:r w:rsidR="00063042" w:rsidRPr="00063042">
        <w:rPr>
          <w:rFonts w:ascii="Arial" w:hAnsi="Arial" w:cs="Arial"/>
          <w:i/>
          <w:iCs/>
          <w:u w:val="single"/>
        </w:rPr>
        <w:fldChar w:fldCharType="begin"/>
      </w:r>
      <w:r w:rsidR="00063042" w:rsidRPr="00063042">
        <w:rPr>
          <w:rFonts w:ascii="Arial" w:hAnsi="Arial" w:cs="Arial"/>
          <w:i/>
          <w:iCs/>
          <w:u w:val="single"/>
        </w:rPr>
        <w:instrText xml:space="preserve"> REF _Ref164604424 \h  \* MERGEFORMAT </w:instrText>
      </w:r>
      <w:r w:rsidR="00063042" w:rsidRPr="00063042">
        <w:rPr>
          <w:rFonts w:ascii="Arial" w:hAnsi="Arial" w:cs="Arial"/>
          <w:i/>
          <w:iCs/>
          <w:u w:val="single"/>
        </w:rPr>
      </w:r>
      <w:r w:rsidR="00063042" w:rsidRPr="00063042">
        <w:rPr>
          <w:rFonts w:ascii="Arial" w:hAnsi="Arial" w:cs="Arial"/>
          <w:i/>
          <w:iCs/>
          <w:u w:val="single"/>
        </w:rPr>
        <w:fldChar w:fldCharType="separate"/>
      </w:r>
      <w:r w:rsidR="00063042" w:rsidRPr="00063042">
        <w:rPr>
          <w:i/>
          <w:iCs/>
          <w:u w:val="single"/>
        </w:rPr>
        <w:t xml:space="preserve">Figure </w:t>
      </w:r>
      <w:r w:rsidR="00063042" w:rsidRPr="00063042">
        <w:rPr>
          <w:i/>
          <w:iCs/>
          <w:noProof/>
          <w:u w:val="single"/>
        </w:rPr>
        <w:t>11</w:t>
      </w:r>
      <w:r w:rsidR="00063042" w:rsidRPr="00063042">
        <w:rPr>
          <w:rFonts w:ascii="Arial" w:hAnsi="Arial" w:cs="Arial"/>
          <w:i/>
          <w:iCs/>
          <w:u w:val="single"/>
        </w:rPr>
        <w:fldChar w:fldCharType="end"/>
      </w:r>
      <w:r w:rsidR="007C3F09" w:rsidRPr="00A15A8E">
        <w:rPr>
          <w:rFonts w:ascii="Arial" w:hAnsi="Arial" w:cs="Arial"/>
        </w:rPr>
        <w:t xml:space="preserve">, </w:t>
      </w:r>
      <w:r w:rsidR="00F6146C" w:rsidRPr="00A15A8E">
        <w:rPr>
          <w:rFonts w:ascii="Arial" w:hAnsi="Arial" w:cs="Arial"/>
        </w:rPr>
        <w:t>similarly,</w:t>
      </w:r>
      <w:r w:rsidR="007C3F09" w:rsidRPr="00A15A8E">
        <w:rPr>
          <w:rFonts w:ascii="Arial" w:hAnsi="Arial" w:cs="Arial"/>
        </w:rPr>
        <w:t xml:space="preserve"> to the camera widget is the other way </w:t>
      </w:r>
      <w:r w:rsidR="00CF6B3D" w:rsidRPr="00A15A8E">
        <w:rPr>
          <w:rFonts w:ascii="Arial" w:hAnsi="Arial" w:cs="Arial"/>
        </w:rPr>
        <w:t xml:space="preserve">to select a picture to be send to the send to the database for </w:t>
      </w:r>
      <w:r w:rsidR="00F6146C" w:rsidRPr="00A15A8E">
        <w:rPr>
          <w:rFonts w:ascii="Arial" w:hAnsi="Arial" w:cs="Arial"/>
        </w:rPr>
        <w:t>extraction</w:t>
      </w:r>
      <w:r w:rsidR="00CF6B3D" w:rsidRPr="00A15A8E">
        <w:rPr>
          <w:rFonts w:ascii="Arial" w:hAnsi="Arial" w:cs="Arial"/>
        </w:rPr>
        <w:t xml:space="preserve">. </w:t>
      </w:r>
      <w:r w:rsidR="00F6146C" w:rsidRPr="00A15A8E">
        <w:rPr>
          <w:rFonts w:ascii="Arial" w:hAnsi="Arial" w:cs="Arial"/>
        </w:rPr>
        <w:t xml:space="preserve">To respect the same legislation, on the first use of the feature, an authorization prompt will </w:t>
      </w:r>
      <w:r w:rsidR="00C15C32" w:rsidRPr="00A15A8E">
        <w:rPr>
          <w:rFonts w:ascii="Arial" w:hAnsi="Arial" w:cs="Arial"/>
        </w:rPr>
        <w:t>pop up</w:t>
      </w:r>
      <w:r w:rsidR="007255B2" w:rsidRPr="00A15A8E">
        <w:rPr>
          <w:rFonts w:ascii="Arial" w:hAnsi="Arial" w:cs="Arial"/>
        </w:rPr>
        <w:t xml:space="preserve"> to give </w:t>
      </w:r>
      <w:r w:rsidR="00C15C32" w:rsidRPr="00A15A8E">
        <w:rPr>
          <w:rFonts w:ascii="Arial" w:hAnsi="Arial" w:cs="Arial"/>
        </w:rPr>
        <w:t>the application access to the phone gallery</w:t>
      </w:r>
      <w:r w:rsidR="00647F83" w:rsidRPr="00A15A8E">
        <w:rPr>
          <w:rFonts w:ascii="Arial" w:hAnsi="Arial" w:cs="Arial"/>
        </w:rPr>
        <w:t xml:space="preserve">. The user will then be able to access his picture and </w:t>
      </w:r>
      <w:r w:rsidR="003D7167" w:rsidRPr="00A15A8E">
        <w:rPr>
          <w:rFonts w:ascii="Arial" w:hAnsi="Arial" w:cs="Arial"/>
        </w:rPr>
        <w:t xml:space="preserve">albums to </w:t>
      </w:r>
      <w:r w:rsidR="00103B3A" w:rsidRPr="00A15A8E">
        <w:rPr>
          <w:rFonts w:ascii="Arial" w:hAnsi="Arial" w:cs="Arial"/>
        </w:rPr>
        <w:t xml:space="preserve">select </w:t>
      </w:r>
      <w:r w:rsidR="0013053F" w:rsidRPr="00A15A8E">
        <w:rPr>
          <w:rFonts w:ascii="Arial" w:hAnsi="Arial" w:cs="Arial"/>
        </w:rPr>
        <w:t xml:space="preserve">the wanted picture which will be send back to the </w:t>
      </w:r>
      <w:r w:rsidR="008B75F1" w:rsidRPr="00A15A8E">
        <w:rPr>
          <w:rFonts w:ascii="Arial" w:hAnsi="Arial" w:cs="Arial"/>
        </w:rPr>
        <w:t>“camera’ page.</w:t>
      </w:r>
    </w:p>
    <w:p w14:paraId="7CD90840" w14:textId="7AAEA159" w:rsidR="006854D6" w:rsidRPr="00A15A8E" w:rsidRDefault="00192E14" w:rsidP="00AC17D9">
      <w:pPr>
        <w:spacing w:line="360" w:lineRule="auto"/>
        <w:rPr>
          <w:rFonts w:ascii="Arial" w:hAnsi="Arial" w:cs="Arial"/>
        </w:rPr>
      </w:pPr>
      <w:r>
        <w:rPr>
          <w:noProof/>
        </w:rPr>
        <mc:AlternateContent>
          <mc:Choice Requires="wps">
            <w:drawing>
              <wp:anchor distT="0" distB="0" distL="114300" distR="114300" simplePos="0" relativeHeight="251658249" behindDoc="1" locked="0" layoutInCell="1" allowOverlap="1" wp14:anchorId="610FFDC5" wp14:editId="77EB3490">
                <wp:simplePos x="0" y="0"/>
                <wp:positionH relativeFrom="column">
                  <wp:posOffset>-29210</wp:posOffset>
                </wp:positionH>
                <wp:positionV relativeFrom="paragraph">
                  <wp:posOffset>11430</wp:posOffset>
                </wp:positionV>
                <wp:extent cx="1614170" cy="635"/>
                <wp:effectExtent l="0" t="0" r="0" b="0"/>
                <wp:wrapTight wrapText="bothSides">
                  <wp:wrapPolygon edited="0">
                    <wp:start x="0" y="0"/>
                    <wp:lineTo x="0" y="20571"/>
                    <wp:lineTo x="21413" y="20571"/>
                    <wp:lineTo x="21413" y="0"/>
                    <wp:lineTo x="0" y="0"/>
                  </wp:wrapPolygon>
                </wp:wrapTight>
                <wp:docPr id="2142333970" name="Text Box 1"/>
                <wp:cNvGraphicFramePr/>
                <a:graphic xmlns:a="http://schemas.openxmlformats.org/drawingml/2006/main">
                  <a:graphicData uri="http://schemas.microsoft.com/office/word/2010/wordprocessingShape">
                    <wps:wsp>
                      <wps:cNvSpPr txBox="1"/>
                      <wps:spPr>
                        <a:xfrm>
                          <a:off x="0" y="0"/>
                          <a:ext cx="1614170" cy="635"/>
                        </a:xfrm>
                        <a:prstGeom prst="rect">
                          <a:avLst/>
                        </a:prstGeom>
                        <a:solidFill>
                          <a:prstClr val="white"/>
                        </a:solidFill>
                        <a:ln>
                          <a:noFill/>
                        </a:ln>
                      </wps:spPr>
                      <wps:txbx>
                        <w:txbxContent>
                          <w:p w14:paraId="7E2A7118" w14:textId="5A85E5B6" w:rsidR="004534E5" w:rsidRPr="00174A92" w:rsidRDefault="004534E5" w:rsidP="004534E5">
                            <w:pPr>
                              <w:pStyle w:val="Caption"/>
                              <w:rPr>
                                <w:rFonts w:ascii="Arial" w:hAnsi="Arial" w:cs="Arial"/>
                                <w:noProof/>
                              </w:rPr>
                            </w:pPr>
                            <w:bookmarkStart w:id="96" w:name="_Ref164604424"/>
                            <w:bookmarkStart w:id="97" w:name="_Toc164604850"/>
                            <w:r>
                              <w:t xml:space="preserve">Figure </w:t>
                            </w:r>
                            <w:r>
                              <w:fldChar w:fldCharType="begin"/>
                            </w:r>
                            <w:r>
                              <w:instrText xml:space="preserve"> SEQ Figure \* ARABIC </w:instrText>
                            </w:r>
                            <w:r>
                              <w:fldChar w:fldCharType="separate"/>
                            </w:r>
                            <w:r w:rsidR="00184DF7">
                              <w:rPr>
                                <w:noProof/>
                              </w:rPr>
                              <w:t>11</w:t>
                            </w:r>
                            <w:r>
                              <w:fldChar w:fldCharType="end"/>
                            </w:r>
                            <w:bookmarkEnd w:id="96"/>
                            <w:r>
                              <w:t xml:space="preserve"> - Camera Roll Widget</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du="http://schemas.microsoft.com/office/word/2023/wordml/word16du">
            <w:pict>
              <v:shape w14:anchorId="610FFDC5" id="_x0000_s1031" type="#_x0000_t202" style="position:absolute;margin-left:-2.3pt;margin-top:.9pt;width:127.1pt;height:.0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" stroked="f">
                <v:textbox style="mso-fit-shape-to-text:t" inset="0,0,0,0">
                  <w:txbxContent>
                    <w:p w14:paraId="7E2A7118" w14:textId="5A85E5B6" w:rsidR="004534E5" w:rsidRPr="00174A92" w:rsidRDefault="004534E5" w:rsidP="004534E5">
                      <w:pPr>
                        <w:pStyle w:val="Caption"/>
                        <w:rPr>
                          <w:rFonts w:ascii="Arial" w:hAnsi="Arial" w:cs="Arial"/>
                          <w:noProof/>
                        </w:rPr>
                      </w:pPr>
                      <w:bookmarkStart w:id="104" w:name="_Ref164604424"/>
                      <w:bookmarkStart w:id="105" w:name="_Toc164604850"/>
                      <w:r>
                        <w:t xml:space="preserve">Figure </w:t>
                      </w:r>
                      <w:r>
                        <w:fldChar w:fldCharType="begin"/>
                      </w:r>
                      <w:r>
                        <w:instrText xml:space="preserve"> SEQ Figure \* ARABIC </w:instrText>
                      </w:r>
                      <w:r>
                        <w:fldChar w:fldCharType="separate"/>
                      </w:r>
                      <w:r w:rsidR="00184DF7">
                        <w:rPr>
                          <w:noProof/>
                        </w:rPr>
                        <w:t>11</w:t>
                      </w:r>
                      <w:r>
                        <w:fldChar w:fldCharType="end"/>
                      </w:r>
                      <w:bookmarkEnd w:id="104"/>
                      <w:r>
                        <w:t xml:space="preserve"> - Camera Roll Widget</w:t>
                      </w:r>
                      <w:bookmarkEnd w:id="105"/>
                    </w:p>
                  </w:txbxContent>
                </v:textbox>
                <w10:wrap type="tight"/>
              </v:shape>
            </w:pict>
          </mc:Fallback>
        </mc:AlternateContent>
      </w:r>
    </w:p>
    <w:p w14:paraId="654CE2B0" w14:textId="04A4AB67" w:rsidR="00D8644B" w:rsidRPr="00A15A8E" w:rsidRDefault="00D8644B" w:rsidP="00AC17D9">
      <w:pPr>
        <w:spacing w:line="360" w:lineRule="auto"/>
        <w:rPr>
          <w:rFonts w:ascii="Arial" w:hAnsi="Arial" w:cs="Arial"/>
        </w:rPr>
      </w:pPr>
    </w:p>
    <w:p w14:paraId="32CAB312" w14:textId="3ED758BC" w:rsidR="00D8644B" w:rsidRPr="00A15A8E" w:rsidRDefault="00C30357" w:rsidP="00AC17D9">
      <w:pPr>
        <w:spacing w:line="360" w:lineRule="auto"/>
        <w:rPr>
          <w:rFonts w:ascii="Arial" w:hAnsi="Arial" w:cs="Arial"/>
        </w:rPr>
      </w:pPr>
      <w:r>
        <w:rPr>
          <w:noProof/>
        </w:rPr>
        <mc:AlternateContent>
          <mc:Choice Requires="wps">
            <w:drawing>
              <wp:anchor distT="0" distB="0" distL="114300" distR="114300" simplePos="0" relativeHeight="251658250" behindDoc="1" locked="0" layoutInCell="1" allowOverlap="1" wp14:anchorId="114AEF76" wp14:editId="0CF33AD8">
                <wp:simplePos x="0" y="0"/>
                <wp:positionH relativeFrom="column">
                  <wp:posOffset>4542506</wp:posOffset>
                </wp:positionH>
                <wp:positionV relativeFrom="paragraph">
                  <wp:posOffset>2322101</wp:posOffset>
                </wp:positionV>
                <wp:extent cx="1351915" cy="635"/>
                <wp:effectExtent l="0" t="0" r="0" b="0"/>
                <wp:wrapTight wrapText="bothSides">
                  <wp:wrapPolygon edited="0">
                    <wp:start x="0" y="0"/>
                    <wp:lineTo x="0" y="20571"/>
                    <wp:lineTo x="21306" y="20571"/>
                    <wp:lineTo x="21306" y="0"/>
                    <wp:lineTo x="0" y="0"/>
                  </wp:wrapPolygon>
                </wp:wrapTight>
                <wp:docPr id="275627246" name="Text Box 1"/>
                <wp:cNvGraphicFramePr/>
                <a:graphic xmlns:a="http://schemas.openxmlformats.org/drawingml/2006/main">
                  <a:graphicData uri="http://schemas.microsoft.com/office/word/2010/wordprocessingShape">
                    <wps:wsp>
                      <wps:cNvSpPr txBox="1"/>
                      <wps:spPr>
                        <a:xfrm>
                          <a:off x="0" y="0"/>
                          <a:ext cx="1351915" cy="635"/>
                        </a:xfrm>
                        <a:prstGeom prst="rect">
                          <a:avLst/>
                        </a:prstGeom>
                        <a:solidFill>
                          <a:prstClr val="white"/>
                        </a:solidFill>
                        <a:ln>
                          <a:noFill/>
                        </a:ln>
                      </wps:spPr>
                      <wps:txbx>
                        <w:txbxContent>
                          <w:p w14:paraId="5151AE2F" w14:textId="020D3938" w:rsidR="00C30357" w:rsidRPr="0050412B" w:rsidRDefault="00C30357" w:rsidP="00C30357">
                            <w:pPr>
                              <w:pStyle w:val="Caption"/>
                              <w:rPr>
                                <w:rFonts w:ascii="Arial" w:hAnsi="Arial" w:cs="Arial"/>
                                <w:noProof/>
                              </w:rPr>
                            </w:pPr>
                            <w:bookmarkStart w:id="98" w:name="_Ref164604452"/>
                            <w:bookmarkStart w:id="99" w:name="_Toc164604851"/>
                            <w:r>
                              <w:t xml:space="preserve">Figure </w:t>
                            </w:r>
                            <w:r>
                              <w:fldChar w:fldCharType="begin"/>
                            </w:r>
                            <w:r>
                              <w:instrText xml:space="preserve"> SEQ Figure \* ARABIC </w:instrText>
                            </w:r>
                            <w:r>
                              <w:fldChar w:fldCharType="separate"/>
                            </w:r>
                            <w:r w:rsidR="00184DF7">
                              <w:rPr>
                                <w:noProof/>
                              </w:rPr>
                              <w:t>12</w:t>
                            </w:r>
                            <w:r>
                              <w:fldChar w:fldCharType="end"/>
                            </w:r>
                            <w:bookmarkEnd w:id="98"/>
                            <w:r>
                              <w:t xml:space="preserve"> - Popup Widget</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du="http://schemas.microsoft.com/office/word/2023/wordml/word16du">
            <w:pict>
              <v:shape w14:anchorId="114AEF76" id="_x0000_s1032" type="#_x0000_t202" style="position:absolute;margin-left:357.7pt;margin-top:182.85pt;width:106.45pt;height:.05pt;z-index:-25165823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" stroked="f">
                <v:textbox style="mso-fit-shape-to-text:t" inset="0,0,0,0">
                  <w:txbxContent>
                    <w:p w14:paraId="5151AE2F" w14:textId="020D3938" w:rsidR="00C30357" w:rsidRPr="0050412B" w:rsidRDefault="00C30357" w:rsidP="00C30357">
                      <w:pPr>
                        <w:pStyle w:val="Caption"/>
                        <w:rPr>
                          <w:rFonts w:ascii="Arial" w:hAnsi="Arial" w:cs="Arial"/>
                          <w:noProof/>
                        </w:rPr>
                      </w:pPr>
                      <w:bookmarkStart w:id="108" w:name="_Ref164604452"/>
                      <w:bookmarkStart w:id="109" w:name="_Toc164604851"/>
                      <w:r>
                        <w:t xml:space="preserve">Figure </w:t>
                      </w:r>
                      <w:r>
                        <w:fldChar w:fldCharType="begin"/>
                      </w:r>
                      <w:r>
                        <w:instrText xml:space="preserve"> SEQ Figure \* ARABIC </w:instrText>
                      </w:r>
                      <w:r>
                        <w:fldChar w:fldCharType="separate"/>
                      </w:r>
                      <w:r w:rsidR="00184DF7">
                        <w:rPr>
                          <w:noProof/>
                        </w:rPr>
                        <w:t>12</w:t>
                      </w:r>
                      <w:r>
                        <w:fldChar w:fldCharType="end"/>
                      </w:r>
                      <w:bookmarkEnd w:id="108"/>
                      <w:r>
                        <w:t xml:space="preserve"> - Popup Widget</w:t>
                      </w:r>
                      <w:bookmarkEnd w:id="109"/>
                    </w:p>
                  </w:txbxContent>
                </v:textbox>
                <w10:wrap type="tight"/>
              </v:shape>
            </w:pict>
          </mc:Fallback>
        </mc:AlternateContent>
      </w:r>
      <w:r w:rsidR="003A5C47" w:rsidRPr="00A15A8E">
        <w:rPr>
          <w:rFonts w:ascii="Arial" w:hAnsi="Arial" w:cs="Arial"/>
          <w:noProof/>
        </w:rPr>
        <w:drawing>
          <wp:anchor distT="0" distB="0" distL="114300" distR="114300" simplePos="0" relativeHeight="251658245" behindDoc="1" locked="0" layoutInCell="1" allowOverlap="1" wp14:anchorId="466BA3AD" wp14:editId="6A4B43BD">
            <wp:simplePos x="0" y="0"/>
            <wp:positionH relativeFrom="column">
              <wp:posOffset>4753712</wp:posOffset>
            </wp:positionH>
            <wp:positionV relativeFrom="paragraph">
              <wp:posOffset>622070</wp:posOffset>
            </wp:positionV>
            <wp:extent cx="821347" cy="1698171"/>
            <wp:effectExtent l="0" t="0" r="4445" b="3810"/>
            <wp:wrapTight wrapText="bothSides">
              <wp:wrapPolygon edited="0">
                <wp:start x="0" y="0"/>
                <wp:lineTo x="0" y="21487"/>
                <wp:lineTo x="21383" y="21487"/>
                <wp:lineTo x="21383" y="0"/>
                <wp:lineTo x="0" y="0"/>
              </wp:wrapPolygon>
            </wp:wrapTight>
            <wp:docPr id="1200734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3435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21347" cy="1698171"/>
                    </a:xfrm>
                    <a:prstGeom prst="rect">
                      <a:avLst/>
                    </a:prstGeom>
                  </pic:spPr>
                </pic:pic>
              </a:graphicData>
            </a:graphic>
            <wp14:sizeRelH relativeFrom="page">
              <wp14:pctWidth>0</wp14:pctWidth>
            </wp14:sizeRelH>
            <wp14:sizeRelV relativeFrom="page">
              <wp14:pctHeight>0</wp14:pctHeight>
            </wp14:sizeRelV>
          </wp:anchor>
        </w:drawing>
      </w:r>
      <w:r w:rsidR="00E04100" w:rsidRPr="00A15A8E">
        <w:rPr>
          <w:rFonts w:ascii="Arial" w:hAnsi="Arial" w:cs="Arial"/>
        </w:rPr>
        <w:t xml:space="preserve">The </w:t>
      </w:r>
      <w:r w:rsidR="00E04100" w:rsidRPr="00A15A8E">
        <w:rPr>
          <w:rFonts w:ascii="Arial" w:hAnsi="Arial" w:cs="Arial"/>
          <w:b/>
          <w:bCs/>
        </w:rPr>
        <w:t>popup-receipt</w:t>
      </w:r>
      <w:r w:rsidR="00E04100" w:rsidRPr="00A15A8E">
        <w:rPr>
          <w:rFonts w:ascii="Arial" w:hAnsi="Arial" w:cs="Arial"/>
        </w:rPr>
        <w:t xml:space="preserve"> </w:t>
      </w:r>
      <w:r w:rsidR="00192E14">
        <w:rPr>
          <w:rFonts w:ascii="Arial" w:hAnsi="Arial" w:cs="Arial"/>
        </w:rPr>
        <w:t xml:space="preserve">show in </w:t>
      </w:r>
      <w:r w:rsidR="00192E14" w:rsidRPr="00192E14">
        <w:rPr>
          <w:rFonts w:ascii="Arial" w:hAnsi="Arial" w:cs="Arial"/>
          <w:i/>
          <w:iCs/>
          <w:u w:val="single"/>
        </w:rPr>
        <w:fldChar w:fldCharType="begin"/>
      </w:r>
      <w:r w:rsidR="00192E14" w:rsidRPr="00192E14">
        <w:rPr>
          <w:rFonts w:ascii="Arial" w:hAnsi="Arial" w:cs="Arial"/>
          <w:i/>
          <w:iCs/>
          <w:u w:val="single"/>
        </w:rPr>
        <w:instrText xml:space="preserve"> REF _Ref164604452 \h  \* MERGEFORMAT </w:instrText>
      </w:r>
      <w:r w:rsidR="00192E14" w:rsidRPr="00192E14">
        <w:rPr>
          <w:rFonts w:ascii="Arial" w:hAnsi="Arial" w:cs="Arial"/>
          <w:i/>
          <w:iCs/>
          <w:u w:val="single"/>
        </w:rPr>
      </w:r>
      <w:r w:rsidR="00192E14" w:rsidRPr="00192E14">
        <w:rPr>
          <w:rFonts w:ascii="Arial" w:hAnsi="Arial" w:cs="Arial"/>
          <w:i/>
          <w:iCs/>
          <w:u w:val="single"/>
        </w:rPr>
        <w:fldChar w:fldCharType="separate"/>
      </w:r>
      <w:r w:rsidR="00192E14" w:rsidRPr="00192E14">
        <w:rPr>
          <w:i/>
          <w:iCs/>
          <w:u w:val="single"/>
        </w:rPr>
        <w:t xml:space="preserve">Figure </w:t>
      </w:r>
      <w:r w:rsidR="00192E14" w:rsidRPr="00192E14">
        <w:rPr>
          <w:i/>
          <w:iCs/>
          <w:noProof/>
          <w:u w:val="single"/>
        </w:rPr>
        <w:t>12</w:t>
      </w:r>
      <w:r w:rsidR="00192E14" w:rsidRPr="00192E14">
        <w:rPr>
          <w:rFonts w:ascii="Arial" w:hAnsi="Arial" w:cs="Arial"/>
          <w:i/>
          <w:iCs/>
          <w:u w:val="single"/>
        </w:rPr>
        <w:fldChar w:fldCharType="end"/>
      </w:r>
      <w:r w:rsidR="00192E14">
        <w:rPr>
          <w:rFonts w:ascii="Arial" w:hAnsi="Arial" w:cs="Arial"/>
        </w:rPr>
        <w:t xml:space="preserve"> </w:t>
      </w:r>
      <w:r w:rsidR="00A95ABF" w:rsidRPr="00A15A8E">
        <w:rPr>
          <w:rFonts w:ascii="Arial" w:hAnsi="Arial" w:cs="Arial"/>
        </w:rPr>
        <w:t>is a key widget reuse multiple time</w:t>
      </w:r>
      <w:r w:rsidR="00A97C68" w:rsidRPr="00A15A8E">
        <w:rPr>
          <w:rFonts w:ascii="Arial" w:hAnsi="Arial" w:cs="Arial"/>
        </w:rPr>
        <w:t xml:space="preserve"> </w:t>
      </w:r>
      <w:r w:rsidR="00D85D6A" w:rsidRPr="00A15A8E">
        <w:rPr>
          <w:rFonts w:ascii="Arial" w:hAnsi="Arial" w:cs="Arial"/>
        </w:rPr>
        <w:t>to</w:t>
      </w:r>
      <w:r w:rsidR="00A97C68" w:rsidRPr="00A15A8E">
        <w:rPr>
          <w:rFonts w:ascii="Arial" w:hAnsi="Arial" w:cs="Arial"/>
        </w:rPr>
        <w:t xml:space="preserve"> display receipt data</w:t>
      </w:r>
      <w:r w:rsidR="00D85D6A" w:rsidRPr="00A15A8E">
        <w:rPr>
          <w:rFonts w:ascii="Arial" w:hAnsi="Arial" w:cs="Arial"/>
        </w:rPr>
        <w:t xml:space="preserve"> and edit it</w:t>
      </w:r>
      <w:r w:rsidR="00A97C68" w:rsidRPr="00A15A8E">
        <w:rPr>
          <w:rFonts w:ascii="Arial" w:hAnsi="Arial" w:cs="Arial"/>
        </w:rPr>
        <w:t>.</w:t>
      </w:r>
      <w:r w:rsidR="00C1316F" w:rsidRPr="00A15A8E">
        <w:rPr>
          <w:rFonts w:ascii="Arial" w:hAnsi="Arial" w:cs="Arial"/>
        </w:rPr>
        <w:t xml:space="preserve"> </w:t>
      </w:r>
      <w:r w:rsidR="00D405E2" w:rsidRPr="00A15A8E">
        <w:rPr>
          <w:rFonts w:ascii="Arial" w:hAnsi="Arial" w:cs="Arial"/>
        </w:rPr>
        <w:t xml:space="preserve">It </w:t>
      </w:r>
      <w:r w:rsidR="00D85D6A" w:rsidRPr="00A15A8E">
        <w:rPr>
          <w:rFonts w:ascii="Arial" w:hAnsi="Arial" w:cs="Arial"/>
        </w:rPr>
        <w:t xml:space="preserve">is used in multiple way </w:t>
      </w:r>
      <w:r w:rsidR="006C6903" w:rsidRPr="00A15A8E">
        <w:rPr>
          <w:rFonts w:ascii="Arial" w:hAnsi="Arial" w:cs="Arial"/>
        </w:rPr>
        <w:t>and is a layer of security</w:t>
      </w:r>
      <w:r w:rsidR="00D90EA9" w:rsidRPr="00A15A8E">
        <w:rPr>
          <w:rFonts w:ascii="Arial" w:hAnsi="Arial" w:cs="Arial"/>
        </w:rPr>
        <w:t xml:space="preserve"> </w:t>
      </w:r>
      <w:r w:rsidR="00E87CCB" w:rsidRPr="00A15A8E">
        <w:rPr>
          <w:rFonts w:ascii="Arial" w:hAnsi="Arial" w:cs="Arial"/>
        </w:rPr>
        <w:t xml:space="preserve">after extracting the receipt data, is </w:t>
      </w:r>
      <w:r w:rsidR="008F2ECB" w:rsidRPr="00A15A8E">
        <w:rPr>
          <w:rFonts w:ascii="Arial" w:hAnsi="Arial" w:cs="Arial"/>
        </w:rPr>
        <w:t>used</w:t>
      </w:r>
      <w:r w:rsidR="00E87CCB" w:rsidRPr="00A15A8E">
        <w:rPr>
          <w:rFonts w:ascii="Arial" w:hAnsi="Arial" w:cs="Arial"/>
        </w:rPr>
        <w:t xml:space="preserve"> to edit the different </w:t>
      </w:r>
      <w:r w:rsidR="0078474A" w:rsidRPr="00A15A8E">
        <w:rPr>
          <w:rFonts w:ascii="Arial" w:hAnsi="Arial" w:cs="Arial"/>
        </w:rPr>
        <w:t xml:space="preserve">part of receipt, newly extracted or </w:t>
      </w:r>
      <w:r w:rsidR="0000008A" w:rsidRPr="00A15A8E">
        <w:rPr>
          <w:rFonts w:ascii="Arial" w:hAnsi="Arial" w:cs="Arial"/>
        </w:rPr>
        <w:t>add new receipt manually</w:t>
      </w:r>
      <w:r w:rsidR="00284BE1" w:rsidRPr="00A15A8E">
        <w:rPr>
          <w:rFonts w:ascii="Arial" w:hAnsi="Arial" w:cs="Arial"/>
        </w:rPr>
        <w:t xml:space="preserve">. The different fields </w:t>
      </w:r>
      <w:r w:rsidR="00A744AD" w:rsidRPr="00A15A8E">
        <w:rPr>
          <w:rFonts w:ascii="Arial" w:hAnsi="Arial" w:cs="Arial"/>
        </w:rPr>
        <w:t>have</w:t>
      </w:r>
      <w:r w:rsidR="00284BE1" w:rsidRPr="00A15A8E">
        <w:rPr>
          <w:rFonts w:ascii="Arial" w:hAnsi="Arial" w:cs="Arial"/>
        </w:rPr>
        <w:t xml:space="preserve"> </w:t>
      </w:r>
      <w:r w:rsidR="00F36F34" w:rsidRPr="00A15A8E">
        <w:rPr>
          <w:rFonts w:ascii="Arial" w:hAnsi="Arial" w:cs="Arial"/>
        </w:rPr>
        <w:t xml:space="preserve">securities which display </w:t>
      </w:r>
      <w:r w:rsidR="00B10B48" w:rsidRPr="00A15A8E">
        <w:rPr>
          <w:rFonts w:ascii="Arial" w:hAnsi="Arial" w:cs="Arial"/>
        </w:rPr>
        <w:t>an</w:t>
      </w:r>
      <w:r w:rsidR="00F36F34" w:rsidRPr="00A15A8E">
        <w:rPr>
          <w:rFonts w:ascii="Arial" w:hAnsi="Arial" w:cs="Arial"/>
        </w:rPr>
        <w:t xml:space="preserve"> error message in case of </w:t>
      </w:r>
      <w:r w:rsidR="00035703" w:rsidRPr="00A15A8E">
        <w:rPr>
          <w:rFonts w:ascii="Arial" w:hAnsi="Arial" w:cs="Arial"/>
        </w:rPr>
        <w:t>submission with an empty field</w:t>
      </w:r>
      <w:r w:rsidR="00BD6595" w:rsidRPr="00A15A8E">
        <w:rPr>
          <w:rFonts w:ascii="Arial" w:hAnsi="Arial" w:cs="Arial"/>
        </w:rPr>
        <w:t>.</w:t>
      </w:r>
      <w:r w:rsidR="001A7A64" w:rsidRPr="00A15A8E">
        <w:rPr>
          <w:rFonts w:ascii="Arial" w:hAnsi="Arial" w:cs="Arial"/>
        </w:rPr>
        <w:t xml:space="preserve"> If needed the user can add or remove item </w:t>
      </w:r>
      <w:r w:rsidR="00B77B97" w:rsidRPr="00A15A8E">
        <w:rPr>
          <w:rFonts w:ascii="Arial" w:hAnsi="Arial" w:cs="Arial"/>
        </w:rPr>
        <w:t xml:space="preserve">through the trash icon button which remove the </w:t>
      </w:r>
      <w:r w:rsidR="00924177" w:rsidRPr="00A15A8E">
        <w:rPr>
          <w:rFonts w:ascii="Arial" w:hAnsi="Arial" w:cs="Arial"/>
        </w:rPr>
        <w:t>item or</w:t>
      </w:r>
      <w:r w:rsidR="00B77B97" w:rsidRPr="00A15A8E">
        <w:rPr>
          <w:rFonts w:ascii="Arial" w:hAnsi="Arial" w:cs="Arial"/>
        </w:rPr>
        <w:t xml:space="preserve"> add </w:t>
      </w:r>
      <w:r w:rsidR="004023F5" w:rsidRPr="00A15A8E">
        <w:rPr>
          <w:rFonts w:ascii="Arial" w:hAnsi="Arial" w:cs="Arial"/>
        </w:rPr>
        <w:t>an</w:t>
      </w:r>
      <w:r w:rsidR="00B77B97" w:rsidRPr="00A15A8E">
        <w:rPr>
          <w:rFonts w:ascii="Arial" w:hAnsi="Arial" w:cs="Arial"/>
        </w:rPr>
        <w:t xml:space="preserve"> empty row for</w:t>
      </w:r>
      <w:r w:rsidR="004023F5" w:rsidRPr="00A15A8E">
        <w:rPr>
          <w:rFonts w:ascii="Arial" w:hAnsi="Arial" w:cs="Arial"/>
        </w:rPr>
        <w:t xml:space="preserve"> editing</w:t>
      </w:r>
      <w:r w:rsidR="00B77B97" w:rsidRPr="00A15A8E">
        <w:rPr>
          <w:rFonts w:ascii="Arial" w:hAnsi="Arial" w:cs="Arial"/>
        </w:rPr>
        <w:t xml:space="preserve"> by pressing “</w:t>
      </w:r>
      <w:r w:rsidR="004023F5" w:rsidRPr="00A15A8E">
        <w:rPr>
          <w:rFonts w:ascii="Arial" w:hAnsi="Arial" w:cs="Arial"/>
        </w:rPr>
        <w:t xml:space="preserve">add item” button while managing </w:t>
      </w:r>
      <w:r w:rsidR="00CF5AA7" w:rsidRPr="00A15A8E">
        <w:rPr>
          <w:rFonts w:ascii="Arial" w:hAnsi="Arial" w:cs="Arial"/>
        </w:rPr>
        <w:t xml:space="preserve">the different controllers </w:t>
      </w:r>
      <w:r w:rsidR="005864AC" w:rsidRPr="00A15A8E">
        <w:rPr>
          <w:rFonts w:ascii="Arial" w:hAnsi="Arial" w:cs="Arial"/>
        </w:rPr>
        <w:t>for the text field.</w:t>
      </w:r>
      <w:r w:rsidR="001C0E95" w:rsidRPr="00A15A8E">
        <w:rPr>
          <w:rFonts w:ascii="Arial" w:hAnsi="Arial" w:cs="Arial"/>
        </w:rPr>
        <w:t xml:space="preserve"> There is also </w:t>
      </w:r>
      <w:r w:rsidR="00872355" w:rsidRPr="00A15A8E">
        <w:rPr>
          <w:rFonts w:ascii="Arial" w:hAnsi="Arial" w:cs="Arial"/>
        </w:rPr>
        <w:t xml:space="preserve">a closing button to remove the popup and the submit button which </w:t>
      </w:r>
      <w:r w:rsidR="00924177" w:rsidRPr="00A15A8E">
        <w:rPr>
          <w:rFonts w:ascii="Arial" w:hAnsi="Arial" w:cs="Arial"/>
        </w:rPr>
        <w:t>use the data services</w:t>
      </w:r>
      <w:r w:rsidR="003A5C47" w:rsidRPr="00A15A8E">
        <w:rPr>
          <w:rFonts w:ascii="Arial" w:hAnsi="Arial" w:cs="Arial"/>
        </w:rPr>
        <w:t xml:space="preserve"> class</w:t>
      </w:r>
      <w:r w:rsidR="00924177" w:rsidRPr="00A15A8E">
        <w:rPr>
          <w:rFonts w:ascii="Arial" w:hAnsi="Arial" w:cs="Arial"/>
        </w:rPr>
        <w:t xml:space="preserve"> to upload </w:t>
      </w:r>
      <w:r w:rsidR="003A5C47" w:rsidRPr="00A15A8E">
        <w:rPr>
          <w:rFonts w:ascii="Arial" w:hAnsi="Arial" w:cs="Arial"/>
        </w:rPr>
        <w:t>the edited data to the server to be store into the database.</w:t>
      </w:r>
    </w:p>
    <w:p w14:paraId="33CDBAF2" w14:textId="0CC7438C" w:rsidR="003A5C47" w:rsidRPr="00A15A8E" w:rsidRDefault="003A5C47" w:rsidP="00AC17D9">
      <w:pPr>
        <w:spacing w:line="360" w:lineRule="auto"/>
        <w:rPr>
          <w:rFonts w:ascii="Arial" w:hAnsi="Arial" w:cs="Arial"/>
        </w:rPr>
      </w:pPr>
    </w:p>
    <w:p w14:paraId="465EA372" w14:textId="0B68CC19" w:rsidR="00715740" w:rsidRDefault="00A02786" w:rsidP="00AC17D9">
      <w:pPr>
        <w:spacing w:line="360" w:lineRule="auto"/>
        <w:rPr>
          <w:rFonts w:ascii="Arial" w:hAnsi="Arial" w:cs="Arial"/>
        </w:rPr>
      </w:pPr>
      <w:r w:rsidRPr="00A15A8E">
        <w:rPr>
          <w:rFonts w:ascii="Arial" w:hAnsi="Arial" w:cs="Arial"/>
        </w:rPr>
        <w:t xml:space="preserve">The </w:t>
      </w:r>
      <w:r w:rsidR="00213180" w:rsidRPr="00A15A8E">
        <w:rPr>
          <w:rFonts w:ascii="Arial" w:hAnsi="Arial" w:cs="Arial"/>
        </w:rPr>
        <w:t>different</w:t>
      </w:r>
      <w:r w:rsidRPr="00A15A8E">
        <w:rPr>
          <w:rFonts w:ascii="Arial" w:hAnsi="Arial" w:cs="Arial"/>
        </w:rPr>
        <w:t xml:space="preserve"> graph</w:t>
      </w:r>
      <w:r w:rsidR="00854561" w:rsidRPr="00A15A8E">
        <w:rPr>
          <w:rFonts w:ascii="Arial" w:hAnsi="Arial" w:cs="Arial"/>
        </w:rPr>
        <w:t>s</w:t>
      </w:r>
      <w:r w:rsidRPr="00A15A8E">
        <w:rPr>
          <w:rFonts w:ascii="Arial" w:hAnsi="Arial" w:cs="Arial"/>
        </w:rPr>
        <w:t xml:space="preserve"> display on</w:t>
      </w:r>
      <w:r w:rsidR="00213180" w:rsidRPr="00A15A8E">
        <w:rPr>
          <w:rFonts w:ascii="Arial" w:hAnsi="Arial" w:cs="Arial"/>
        </w:rPr>
        <w:t xml:space="preserve"> the “graph” page are also </w:t>
      </w:r>
      <w:r w:rsidR="00854561" w:rsidRPr="00A15A8E">
        <w:rPr>
          <w:rFonts w:ascii="Arial" w:hAnsi="Arial" w:cs="Arial"/>
        </w:rPr>
        <w:t xml:space="preserve">encapsulate as widget as </w:t>
      </w:r>
      <w:r w:rsidR="002831EA" w:rsidRPr="00A15A8E">
        <w:rPr>
          <w:rFonts w:ascii="Arial" w:hAnsi="Arial" w:cs="Arial"/>
          <w:b/>
          <w:bCs/>
        </w:rPr>
        <w:t>line chart</w:t>
      </w:r>
      <w:r w:rsidR="002831EA" w:rsidRPr="00A15A8E">
        <w:rPr>
          <w:rFonts w:ascii="Arial" w:hAnsi="Arial" w:cs="Arial"/>
        </w:rPr>
        <w:t xml:space="preserve"> and </w:t>
      </w:r>
      <w:r w:rsidR="002831EA" w:rsidRPr="00A15A8E">
        <w:rPr>
          <w:rFonts w:ascii="Arial" w:hAnsi="Arial" w:cs="Arial"/>
          <w:b/>
          <w:bCs/>
        </w:rPr>
        <w:t>pie chart</w:t>
      </w:r>
      <w:r w:rsidR="002831EA" w:rsidRPr="00A15A8E">
        <w:rPr>
          <w:rFonts w:ascii="Arial" w:hAnsi="Arial" w:cs="Arial"/>
        </w:rPr>
        <w:t xml:space="preserve"> widgets</w:t>
      </w:r>
      <w:r w:rsidR="003350ED" w:rsidRPr="00A15A8E">
        <w:rPr>
          <w:rFonts w:ascii="Arial" w:hAnsi="Arial" w:cs="Arial"/>
        </w:rPr>
        <w:t xml:space="preserve">. </w:t>
      </w:r>
      <w:r w:rsidR="00DA127F" w:rsidRPr="00A15A8E">
        <w:rPr>
          <w:rFonts w:ascii="Arial" w:hAnsi="Arial" w:cs="Arial"/>
        </w:rPr>
        <w:t>These widgets</w:t>
      </w:r>
      <w:r w:rsidR="00A5346F" w:rsidRPr="00A15A8E">
        <w:rPr>
          <w:rFonts w:ascii="Arial" w:hAnsi="Arial" w:cs="Arial"/>
        </w:rPr>
        <w:t xml:space="preserve"> take before building the data previously fetch from the database and format them </w:t>
      </w:r>
      <w:r w:rsidR="00DA127F" w:rsidRPr="00A15A8E">
        <w:rPr>
          <w:rFonts w:ascii="Arial" w:hAnsi="Arial" w:cs="Arial"/>
        </w:rPr>
        <w:t xml:space="preserve">to format the corresponding chart to be display. Per example for the line </w:t>
      </w:r>
      <w:r w:rsidR="00ED5EB9" w:rsidRPr="00A15A8E">
        <w:rPr>
          <w:rFonts w:ascii="Arial" w:hAnsi="Arial" w:cs="Arial"/>
        </w:rPr>
        <w:t>chart,</w:t>
      </w:r>
      <w:r w:rsidR="00DA127F" w:rsidRPr="00A15A8E">
        <w:rPr>
          <w:rFonts w:ascii="Arial" w:hAnsi="Arial" w:cs="Arial"/>
        </w:rPr>
        <w:t xml:space="preserve"> it </w:t>
      </w:r>
      <w:r w:rsidR="00ED5EB9" w:rsidRPr="00A15A8E">
        <w:rPr>
          <w:rFonts w:ascii="Arial" w:hAnsi="Arial" w:cs="Arial"/>
        </w:rPr>
        <w:t>filters</w:t>
      </w:r>
      <w:r w:rsidR="00655D3A" w:rsidRPr="00A15A8E">
        <w:rPr>
          <w:rFonts w:ascii="Arial" w:hAnsi="Arial" w:cs="Arial"/>
        </w:rPr>
        <w:t xml:space="preserve"> </w:t>
      </w:r>
      <w:r w:rsidR="00AD7451" w:rsidRPr="00A15A8E">
        <w:rPr>
          <w:rFonts w:ascii="Arial" w:hAnsi="Arial" w:cs="Arial"/>
        </w:rPr>
        <w:t>to the corresponding month</w:t>
      </w:r>
      <w:r w:rsidR="00ED5EB9" w:rsidRPr="00A15A8E">
        <w:rPr>
          <w:rFonts w:ascii="Arial" w:hAnsi="Arial" w:cs="Arial"/>
        </w:rPr>
        <w:t xml:space="preserve"> while summing the total value per day. From </w:t>
      </w:r>
      <w:r w:rsidR="00100790" w:rsidRPr="00A15A8E">
        <w:rPr>
          <w:rFonts w:ascii="Arial" w:hAnsi="Arial" w:cs="Arial"/>
        </w:rPr>
        <w:t xml:space="preserve">formatted data, the widget </w:t>
      </w:r>
      <w:r w:rsidR="00D9722D" w:rsidRPr="00A15A8E">
        <w:rPr>
          <w:rFonts w:ascii="Arial" w:hAnsi="Arial" w:cs="Arial"/>
        </w:rPr>
        <w:t>draws</w:t>
      </w:r>
      <w:r w:rsidR="00100790" w:rsidRPr="00A15A8E">
        <w:rPr>
          <w:rFonts w:ascii="Arial" w:hAnsi="Arial" w:cs="Arial"/>
        </w:rPr>
        <w:t xml:space="preserve"> the chart </w:t>
      </w:r>
      <w:r w:rsidR="00D9722D" w:rsidRPr="00A15A8E">
        <w:rPr>
          <w:rFonts w:ascii="Arial" w:hAnsi="Arial" w:cs="Arial"/>
        </w:rPr>
        <w:t xml:space="preserve">for the corresponding month. The user also has the option to </w:t>
      </w:r>
      <w:r w:rsidR="0091105D" w:rsidRPr="00A15A8E">
        <w:rPr>
          <w:rFonts w:ascii="Arial" w:hAnsi="Arial" w:cs="Arial"/>
        </w:rPr>
        <w:t xml:space="preserve">change the displayed month </w:t>
      </w:r>
      <w:r w:rsidR="00295E59" w:rsidRPr="00A15A8E">
        <w:rPr>
          <w:rFonts w:ascii="Arial" w:hAnsi="Arial" w:cs="Arial"/>
        </w:rPr>
        <w:t>through a selection field allowing to draw older month.</w:t>
      </w:r>
    </w:p>
    <w:p w14:paraId="63724CB9" w14:textId="77777777" w:rsidR="00E6342D" w:rsidRDefault="00E6342D" w:rsidP="00AC17D9">
      <w:pPr>
        <w:spacing w:line="360" w:lineRule="auto"/>
        <w:rPr>
          <w:rFonts w:ascii="Arial" w:hAnsi="Arial" w:cs="Arial"/>
        </w:rPr>
      </w:pPr>
    </w:p>
    <w:p w14:paraId="0F888B44" w14:textId="77D338FF" w:rsidR="00A431FF" w:rsidRDefault="000000DF" w:rsidP="00AC17D9">
      <w:pPr>
        <w:spacing w:line="360" w:lineRule="auto"/>
        <w:rPr>
          <w:rFonts w:ascii="Arial" w:hAnsi="Arial" w:cs="Arial"/>
        </w:rPr>
      </w:pPr>
      <w:r>
        <w:rPr>
          <w:rFonts w:ascii="Arial" w:hAnsi="Arial" w:cs="Arial"/>
          <w:noProof/>
        </w:rPr>
        <mc:AlternateContent>
          <mc:Choice Requires="wpg">
            <w:drawing>
              <wp:inline distT="0" distB="0" distL="0" distR="0" wp14:anchorId="134147FE" wp14:editId="50F58AAC">
                <wp:extent cx="5614398" cy="3527425"/>
                <wp:effectExtent l="0" t="0" r="0" b="3175"/>
                <wp:docPr id="1504732311"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614398" cy="3527425"/>
                          <a:chOff x="0" y="0"/>
                          <a:chExt cx="5614398" cy="3527425"/>
                        </a:xfrm>
                      </wpg:grpSpPr>
                      <wpg:grpSp>
                        <wpg:cNvPr id="764692275" name="Group 7"/>
                        <wpg:cNvGrpSpPr/>
                        <wpg:grpSpPr>
                          <a:xfrm>
                            <a:off x="0" y="0"/>
                            <a:ext cx="5614398" cy="3134541"/>
                            <a:chOff x="0" y="0"/>
                            <a:chExt cx="5614398" cy="3134541"/>
                          </a:xfrm>
                        </wpg:grpSpPr>
                        <wpg:grpSp>
                          <wpg:cNvPr id="1549511845" name="Group 6"/>
                          <wpg:cNvGrpSpPr/>
                          <wpg:grpSpPr>
                            <a:xfrm>
                              <a:off x="0" y="0"/>
                              <a:ext cx="3705316" cy="3134541"/>
                              <a:chOff x="0" y="0"/>
                              <a:chExt cx="3705316" cy="3134541"/>
                            </a:xfrm>
                          </wpg:grpSpPr>
                          <pic:pic xmlns:pic="http://schemas.openxmlformats.org/drawingml/2006/picture">
                            <pic:nvPicPr>
                              <pic:cNvPr id="568374633" name="Picture 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6531"/>
                                <a:ext cx="1810385" cy="3128010"/>
                              </a:xfrm>
                              <a:prstGeom prst="rect">
                                <a:avLst/>
                              </a:prstGeom>
                            </pic:spPr>
                          </pic:pic>
                          <pic:pic xmlns:pic="http://schemas.openxmlformats.org/drawingml/2006/picture">
                            <pic:nvPicPr>
                              <pic:cNvPr id="1927600895" name="Picture 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1900646" y="0"/>
                                <a:ext cx="1804670" cy="3117215"/>
                              </a:xfrm>
                              <a:prstGeom prst="rect">
                                <a:avLst/>
                              </a:prstGeom>
                            </pic:spPr>
                          </pic:pic>
                        </wpg:grpSp>
                        <pic:pic xmlns:pic="http://schemas.openxmlformats.org/drawingml/2006/picture">
                          <pic:nvPicPr>
                            <pic:cNvPr id="1259138880" name="Picture 1"/>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3807823" y="0"/>
                              <a:ext cx="1806575" cy="3121025"/>
                            </a:xfrm>
                            <a:prstGeom prst="rect">
                              <a:avLst/>
                            </a:prstGeom>
                          </pic:spPr>
                        </pic:pic>
                      </wpg:grpSp>
                      <wps:wsp>
                        <wps:cNvPr id="1890337995" name="Text Box 1"/>
                        <wps:cNvSpPr txBox="1"/>
                        <wps:spPr>
                          <a:xfrm>
                            <a:off x="0" y="3260725"/>
                            <a:ext cx="5613400" cy="266700"/>
                          </a:xfrm>
                          <a:prstGeom prst="rect">
                            <a:avLst/>
                          </a:prstGeom>
                          <a:solidFill>
                            <a:prstClr val="white"/>
                          </a:solidFill>
                          <a:ln>
                            <a:noFill/>
                          </a:ln>
                        </wps:spPr>
                        <wps:txbx>
                          <w:txbxContent>
                            <w:p w14:paraId="21457FE6" w14:textId="0B8BF57F" w:rsidR="00A431FF" w:rsidRPr="00DE1EAE" w:rsidRDefault="00A431FF" w:rsidP="00A431FF">
                              <w:pPr>
                                <w:pStyle w:val="Caption"/>
                                <w:rPr>
                                  <w:rFonts w:ascii="Arial" w:hAnsi="Arial" w:cs="Arial"/>
                                  <w:noProof/>
                                </w:rPr>
                              </w:pPr>
                              <w:bookmarkStart w:id="100" w:name="_Toc164604852"/>
                              <w:r>
                                <w:t xml:space="preserve">Figure </w:t>
                              </w:r>
                              <w:r>
                                <w:fldChar w:fldCharType="begin"/>
                              </w:r>
                              <w:r>
                                <w:instrText xml:space="preserve"> SEQ Figure \* ARABIC </w:instrText>
                              </w:r>
                              <w:r>
                                <w:fldChar w:fldCharType="separate"/>
                              </w:r>
                              <w:r w:rsidR="00184DF7">
                                <w:rPr>
                                  <w:noProof/>
                                </w:rPr>
                                <w:t>13</w:t>
                              </w:r>
                              <w:r>
                                <w:fldChar w:fldCharType="end"/>
                              </w:r>
                              <w:r>
                                <w:t xml:space="preserve"> - </w:t>
                              </w:r>
                              <w:r w:rsidR="000000DF">
                                <w:t>Analytics</w:t>
                              </w:r>
                              <w:r>
                                <w:t xml:space="preserve"> Widgets</w:t>
                              </w:r>
                              <w:r>
                                <w:rPr>
                                  <w:noProof/>
                                </w:rPr>
                                <w:t xml:space="preserve"> States</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xmlns:w16du="http://schemas.microsoft.com/office/word/2023/wordml/word16du">
            <w:pict>
              <v:group w14:anchorId="134147FE" id="Group 8" o:spid="_x0000_s1033" style="width:442.1pt;height:277.75pt;mso-position-horizontal-relative:char;mso-position-vertical-relative:line" coordsize="56143,352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">
                <o:lock v:ext="edit" aspectratio="t"/>
                <v:group id="Group 7" o:spid="_x0000_s1034" style="position:absolute;width:56143;height:31345" coordsize="56143,31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">
                  <v:group id="Group 6" o:spid="_x0000_s1035" style="position:absolute;width:37053;height:31345" coordsize="37053,31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">
                    <v:shape id="Picture 1" o:spid="_x0000_s1036" type="#_x0000_t75" style="position:absolute;top:65;width:18103;height:31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">
                      <v:imagedata r:id="rId29" o:title=""/>
                    </v:shape>
                    <v:shape id="Picture 1" o:spid="_x0000_s1037" type="#_x0000_t75" style="position:absolute;left:19006;width:18047;height:31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">
                      <v:imagedata r:id="rId30" o:title=""/>
                    </v:shape>
                  </v:group>
                  <v:shape id="Picture 1" o:spid="_x0000_s1038" type="#_x0000_t75" style="position:absolute;left:38078;width:18065;height:31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">
                    <v:imagedata r:id="rId31" o:title=""/>
                  </v:shape>
                </v:group>
                <v:shape id="_x0000_s1039" type="#_x0000_t202" style="position:absolute;top:32607;width:561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" stroked="f">
                  <v:textbox style="mso-fit-shape-to-text:t" inset="0,0,0,0">
                    <w:txbxContent>
                      <w:p w14:paraId="21457FE6" w14:textId="0B8BF57F" w:rsidR="00A431FF" w:rsidRPr="00DE1EAE" w:rsidRDefault="00A431FF" w:rsidP="00A431FF">
                        <w:pPr>
                          <w:pStyle w:val="Caption"/>
                          <w:rPr>
                            <w:rFonts w:ascii="Arial" w:hAnsi="Arial" w:cs="Arial"/>
                            <w:noProof/>
                          </w:rPr>
                        </w:pPr>
                        <w:bookmarkStart w:id="111" w:name="_Toc164604852"/>
                        <w:r>
                          <w:t xml:space="preserve">Figure </w:t>
                        </w:r>
                        <w:r>
                          <w:fldChar w:fldCharType="begin"/>
                        </w:r>
                        <w:r>
                          <w:instrText xml:space="preserve"> SEQ Figure \* ARABIC </w:instrText>
                        </w:r>
                        <w:r>
                          <w:fldChar w:fldCharType="separate"/>
                        </w:r>
                        <w:r w:rsidR="00184DF7">
                          <w:rPr>
                            <w:noProof/>
                          </w:rPr>
                          <w:t>13</w:t>
                        </w:r>
                        <w:r>
                          <w:fldChar w:fldCharType="end"/>
                        </w:r>
                        <w:r>
                          <w:t xml:space="preserve"> - </w:t>
                        </w:r>
                        <w:r w:rsidR="000000DF">
                          <w:t>Analytics</w:t>
                        </w:r>
                        <w:r>
                          <w:t xml:space="preserve"> Widgets</w:t>
                        </w:r>
                        <w:r>
                          <w:rPr>
                            <w:noProof/>
                          </w:rPr>
                          <w:t xml:space="preserve"> States</w:t>
                        </w:r>
                        <w:bookmarkEnd w:id="111"/>
                      </w:p>
                    </w:txbxContent>
                  </v:textbox>
                </v:shape>
                <w10:anchorlock/>
              </v:group>
            </w:pict>
          </mc:Fallback>
        </mc:AlternateContent>
      </w:r>
    </w:p>
    <w:p w14:paraId="138A6555" w14:textId="77777777" w:rsidR="00A431FF" w:rsidRDefault="00A431FF" w:rsidP="00AC17D9">
      <w:pPr>
        <w:pStyle w:val="Heading3"/>
        <w:spacing w:line="360" w:lineRule="auto"/>
        <w:rPr>
          <w:rFonts w:ascii="Arial" w:hAnsi="Arial" w:cs="Arial"/>
        </w:rPr>
      </w:pPr>
    </w:p>
    <w:p w14:paraId="0F5BACDD" w14:textId="396284B8" w:rsidR="00715740" w:rsidRPr="00A15A8E" w:rsidRDefault="00A30DF6" w:rsidP="00AC17D9">
      <w:pPr>
        <w:pStyle w:val="Heading3"/>
        <w:spacing w:line="360" w:lineRule="auto"/>
        <w:rPr>
          <w:rFonts w:ascii="Arial" w:hAnsi="Arial" w:cs="Arial"/>
        </w:rPr>
      </w:pPr>
      <w:bookmarkStart w:id="101" w:name="_Toc164604825"/>
      <w:r w:rsidRPr="00A15A8E">
        <w:rPr>
          <w:rFonts w:ascii="Arial" w:hAnsi="Arial" w:cs="Arial"/>
        </w:rPr>
        <w:t>Pages</w:t>
      </w:r>
      <w:bookmarkEnd w:id="101"/>
    </w:p>
    <w:p w14:paraId="0759CA3A" w14:textId="263B873D" w:rsidR="00715740" w:rsidRPr="00A15A8E" w:rsidRDefault="0061478D" w:rsidP="00AC17D9">
      <w:pPr>
        <w:spacing w:line="360" w:lineRule="auto"/>
        <w:rPr>
          <w:rFonts w:ascii="Arial" w:hAnsi="Arial" w:cs="Arial"/>
        </w:rPr>
      </w:pPr>
      <w:r w:rsidRPr="00A15A8E">
        <w:rPr>
          <w:rFonts w:ascii="Arial" w:hAnsi="Arial" w:cs="Arial"/>
        </w:rPr>
        <w:t>Compared to classes and widgets which are tools to be used</w:t>
      </w:r>
      <w:r w:rsidR="00C172D1" w:rsidRPr="00A15A8E">
        <w:rPr>
          <w:rFonts w:ascii="Arial" w:hAnsi="Arial" w:cs="Arial"/>
        </w:rPr>
        <w:t xml:space="preserve"> for the development of the application</w:t>
      </w:r>
      <w:r w:rsidR="006C069B" w:rsidRPr="00A15A8E">
        <w:rPr>
          <w:rFonts w:ascii="Arial" w:hAnsi="Arial" w:cs="Arial"/>
        </w:rPr>
        <w:t xml:space="preserve">. On the other hand, pages use these tools </w:t>
      </w:r>
      <w:r w:rsidR="002E42B1" w:rsidRPr="00A15A8E">
        <w:rPr>
          <w:rFonts w:ascii="Arial" w:hAnsi="Arial" w:cs="Arial"/>
        </w:rPr>
        <w:t>to</w:t>
      </w:r>
      <w:r w:rsidR="006C069B" w:rsidRPr="00A15A8E">
        <w:rPr>
          <w:rFonts w:ascii="Arial" w:hAnsi="Arial" w:cs="Arial"/>
        </w:rPr>
        <w:t xml:space="preserve"> </w:t>
      </w:r>
      <w:r w:rsidR="00A210C3" w:rsidRPr="00A15A8E">
        <w:rPr>
          <w:rFonts w:ascii="Arial" w:hAnsi="Arial" w:cs="Arial"/>
        </w:rPr>
        <w:t>give a flowless and user-friendly experience to the application users.</w:t>
      </w:r>
      <w:r w:rsidR="00635E18" w:rsidRPr="00A15A8E">
        <w:rPr>
          <w:rFonts w:ascii="Arial" w:hAnsi="Arial" w:cs="Arial"/>
        </w:rPr>
        <w:t xml:space="preserve"> The application currently </w:t>
      </w:r>
      <w:r w:rsidR="002E42B1" w:rsidRPr="00A15A8E">
        <w:rPr>
          <w:rFonts w:ascii="Arial" w:hAnsi="Arial" w:cs="Arial"/>
        </w:rPr>
        <w:t>contains</w:t>
      </w:r>
      <w:r w:rsidR="00F117D4" w:rsidRPr="00A15A8E">
        <w:rPr>
          <w:rFonts w:ascii="Arial" w:hAnsi="Arial" w:cs="Arial"/>
        </w:rPr>
        <w:t xml:space="preserve"> three pages all connected by the </w:t>
      </w:r>
      <w:r w:rsidR="002E42B1" w:rsidRPr="00A15A8E">
        <w:rPr>
          <w:rFonts w:ascii="Arial" w:hAnsi="Arial" w:cs="Arial"/>
        </w:rPr>
        <w:t>Navigation Bar widget.</w:t>
      </w:r>
    </w:p>
    <w:p w14:paraId="50B37D36" w14:textId="28D1722D" w:rsidR="002E42B1" w:rsidRPr="00A15A8E" w:rsidRDefault="002E42B1" w:rsidP="00AC17D9">
      <w:pPr>
        <w:spacing w:line="360" w:lineRule="auto"/>
        <w:rPr>
          <w:rFonts w:ascii="Arial" w:hAnsi="Arial" w:cs="Arial"/>
        </w:rPr>
      </w:pPr>
    </w:p>
    <w:p w14:paraId="348CFBEF" w14:textId="61E9EEDE" w:rsidR="0066534C" w:rsidRDefault="00E65FD6" w:rsidP="00AC17D9">
      <w:pPr>
        <w:spacing w:line="360" w:lineRule="auto"/>
        <w:rPr>
          <w:rFonts w:ascii="Arial" w:hAnsi="Arial" w:cs="Arial"/>
        </w:rPr>
      </w:pPr>
      <w:r w:rsidRPr="00A15A8E">
        <w:rPr>
          <w:rFonts w:ascii="Arial" w:hAnsi="Arial" w:cs="Arial"/>
        </w:rPr>
        <w:t>The first page display by the application when launched</w:t>
      </w:r>
      <w:r w:rsidR="001602C0" w:rsidRPr="00A15A8E">
        <w:rPr>
          <w:rFonts w:ascii="Arial" w:hAnsi="Arial" w:cs="Arial"/>
        </w:rPr>
        <w:t xml:space="preserve">, is the </w:t>
      </w:r>
      <w:r w:rsidR="001602C0" w:rsidRPr="00985AAE">
        <w:rPr>
          <w:rFonts w:ascii="Arial" w:hAnsi="Arial" w:cs="Arial"/>
          <w:b/>
          <w:bCs/>
        </w:rPr>
        <w:t xml:space="preserve">camera </w:t>
      </w:r>
      <w:r w:rsidR="00111A28" w:rsidRPr="00985AAE">
        <w:rPr>
          <w:rFonts w:ascii="Arial" w:hAnsi="Arial" w:cs="Arial"/>
          <w:b/>
          <w:bCs/>
        </w:rPr>
        <w:t>page</w:t>
      </w:r>
      <w:r w:rsidR="00111A28" w:rsidRPr="00A15A8E">
        <w:rPr>
          <w:rFonts w:ascii="Arial" w:hAnsi="Arial" w:cs="Arial"/>
        </w:rPr>
        <w:t>.</w:t>
      </w:r>
      <w:r w:rsidR="002C0693" w:rsidRPr="00A15A8E">
        <w:rPr>
          <w:rFonts w:ascii="Arial" w:hAnsi="Arial" w:cs="Arial"/>
        </w:rPr>
        <w:t xml:space="preserve"> This page </w:t>
      </w:r>
      <w:r w:rsidR="000A4876" w:rsidRPr="00A15A8E">
        <w:rPr>
          <w:rFonts w:ascii="Arial" w:hAnsi="Arial" w:cs="Arial"/>
        </w:rPr>
        <w:t>manages</w:t>
      </w:r>
      <w:r w:rsidR="002C0693" w:rsidRPr="00A15A8E">
        <w:rPr>
          <w:rFonts w:ascii="Arial" w:hAnsi="Arial" w:cs="Arial"/>
        </w:rPr>
        <w:t xml:space="preserve"> </w:t>
      </w:r>
      <w:r w:rsidR="0011673E">
        <w:rPr>
          <w:rFonts w:ascii="Arial" w:hAnsi="Arial" w:cs="Arial"/>
        </w:rPr>
        <w:t xml:space="preserve">is use for </w:t>
      </w:r>
      <w:r w:rsidR="002C0693" w:rsidRPr="00A15A8E">
        <w:rPr>
          <w:rFonts w:ascii="Arial" w:hAnsi="Arial" w:cs="Arial"/>
        </w:rPr>
        <w:t>the key feature of the system</w:t>
      </w:r>
      <w:r w:rsidR="009F7C9B" w:rsidRPr="00A15A8E">
        <w:rPr>
          <w:rFonts w:ascii="Arial" w:hAnsi="Arial" w:cs="Arial"/>
        </w:rPr>
        <w:t>, the receipt extraction.</w:t>
      </w:r>
      <w:r w:rsidR="008C06E0" w:rsidRPr="00A15A8E">
        <w:rPr>
          <w:rFonts w:ascii="Arial" w:hAnsi="Arial" w:cs="Arial"/>
        </w:rPr>
        <w:t xml:space="preserve"> As</w:t>
      </w:r>
      <w:r w:rsidR="008F3D04" w:rsidRPr="00A15A8E">
        <w:rPr>
          <w:rFonts w:ascii="Arial" w:hAnsi="Arial" w:cs="Arial"/>
        </w:rPr>
        <w:t xml:space="preserve"> showed in</w:t>
      </w:r>
      <w:r w:rsidR="000F6574">
        <w:rPr>
          <w:rFonts w:ascii="Arial" w:hAnsi="Arial" w:cs="Arial"/>
          <w:color w:val="FF0000"/>
          <w:sz w:val="32"/>
          <w:szCs w:val="32"/>
        </w:rPr>
        <w:t xml:space="preserve"> </w:t>
      </w:r>
      <w:r w:rsidR="000F6574" w:rsidRPr="3FB23C4A">
        <w:rPr>
          <w:rFonts w:ascii="Arial" w:hAnsi="Arial" w:cs="Arial"/>
          <w:i/>
          <w:iCs/>
          <w:color w:val="FF0000"/>
          <w:sz w:val="32"/>
          <w:szCs w:val="32"/>
          <w:u w:val="single"/>
        </w:rPr>
        <w:fldChar w:fldCharType="begin"/>
      </w:r>
      <w:r w:rsidR="000F6574" w:rsidRPr="3FB23C4A">
        <w:rPr>
          <w:rFonts w:ascii="Arial" w:hAnsi="Arial" w:cs="Arial"/>
          <w:i/>
          <w:iCs/>
          <w:color w:val="FF0000"/>
          <w:sz w:val="32"/>
          <w:szCs w:val="32"/>
          <w:u w:val="single"/>
        </w:rPr>
        <w:instrText xml:space="preserve"> REF _Ref164604545 \h  \* MERGEFORMAT </w:instrText>
      </w:r>
      <w:r w:rsidR="000F6574" w:rsidRPr="3FB23C4A">
        <w:rPr>
          <w:rFonts w:ascii="Arial" w:hAnsi="Arial" w:cs="Arial"/>
          <w:i/>
          <w:iCs/>
          <w:color w:val="FF0000"/>
          <w:sz w:val="32"/>
          <w:szCs w:val="32"/>
          <w:u w:val="single"/>
        </w:rPr>
      </w:r>
      <w:r w:rsidR="000F6574" w:rsidRPr="3FB23C4A">
        <w:rPr>
          <w:rFonts w:ascii="Arial" w:hAnsi="Arial" w:cs="Arial"/>
          <w:i/>
          <w:iCs/>
          <w:color w:val="FF0000"/>
          <w:sz w:val="32"/>
          <w:szCs w:val="32"/>
          <w:u w:val="single"/>
        </w:rPr>
        <w:fldChar w:fldCharType="separate"/>
      </w:r>
      <w:r w:rsidR="000F6574" w:rsidRPr="3FB23C4A">
        <w:rPr>
          <w:i/>
          <w:iCs/>
          <w:u w:val="single"/>
        </w:rPr>
        <w:t xml:space="preserve">Figure </w:t>
      </w:r>
      <w:r w:rsidR="000F6574" w:rsidRPr="3FB23C4A">
        <w:rPr>
          <w:i/>
          <w:iCs/>
          <w:noProof/>
          <w:u w:val="single"/>
        </w:rPr>
        <w:t>14</w:t>
      </w:r>
      <w:r w:rsidR="000F6574" w:rsidRPr="3FB23C4A">
        <w:rPr>
          <w:i/>
          <w:iCs/>
          <w:u w:val="single"/>
        </w:rPr>
        <w:t xml:space="preserve"> - Camera Page States</w:t>
      </w:r>
      <w:r w:rsidR="000F6574" w:rsidRPr="3FB23C4A">
        <w:rPr>
          <w:rFonts w:ascii="Arial" w:hAnsi="Arial" w:cs="Arial"/>
          <w:i/>
          <w:iCs/>
          <w:color w:val="FF0000"/>
          <w:sz w:val="32"/>
          <w:szCs w:val="32"/>
          <w:u w:val="single"/>
        </w:rPr>
        <w:fldChar w:fldCharType="end"/>
      </w:r>
      <w:r w:rsidR="004D5BC0" w:rsidRPr="004D5BC0">
        <w:rPr>
          <w:rFonts w:ascii="Arial" w:hAnsi="Arial" w:cs="Arial"/>
        </w:rPr>
        <w:t>, it opens a bl</w:t>
      </w:r>
      <w:r w:rsidR="004D5BC0">
        <w:rPr>
          <w:rFonts w:ascii="Arial" w:hAnsi="Arial" w:cs="Arial"/>
        </w:rPr>
        <w:t xml:space="preserve">ank page with two button each link to a widget. The first button is ‘Open Camera’ which when press trigger the </w:t>
      </w:r>
      <w:r w:rsidR="00F77638">
        <w:rPr>
          <w:rFonts w:ascii="Arial" w:hAnsi="Arial" w:cs="Arial"/>
        </w:rPr>
        <w:t>camera widget to select take a picture</w:t>
      </w:r>
      <w:r w:rsidR="00BE29B8">
        <w:rPr>
          <w:rFonts w:ascii="Arial" w:hAnsi="Arial" w:cs="Arial"/>
        </w:rPr>
        <w:t xml:space="preserve">. Next to it is the ‘Open Gallery’ which trigger the </w:t>
      </w:r>
      <w:r w:rsidR="00A1628A">
        <w:rPr>
          <w:rFonts w:ascii="Arial" w:hAnsi="Arial" w:cs="Arial"/>
        </w:rPr>
        <w:t>camera roll widget and allow the user to select an old picture. When a picture is selected from either the camera or the camera roll, it will be display at the center of the screen to ensure th</w:t>
      </w:r>
      <w:r w:rsidR="00B02DFC">
        <w:rPr>
          <w:rFonts w:ascii="Arial" w:hAnsi="Arial" w:cs="Arial"/>
        </w:rPr>
        <w:t>at it is the picture selected, and only when an image is display that the “extract” button appear</w:t>
      </w:r>
      <w:r w:rsidR="0066534C">
        <w:rPr>
          <w:rFonts w:ascii="Arial" w:hAnsi="Arial" w:cs="Arial"/>
        </w:rPr>
        <w:t>.</w:t>
      </w:r>
      <w:r w:rsidR="00C45A54">
        <w:rPr>
          <w:rFonts w:ascii="Arial" w:hAnsi="Arial" w:cs="Arial"/>
        </w:rPr>
        <w:t xml:space="preserve"> When press, it’ll use the data services class to upload the picture to the server for receipt extraction</w:t>
      </w:r>
      <w:r w:rsidR="00DC1752">
        <w:rPr>
          <w:rFonts w:ascii="Arial" w:hAnsi="Arial" w:cs="Arial"/>
        </w:rPr>
        <w:t xml:space="preserve">, during the extraction process in the </w:t>
      </w:r>
      <w:r w:rsidR="00486858">
        <w:rPr>
          <w:rFonts w:ascii="Arial" w:hAnsi="Arial" w:cs="Arial"/>
        </w:rPr>
        <w:t xml:space="preserve">server, a rolling animation will be display on the button as showed in </w:t>
      </w:r>
      <w:r w:rsidR="008A7BA1" w:rsidRPr="00C833E4">
        <w:rPr>
          <w:rFonts w:ascii="Arial" w:hAnsi="Arial" w:cs="Arial"/>
        </w:rPr>
        <w:t xml:space="preserve">third </w:t>
      </w:r>
      <w:r w:rsidR="00C833E4" w:rsidRPr="00C833E4">
        <w:rPr>
          <w:rFonts w:ascii="Arial" w:hAnsi="Arial" w:cs="Arial"/>
        </w:rPr>
        <w:t xml:space="preserve">extract </w:t>
      </w:r>
      <w:r w:rsidR="00C833E4" w:rsidRPr="00C833E4">
        <w:rPr>
          <w:rFonts w:ascii="Arial" w:hAnsi="Arial" w:cs="Arial"/>
        </w:rPr>
        <w:lastRenderedPageBreak/>
        <w:t xml:space="preserve">of </w:t>
      </w:r>
      <w:r w:rsidR="00C833E4" w:rsidRPr="3FB23C4A">
        <w:rPr>
          <w:rFonts w:ascii="Arial" w:hAnsi="Arial" w:cs="Arial"/>
          <w:i/>
          <w:iCs/>
          <w:color w:val="FF0000"/>
          <w:sz w:val="32"/>
          <w:szCs w:val="32"/>
          <w:u w:val="single"/>
        </w:rPr>
        <w:fldChar w:fldCharType="begin"/>
      </w:r>
      <w:r w:rsidR="00C833E4" w:rsidRPr="3FB23C4A">
        <w:rPr>
          <w:rFonts w:ascii="Arial" w:hAnsi="Arial" w:cs="Arial"/>
          <w:i/>
          <w:iCs/>
          <w:color w:val="FF0000"/>
          <w:sz w:val="32"/>
          <w:szCs w:val="32"/>
          <w:u w:val="single"/>
        </w:rPr>
        <w:instrText xml:space="preserve"> REF _Ref164604596 \h  \* MERGEFORMAT </w:instrText>
      </w:r>
      <w:r w:rsidR="00C833E4" w:rsidRPr="3FB23C4A">
        <w:rPr>
          <w:rFonts w:ascii="Arial" w:hAnsi="Arial" w:cs="Arial"/>
          <w:i/>
          <w:iCs/>
          <w:color w:val="FF0000"/>
          <w:sz w:val="32"/>
          <w:szCs w:val="32"/>
          <w:u w:val="single"/>
        </w:rPr>
      </w:r>
      <w:r w:rsidR="00C833E4" w:rsidRPr="3FB23C4A">
        <w:rPr>
          <w:rFonts w:ascii="Arial" w:hAnsi="Arial" w:cs="Arial"/>
          <w:i/>
          <w:iCs/>
          <w:color w:val="FF0000"/>
          <w:sz w:val="32"/>
          <w:szCs w:val="32"/>
          <w:u w:val="single"/>
        </w:rPr>
        <w:fldChar w:fldCharType="separate"/>
      </w:r>
      <w:r w:rsidR="00C833E4" w:rsidRPr="3FB23C4A">
        <w:rPr>
          <w:i/>
          <w:iCs/>
          <w:u w:val="single"/>
        </w:rPr>
        <w:t xml:space="preserve">Figure </w:t>
      </w:r>
      <w:r w:rsidR="00C833E4" w:rsidRPr="3FB23C4A">
        <w:rPr>
          <w:i/>
          <w:iCs/>
          <w:noProof/>
          <w:u w:val="single"/>
        </w:rPr>
        <w:t>14</w:t>
      </w:r>
      <w:r w:rsidR="00C833E4" w:rsidRPr="3FB23C4A">
        <w:rPr>
          <w:rFonts w:ascii="Arial" w:hAnsi="Arial" w:cs="Arial"/>
          <w:i/>
          <w:iCs/>
          <w:color w:val="FF0000"/>
          <w:sz w:val="32"/>
          <w:szCs w:val="32"/>
          <w:u w:val="single"/>
        </w:rPr>
        <w:fldChar w:fldCharType="end"/>
      </w:r>
      <w:r w:rsidR="006725B9">
        <w:rPr>
          <w:rFonts w:ascii="Arial" w:hAnsi="Arial" w:cs="Arial"/>
        </w:rPr>
        <w:t xml:space="preserve">. </w:t>
      </w:r>
      <w:r w:rsidR="00761BDC">
        <w:rPr>
          <w:rFonts w:ascii="Arial" w:hAnsi="Arial" w:cs="Arial"/>
        </w:rPr>
        <w:t xml:space="preserve">When the server </w:t>
      </w:r>
      <w:r w:rsidR="00332454">
        <w:rPr>
          <w:rFonts w:ascii="Arial" w:hAnsi="Arial" w:cs="Arial"/>
        </w:rPr>
        <w:t>finishes</w:t>
      </w:r>
      <w:r w:rsidR="00761BDC">
        <w:rPr>
          <w:rFonts w:ascii="Arial" w:hAnsi="Arial" w:cs="Arial"/>
        </w:rPr>
        <w:t xml:space="preserve"> the extraction</w:t>
      </w:r>
      <w:r w:rsidR="005D23D6">
        <w:rPr>
          <w:rFonts w:ascii="Arial" w:hAnsi="Arial" w:cs="Arial"/>
        </w:rPr>
        <w:t xml:space="preserve">, the response is then parse and display in the popup widget for user review of the </w:t>
      </w:r>
      <w:r w:rsidR="004434C7">
        <w:rPr>
          <w:rFonts w:ascii="Arial" w:hAnsi="Arial" w:cs="Arial"/>
        </w:rPr>
        <w:t>extracted</w:t>
      </w:r>
      <w:r w:rsidR="005D23D6">
        <w:rPr>
          <w:rFonts w:ascii="Arial" w:hAnsi="Arial" w:cs="Arial"/>
        </w:rPr>
        <w:t xml:space="preserve"> </w:t>
      </w:r>
      <w:r w:rsidR="003418D7">
        <w:rPr>
          <w:rFonts w:ascii="Arial" w:hAnsi="Arial" w:cs="Arial"/>
        </w:rPr>
        <w:t xml:space="preserve">data to ensure </w:t>
      </w:r>
      <w:r w:rsidR="004434C7">
        <w:rPr>
          <w:rFonts w:ascii="Arial" w:hAnsi="Arial" w:cs="Arial"/>
        </w:rPr>
        <w:t xml:space="preserve">his </w:t>
      </w:r>
      <w:r w:rsidR="003418D7">
        <w:rPr>
          <w:rFonts w:ascii="Arial" w:hAnsi="Arial" w:cs="Arial"/>
        </w:rPr>
        <w:t>accuracy</w:t>
      </w:r>
      <w:r w:rsidR="004434C7">
        <w:rPr>
          <w:rFonts w:ascii="Arial" w:hAnsi="Arial" w:cs="Arial"/>
        </w:rPr>
        <w:t xml:space="preserve">. After being edited, the </w:t>
      </w:r>
      <w:r w:rsidR="00B61CAB">
        <w:rPr>
          <w:rFonts w:ascii="Arial" w:hAnsi="Arial" w:cs="Arial"/>
        </w:rPr>
        <w:t xml:space="preserve">user will either be able to cancel process by closing the popup or </w:t>
      </w:r>
      <w:r w:rsidR="00FA339C">
        <w:rPr>
          <w:rFonts w:ascii="Arial" w:hAnsi="Arial" w:cs="Arial"/>
        </w:rPr>
        <w:t xml:space="preserve">confirm the edited or not data to be send back to the database and be store has </w:t>
      </w:r>
      <w:r w:rsidR="00332454">
        <w:rPr>
          <w:rFonts w:ascii="Arial" w:hAnsi="Arial" w:cs="Arial"/>
        </w:rPr>
        <w:t>reviewed</w:t>
      </w:r>
      <w:r w:rsidR="0035212F">
        <w:rPr>
          <w:rFonts w:ascii="Arial" w:hAnsi="Arial" w:cs="Arial"/>
        </w:rPr>
        <w:t>.</w:t>
      </w:r>
    </w:p>
    <w:p w14:paraId="74964D5C" w14:textId="5B681DC4" w:rsidR="3FB23C4A" w:rsidRDefault="3FB23C4A" w:rsidP="3FB23C4A">
      <w:pPr>
        <w:spacing w:line="360" w:lineRule="auto"/>
        <w:rPr>
          <w:rFonts w:ascii="Arial" w:hAnsi="Arial" w:cs="Arial"/>
        </w:rPr>
      </w:pPr>
    </w:p>
    <w:p w14:paraId="0F604E51" w14:textId="667DA27F" w:rsidR="0020350B" w:rsidRDefault="00C833E4" w:rsidP="00AC17D9">
      <w:pPr>
        <w:spacing w:line="360" w:lineRule="auto"/>
        <w:rPr>
          <w:rFonts w:ascii="Arial" w:hAnsi="Arial" w:cs="Arial"/>
        </w:rPr>
      </w:pPr>
      <w:r>
        <w:rPr>
          <w:rFonts w:ascii="Arial" w:hAnsi="Arial" w:cs="Arial"/>
          <w:noProof/>
        </w:rPr>
        <mc:AlternateContent>
          <mc:Choice Requires="wpg">
            <w:drawing>
              <wp:inline distT="0" distB="0" distL="0" distR="0" wp14:anchorId="43763665" wp14:editId="5FD7882D">
                <wp:extent cx="4740653" cy="2774950"/>
                <wp:effectExtent l="0" t="0" r="0" b="6350"/>
                <wp:docPr id="357307342" name="Group 2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40653" cy="2774950"/>
                          <a:chOff x="0" y="0"/>
                          <a:chExt cx="4740653" cy="2774950"/>
                        </a:xfrm>
                      </wpg:grpSpPr>
                      <wpg:grpSp>
                        <wpg:cNvPr id="1559883040" name="Group 20"/>
                        <wpg:cNvGrpSpPr/>
                        <wpg:grpSpPr>
                          <a:xfrm>
                            <a:off x="0" y="0"/>
                            <a:ext cx="4740653" cy="2454103"/>
                            <a:chOff x="0" y="0"/>
                            <a:chExt cx="4740653" cy="2454103"/>
                          </a:xfrm>
                        </wpg:grpSpPr>
                        <wpg:grpSp>
                          <wpg:cNvPr id="2012789985" name="Group 19"/>
                          <wpg:cNvGrpSpPr/>
                          <wpg:grpSpPr>
                            <a:xfrm>
                              <a:off x="0" y="0"/>
                              <a:ext cx="3559947" cy="2454103"/>
                              <a:chOff x="0" y="0"/>
                              <a:chExt cx="3559947" cy="2454103"/>
                            </a:xfrm>
                          </wpg:grpSpPr>
                          <wpg:grpSp>
                            <wpg:cNvPr id="1400193840" name="Group 18"/>
                            <wpg:cNvGrpSpPr/>
                            <wpg:grpSpPr>
                              <a:xfrm>
                                <a:off x="0" y="0"/>
                                <a:ext cx="2374334" cy="2447925"/>
                                <a:chOff x="0" y="0"/>
                                <a:chExt cx="2374334" cy="2447925"/>
                              </a:xfrm>
                            </wpg:grpSpPr>
                            <pic:pic xmlns:pic="http://schemas.openxmlformats.org/drawingml/2006/picture">
                              <pic:nvPicPr>
                                <pic:cNvPr id="1153723042" name="Picture 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188085" cy="2447925"/>
                                </a:xfrm>
                                <a:prstGeom prst="rect">
                                  <a:avLst/>
                                </a:prstGeom>
                              </pic:spPr>
                            </pic:pic>
                            <pic:pic xmlns:pic="http://schemas.openxmlformats.org/drawingml/2006/picture">
                              <pic:nvPicPr>
                                <pic:cNvPr id="785883429" name="Picture 1"/>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186249" y="0"/>
                                  <a:ext cx="1188085" cy="2447925"/>
                                </a:xfrm>
                                <a:prstGeom prst="rect">
                                  <a:avLst/>
                                </a:prstGeom>
                              </pic:spPr>
                            </pic:pic>
                          </wpg:grpSp>
                          <pic:pic xmlns:pic="http://schemas.openxmlformats.org/drawingml/2006/picture">
                            <pic:nvPicPr>
                              <pic:cNvPr id="868078242" name="Picture 1"/>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2372497" y="6178"/>
                                <a:ext cx="1187450" cy="2447925"/>
                              </a:xfrm>
                              <a:prstGeom prst="rect">
                                <a:avLst/>
                              </a:prstGeom>
                            </pic:spPr>
                          </pic:pic>
                        </wpg:grpSp>
                        <pic:pic xmlns:pic="http://schemas.openxmlformats.org/drawingml/2006/picture">
                          <pic:nvPicPr>
                            <pic:cNvPr id="441492656" name="Picture 1"/>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3552568" y="6178"/>
                              <a:ext cx="1188085" cy="2447925"/>
                            </a:xfrm>
                            <a:prstGeom prst="rect">
                              <a:avLst/>
                            </a:prstGeom>
                          </pic:spPr>
                        </pic:pic>
                      </wpg:grpSp>
                      <wps:wsp>
                        <wps:cNvPr id="685273110" name="Text Box 1"/>
                        <wps:cNvSpPr txBox="1"/>
                        <wps:spPr>
                          <a:xfrm>
                            <a:off x="0" y="2508250"/>
                            <a:ext cx="4739640" cy="266700"/>
                          </a:xfrm>
                          <a:prstGeom prst="rect">
                            <a:avLst/>
                          </a:prstGeom>
                          <a:solidFill>
                            <a:prstClr val="white"/>
                          </a:solidFill>
                          <a:ln>
                            <a:noFill/>
                          </a:ln>
                        </wps:spPr>
                        <wps:txbx>
                          <w:txbxContent>
                            <w:p w14:paraId="1FA86176" w14:textId="4A1E96BD" w:rsidR="008D04C3" w:rsidRPr="003B1A9E" w:rsidRDefault="008D04C3" w:rsidP="008D04C3">
                              <w:pPr>
                                <w:pStyle w:val="Caption"/>
                                <w:rPr>
                                  <w:rFonts w:ascii="Arial" w:hAnsi="Arial" w:cs="Arial"/>
                                </w:rPr>
                              </w:pPr>
                              <w:bookmarkStart w:id="102" w:name="_Ref164604596"/>
                              <w:bookmarkStart w:id="103" w:name="_Ref164604545"/>
                              <w:bookmarkStart w:id="104" w:name="_Toc164604853"/>
                              <w:r>
                                <w:t xml:space="preserve">Figure </w:t>
                              </w:r>
                              <w:r>
                                <w:fldChar w:fldCharType="begin"/>
                              </w:r>
                              <w:r>
                                <w:instrText xml:space="preserve"> SEQ Figure \* ARABIC </w:instrText>
                              </w:r>
                              <w:r>
                                <w:fldChar w:fldCharType="separate"/>
                              </w:r>
                              <w:r w:rsidR="00184DF7">
                                <w:rPr>
                                  <w:noProof/>
                                </w:rPr>
                                <w:t>14</w:t>
                              </w:r>
                              <w:r>
                                <w:fldChar w:fldCharType="end"/>
                              </w:r>
                              <w:bookmarkEnd w:id="102"/>
                              <w:r>
                                <w:t xml:space="preserve"> - Camera Page States</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xmlns:w16du="http://schemas.microsoft.com/office/word/2023/wordml/word16du">
            <w:pict>
              <v:group w14:anchorId="43763665" id="Group 21" o:spid="_x0000_s1040" style="width:373.3pt;height:218.5pt;mso-position-horizontal-relative:char;mso-position-vertical-relative:line" coordsize="47406,277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">
                <o:lock v:ext="edit" aspectratio="t"/>
                <v:group id="Group 20" o:spid="_x0000_s1041" style="position:absolute;width:47406;height:24541" coordsize="47406,245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">
                  <v:group id="Group 19" o:spid="_x0000_s1042" style="position:absolute;width:35599;height:24541" coordsize="35599,245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">
                    <v:group id="Group 18" o:spid="_x0000_s1043" style="position:absolute;width:23743;height:24479" coordsize="23743,24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">
                      <v:shape id="Picture 1" o:spid="_x0000_s1044" type="#_x0000_t75" style="position:absolute;width:11880;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">
                        <v:imagedata r:id="rId36" o:title=""/>
                      </v:shape>
                      <v:shape id="Picture 1" o:spid="_x0000_s1045" type="#_x0000_t75" style="position:absolute;left:11862;width:11881;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">
                        <v:imagedata r:id="rId37" o:title=""/>
                      </v:shape>
                    </v:group>
                    <v:shape id="Picture 1" o:spid="_x0000_s1046" type="#_x0000_t75" style="position:absolute;left:23724;top:61;width:11875;height:2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">
                      <v:imagedata r:id="rId38" o:title=""/>
                    </v:shape>
                  </v:group>
                  <v:shape id="Picture 1" o:spid="_x0000_s1047" type="#_x0000_t75" style="position:absolute;left:35525;top:61;width:11881;height:2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">
                    <v:imagedata r:id="rId39" o:title=""/>
                  </v:shape>
                </v:group>
                <v:shape id="_x0000_s1048" type="#_x0000_t202" style="position:absolute;top:25082;width:4739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" stroked="f">
                  <v:textbox style="mso-fit-shape-to-text:t" inset="0,0,0,0">
                    <w:txbxContent>
                      <w:p w14:paraId="1FA86176" w14:textId="4A1E96BD" w:rsidR="008D04C3" w:rsidRPr="003B1A9E" w:rsidRDefault="008D04C3" w:rsidP="008D04C3">
                        <w:pPr>
                          <w:pStyle w:val="Caption"/>
                          <w:rPr>
                            <w:rFonts w:ascii="Arial" w:hAnsi="Arial" w:cs="Arial"/>
                          </w:rPr>
                        </w:pPr>
                        <w:bookmarkStart w:id="116" w:name="_Ref164604545"/>
                        <w:bookmarkStart w:id="117" w:name="_Ref164604596"/>
                        <w:bookmarkStart w:id="118" w:name="_Toc164604853"/>
                        <w:r>
                          <w:t xml:space="preserve">Figure </w:t>
                        </w:r>
                        <w:r>
                          <w:fldChar w:fldCharType="begin"/>
                        </w:r>
                        <w:r>
                          <w:instrText xml:space="preserve"> SEQ Figure \* ARABIC </w:instrText>
                        </w:r>
                        <w:r>
                          <w:fldChar w:fldCharType="separate"/>
                        </w:r>
                        <w:r w:rsidR="00184DF7">
                          <w:rPr>
                            <w:noProof/>
                          </w:rPr>
                          <w:t>14</w:t>
                        </w:r>
                        <w:r>
                          <w:fldChar w:fldCharType="end"/>
                        </w:r>
                        <w:bookmarkEnd w:id="117"/>
                        <w:r>
                          <w:t xml:space="preserve"> - Camera Page States</w:t>
                        </w:r>
                        <w:bookmarkEnd w:id="116"/>
                        <w:bookmarkEnd w:id="118"/>
                      </w:p>
                    </w:txbxContent>
                  </v:textbox>
                </v:shape>
                <w10:anchorlock/>
              </v:group>
            </w:pict>
          </mc:Fallback>
        </mc:AlternateContent>
      </w:r>
    </w:p>
    <w:p w14:paraId="7D566E20" w14:textId="77777777" w:rsidR="00616577" w:rsidRDefault="00616577" w:rsidP="00AC17D9">
      <w:pPr>
        <w:spacing w:line="360" w:lineRule="auto"/>
        <w:rPr>
          <w:rFonts w:ascii="Arial" w:hAnsi="Arial" w:cs="Arial"/>
        </w:rPr>
      </w:pPr>
    </w:p>
    <w:p w14:paraId="3D152A70" w14:textId="1AE925A8" w:rsidR="0035212F" w:rsidRDefault="0035212F" w:rsidP="00AC17D9">
      <w:pPr>
        <w:spacing w:line="360" w:lineRule="auto"/>
        <w:rPr>
          <w:rFonts w:ascii="Arial" w:hAnsi="Arial" w:cs="Arial"/>
        </w:rPr>
      </w:pPr>
      <w:r>
        <w:rPr>
          <w:rFonts w:ascii="Arial" w:hAnsi="Arial" w:cs="Arial"/>
        </w:rPr>
        <w:t xml:space="preserve">The second page accessible by the </w:t>
      </w:r>
      <w:r w:rsidR="00E34BAD">
        <w:rPr>
          <w:rFonts w:ascii="Arial" w:hAnsi="Arial" w:cs="Arial"/>
        </w:rPr>
        <w:t xml:space="preserve">use is the </w:t>
      </w:r>
      <w:r w:rsidR="00E34BAD" w:rsidRPr="00E34BAD">
        <w:rPr>
          <w:rFonts w:ascii="Arial" w:hAnsi="Arial" w:cs="Arial"/>
          <w:b/>
          <w:bCs/>
        </w:rPr>
        <w:t>List Page</w:t>
      </w:r>
      <w:r w:rsidR="00E34BAD">
        <w:rPr>
          <w:rFonts w:ascii="Arial" w:hAnsi="Arial" w:cs="Arial"/>
        </w:rPr>
        <w:t xml:space="preserve">, </w:t>
      </w:r>
      <w:r w:rsidR="0057190C">
        <w:rPr>
          <w:rFonts w:ascii="Arial" w:hAnsi="Arial" w:cs="Arial"/>
        </w:rPr>
        <w:t xml:space="preserve">this page has for purpose to display in form of </w:t>
      </w:r>
      <w:r w:rsidR="00E30B7F">
        <w:rPr>
          <w:rFonts w:ascii="Arial" w:hAnsi="Arial" w:cs="Arial"/>
        </w:rPr>
        <w:t>a</w:t>
      </w:r>
      <w:r w:rsidR="0057190C">
        <w:rPr>
          <w:rFonts w:ascii="Arial" w:hAnsi="Arial" w:cs="Arial"/>
        </w:rPr>
        <w:t xml:space="preserve"> list</w:t>
      </w:r>
      <w:r w:rsidR="00127358">
        <w:rPr>
          <w:rFonts w:ascii="Arial" w:hAnsi="Arial" w:cs="Arial"/>
        </w:rPr>
        <w:t xml:space="preserve"> all the user</w:t>
      </w:r>
      <w:r w:rsidR="00E30B7F">
        <w:rPr>
          <w:rFonts w:ascii="Arial" w:hAnsi="Arial" w:cs="Arial"/>
        </w:rPr>
        <w:t xml:space="preserve"> receipt from the more recent to the oldest. When the page load it will </w:t>
      </w:r>
      <w:r w:rsidR="00C80093">
        <w:rPr>
          <w:rFonts w:ascii="Arial" w:hAnsi="Arial" w:cs="Arial"/>
        </w:rPr>
        <w:t xml:space="preserve">get the user’s </w:t>
      </w:r>
      <w:r w:rsidR="000F6852">
        <w:rPr>
          <w:rFonts w:ascii="Arial" w:hAnsi="Arial" w:cs="Arial"/>
        </w:rPr>
        <w:t>“reviewed” data using the data services class</w:t>
      </w:r>
      <w:r w:rsidR="00342F6E">
        <w:rPr>
          <w:rFonts w:ascii="Arial" w:hAnsi="Arial" w:cs="Arial"/>
        </w:rPr>
        <w:t xml:space="preserve"> while displaying a </w:t>
      </w:r>
      <w:r w:rsidR="00051B95">
        <w:rPr>
          <w:rFonts w:ascii="Arial" w:hAnsi="Arial" w:cs="Arial"/>
        </w:rPr>
        <w:t>loading animation.</w:t>
      </w:r>
      <w:r w:rsidR="00713ED1">
        <w:rPr>
          <w:rFonts w:ascii="Arial" w:hAnsi="Arial" w:cs="Arial"/>
        </w:rPr>
        <w:t xml:space="preserve"> </w:t>
      </w:r>
      <w:r w:rsidR="00051B95">
        <w:rPr>
          <w:rFonts w:ascii="Arial" w:hAnsi="Arial" w:cs="Arial"/>
        </w:rPr>
        <w:t>I</w:t>
      </w:r>
      <w:r w:rsidR="00713ED1">
        <w:rPr>
          <w:rFonts w:ascii="Arial" w:hAnsi="Arial" w:cs="Arial"/>
        </w:rPr>
        <w:t xml:space="preserve">f </w:t>
      </w:r>
      <w:r w:rsidR="00233215">
        <w:rPr>
          <w:rFonts w:ascii="Arial" w:hAnsi="Arial" w:cs="Arial"/>
        </w:rPr>
        <w:t>any error</w:t>
      </w:r>
      <w:r w:rsidR="00B315AC">
        <w:rPr>
          <w:rFonts w:ascii="Arial" w:hAnsi="Arial" w:cs="Arial"/>
        </w:rPr>
        <w:t xml:space="preserve"> </w:t>
      </w:r>
      <w:r w:rsidR="0089082C">
        <w:rPr>
          <w:rFonts w:ascii="Arial" w:hAnsi="Arial" w:cs="Arial"/>
        </w:rPr>
        <w:t>appends</w:t>
      </w:r>
      <w:r w:rsidR="00B315AC">
        <w:rPr>
          <w:rFonts w:ascii="Arial" w:hAnsi="Arial" w:cs="Arial"/>
        </w:rPr>
        <w:t xml:space="preserve"> during the loading process due to connection error or any other potential error, a</w:t>
      </w:r>
      <w:r w:rsidR="000E4451">
        <w:rPr>
          <w:rFonts w:ascii="Arial" w:hAnsi="Arial" w:cs="Arial"/>
        </w:rPr>
        <w:t>n error message will be display. A specific message is also display if no data</w:t>
      </w:r>
      <w:r w:rsidR="0089082C">
        <w:rPr>
          <w:rFonts w:ascii="Arial" w:hAnsi="Arial" w:cs="Arial"/>
        </w:rPr>
        <w:t xml:space="preserve"> exist for the user.</w:t>
      </w:r>
      <w:r w:rsidR="0016689D">
        <w:rPr>
          <w:rFonts w:ascii="Arial" w:hAnsi="Arial" w:cs="Arial"/>
        </w:rPr>
        <w:t xml:space="preserve"> If</w:t>
      </w:r>
      <w:r w:rsidR="003E0FD2">
        <w:rPr>
          <w:rFonts w:ascii="Arial" w:hAnsi="Arial" w:cs="Arial"/>
        </w:rPr>
        <w:t xml:space="preserve"> the response </w:t>
      </w:r>
      <w:r w:rsidR="00AA604A">
        <w:rPr>
          <w:rFonts w:ascii="Arial" w:hAnsi="Arial" w:cs="Arial"/>
        </w:rPr>
        <w:t>contains</w:t>
      </w:r>
      <w:r w:rsidR="003E0FD2">
        <w:rPr>
          <w:rFonts w:ascii="Arial" w:hAnsi="Arial" w:cs="Arial"/>
        </w:rPr>
        <w:t xml:space="preserve"> </w:t>
      </w:r>
      <w:r w:rsidR="00051B95">
        <w:rPr>
          <w:rFonts w:ascii="Arial" w:hAnsi="Arial" w:cs="Arial"/>
        </w:rPr>
        <w:t>receipt,</w:t>
      </w:r>
      <w:r w:rsidR="003E0FD2">
        <w:rPr>
          <w:rFonts w:ascii="Arial" w:hAnsi="Arial" w:cs="Arial"/>
        </w:rPr>
        <w:t xml:space="preserve"> it will be parse into a list of receipt using the Receipt class</w:t>
      </w:r>
      <w:r w:rsidR="008355DF">
        <w:rPr>
          <w:rFonts w:ascii="Arial" w:hAnsi="Arial" w:cs="Arial"/>
        </w:rPr>
        <w:t xml:space="preserve">, from this list of receipt is generated </w:t>
      </w:r>
      <w:r w:rsidR="00D851F2">
        <w:rPr>
          <w:rFonts w:ascii="Arial" w:hAnsi="Arial" w:cs="Arial"/>
        </w:rPr>
        <w:t>the list which is display while showing the key information to the user</w:t>
      </w:r>
      <w:r w:rsidR="00AB5D6B">
        <w:rPr>
          <w:rFonts w:ascii="Arial" w:hAnsi="Arial" w:cs="Arial"/>
        </w:rPr>
        <w:t>. The list display show for each receipt the name of the shop, the total</w:t>
      </w:r>
      <w:r w:rsidR="00CB2BB1">
        <w:rPr>
          <w:rFonts w:ascii="Arial" w:hAnsi="Arial" w:cs="Arial"/>
        </w:rPr>
        <w:t xml:space="preserve"> and the date of the receipt. In </w:t>
      </w:r>
      <w:r w:rsidR="009E4811">
        <w:rPr>
          <w:rFonts w:ascii="Arial" w:hAnsi="Arial" w:cs="Arial"/>
        </w:rPr>
        <w:t>addition,</w:t>
      </w:r>
      <w:r w:rsidR="00F276EE">
        <w:rPr>
          <w:rFonts w:ascii="Arial" w:hAnsi="Arial" w:cs="Arial"/>
        </w:rPr>
        <w:t xml:space="preserve"> a small edit button at the end of each row is </w:t>
      </w:r>
      <w:r w:rsidR="009E4811">
        <w:rPr>
          <w:rFonts w:ascii="Arial" w:hAnsi="Arial" w:cs="Arial"/>
        </w:rPr>
        <w:t>displayed</w:t>
      </w:r>
      <w:r w:rsidR="00F276EE">
        <w:rPr>
          <w:rFonts w:ascii="Arial" w:hAnsi="Arial" w:cs="Arial"/>
        </w:rPr>
        <w:t xml:space="preserve"> to </w:t>
      </w:r>
      <w:r w:rsidR="0041672E">
        <w:rPr>
          <w:rFonts w:ascii="Arial" w:hAnsi="Arial" w:cs="Arial"/>
        </w:rPr>
        <w:t>give</w:t>
      </w:r>
      <w:r w:rsidR="00F276EE">
        <w:rPr>
          <w:rFonts w:ascii="Arial" w:hAnsi="Arial" w:cs="Arial"/>
        </w:rPr>
        <w:t xml:space="preserve"> the use the </w:t>
      </w:r>
      <w:r w:rsidR="0041672E">
        <w:rPr>
          <w:rFonts w:ascii="Arial" w:hAnsi="Arial" w:cs="Arial"/>
        </w:rPr>
        <w:t>opportunity</w:t>
      </w:r>
      <w:r w:rsidR="00F276EE">
        <w:rPr>
          <w:rFonts w:ascii="Arial" w:hAnsi="Arial" w:cs="Arial"/>
        </w:rPr>
        <w:t xml:space="preserve"> to </w:t>
      </w:r>
      <w:r w:rsidR="0041672E">
        <w:rPr>
          <w:rFonts w:ascii="Arial" w:hAnsi="Arial" w:cs="Arial"/>
        </w:rPr>
        <w:t xml:space="preserve">see in </w:t>
      </w:r>
      <w:r w:rsidR="009E4811">
        <w:rPr>
          <w:rFonts w:ascii="Arial" w:hAnsi="Arial" w:cs="Arial"/>
        </w:rPr>
        <w:t>detail</w:t>
      </w:r>
      <w:r w:rsidR="0041672E">
        <w:rPr>
          <w:rFonts w:ascii="Arial" w:hAnsi="Arial" w:cs="Arial"/>
        </w:rPr>
        <w:t xml:space="preserve"> the receipt and the items that it </w:t>
      </w:r>
      <w:r w:rsidR="0028705E">
        <w:rPr>
          <w:rFonts w:ascii="Arial" w:hAnsi="Arial" w:cs="Arial"/>
        </w:rPr>
        <w:t>contains</w:t>
      </w:r>
      <w:r w:rsidR="0041672E">
        <w:rPr>
          <w:rFonts w:ascii="Arial" w:hAnsi="Arial" w:cs="Arial"/>
        </w:rPr>
        <w:t xml:space="preserve"> </w:t>
      </w:r>
      <w:r w:rsidR="00A15840">
        <w:rPr>
          <w:rFonts w:ascii="Arial" w:hAnsi="Arial" w:cs="Arial"/>
        </w:rPr>
        <w:t xml:space="preserve">or edit it before updating the </w:t>
      </w:r>
      <w:r w:rsidR="009E4811">
        <w:rPr>
          <w:rFonts w:ascii="Arial" w:hAnsi="Arial" w:cs="Arial"/>
        </w:rPr>
        <w:t xml:space="preserve">data store in the database using the popup widget. </w:t>
      </w:r>
      <w:r w:rsidR="0028705E">
        <w:rPr>
          <w:rFonts w:ascii="Arial" w:hAnsi="Arial" w:cs="Arial"/>
        </w:rPr>
        <w:t xml:space="preserve">As well as the list of receipt, there is two </w:t>
      </w:r>
      <w:r w:rsidR="00B07E0A">
        <w:rPr>
          <w:rFonts w:ascii="Arial" w:hAnsi="Arial" w:cs="Arial"/>
        </w:rPr>
        <w:t>buttons</w:t>
      </w:r>
      <w:r w:rsidR="0028705E">
        <w:rPr>
          <w:rFonts w:ascii="Arial" w:hAnsi="Arial" w:cs="Arial"/>
        </w:rPr>
        <w:t xml:space="preserve"> at the top, on</w:t>
      </w:r>
      <w:r w:rsidR="00F60577">
        <w:rPr>
          <w:rFonts w:ascii="Arial" w:hAnsi="Arial" w:cs="Arial"/>
        </w:rPr>
        <w:t xml:space="preserve">e to reload the data from the database and redisplay it, and an add button to </w:t>
      </w:r>
      <w:r w:rsidR="00F16594">
        <w:rPr>
          <w:rFonts w:ascii="Arial" w:hAnsi="Arial" w:cs="Arial"/>
        </w:rPr>
        <w:t xml:space="preserve">manually create an entry to be send to the database </w:t>
      </w:r>
      <w:r w:rsidR="00B07E0A">
        <w:rPr>
          <w:rFonts w:ascii="Arial" w:hAnsi="Arial" w:cs="Arial"/>
        </w:rPr>
        <w:t xml:space="preserve">still </w:t>
      </w:r>
      <w:r w:rsidR="006C18D1">
        <w:rPr>
          <w:rFonts w:ascii="Arial" w:hAnsi="Arial" w:cs="Arial"/>
        </w:rPr>
        <w:t>using</w:t>
      </w:r>
      <w:r w:rsidR="00B07E0A">
        <w:rPr>
          <w:rFonts w:ascii="Arial" w:hAnsi="Arial" w:cs="Arial"/>
        </w:rPr>
        <w:t xml:space="preserve"> on the popup widget.</w:t>
      </w:r>
      <w:r w:rsidR="006C18D1">
        <w:rPr>
          <w:rFonts w:ascii="Arial" w:hAnsi="Arial" w:cs="Arial"/>
        </w:rPr>
        <w:t xml:space="preserve"> </w:t>
      </w:r>
      <w:r w:rsidR="006C18D1">
        <w:rPr>
          <w:rFonts w:ascii="Arial" w:hAnsi="Arial" w:cs="Arial"/>
        </w:rPr>
        <w:lastRenderedPageBreak/>
        <w:t xml:space="preserve">The data manually entered by the user is automatously set as </w:t>
      </w:r>
      <w:r w:rsidR="00141420">
        <w:rPr>
          <w:rFonts w:ascii="Arial" w:hAnsi="Arial" w:cs="Arial"/>
        </w:rPr>
        <w:t>“</w:t>
      </w:r>
      <w:r w:rsidR="006C18D1">
        <w:rPr>
          <w:rFonts w:ascii="Arial" w:hAnsi="Arial" w:cs="Arial"/>
        </w:rPr>
        <w:t>reviewed</w:t>
      </w:r>
      <w:r w:rsidR="00141420">
        <w:rPr>
          <w:rFonts w:ascii="Arial" w:hAnsi="Arial" w:cs="Arial"/>
        </w:rPr>
        <w:t>” and will be used for analytics.</w:t>
      </w:r>
    </w:p>
    <w:p w14:paraId="32F5F280" w14:textId="184DB4E0" w:rsidR="00337770" w:rsidRDefault="00337770" w:rsidP="00AC17D9">
      <w:pPr>
        <w:spacing w:line="360" w:lineRule="auto"/>
        <w:rPr>
          <w:rFonts w:ascii="Arial" w:hAnsi="Arial" w:cs="Arial"/>
        </w:rPr>
      </w:pPr>
    </w:p>
    <w:p w14:paraId="4098F9CF" w14:textId="41636C37" w:rsidR="00355DEE" w:rsidRDefault="00E370E2" w:rsidP="00AC17D9">
      <w:pPr>
        <w:spacing w:line="360" w:lineRule="auto"/>
        <w:rPr>
          <w:rFonts w:ascii="Arial" w:hAnsi="Arial" w:cs="Arial"/>
        </w:rPr>
      </w:pPr>
      <w:r>
        <w:rPr>
          <w:rFonts w:ascii="Arial" w:hAnsi="Arial" w:cs="Arial"/>
          <w:noProof/>
        </w:rPr>
        <mc:AlternateContent>
          <mc:Choice Requires="wpg">
            <w:drawing>
              <wp:inline distT="0" distB="0" distL="0" distR="0" wp14:anchorId="38B162ED" wp14:editId="770711CD">
                <wp:extent cx="3244215" cy="2489200"/>
                <wp:effectExtent l="0" t="0" r="0" b="0"/>
                <wp:docPr id="1685711149"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44215" cy="2489200"/>
                          <a:chOff x="100899" y="0"/>
                          <a:chExt cx="3244631" cy="2489240"/>
                        </a:xfrm>
                      </wpg:grpSpPr>
                      <wps:wsp>
                        <wps:cNvPr id="1485513198" name="Text Box 1"/>
                        <wps:cNvSpPr txBox="1"/>
                        <wps:spPr>
                          <a:xfrm>
                            <a:off x="132430" y="2301280"/>
                            <a:ext cx="3213100" cy="187960"/>
                          </a:xfrm>
                          <a:prstGeom prst="rect">
                            <a:avLst/>
                          </a:prstGeom>
                          <a:solidFill>
                            <a:prstClr val="white"/>
                          </a:solidFill>
                          <a:ln>
                            <a:noFill/>
                          </a:ln>
                        </wps:spPr>
                        <wps:txbx>
                          <w:txbxContent>
                            <w:p w14:paraId="25A9EA2B" w14:textId="5FBCF8AC" w:rsidR="003F25B1" w:rsidRPr="00453B6F" w:rsidRDefault="003F25B1" w:rsidP="003F25B1">
                              <w:pPr>
                                <w:pStyle w:val="Caption"/>
                                <w:rPr>
                                  <w:rFonts w:ascii="Arial" w:hAnsi="Arial" w:cs="Arial"/>
                                  <w:noProof/>
                                </w:rPr>
                              </w:pPr>
                              <w:bookmarkStart w:id="105" w:name="_Toc164604854"/>
                              <w:r>
                                <w:t xml:space="preserve">Figure </w:t>
                              </w:r>
                              <w:r>
                                <w:fldChar w:fldCharType="begin"/>
                              </w:r>
                              <w:r>
                                <w:instrText xml:space="preserve"> SEQ Figure \* ARABIC </w:instrText>
                              </w:r>
                              <w:r>
                                <w:fldChar w:fldCharType="separate"/>
                              </w:r>
                              <w:r w:rsidR="00184DF7">
                                <w:rPr>
                                  <w:noProof/>
                                </w:rPr>
                                <w:t>15</w:t>
                              </w:r>
                              <w:r>
                                <w:fldChar w:fldCharType="end"/>
                              </w:r>
                              <w:r>
                                <w:t xml:space="preserve"> - List Pages States</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263299574" name="Group 12"/>
                        <wpg:cNvGrpSpPr/>
                        <wpg:grpSpPr>
                          <a:xfrm>
                            <a:off x="100899" y="0"/>
                            <a:ext cx="3176270" cy="2206625"/>
                            <a:chOff x="0" y="0"/>
                            <a:chExt cx="3176708" cy="2206625"/>
                          </a:xfrm>
                        </wpg:grpSpPr>
                        <wpg:grpSp>
                          <wpg:cNvPr id="860071131" name="Group 9"/>
                          <wpg:cNvGrpSpPr/>
                          <wpg:grpSpPr>
                            <a:xfrm>
                              <a:off x="1034218" y="0"/>
                              <a:ext cx="2142490" cy="2205990"/>
                              <a:chOff x="0" y="0"/>
                              <a:chExt cx="3033758" cy="3124200"/>
                            </a:xfrm>
                          </wpg:grpSpPr>
                          <pic:pic xmlns:pic="http://schemas.openxmlformats.org/drawingml/2006/picture">
                            <pic:nvPicPr>
                              <pic:cNvPr id="170711856" name="Picture 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517015" cy="3124200"/>
                              </a:xfrm>
                              <a:prstGeom prst="rect">
                                <a:avLst/>
                              </a:prstGeom>
                            </pic:spPr>
                          </pic:pic>
                          <pic:pic xmlns:pic="http://schemas.openxmlformats.org/drawingml/2006/picture">
                            <pic:nvPicPr>
                              <pic:cNvPr id="1296031352" name="Picture 1"/>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1516743" y="0"/>
                                <a:ext cx="1517015" cy="3124200"/>
                              </a:xfrm>
                              <a:prstGeom prst="rect">
                                <a:avLst/>
                              </a:prstGeom>
                            </pic:spPr>
                          </pic:pic>
                        </wpg:grpSp>
                        <pic:pic xmlns:pic="http://schemas.openxmlformats.org/drawingml/2006/picture">
                          <pic:nvPicPr>
                            <pic:cNvPr id="1275550804" name="Picture 1"/>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040130" cy="2206625"/>
                            </a:xfrm>
                            <a:prstGeom prst="rect">
                              <a:avLst/>
                            </a:prstGeom>
                          </pic:spPr>
                        </pic:pic>
                      </wpg:grpSp>
                    </wpg:wgp>
                  </a:graphicData>
                </a:graphic>
              </wp:inline>
            </w:drawing>
          </mc:Choice>
          <mc:Fallback xmlns:w16du="http://schemas.microsoft.com/office/word/2023/wordml/word16du">
            <w:pict>
              <v:group w14:anchorId="38B162ED" id="Group 13" o:spid="_x0000_s1049" style="width:255.45pt;height:196pt;mso-position-horizontal-relative:char;mso-position-vertical-relative:line" coordorigin="1008" coordsize="32446,24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">
                <o:lock v:ext="edit" aspectratio="t"/>
                <v:shape id="_x0000_s1050" type="#_x0000_t202" style="position:absolute;left:1324;top:23012;width:32131;height:1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" stroked="f">
                  <v:textbox inset="0,0,0,0">
                    <w:txbxContent>
                      <w:p w14:paraId="25A9EA2B" w14:textId="5FBCF8AC" w:rsidR="003F25B1" w:rsidRPr="00453B6F" w:rsidRDefault="003F25B1" w:rsidP="003F25B1">
                        <w:pPr>
                          <w:pStyle w:val="Caption"/>
                          <w:rPr>
                            <w:rFonts w:ascii="Arial" w:hAnsi="Arial" w:cs="Arial"/>
                            <w:noProof/>
                          </w:rPr>
                        </w:pPr>
                        <w:bookmarkStart w:id="120" w:name="_Toc164604854"/>
                        <w:r>
                          <w:t xml:space="preserve">Figure </w:t>
                        </w:r>
                        <w:r>
                          <w:fldChar w:fldCharType="begin"/>
                        </w:r>
                        <w:r>
                          <w:instrText xml:space="preserve"> SEQ Figure \* ARABIC </w:instrText>
                        </w:r>
                        <w:r>
                          <w:fldChar w:fldCharType="separate"/>
                        </w:r>
                        <w:r w:rsidR="00184DF7">
                          <w:rPr>
                            <w:noProof/>
                          </w:rPr>
                          <w:t>15</w:t>
                        </w:r>
                        <w:r>
                          <w:fldChar w:fldCharType="end"/>
                        </w:r>
                        <w:r>
                          <w:t xml:space="preserve"> - List Pages States</w:t>
                        </w:r>
                        <w:bookmarkEnd w:id="120"/>
                      </w:p>
                    </w:txbxContent>
                  </v:textbox>
                </v:shape>
                <v:group id="Group 12" o:spid="_x0000_s1051" style="position:absolute;left:1008;width:31763;height:22066" coordsize="31767,220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">
                  <v:group id="Group 9" o:spid="_x0000_s1052" style="position:absolute;left:10342;width:21425;height:22059" coordsize="30337,31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">
                    <v:shape id="Picture 1" o:spid="_x0000_s1053" type="#_x0000_t75" style="position:absolute;width:15170;height:31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">
                      <v:imagedata r:id="rId43" o:title=""/>
                    </v:shape>
                    <v:shape id="Picture 1" o:spid="_x0000_s1054" type="#_x0000_t75" style="position:absolute;left:15167;width:15170;height:31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">
                      <v:imagedata r:id="rId44" o:title=""/>
                    </v:shape>
                  </v:group>
                  <v:shape id="Picture 1" o:spid="_x0000_s1055" type="#_x0000_t75" style="position:absolute;width:10401;height:22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">
                    <v:imagedata r:id="rId45" o:title=""/>
                  </v:shape>
                </v:group>
                <w10:anchorlock/>
              </v:group>
            </w:pict>
          </mc:Fallback>
        </mc:AlternateContent>
      </w:r>
    </w:p>
    <w:p w14:paraId="6B427E3A" w14:textId="77777777" w:rsidR="00355DEE" w:rsidRDefault="00355DEE" w:rsidP="00AC17D9">
      <w:pPr>
        <w:spacing w:line="360" w:lineRule="auto"/>
        <w:rPr>
          <w:rFonts w:ascii="Arial" w:hAnsi="Arial" w:cs="Arial"/>
        </w:rPr>
      </w:pPr>
    </w:p>
    <w:p w14:paraId="12B03312" w14:textId="47B44EDE" w:rsidR="00A30764" w:rsidRDefault="00141420" w:rsidP="00AC17D9">
      <w:pPr>
        <w:spacing w:line="360" w:lineRule="auto"/>
        <w:rPr>
          <w:rFonts w:ascii="Arial" w:hAnsi="Arial" w:cs="Arial"/>
        </w:rPr>
      </w:pPr>
      <w:r>
        <w:rPr>
          <w:rFonts w:ascii="Arial" w:hAnsi="Arial" w:cs="Arial"/>
        </w:rPr>
        <w:t>The last page of the application is th</w:t>
      </w:r>
      <w:r w:rsidR="007A521E">
        <w:rPr>
          <w:rFonts w:ascii="Arial" w:hAnsi="Arial" w:cs="Arial"/>
        </w:rPr>
        <w:t xml:space="preserve">e </w:t>
      </w:r>
      <w:r w:rsidR="00002D6B" w:rsidRPr="00002D6B">
        <w:rPr>
          <w:rFonts w:ascii="Arial" w:hAnsi="Arial" w:cs="Arial"/>
          <w:b/>
          <w:bCs/>
        </w:rPr>
        <w:t>Graph Page</w:t>
      </w:r>
      <w:r w:rsidR="00002D6B">
        <w:rPr>
          <w:rFonts w:ascii="Arial" w:hAnsi="Arial" w:cs="Arial"/>
        </w:rPr>
        <w:t xml:space="preserve">. This page </w:t>
      </w:r>
      <w:r w:rsidR="0091481C">
        <w:rPr>
          <w:rFonts w:ascii="Arial" w:hAnsi="Arial" w:cs="Arial"/>
        </w:rPr>
        <w:t>gathers</w:t>
      </w:r>
      <w:r w:rsidR="00002D6B">
        <w:rPr>
          <w:rFonts w:ascii="Arial" w:hAnsi="Arial" w:cs="Arial"/>
        </w:rPr>
        <w:t xml:space="preserve"> the different chart and </w:t>
      </w:r>
      <w:r w:rsidR="00B3012A">
        <w:rPr>
          <w:rFonts w:ascii="Arial" w:hAnsi="Arial" w:cs="Arial"/>
        </w:rPr>
        <w:t xml:space="preserve">analytics to be display on this page. During the loading of the page, the data services class gather </w:t>
      </w:r>
      <w:r w:rsidR="0091481C">
        <w:rPr>
          <w:rFonts w:ascii="Arial" w:hAnsi="Arial" w:cs="Arial"/>
        </w:rPr>
        <w:t xml:space="preserve">the users “reviewed” data while a loading animation is display and </w:t>
      </w:r>
      <w:r w:rsidR="006E69B7">
        <w:rPr>
          <w:rFonts w:ascii="Arial" w:hAnsi="Arial" w:cs="Arial"/>
        </w:rPr>
        <w:t>appropriate message is display in case of loading error</w:t>
      </w:r>
      <w:r w:rsidR="00875B88">
        <w:rPr>
          <w:rFonts w:ascii="Arial" w:hAnsi="Arial" w:cs="Arial"/>
        </w:rPr>
        <w:t xml:space="preserve">. </w:t>
      </w:r>
      <w:r w:rsidR="00A14F32">
        <w:rPr>
          <w:rFonts w:ascii="Arial" w:hAnsi="Arial" w:cs="Arial"/>
        </w:rPr>
        <w:t xml:space="preserve">At the top of the page is a </w:t>
      </w:r>
      <w:r w:rsidR="00A83F3A">
        <w:rPr>
          <w:rFonts w:ascii="Arial" w:hAnsi="Arial" w:cs="Arial"/>
        </w:rPr>
        <w:t xml:space="preserve">tabBar menu </w:t>
      </w:r>
      <w:r w:rsidR="001051E9">
        <w:rPr>
          <w:rFonts w:ascii="Arial" w:hAnsi="Arial" w:cs="Arial"/>
        </w:rPr>
        <w:t xml:space="preserve">which load the analytics widget by </w:t>
      </w:r>
      <w:r w:rsidR="00AA5F8A">
        <w:rPr>
          <w:rFonts w:ascii="Arial" w:hAnsi="Arial" w:cs="Arial"/>
        </w:rPr>
        <w:t>giving them access to the gathered data</w:t>
      </w:r>
      <w:r w:rsidR="001A49D7">
        <w:rPr>
          <w:rFonts w:ascii="Arial" w:hAnsi="Arial" w:cs="Arial"/>
        </w:rPr>
        <w:t xml:space="preserve">. The details about the different analytics are in </w:t>
      </w:r>
      <w:r w:rsidR="005353D7" w:rsidRPr="005353D7">
        <w:rPr>
          <w:rFonts w:ascii="Arial" w:hAnsi="Arial" w:cs="Arial"/>
          <w:i/>
          <w:iCs/>
          <w:u w:val="single"/>
        </w:rPr>
        <w:fldChar w:fldCharType="begin"/>
      </w:r>
      <w:r w:rsidR="005353D7" w:rsidRPr="005353D7">
        <w:rPr>
          <w:rFonts w:ascii="Arial" w:hAnsi="Arial" w:cs="Arial"/>
          <w:i/>
          <w:iCs/>
          <w:u w:val="single"/>
        </w:rPr>
        <w:instrText xml:space="preserve"> REF _Ref164088228 \h  \* MERGEFORMAT </w:instrText>
      </w:r>
      <w:r w:rsidR="005353D7" w:rsidRPr="005353D7">
        <w:rPr>
          <w:rFonts w:ascii="Arial" w:hAnsi="Arial" w:cs="Arial"/>
          <w:i/>
          <w:iCs/>
          <w:u w:val="single"/>
        </w:rPr>
      </w:r>
      <w:r w:rsidR="005353D7" w:rsidRPr="005353D7">
        <w:rPr>
          <w:rFonts w:ascii="Arial" w:hAnsi="Arial" w:cs="Arial"/>
          <w:i/>
          <w:iCs/>
          <w:u w:val="single"/>
        </w:rPr>
        <w:fldChar w:fldCharType="separate"/>
      </w:r>
      <w:r w:rsidR="005353D7" w:rsidRPr="005353D7">
        <w:rPr>
          <w:rFonts w:ascii="Arial" w:hAnsi="Arial" w:cs="Arial"/>
          <w:i/>
          <w:iCs/>
          <w:u w:val="single"/>
        </w:rPr>
        <w:t>Widgets</w:t>
      </w:r>
      <w:r w:rsidR="005353D7" w:rsidRPr="005353D7">
        <w:rPr>
          <w:rFonts w:ascii="Arial" w:hAnsi="Arial" w:cs="Arial"/>
          <w:i/>
          <w:iCs/>
          <w:u w:val="single"/>
        </w:rPr>
        <w:fldChar w:fldCharType="end"/>
      </w:r>
      <w:r w:rsidR="005353D7">
        <w:rPr>
          <w:rFonts w:ascii="Arial" w:hAnsi="Arial" w:cs="Arial"/>
        </w:rPr>
        <w:t xml:space="preserve"> section.</w:t>
      </w:r>
      <w:commentRangeStart w:id="106"/>
      <w:commentRangeEnd w:id="106"/>
      <w:r w:rsidR="001350B2" w:rsidRPr="00A15A8E">
        <w:rPr>
          <w:rStyle w:val="CommentReference"/>
          <w:rFonts w:ascii="Arial" w:hAnsi="Arial" w:cs="Arial"/>
        </w:rPr>
        <w:commentReference w:id="106"/>
      </w:r>
    </w:p>
    <w:p w14:paraId="6D8873AA" w14:textId="6CCA2F2A" w:rsidR="3FB23C4A" w:rsidRDefault="3FB23C4A" w:rsidP="3FB23C4A">
      <w:pPr>
        <w:spacing w:line="360" w:lineRule="auto"/>
        <w:rPr>
          <w:rFonts w:ascii="Arial" w:hAnsi="Arial" w:cs="Arial"/>
        </w:rPr>
      </w:pPr>
    </w:p>
    <w:p w14:paraId="2436C8C9" w14:textId="01A2DE7C" w:rsidR="0043231A" w:rsidRDefault="00BD2F52" w:rsidP="002E7930">
      <w:pPr>
        <w:spacing w:line="360" w:lineRule="auto"/>
        <w:rPr>
          <w:rFonts w:ascii="Arial" w:hAnsi="Arial" w:cs="Arial"/>
        </w:rPr>
      </w:pPr>
      <w:r>
        <w:rPr>
          <w:rFonts w:ascii="Arial" w:hAnsi="Arial" w:cs="Arial"/>
          <w:noProof/>
        </w:rPr>
        <mc:AlternateContent>
          <mc:Choice Requires="wpg">
            <w:drawing>
              <wp:inline distT="0" distB="0" distL="0" distR="0" wp14:anchorId="03AD6ADE" wp14:editId="3687E746">
                <wp:extent cx="4328160" cy="2557145"/>
                <wp:effectExtent l="0" t="0" r="2540" b="0"/>
                <wp:docPr id="6159810"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8160" cy="2557145"/>
                          <a:chOff x="0" y="0"/>
                          <a:chExt cx="4328160" cy="2557145"/>
                        </a:xfrm>
                      </wpg:grpSpPr>
                      <wpg:grpSp>
                        <wpg:cNvPr id="1996155771" name="Group 16"/>
                        <wpg:cNvGrpSpPr/>
                        <wpg:grpSpPr>
                          <a:xfrm>
                            <a:off x="0" y="0"/>
                            <a:ext cx="4328160" cy="2232025"/>
                            <a:chOff x="0" y="0"/>
                            <a:chExt cx="4328786" cy="2232025"/>
                          </a:xfrm>
                        </wpg:grpSpPr>
                        <wpg:grpSp>
                          <wpg:cNvPr id="635330804" name="Group 15"/>
                          <wpg:cNvGrpSpPr/>
                          <wpg:grpSpPr>
                            <a:xfrm>
                              <a:off x="0" y="0"/>
                              <a:ext cx="3246961" cy="2232025"/>
                              <a:chOff x="0" y="0"/>
                              <a:chExt cx="3246961" cy="2232025"/>
                            </a:xfrm>
                          </wpg:grpSpPr>
                          <wpg:grpSp>
                            <wpg:cNvPr id="190483393" name="Group 14"/>
                            <wpg:cNvGrpSpPr/>
                            <wpg:grpSpPr>
                              <a:xfrm>
                                <a:off x="0" y="0"/>
                                <a:ext cx="2165135" cy="2232025"/>
                                <a:chOff x="0" y="0"/>
                                <a:chExt cx="2165135" cy="2232025"/>
                              </a:xfrm>
                            </wpg:grpSpPr>
                            <pic:pic xmlns:pic="http://schemas.openxmlformats.org/drawingml/2006/picture">
                              <pic:nvPicPr>
                                <pic:cNvPr id="1935361603" name="Picture 1"/>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083310" cy="2232025"/>
                                </a:xfrm>
                                <a:prstGeom prst="rect">
                                  <a:avLst/>
                                </a:prstGeom>
                              </pic:spPr>
                            </pic:pic>
                            <pic:pic xmlns:pic="http://schemas.openxmlformats.org/drawingml/2006/picture">
                              <pic:nvPicPr>
                                <pic:cNvPr id="1152381669" name="Picture 1"/>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1081825" y="0"/>
                                  <a:ext cx="1083310" cy="2231390"/>
                                </a:xfrm>
                                <a:prstGeom prst="rect">
                                  <a:avLst/>
                                </a:prstGeom>
                              </pic:spPr>
                            </pic:pic>
                          </wpg:grpSp>
                          <pic:pic xmlns:pic="http://schemas.openxmlformats.org/drawingml/2006/picture">
                            <pic:nvPicPr>
                              <pic:cNvPr id="1623752981" name="Picture 1"/>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flipH="1">
                                <a:off x="2163651" y="0"/>
                                <a:ext cx="1083310" cy="2232025"/>
                              </a:xfrm>
                              <a:prstGeom prst="rect">
                                <a:avLst/>
                              </a:prstGeom>
                            </pic:spPr>
                          </pic:pic>
                        </wpg:grpSp>
                        <pic:pic xmlns:pic="http://schemas.openxmlformats.org/drawingml/2006/picture">
                          <pic:nvPicPr>
                            <pic:cNvPr id="1874071755" name="Picture 1"/>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3245476" y="0"/>
                              <a:ext cx="1083310" cy="2231390"/>
                            </a:xfrm>
                            <a:prstGeom prst="rect">
                              <a:avLst/>
                            </a:prstGeom>
                          </pic:spPr>
                        </pic:pic>
                      </wpg:grpSp>
                      <wps:wsp>
                        <wps:cNvPr id="1883386426" name="Text Box 1"/>
                        <wps:cNvSpPr txBox="1"/>
                        <wps:spPr>
                          <a:xfrm>
                            <a:off x="0" y="2290445"/>
                            <a:ext cx="4328160" cy="266700"/>
                          </a:xfrm>
                          <a:prstGeom prst="rect">
                            <a:avLst/>
                          </a:prstGeom>
                          <a:solidFill>
                            <a:prstClr val="white"/>
                          </a:solidFill>
                          <a:ln>
                            <a:noFill/>
                          </a:ln>
                        </wps:spPr>
                        <wps:txbx>
                          <w:txbxContent>
                            <w:p w14:paraId="16ECCB43" w14:textId="6C3A6FA7" w:rsidR="00BD2F52" w:rsidRPr="008A15DD" w:rsidRDefault="00BD2F52" w:rsidP="00BD2F52">
                              <w:pPr>
                                <w:pStyle w:val="Caption"/>
                                <w:rPr>
                                  <w:rFonts w:ascii="Arial" w:hAnsi="Arial" w:cs="Arial"/>
                                  <w:noProof/>
                                </w:rPr>
                              </w:pPr>
                              <w:bookmarkStart w:id="107" w:name="_Toc164604855"/>
                              <w:r>
                                <w:t xml:space="preserve">Figure </w:t>
                              </w:r>
                              <w:r>
                                <w:fldChar w:fldCharType="begin"/>
                              </w:r>
                              <w:r>
                                <w:instrText xml:space="preserve"> SEQ Figure \* ARABIC </w:instrText>
                              </w:r>
                              <w:r>
                                <w:fldChar w:fldCharType="separate"/>
                              </w:r>
                              <w:r w:rsidR="00184DF7">
                                <w:rPr>
                                  <w:noProof/>
                                </w:rPr>
                                <w:t>16</w:t>
                              </w:r>
                              <w:r>
                                <w:fldChar w:fldCharType="end"/>
                              </w:r>
                              <w:r>
                                <w:t xml:space="preserve"> - Graph Page States</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xmlns:w16du="http://schemas.microsoft.com/office/word/2023/wordml/word16du">
            <w:pict>
              <v:group w14:anchorId="03AD6ADE" id="Group 17" o:spid="_x0000_s1056" style="width:340.8pt;height:201.35pt;mso-position-horizontal-relative:char;mso-position-vertical-relative:line" coordsize="43281,255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">
                <o:lock v:ext="edit" aspectratio="t"/>
                <v:group id="Group 16" o:spid="_x0000_s1057" style="position:absolute;width:43281;height:22320" coordsize="43287,2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">
                  <v:group id="Group 15" o:spid="_x0000_s1058" style="position:absolute;width:32469;height:22320" coordsize="32469,2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">
                    <v:group id="Group 14" o:spid="_x0000_s1059" style="position:absolute;width:21651;height:22320" coordsize="21651,2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">
                      <v:shape id="Picture 1" o:spid="_x0000_s1060" type="#_x0000_t75" style="position:absolute;width:10833;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">
                        <v:imagedata r:id="rId50" o:title=""/>
                      </v:shape>
                      <v:shape id="Picture 1" o:spid="_x0000_s1061" type="#_x0000_t75" style="position:absolute;left:10818;width:10833;height:22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">
                        <v:imagedata r:id="rId51" o:title=""/>
                      </v:shape>
                    </v:group>
                    <v:shape id="Picture 1" o:spid="_x0000_s1062" type="#_x0000_t75" style="position:absolute;left:21636;width:10833;height:2232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">
                      <v:imagedata r:id="rId52" o:title=""/>
                    </v:shape>
                  </v:group>
                  <v:shape id="Picture 1" o:spid="_x0000_s1063" type="#_x0000_t75" style="position:absolute;left:32454;width:10833;height:22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">
                    <v:imagedata r:id="rId53" o:title=""/>
                  </v:shape>
                </v:group>
                <v:shape id="_x0000_s1064" type="#_x0000_t202" style="position:absolute;top:22904;width:4328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" stroked="f">
                  <v:textbox style="mso-fit-shape-to-text:t" inset="0,0,0,0">
                    <w:txbxContent>
                      <w:p w14:paraId="16ECCB43" w14:textId="6C3A6FA7" w:rsidR="00BD2F52" w:rsidRPr="008A15DD" w:rsidRDefault="00BD2F52" w:rsidP="00BD2F52">
                        <w:pPr>
                          <w:pStyle w:val="Caption"/>
                          <w:rPr>
                            <w:rFonts w:ascii="Arial" w:hAnsi="Arial" w:cs="Arial"/>
                            <w:noProof/>
                          </w:rPr>
                        </w:pPr>
                        <w:bookmarkStart w:id="123" w:name="_Toc164604855"/>
                        <w:r>
                          <w:t xml:space="preserve">Figure </w:t>
                        </w:r>
                        <w:r>
                          <w:fldChar w:fldCharType="begin"/>
                        </w:r>
                        <w:r>
                          <w:instrText xml:space="preserve"> SEQ Figure \* ARABIC </w:instrText>
                        </w:r>
                        <w:r>
                          <w:fldChar w:fldCharType="separate"/>
                        </w:r>
                        <w:r w:rsidR="00184DF7">
                          <w:rPr>
                            <w:noProof/>
                          </w:rPr>
                          <w:t>16</w:t>
                        </w:r>
                        <w:r>
                          <w:fldChar w:fldCharType="end"/>
                        </w:r>
                        <w:r>
                          <w:t xml:space="preserve"> - Graph Page States</w:t>
                        </w:r>
                        <w:bookmarkEnd w:id="123"/>
                      </w:p>
                    </w:txbxContent>
                  </v:textbox>
                </v:shape>
                <w10:anchorlock/>
              </v:group>
            </w:pict>
          </mc:Fallback>
        </mc:AlternateContent>
      </w:r>
      <w:bookmarkStart w:id="108" w:name="_Ref164603883"/>
      <w:bookmarkStart w:id="109" w:name="_Toc164604826"/>
    </w:p>
    <w:p w14:paraId="01896922" w14:textId="54E65AD0" w:rsidR="004F663E" w:rsidRPr="00A15A8E" w:rsidRDefault="00C63F4D" w:rsidP="00AC17D9">
      <w:pPr>
        <w:pStyle w:val="Heading1"/>
        <w:spacing w:line="360" w:lineRule="auto"/>
        <w:rPr>
          <w:rFonts w:ascii="Arial" w:hAnsi="Arial" w:cs="Arial"/>
        </w:rPr>
      </w:pPr>
      <w:r w:rsidRPr="00A15A8E">
        <w:rPr>
          <w:rFonts w:ascii="Arial" w:hAnsi="Arial" w:cs="Arial"/>
        </w:rPr>
        <w:lastRenderedPageBreak/>
        <w:t>Testing</w:t>
      </w:r>
      <w:bookmarkEnd w:id="108"/>
      <w:bookmarkEnd w:id="109"/>
    </w:p>
    <w:p w14:paraId="290EE447" w14:textId="2A339ADD" w:rsidR="002515D5" w:rsidRDefault="006E4044" w:rsidP="00AC17D9">
      <w:pPr>
        <w:spacing w:line="360" w:lineRule="auto"/>
        <w:rPr>
          <w:rFonts w:ascii="Arial" w:hAnsi="Arial" w:cs="Arial"/>
        </w:rPr>
      </w:pPr>
      <w:r w:rsidRPr="00A15A8E">
        <w:rPr>
          <w:rFonts w:ascii="Arial" w:hAnsi="Arial" w:cs="Arial"/>
        </w:rPr>
        <w:t>[</w:t>
      </w:r>
      <w:r w:rsidR="00406C75" w:rsidRPr="00A15A8E">
        <w:rPr>
          <w:rFonts w:ascii="Arial" w:hAnsi="Arial" w:cs="Arial"/>
        </w:rPr>
        <w:t xml:space="preserve"> In</w:t>
      </w:r>
      <w:r w:rsidR="6103E6B6" w:rsidRPr="6103E6B6">
        <w:rPr>
          <w:rFonts w:ascii="Arial" w:hAnsi="Arial" w:cs="Arial"/>
        </w:rPr>
        <w:t xml:space="preserve"> the</w:t>
      </w:r>
      <w:r w:rsidR="00406C75" w:rsidRPr="00A15A8E">
        <w:rPr>
          <w:rFonts w:ascii="Arial" w:hAnsi="Arial" w:cs="Arial"/>
        </w:rPr>
        <w:t xml:space="preserve"> waterfall model: explain the different test case I have done</w:t>
      </w:r>
      <w:r w:rsidR="006028B4" w:rsidRPr="00A15A8E">
        <w:rPr>
          <w:rFonts w:ascii="Arial" w:hAnsi="Arial" w:cs="Arial"/>
        </w:rPr>
        <w:t>, then testing of model (</w:t>
      </w:r>
      <w:r w:rsidR="00B9483D">
        <w:rPr>
          <w:rFonts w:ascii="Arial" w:hAnsi="Arial" w:cs="Arial"/>
        </w:rPr>
        <w:t xml:space="preserve">what test was done, </w:t>
      </w:r>
      <w:r w:rsidR="00017C98">
        <w:rPr>
          <w:rFonts w:ascii="Arial" w:hAnsi="Arial" w:cs="Arial"/>
        </w:rPr>
        <w:t>what used to calculate accuracy of the model</w:t>
      </w:r>
      <w:r w:rsidR="006028B4" w:rsidRPr="00A15A8E">
        <w:rPr>
          <w:rFonts w:ascii="Arial" w:hAnsi="Arial" w:cs="Arial"/>
        </w:rPr>
        <w:t>)</w:t>
      </w:r>
      <w:r w:rsidR="00B9483D">
        <w:rPr>
          <w:rFonts w:ascii="Arial" w:hAnsi="Arial" w:cs="Arial"/>
        </w:rPr>
        <w:t>]</w:t>
      </w:r>
    </w:p>
    <w:p w14:paraId="4BFBD15C" w14:textId="77777777" w:rsidR="00247981" w:rsidRDefault="00247981" w:rsidP="00AC17D9">
      <w:pPr>
        <w:spacing w:line="360" w:lineRule="auto"/>
        <w:rPr>
          <w:rFonts w:ascii="Arial" w:hAnsi="Arial" w:cs="Arial"/>
        </w:rPr>
      </w:pPr>
    </w:p>
    <w:p w14:paraId="2329DAB5" w14:textId="2883F7F7" w:rsidR="008E7ADB" w:rsidRDefault="00976DC0" w:rsidP="00AC17D9">
      <w:pPr>
        <w:spacing w:line="360" w:lineRule="auto"/>
        <w:rPr>
          <w:rFonts w:ascii="Arial" w:hAnsi="Arial" w:cs="Arial"/>
        </w:rPr>
      </w:pPr>
      <w:r>
        <w:rPr>
          <w:rFonts w:ascii="Arial" w:hAnsi="Arial" w:cs="Arial"/>
        </w:rPr>
        <w:t xml:space="preserve">Testing is a key component of the </w:t>
      </w:r>
      <w:r w:rsidR="0055335C">
        <w:rPr>
          <w:rFonts w:ascii="Arial" w:hAnsi="Arial" w:cs="Arial"/>
        </w:rPr>
        <w:t xml:space="preserve">development cycle of </w:t>
      </w:r>
      <w:r w:rsidR="005C6ED8">
        <w:rPr>
          <w:rFonts w:ascii="Arial" w:hAnsi="Arial" w:cs="Arial"/>
        </w:rPr>
        <w:t xml:space="preserve">an application </w:t>
      </w:r>
      <w:r w:rsidR="00247981">
        <w:rPr>
          <w:rFonts w:ascii="Arial" w:hAnsi="Arial" w:cs="Arial"/>
        </w:rPr>
        <w:t>to ensure the well</w:t>
      </w:r>
      <w:r w:rsidR="009F25B5">
        <w:rPr>
          <w:rFonts w:ascii="Arial" w:hAnsi="Arial" w:cs="Arial"/>
        </w:rPr>
        <w:t xml:space="preserve"> execution of all the features of the system and </w:t>
      </w:r>
      <w:r w:rsidR="00CF31D5">
        <w:rPr>
          <w:rFonts w:ascii="Arial" w:hAnsi="Arial" w:cs="Arial"/>
        </w:rPr>
        <w:t>ensure</w:t>
      </w:r>
      <w:r w:rsidR="009F25B5">
        <w:rPr>
          <w:rFonts w:ascii="Arial" w:hAnsi="Arial" w:cs="Arial"/>
        </w:rPr>
        <w:t xml:space="preserve"> the integrity of the </w:t>
      </w:r>
      <w:r w:rsidR="00727E77">
        <w:rPr>
          <w:rFonts w:ascii="Arial" w:hAnsi="Arial" w:cs="Arial"/>
        </w:rPr>
        <w:t>whole system</w:t>
      </w:r>
      <w:r w:rsidR="00CF31D5">
        <w:rPr>
          <w:rFonts w:ascii="Arial" w:hAnsi="Arial" w:cs="Arial"/>
        </w:rPr>
        <w:t xml:space="preserve"> while developing</w:t>
      </w:r>
      <w:r w:rsidR="006D54D3">
        <w:rPr>
          <w:rFonts w:ascii="Arial" w:hAnsi="Arial" w:cs="Arial"/>
        </w:rPr>
        <w:t xml:space="preserve"> future features</w:t>
      </w:r>
      <w:r w:rsidR="00420628">
        <w:rPr>
          <w:rFonts w:ascii="Arial" w:hAnsi="Arial" w:cs="Arial"/>
        </w:rPr>
        <w:t xml:space="preserve">. The </w:t>
      </w:r>
      <w:r w:rsidR="00164335">
        <w:rPr>
          <w:rFonts w:ascii="Arial" w:hAnsi="Arial" w:cs="Arial"/>
        </w:rPr>
        <w:t xml:space="preserve">project </w:t>
      </w:r>
      <w:r w:rsidR="00026733">
        <w:rPr>
          <w:rFonts w:ascii="Arial" w:hAnsi="Arial" w:cs="Arial"/>
        </w:rPr>
        <w:t>development</w:t>
      </w:r>
      <w:r w:rsidR="00164335">
        <w:rPr>
          <w:rFonts w:ascii="Arial" w:hAnsi="Arial" w:cs="Arial"/>
        </w:rPr>
        <w:t xml:space="preserve"> is using the </w:t>
      </w:r>
      <w:r w:rsidR="00026733">
        <w:rPr>
          <w:rFonts w:ascii="Arial" w:hAnsi="Arial" w:cs="Arial"/>
        </w:rPr>
        <w:t>waterfall framework,</w:t>
      </w:r>
      <w:r w:rsidR="00803AA2">
        <w:rPr>
          <w:rFonts w:ascii="Arial" w:hAnsi="Arial" w:cs="Arial"/>
        </w:rPr>
        <w:t xml:space="preserve"> which </w:t>
      </w:r>
      <w:r w:rsidR="002712D3">
        <w:rPr>
          <w:rFonts w:ascii="Arial" w:hAnsi="Arial" w:cs="Arial"/>
        </w:rPr>
        <w:t>“</w:t>
      </w:r>
      <w:r w:rsidR="002712D3" w:rsidRPr="002712D3">
        <w:rPr>
          <w:rFonts w:ascii="Arial" w:hAnsi="Arial" w:cs="Arial"/>
        </w:rPr>
        <w:t>separates the different parts of the project into phases specifying the necessary activities and steps</w:t>
      </w:r>
      <w:r w:rsidR="002712D3">
        <w:rPr>
          <w:rFonts w:ascii="Arial" w:hAnsi="Arial" w:cs="Arial"/>
        </w:rPr>
        <w:t xml:space="preserve">” </w:t>
      </w:r>
      <w:r w:rsidR="002712D3">
        <w:rPr>
          <w:rFonts w:ascii="Arial" w:hAnsi="Arial" w:cs="Arial"/>
        </w:rPr>
        <w:fldChar w:fldCharType="begin"/>
      </w:r>
      <w:r w:rsidR="002712D3">
        <w:rPr>
          <w:rFonts w:ascii="Arial" w:hAnsi="Arial" w:cs="Arial"/>
        </w:rPr>
        <w:instrText xml:space="preserve"> ADDIN ZOTERO_ITEM CSL_CITATION {"citationID":"EfOmgmae","properties":{"formattedCitation":"({\\i{}What Is the Waterfall Methodology? (Definition + Phases) | Built In}, no date)","plainCitation":"(What Is the Waterfall Methodology? (Definition + Phases) | Built In, no date)","noteIndex":0},"citationItems":[{"id":155,"uris":["http://zotero.org/users/13363242/items/HRBLZG7N"],"itemData":{"id":155,"type":"webpage","abstract":"The waterfall methodology is used by software and product development teams to manage projects. Waterfall is a software development life cycle model.","language":"en","title":"What Is the Waterfall Methodology? (Definition + Phases) | Built In","title-short":"What Is the Waterfall Methodology?","URL":"https://builtin.com/software-engineering-perspectives/waterfall-methodology","accessed":{"date-parts":[["2024",4,17]]}}}],"schema":"https://github.com/citation-style-language/schema/raw/master/csl-citation.json"} </w:instrText>
      </w:r>
      <w:r w:rsidR="002712D3">
        <w:rPr>
          <w:rFonts w:ascii="Arial" w:hAnsi="Arial" w:cs="Arial"/>
        </w:rPr>
        <w:fldChar w:fldCharType="separate"/>
      </w:r>
      <w:r w:rsidR="002712D3" w:rsidRPr="002712D3">
        <w:rPr>
          <w:rFonts w:ascii="Arial" w:hAnsi="Arial" w:cs="Arial"/>
          <w:kern w:val="0"/>
          <w:lang w:val="en-GB"/>
        </w:rPr>
        <w:t>(</w:t>
      </w:r>
      <w:r w:rsidR="002712D3" w:rsidRPr="002712D3">
        <w:rPr>
          <w:rFonts w:ascii="Arial" w:hAnsi="Arial" w:cs="Arial"/>
          <w:i/>
          <w:iCs/>
          <w:kern w:val="0"/>
          <w:lang w:val="en-GB"/>
        </w:rPr>
        <w:t>What Is the Waterfall Methodology? (Definition + Phases) | Built In</w:t>
      </w:r>
      <w:r w:rsidR="002712D3" w:rsidRPr="002712D3">
        <w:rPr>
          <w:rFonts w:ascii="Arial" w:hAnsi="Arial" w:cs="Arial"/>
          <w:kern w:val="0"/>
          <w:lang w:val="en-GB"/>
        </w:rPr>
        <w:t>, no date)</w:t>
      </w:r>
      <w:r w:rsidR="002712D3">
        <w:rPr>
          <w:rFonts w:ascii="Arial" w:hAnsi="Arial" w:cs="Arial"/>
        </w:rPr>
        <w:fldChar w:fldCharType="end"/>
      </w:r>
      <w:r w:rsidR="003E1B87">
        <w:rPr>
          <w:rFonts w:ascii="Arial" w:hAnsi="Arial" w:cs="Arial"/>
        </w:rPr>
        <w:t xml:space="preserve"> showed in </w:t>
      </w:r>
      <w:r w:rsidR="00376CC0" w:rsidRPr="00EA3DF9">
        <w:rPr>
          <w:rFonts w:ascii="Arial" w:hAnsi="Arial" w:cs="Arial"/>
          <w:i/>
          <w:iCs/>
          <w:u w:val="single"/>
        </w:rPr>
        <w:fldChar w:fldCharType="begin"/>
      </w:r>
      <w:r w:rsidR="00376CC0" w:rsidRPr="00EA3DF9">
        <w:rPr>
          <w:rFonts w:ascii="Arial" w:hAnsi="Arial" w:cs="Arial"/>
          <w:i/>
          <w:iCs/>
          <w:u w:val="single"/>
        </w:rPr>
        <w:instrText xml:space="preserve"> REF _Ref164604670 \h </w:instrText>
      </w:r>
      <w:r w:rsidR="00EA3DF9" w:rsidRPr="00EA3DF9">
        <w:rPr>
          <w:rFonts w:ascii="Arial" w:hAnsi="Arial" w:cs="Arial"/>
          <w:i/>
          <w:iCs/>
          <w:u w:val="single"/>
        </w:rPr>
        <w:instrText xml:space="preserve"> \* MERGEFORMAT </w:instrText>
      </w:r>
      <w:r w:rsidR="00376CC0" w:rsidRPr="00EA3DF9">
        <w:rPr>
          <w:rFonts w:ascii="Arial" w:hAnsi="Arial" w:cs="Arial"/>
          <w:i/>
          <w:iCs/>
          <w:u w:val="single"/>
        </w:rPr>
      </w:r>
      <w:r w:rsidR="00376CC0" w:rsidRPr="00EA3DF9">
        <w:rPr>
          <w:rFonts w:ascii="Arial" w:hAnsi="Arial" w:cs="Arial"/>
          <w:i/>
          <w:iCs/>
          <w:u w:val="single"/>
        </w:rPr>
        <w:fldChar w:fldCharType="separate"/>
      </w:r>
      <w:r w:rsidR="00376CC0" w:rsidRPr="00EA3DF9">
        <w:rPr>
          <w:i/>
          <w:iCs/>
          <w:u w:val="single"/>
        </w:rPr>
        <w:t xml:space="preserve">Figure </w:t>
      </w:r>
      <w:r w:rsidR="00376CC0" w:rsidRPr="00EA3DF9">
        <w:rPr>
          <w:i/>
          <w:iCs/>
          <w:noProof/>
          <w:u w:val="single"/>
        </w:rPr>
        <w:t>17</w:t>
      </w:r>
      <w:r w:rsidR="00376CC0" w:rsidRPr="00EA3DF9">
        <w:rPr>
          <w:i/>
          <w:iCs/>
          <w:u w:val="single"/>
        </w:rPr>
        <w:t xml:space="preserve"> - Waterfall Framework Steps</w:t>
      </w:r>
      <w:r w:rsidR="00376CC0" w:rsidRPr="00EA3DF9">
        <w:rPr>
          <w:rFonts w:ascii="Arial" w:hAnsi="Arial" w:cs="Arial"/>
          <w:i/>
          <w:iCs/>
          <w:u w:val="single"/>
        </w:rPr>
        <w:fldChar w:fldCharType="end"/>
      </w:r>
      <w:r w:rsidR="009929B5" w:rsidRPr="00854E1E">
        <w:rPr>
          <w:rFonts w:ascii="Arial" w:hAnsi="Arial" w:cs="Arial"/>
        </w:rPr>
        <w:t xml:space="preserve">. </w:t>
      </w:r>
      <w:r w:rsidR="00854E1E" w:rsidRPr="00854E1E">
        <w:rPr>
          <w:rFonts w:ascii="Arial" w:hAnsi="Arial" w:cs="Arial"/>
        </w:rPr>
        <w:t xml:space="preserve">In the context of the </w:t>
      </w:r>
      <w:r w:rsidR="007C41A2">
        <w:rPr>
          <w:rFonts w:ascii="Arial" w:hAnsi="Arial" w:cs="Arial"/>
        </w:rPr>
        <w:t xml:space="preserve">project, the test can be separated into two </w:t>
      </w:r>
      <w:r w:rsidR="007220ED">
        <w:rPr>
          <w:rFonts w:ascii="Arial" w:hAnsi="Arial" w:cs="Arial"/>
        </w:rPr>
        <w:t>parts;</w:t>
      </w:r>
      <w:r w:rsidR="00D56F65">
        <w:rPr>
          <w:rFonts w:ascii="Arial" w:hAnsi="Arial" w:cs="Arial"/>
        </w:rPr>
        <w:t xml:space="preserve"> the mobile application </w:t>
      </w:r>
      <w:r w:rsidR="002A73BA">
        <w:rPr>
          <w:rFonts w:ascii="Arial" w:hAnsi="Arial" w:cs="Arial"/>
        </w:rPr>
        <w:t xml:space="preserve">side </w:t>
      </w:r>
      <w:r w:rsidR="00D56F65">
        <w:rPr>
          <w:rFonts w:ascii="Arial" w:hAnsi="Arial" w:cs="Arial"/>
        </w:rPr>
        <w:t>testing the different features, class</w:t>
      </w:r>
      <w:r w:rsidR="00B23E74">
        <w:rPr>
          <w:rFonts w:ascii="Arial" w:hAnsi="Arial" w:cs="Arial"/>
        </w:rPr>
        <w:t>,</w:t>
      </w:r>
      <w:r w:rsidR="00D56F65">
        <w:rPr>
          <w:rFonts w:ascii="Arial" w:hAnsi="Arial" w:cs="Arial"/>
        </w:rPr>
        <w:t xml:space="preserve"> and </w:t>
      </w:r>
      <w:r w:rsidR="00B23E74">
        <w:rPr>
          <w:rFonts w:ascii="Arial" w:hAnsi="Arial" w:cs="Arial"/>
        </w:rPr>
        <w:t xml:space="preserve">widgets, and the </w:t>
      </w:r>
      <w:r w:rsidR="002A73BA">
        <w:rPr>
          <w:rFonts w:ascii="Arial" w:hAnsi="Arial" w:cs="Arial"/>
        </w:rPr>
        <w:t xml:space="preserve">server side wherein </w:t>
      </w:r>
      <w:r w:rsidR="00DA30ED">
        <w:rPr>
          <w:rFonts w:ascii="Arial" w:hAnsi="Arial" w:cs="Arial"/>
        </w:rPr>
        <w:t xml:space="preserve">it </w:t>
      </w:r>
      <w:r w:rsidR="00204057">
        <w:rPr>
          <w:rFonts w:ascii="Arial" w:hAnsi="Arial" w:cs="Arial"/>
        </w:rPr>
        <w:t>tests</w:t>
      </w:r>
      <w:r w:rsidR="00DA30ED">
        <w:rPr>
          <w:rFonts w:ascii="Arial" w:hAnsi="Arial" w:cs="Arial"/>
        </w:rPr>
        <w:t xml:space="preserve"> the FastAPI features</w:t>
      </w:r>
      <w:r w:rsidR="005113A7">
        <w:rPr>
          <w:rFonts w:ascii="Arial" w:hAnsi="Arial" w:cs="Arial"/>
        </w:rPr>
        <w:t xml:space="preserve"> and</w:t>
      </w:r>
      <w:r w:rsidR="002F70E5">
        <w:rPr>
          <w:rFonts w:ascii="Arial" w:hAnsi="Arial" w:cs="Arial"/>
        </w:rPr>
        <w:t xml:space="preserve"> tests the accuracy of the Receipt Section Detection Model</w:t>
      </w:r>
      <w:r w:rsidR="00601692">
        <w:rPr>
          <w:rFonts w:ascii="Arial" w:hAnsi="Arial" w:cs="Arial"/>
        </w:rPr>
        <w:t>.</w:t>
      </w:r>
    </w:p>
    <w:p w14:paraId="0B346885" w14:textId="77777777" w:rsidR="008E7ADB" w:rsidRDefault="008E7ADB" w:rsidP="00AC17D9">
      <w:pPr>
        <w:spacing w:line="360" w:lineRule="auto"/>
        <w:rPr>
          <w:rFonts w:ascii="Arial" w:hAnsi="Arial" w:cs="Arial"/>
        </w:rPr>
      </w:pPr>
    </w:p>
    <w:p w14:paraId="2EA8F748" w14:textId="77777777" w:rsidR="00123146" w:rsidRDefault="00123146" w:rsidP="00AC17D9">
      <w:pPr>
        <w:spacing w:line="360" w:lineRule="auto"/>
        <w:rPr>
          <w:rFonts w:ascii="Arial" w:hAnsi="Arial" w:cs="Arial"/>
        </w:rPr>
      </w:pPr>
    </w:p>
    <w:p w14:paraId="1B2825DB" w14:textId="77777777" w:rsidR="00784C1A" w:rsidRDefault="00123146" w:rsidP="00AC17D9">
      <w:pPr>
        <w:keepNext/>
        <w:spacing w:line="360" w:lineRule="auto"/>
      </w:pPr>
      <w:r>
        <w:fldChar w:fldCharType="begin"/>
      </w:r>
      <w:r>
        <w:instrText xml:space="preserve"> INCLUDEPICTURE "https://builtin.com/sites/www.builtin.com/files/styles/ckeditor_optimize/public/inline-images/1_waterfall%20methodology.png" \* MERGEFORMATINET </w:instrText>
      </w:r>
      <w:r>
        <w:fldChar w:fldCharType="separate"/>
      </w:r>
      <w:r>
        <w:rPr>
          <w:noProof/>
        </w:rPr>
        <w:drawing>
          <wp:inline distT="0" distB="0" distL="0" distR="0" wp14:anchorId="32432E11" wp14:editId="5AD7923B">
            <wp:extent cx="5731510" cy="2919095"/>
            <wp:effectExtent l="0" t="0" r="0" b="1905"/>
            <wp:docPr id="1328585444" name="Picture 1" descr="waterfall methodology diagram of the waterfall methodology steps: system requirements; software requirements; analysis; program design; coding; testing; ope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aterfall methodology diagram of the waterfall methodology steps: system requirements; software requirements; analysis; program design; coding; testing; operations"/>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2919095"/>
                    </a:xfrm>
                    <a:prstGeom prst="rect">
                      <a:avLst/>
                    </a:prstGeom>
                    <a:noFill/>
                    <a:ln>
                      <a:noFill/>
                    </a:ln>
                  </pic:spPr>
                </pic:pic>
              </a:graphicData>
            </a:graphic>
          </wp:inline>
        </w:drawing>
      </w:r>
      <w:r>
        <w:fldChar w:fldCharType="end"/>
      </w:r>
    </w:p>
    <w:p w14:paraId="1C3A2E41" w14:textId="462F6E2F" w:rsidR="00123146" w:rsidRDefault="00784C1A" w:rsidP="00AC17D9">
      <w:pPr>
        <w:pStyle w:val="Caption"/>
        <w:spacing w:line="360" w:lineRule="auto"/>
        <w:rPr>
          <w:rFonts w:ascii="Arial" w:hAnsi="Arial" w:cs="Arial"/>
        </w:rPr>
      </w:pPr>
      <w:bookmarkStart w:id="110" w:name="_Ref164604670"/>
      <w:bookmarkStart w:id="111" w:name="_Toc164604856"/>
      <w:r>
        <w:t xml:space="preserve">Figure </w:t>
      </w:r>
      <w:r>
        <w:fldChar w:fldCharType="begin"/>
      </w:r>
      <w:r>
        <w:instrText xml:space="preserve"> SEQ Figure \* ARABIC </w:instrText>
      </w:r>
      <w:r>
        <w:fldChar w:fldCharType="separate"/>
      </w:r>
      <w:r w:rsidR="00184DF7">
        <w:rPr>
          <w:noProof/>
        </w:rPr>
        <w:t>17</w:t>
      </w:r>
      <w:r>
        <w:fldChar w:fldCharType="end"/>
      </w:r>
      <w:r>
        <w:t xml:space="preserve"> - Waterfall Framework </w:t>
      </w:r>
      <w:r w:rsidR="00E370E2">
        <w:t>S</w:t>
      </w:r>
      <w:r>
        <w:t>teps</w:t>
      </w:r>
      <w:bookmarkEnd w:id="110"/>
      <w:bookmarkEnd w:id="111"/>
    </w:p>
    <w:p w14:paraId="0928BCF2" w14:textId="1D48C2E1" w:rsidR="002515D5" w:rsidRDefault="002515D5" w:rsidP="00AC17D9">
      <w:pPr>
        <w:pStyle w:val="Heading2"/>
        <w:spacing w:line="360" w:lineRule="auto"/>
      </w:pPr>
      <w:bookmarkStart w:id="112" w:name="_Toc164604827"/>
      <w:r>
        <w:t>Application</w:t>
      </w:r>
      <w:bookmarkEnd w:id="112"/>
    </w:p>
    <w:p w14:paraId="03971B0F" w14:textId="03DADB32" w:rsidR="00A11EC6" w:rsidRDefault="0060093F" w:rsidP="00AC17D9">
      <w:pPr>
        <w:spacing w:line="360" w:lineRule="auto"/>
      </w:pPr>
      <w:r>
        <w:t>The testing of the application</w:t>
      </w:r>
      <w:r w:rsidR="006007E2">
        <w:t xml:space="preserve"> </w:t>
      </w:r>
      <w:r w:rsidR="765E0F4E">
        <w:t>aims</w:t>
      </w:r>
      <w:r w:rsidR="006007E2">
        <w:t xml:space="preserve"> to </w:t>
      </w:r>
      <w:r w:rsidR="007F1550">
        <w:t xml:space="preserve">ensure the </w:t>
      </w:r>
      <w:r w:rsidR="2FC2CCE5">
        <w:t>skillful</w:t>
      </w:r>
      <w:r w:rsidR="007F1550">
        <w:t xml:space="preserve"> initialization and </w:t>
      </w:r>
      <w:r w:rsidR="00F94C9A">
        <w:t xml:space="preserve">usage of the different </w:t>
      </w:r>
      <w:r w:rsidR="3E411B62">
        <w:t>classes</w:t>
      </w:r>
      <w:r w:rsidR="00F94C9A">
        <w:t>, widgets</w:t>
      </w:r>
      <w:r w:rsidR="3E411B62">
        <w:t>,</w:t>
      </w:r>
      <w:r w:rsidR="00F94C9A">
        <w:t xml:space="preserve"> and pages. </w:t>
      </w:r>
      <w:r w:rsidR="00C819BA">
        <w:t>All the test</w:t>
      </w:r>
      <w:r w:rsidR="009319D8">
        <w:t>s</w:t>
      </w:r>
      <w:r w:rsidR="00C819BA">
        <w:t xml:space="preserve"> for the mobile application </w:t>
      </w:r>
      <w:r w:rsidR="009319D8">
        <w:t xml:space="preserve">are based </w:t>
      </w:r>
      <w:r w:rsidR="009319D8">
        <w:lastRenderedPageBreak/>
        <w:t xml:space="preserve">on </w:t>
      </w:r>
      <w:r w:rsidR="217D6389">
        <w:t xml:space="preserve">the </w:t>
      </w:r>
      <w:r w:rsidR="009319D8">
        <w:t xml:space="preserve">flutter base testing </w:t>
      </w:r>
      <w:r w:rsidR="00B560E3">
        <w:t>package</w:t>
      </w:r>
      <w:r w:rsidR="635F2775">
        <w:t>,</w:t>
      </w:r>
      <w:r w:rsidR="00B560E3">
        <w:t xml:space="preserve"> which</w:t>
      </w:r>
      <w:r w:rsidR="00A50F4C">
        <w:t xml:space="preserve"> </w:t>
      </w:r>
      <w:r w:rsidR="743A4A48">
        <w:t>separates</w:t>
      </w:r>
      <w:r w:rsidR="00A50F4C">
        <w:t xml:space="preserve"> </w:t>
      </w:r>
      <w:r w:rsidR="7D02A081">
        <w:t>the</w:t>
      </w:r>
      <w:r w:rsidR="00A50F4C">
        <w:t xml:space="preserve"> tests </w:t>
      </w:r>
      <w:r w:rsidR="7D02A081">
        <w:t>into</w:t>
      </w:r>
      <w:r w:rsidR="00A50F4C">
        <w:t xml:space="preserve"> groups concatenating </w:t>
      </w:r>
      <w:r w:rsidR="00F2574C">
        <w:t xml:space="preserve">multiple </w:t>
      </w:r>
      <w:r w:rsidR="00E157F2">
        <w:t>tests</w:t>
      </w:r>
      <w:r w:rsidR="00F2574C">
        <w:t xml:space="preserve"> per feature.</w:t>
      </w:r>
      <w:r w:rsidR="00B560E3">
        <w:t xml:space="preserve"> </w:t>
      </w:r>
      <w:r w:rsidR="64C41490">
        <w:t>To perform</w:t>
      </w:r>
      <w:r w:rsidR="00E157F2">
        <w:t xml:space="preserve"> </w:t>
      </w:r>
      <w:r w:rsidR="00A43CA3">
        <w:t>those tests</w:t>
      </w:r>
      <w:r w:rsidR="009A3B65">
        <w:t xml:space="preserve">, a specific rule in the </w:t>
      </w:r>
      <w:r w:rsidR="00CA40FD">
        <w:t>Makefile</w:t>
      </w:r>
      <w:r w:rsidR="009A3B65">
        <w:t xml:space="preserve"> ‘make application-test</w:t>
      </w:r>
      <w:r w:rsidR="009B51B0">
        <w:t xml:space="preserve">’ </w:t>
      </w:r>
      <w:r w:rsidR="5209595D">
        <w:t xml:space="preserve">is set </w:t>
      </w:r>
      <w:r w:rsidR="009B51B0">
        <w:t>at</w:t>
      </w:r>
      <w:r w:rsidR="00CA40FD">
        <w:t xml:space="preserve"> the root of the whole </w:t>
      </w:r>
      <w:r w:rsidR="009B51B0">
        <w:t>project,</w:t>
      </w:r>
      <w:r w:rsidR="00831CBC">
        <w:t xml:space="preserve"> </w:t>
      </w:r>
      <w:r w:rsidR="64C41490">
        <w:t xml:space="preserve">which carries out </w:t>
      </w:r>
      <w:proofErr w:type="gramStart"/>
      <w:r w:rsidR="64C41490">
        <w:t>all of</w:t>
      </w:r>
      <w:proofErr w:type="gramEnd"/>
      <w:r w:rsidR="00831CBC">
        <w:t xml:space="preserve"> the different </w:t>
      </w:r>
      <w:r w:rsidR="1A1309FF">
        <w:t>tests</w:t>
      </w:r>
      <w:r w:rsidR="00831CBC">
        <w:t xml:space="preserve"> present in the </w:t>
      </w:r>
      <w:r w:rsidR="00F516AB">
        <w:t>‘lib/tests’ folder</w:t>
      </w:r>
      <w:r w:rsidR="00F1794A">
        <w:t xml:space="preserve"> where the different test</w:t>
      </w:r>
      <w:r w:rsidR="007A2834">
        <w:t>s</w:t>
      </w:r>
      <w:r w:rsidR="00F1794A">
        <w:t xml:space="preserve"> are</w:t>
      </w:r>
      <w:r w:rsidR="007A2834">
        <w:t xml:space="preserve"> </w:t>
      </w:r>
      <w:r w:rsidR="1A1309FF">
        <w:t>structured</w:t>
      </w:r>
      <w:r w:rsidR="007A2834">
        <w:t xml:space="preserve"> per </w:t>
      </w:r>
      <w:r w:rsidR="76C0F3F7">
        <w:t xml:space="preserve">feature. </w:t>
      </w:r>
    </w:p>
    <w:p w14:paraId="2EAD00CB" w14:textId="15F0B66D" w:rsidR="00A11EC6" w:rsidRDefault="00B661BD" w:rsidP="00AC17D9">
      <w:pPr>
        <w:pStyle w:val="Heading3"/>
        <w:spacing w:line="360" w:lineRule="auto"/>
      </w:pPr>
      <w:bookmarkStart w:id="113" w:name="_Toc164604828"/>
      <w:r>
        <w:t>Class</w:t>
      </w:r>
      <w:r w:rsidR="009F7D92">
        <w:t>es</w:t>
      </w:r>
      <w:bookmarkEnd w:id="113"/>
    </w:p>
    <w:p w14:paraId="70E77C02" w14:textId="3873C13E" w:rsidR="00D1263C" w:rsidRDefault="00A43CA3" w:rsidP="00AC17D9">
      <w:pPr>
        <w:spacing w:line="360" w:lineRule="auto"/>
      </w:pPr>
      <w:r>
        <w:t xml:space="preserve">As </w:t>
      </w:r>
      <w:r w:rsidR="00265A15">
        <w:t>referred</w:t>
      </w:r>
      <w:r>
        <w:t xml:space="preserve"> </w:t>
      </w:r>
      <w:r w:rsidR="005E52FC">
        <w:t xml:space="preserve">in the implementation of </w:t>
      </w:r>
      <w:r w:rsidR="00E47255" w:rsidRPr="00265A15">
        <w:rPr>
          <w:i/>
          <w:iCs/>
          <w:u w:val="single"/>
        </w:rPr>
        <w:fldChar w:fldCharType="begin"/>
      </w:r>
      <w:r w:rsidR="00E47255" w:rsidRPr="00265A15">
        <w:rPr>
          <w:i/>
          <w:iCs/>
          <w:u w:val="single"/>
        </w:rPr>
        <w:instrText xml:space="preserve"> REF _Ref164244230 \h </w:instrText>
      </w:r>
      <w:r w:rsidR="00265A15" w:rsidRPr="00265A15">
        <w:rPr>
          <w:i/>
          <w:iCs/>
          <w:u w:val="single"/>
        </w:rPr>
        <w:instrText xml:space="preserve"> \* MERGEFORMAT </w:instrText>
      </w:r>
      <w:r w:rsidR="00E47255" w:rsidRPr="00265A15">
        <w:rPr>
          <w:i/>
          <w:iCs/>
          <w:u w:val="single"/>
        </w:rPr>
      </w:r>
      <w:r w:rsidR="00E47255" w:rsidRPr="00265A15">
        <w:rPr>
          <w:i/>
          <w:iCs/>
          <w:u w:val="single"/>
        </w:rPr>
        <w:fldChar w:fldCharType="separate"/>
      </w:r>
      <w:r w:rsidR="00E47255" w:rsidRPr="00265A15">
        <w:rPr>
          <w:rFonts w:ascii="Arial" w:hAnsi="Arial" w:cs="Arial"/>
          <w:i/>
          <w:iCs/>
          <w:u w:val="single"/>
        </w:rPr>
        <w:t>Classes</w:t>
      </w:r>
      <w:r w:rsidR="00E47255" w:rsidRPr="00265A15">
        <w:rPr>
          <w:i/>
          <w:iCs/>
          <w:u w:val="single"/>
        </w:rPr>
        <w:fldChar w:fldCharType="end"/>
      </w:r>
      <w:r w:rsidR="00E47255">
        <w:t xml:space="preserve"> </w:t>
      </w:r>
      <w:r w:rsidR="00265A15">
        <w:t xml:space="preserve">under </w:t>
      </w:r>
      <w:r w:rsidR="00265A15" w:rsidRPr="00265A15">
        <w:rPr>
          <w:i/>
          <w:iCs/>
          <w:u w:val="single"/>
        </w:rPr>
        <w:fldChar w:fldCharType="begin"/>
      </w:r>
      <w:r w:rsidR="00265A15" w:rsidRPr="00265A15">
        <w:rPr>
          <w:i/>
          <w:iCs/>
          <w:u w:val="single"/>
        </w:rPr>
        <w:instrText xml:space="preserve"> REF _Ref164244255 \h  \* MERGEFORMAT </w:instrText>
      </w:r>
      <w:r w:rsidR="00265A15" w:rsidRPr="00265A15">
        <w:rPr>
          <w:i/>
          <w:iCs/>
          <w:u w:val="single"/>
        </w:rPr>
      </w:r>
      <w:r w:rsidR="00265A15" w:rsidRPr="00265A15">
        <w:rPr>
          <w:i/>
          <w:iCs/>
          <w:u w:val="single"/>
        </w:rPr>
        <w:fldChar w:fldCharType="separate"/>
      </w:r>
      <w:r w:rsidR="00265A15" w:rsidRPr="00265A15">
        <w:rPr>
          <w:rFonts w:ascii="Arial" w:hAnsi="Arial" w:cs="Arial"/>
          <w:i/>
          <w:iCs/>
          <w:u w:val="single"/>
        </w:rPr>
        <w:t>Mobile Application</w:t>
      </w:r>
      <w:r w:rsidR="00265A15" w:rsidRPr="00265A15">
        <w:rPr>
          <w:i/>
          <w:iCs/>
          <w:u w:val="single"/>
        </w:rPr>
        <w:fldChar w:fldCharType="end"/>
      </w:r>
      <w:r w:rsidR="00265A15">
        <w:t xml:space="preserve"> </w:t>
      </w:r>
      <w:r w:rsidR="00ED2459">
        <w:t xml:space="preserve">section, there are two elements </w:t>
      </w:r>
      <w:r w:rsidR="00DD6346">
        <w:t>used as class object</w:t>
      </w:r>
      <w:r w:rsidR="00575690">
        <w:t xml:space="preserve">: the data services </w:t>
      </w:r>
      <w:r w:rsidR="00A7191D">
        <w:t xml:space="preserve">and the receipt classes. </w:t>
      </w:r>
      <w:r w:rsidR="004E2672">
        <w:t>These tests</w:t>
      </w:r>
      <w:r w:rsidR="00A7191D">
        <w:t xml:space="preserve"> ensure </w:t>
      </w:r>
      <w:r w:rsidR="00DD794D">
        <w:t>the well execution of the different features of these classes.</w:t>
      </w:r>
      <w:r w:rsidR="0022019B">
        <w:t xml:space="preserve"> </w:t>
      </w:r>
    </w:p>
    <w:p w14:paraId="73072ED1" w14:textId="7BEC912A" w:rsidR="004E2672" w:rsidRDefault="00B21A7C" w:rsidP="00AC17D9">
      <w:pPr>
        <w:spacing w:line="360" w:lineRule="auto"/>
      </w:pPr>
      <w:r>
        <w:t xml:space="preserve">For the </w:t>
      </w:r>
      <w:r w:rsidR="00824237" w:rsidRPr="00824237">
        <w:rPr>
          <w:b/>
          <w:bCs/>
        </w:rPr>
        <w:t>Data Services Class</w:t>
      </w:r>
      <w:r w:rsidR="006876C7" w:rsidRPr="006876C7">
        <w:t>,</w:t>
      </w:r>
      <w:r w:rsidR="006876C7">
        <w:t xml:space="preserve"> the test </w:t>
      </w:r>
      <w:r w:rsidR="74570912">
        <w:t>focuses</w:t>
      </w:r>
      <w:r w:rsidR="006876C7">
        <w:t xml:space="preserve"> on the </w:t>
      </w:r>
      <w:r w:rsidR="45C86687">
        <w:t xml:space="preserve">polished </w:t>
      </w:r>
      <w:r w:rsidR="363F25F3">
        <w:t>completion</w:t>
      </w:r>
      <w:r w:rsidR="00A9600B">
        <w:t xml:space="preserve"> of the </w:t>
      </w:r>
      <w:r w:rsidR="00104E75">
        <w:t>function communicating with the server</w:t>
      </w:r>
      <w:r w:rsidR="00A01DDE">
        <w:t xml:space="preserve">. </w:t>
      </w:r>
      <w:r w:rsidR="363F25F3">
        <w:t>It</w:t>
      </w:r>
      <w:r w:rsidR="00A01DDE">
        <w:t xml:space="preserve"> </w:t>
      </w:r>
      <w:r w:rsidR="001A00E3">
        <w:t>firstly</w:t>
      </w:r>
      <w:r w:rsidR="781E592E">
        <w:t xml:space="preserve"> tests</w:t>
      </w:r>
      <w:r w:rsidR="001A00E3">
        <w:t xml:space="preserve"> the </w:t>
      </w:r>
      <w:r w:rsidR="0340F30D">
        <w:t>retrieval of receipts</w:t>
      </w:r>
      <w:r w:rsidR="001A00E3">
        <w:t xml:space="preserve"> from the server, then </w:t>
      </w:r>
      <w:r w:rsidR="0340F30D">
        <w:t>ensures</w:t>
      </w:r>
      <w:r w:rsidR="00990BAE">
        <w:t xml:space="preserve"> </w:t>
      </w:r>
      <w:r w:rsidR="007C72BB">
        <w:t xml:space="preserve">that it can </w:t>
      </w:r>
      <w:r w:rsidR="47C15A15">
        <w:t>effectively send the</w:t>
      </w:r>
      <w:r w:rsidR="007C72BB">
        <w:t xml:space="preserve"> picture to the server and receive </w:t>
      </w:r>
      <w:r w:rsidR="6B6F3188">
        <w:t>quality response,</w:t>
      </w:r>
      <w:r w:rsidR="00666D81">
        <w:t xml:space="preserve"> and </w:t>
      </w:r>
      <w:r w:rsidR="6D5D4238">
        <w:t>lastly</w:t>
      </w:r>
      <w:r w:rsidR="00666D81">
        <w:t xml:space="preserve"> test </w:t>
      </w:r>
      <w:r w:rsidR="00ED0227">
        <w:t>the upload of receipt data into the server.</w:t>
      </w:r>
    </w:p>
    <w:p w14:paraId="5E25DE8F" w14:textId="014B6796" w:rsidR="00076249" w:rsidRDefault="009416E7" w:rsidP="00AC17D9">
      <w:pPr>
        <w:spacing w:line="360" w:lineRule="auto"/>
      </w:pPr>
      <w:r>
        <w:t xml:space="preserve">As for the </w:t>
      </w:r>
      <w:r w:rsidRPr="00293097">
        <w:rPr>
          <w:b/>
          <w:bCs/>
        </w:rPr>
        <w:t>Receipt Class</w:t>
      </w:r>
      <w:r>
        <w:t>,</w:t>
      </w:r>
      <w:r w:rsidR="002F5189">
        <w:t xml:space="preserve"> the </w:t>
      </w:r>
      <w:r w:rsidR="545A8187">
        <w:t>test</w:t>
      </w:r>
      <w:r w:rsidR="002F5189">
        <w:t xml:space="preserve"> </w:t>
      </w:r>
      <w:r w:rsidR="75F76BFF">
        <w:t>focuses</w:t>
      </w:r>
      <w:r w:rsidR="002F5189">
        <w:t xml:space="preserve"> on the initialization of data using </w:t>
      </w:r>
      <w:r w:rsidR="75F76BFF">
        <w:t>adequate</w:t>
      </w:r>
      <w:r w:rsidR="002F5189">
        <w:t xml:space="preserve"> </w:t>
      </w:r>
      <w:r w:rsidR="4F847FB3">
        <w:t>inputting</w:t>
      </w:r>
      <w:r w:rsidR="002F5189">
        <w:t xml:space="preserve"> format for </w:t>
      </w:r>
      <w:r w:rsidR="00293097">
        <w:t xml:space="preserve">a successful initialization </w:t>
      </w:r>
      <w:r w:rsidR="16846D2E">
        <w:t>during first usage</w:t>
      </w:r>
      <w:r w:rsidR="001F7346">
        <w:t xml:space="preserve">, then </w:t>
      </w:r>
      <w:r w:rsidR="7ABB35E2">
        <w:t>it ensures</w:t>
      </w:r>
      <w:r w:rsidR="001F7346">
        <w:t xml:space="preserve"> </w:t>
      </w:r>
      <w:r w:rsidR="1FA19467">
        <w:t>a satisfactory</w:t>
      </w:r>
      <w:r w:rsidR="0089424E">
        <w:t xml:space="preserve"> reaction of the </w:t>
      </w:r>
      <w:r w:rsidR="004D2D60">
        <w:t xml:space="preserve">initialization using </w:t>
      </w:r>
      <w:r w:rsidR="00B77BE6">
        <w:t xml:space="preserve">wrong format which doesn’t correspond to the need </w:t>
      </w:r>
      <w:r w:rsidR="00076249">
        <w:t>format.</w:t>
      </w:r>
    </w:p>
    <w:p w14:paraId="145EFB4B" w14:textId="64A2022C" w:rsidR="00076249" w:rsidRDefault="00D1263C" w:rsidP="00AC17D9">
      <w:pPr>
        <w:pStyle w:val="Heading3"/>
        <w:spacing w:line="360" w:lineRule="auto"/>
      </w:pPr>
      <w:bookmarkStart w:id="114" w:name="_Toc164604829"/>
      <w:r>
        <w:t>Widget</w:t>
      </w:r>
      <w:r w:rsidR="009F7D92">
        <w:t>s</w:t>
      </w:r>
      <w:bookmarkEnd w:id="114"/>
    </w:p>
    <w:p w14:paraId="33826432" w14:textId="435B54D8" w:rsidR="0054219A" w:rsidRDefault="0054219A" w:rsidP="00AC17D9">
      <w:pPr>
        <w:spacing w:line="360" w:lineRule="auto"/>
      </w:pPr>
      <w:r>
        <w:t xml:space="preserve">The testing </w:t>
      </w:r>
      <w:r w:rsidR="003363CA">
        <w:t xml:space="preserve">of the widget </w:t>
      </w:r>
      <w:r w:rsidR="00B069ED">
        <w:t xml:space="preserve">is </w:t>
      </w:r>
      <w:r w:rsidR="00B8486F">
        <w:t>different</w:t>
      </w:r>
      <w:r w:rsidR="00B069ED">
        <w:t xml:space="preserve"> </w:t>
      </w:r>
      <w:r w:rsidR="002B1C77">
        <w:t>compared</w:t>
      </w:r>
      <w:r w:rsidR="00B069ED">
        <w:t xml:space="preserve"> to the </w:t>
      </w:r>
      <w:r w:rsidR="00B8486F">
        <w:t>type of tests done for the classes</w:t>
      </w:r>
      <w:r w:rsidR="002B1C77">
        <w:t xml:space="preserve">. Along with the test of the different </w:t>
      </w:r>
      <w:r w:rsidR="00F53F1E">
        <w:t>features, we</w:t>
      </w:r>
      <w:r w:rsidR="002B1C77">
        <w:t xml:space="preserve"> need to test the </w:t>
      </w:r>
      <w:r w:rsidR="009125A7">
        <w:t xml:space="preserve">acceptable display of the different elements </w:t>
      </w:r>
      <w:r w:rsidR="007C0C42">
        <w:t>which is composed of the widgets</w:t>
      </w:r>
      <w:r w:rsidR="00560F32">
        <w:t xml:space="preserve"> showed in </w:t>
      </w:r>
      <w:r w:rsidR="00350EA6" w:rsidRPr="00350EA6">
        <w:rPr>
          <w:i/>
          <w:iCs/>
          <w:u w:val="single"/>
        </w:rPr>
        <w:fldChar w:fldCharType="begin"/>
      </w:r>
      <w:r w:rsidR="00350EA6" w:rsidRPr="00350EA6">
        <w:rPr>
          <w:i/>
          <w:iCs/>
          <w:u w:val="single"/>
        </w:rPr>
        <w:instrText xml:space="preserve"> REF _Ref164088228 \h  \* MERGEFORMAT </w:instrText>
      </w:r>
      <w:r w:rsidR="00350EA6" w:rsidRPr="00350EA6">
        <w:rPr>
          <w:i/>
          <w:iCs/>
          <w:u w:val="single"/>
        </w:rPr>
      </w:r>
      <w:r w:rsidR="00350EA6" w:rsidRPr="00350EA6">
        <w:rPr>
          <w:i/>
          <w:iCs/>
          <w:u w:val="single"/>
        </w:rPr>
        <w:fldChar w:fldCharType="separate"/>
      </w:r>
      <w:r w:rsidR="00350EA6" w:rsidRPr="00350EA6">
        <w:rPr>
          <w:rFonts w:ascii="Arial" w:hAnsi="Arial" w:cs="Arial"/>
          <w:i/>
          <w:iCs/>
          <w:u w:val="single"/>
        </w:rPr>
        <w:t>Widgets</w:t>
      </w:r>
      <w:r w:rsidR="00350EA6" w:rsidRPr="00350EA6">
        <w:rPr>
          <w:i/>
          <w:iCs/>
          <w:u w:val="single"/>
        </w:rPr>
        <w:fldChar w:fldCharType="end"/>
      </w:r>
      <w:r w:rsidR="00350EA6" w:rsidRPr="00350EA6">
        <w:t xml:space="preserve"> section.</w:t>
      </w:r>
    </w:p>
    <w:p w14:paraId="5B41718A" w14:textId="3C8D0ABC" w:rsidR="009E476B" w:rsidRDefault="6AD53BCA" w:rsidP="00AC17D9">
      <w:pPr>
        <w:spacing w:line="360" w:lineRule="auto"/>
      </w:pPr>
      <w:r>
        <w:t xml:space="preserve">The testing of the </w:t>
      </w:r>
      <w:r w:rsidR="00B21E07" w:rsidRPr="00CE1649">
        <w:rPr>
          <w:b/>
          <w:bCs/>
        </w:rPr>
        <w:t>Navigation Bar Widget</w:t>
      </w:r>
      <w:r>
        <w:t xml:space="preserve"> focuses</w:t>
      </w:r>
      <w:r w:rsidR="007E758B">
        <w:t xml:space="preserve"> on the </w:t>
      </w:r>
      <w:r w:rsidR="21448805">
        <w:t>well-formulated</w:t>
      </w:r>
      <w:r w:rsidR="5F6C4535">
        <w:t xml:space="preserve"> initialization</w:t>
      </w:r>
      <w:r w:rsidR="007E758B">
        <w:t xml:space="preserve"> of the </w:t>
      </w:r>
      <w:r w:rsidR="002655A3">
        <w:t>widget with</w:t>
      </w:r>
      <w:r w:rsidR="007E758B">
        <w:t xml:space="preserve"> the presence of all </w:t>
      </w:r>
      <w:r w:rsidR="6CF2A3D5">
        <w:t>its</w:t>
      </w:r>
      <w:r w:rsidR="0E2CDC76">
        <w:t xml:space="preserve"> key</w:t>
      </w:r>
      <w:r w:rsidR="007E758B">
        <w:t xml:space="preserve"> </w:t>
      </w:r>
      <w:r w:rsidR="44969E0C">
        <w:t>components.</w:t>
      </w:r>
      <w:r w:rsidR="7F8DAAE6">
        <w:t xml:space="preserve"> </w:t>
      </w:r>
      <w:r w:rsidR="00A8770F">
        <w:t>The second test</w:t>
      </w:r>
      <w:r w:rsidR="002655A3">
        <w:t xml:space="preserve"> then </w:t>
      </w:r>
      <w:r w:rsidR="5C97564B">
        <w:t>evaluates each</w:t>
      </w:r>
      <w:r w:rsidR="00B3250A">
        <w:t xml:space="preserve"> button from the navigation bar independently and </w:t>
      </w:r>
      <w:r w:rsidR="5C97564B">
        <w:t>ensures</w:t>
      </w:r>
      <w:r w:rsidR="00B3250A">
        <w:t xml:space="preserve"> that they load </w:t>
      </w:r>
      <w:r w:rsidR="007648A5">
        <w:t>their</w:t>
      </w:r>
      <w:r w:rsidR="00B3250A">
        <w:t xml:space="preserve"> designated pages</w:t>
      </w:r>
      <w:r w:rsidR="00B94DA0">
        <w:t xml:space="preserve"> correctly.</w:t>
      </w:r>
    </w:p>
    <w:p w14:paraId="3AAE5FE5" w14:textId="00F635F3" w:rsidR="00B94DA0" w:rsidRDefault="00FA3B58" w:rsidP="00AC17D9">
      <w:pPr>
        <w:spacing w:line="360" w:lineRule="auto"/>
      </w:pPr>
      <w:r>
        <w:t xml:space="preserve">The </w:t>
      </w:r>
      <w:r w:rsidR="744CBEA7" w:rsidRPr="744CBEA7">
        <w:rPr>
          <w:b/>
          <w:bCs/>
        </w:rPr>
        <w:t>Pop-up</w:t>
      </w:r>
      <w:r w:rsidRPr="00FA3B58">
        <w:rPr>
          <w:b/>
          <w:bCs/>
        </w:rPr>
        <w:t xml:space="preserve"> Widget</w:t>
      </w:r>
      <w:r>
        <w:t xml:space="preserve"> test</w:t>
      </w:r>
      <w:r w:rsidR="00644785">
        <w:t>s</w:t>
      </w:r>
      <w:r w:rsidR="00C603C6">
        <w:t xml:space="preserve"> </w:t>
      </w:r>
      <w:r w:rsidR="5C1D427E">
        <w:t>similarly like the</w:t>
      </w:r>
      <w:r w:rsidR="00C603C6">
        <w:t xml:space="preserve"> other widget</w:t>
      </w:r>
      <w:r w:rsidR="732180F6">
        <w:t>,</w:t>
      </w:r>
      <w:r w:rsidR="00C603C6">
        <w:t xml:space="preserve"> </w:t>
      </w:r>
      <w:r w:rsidR="726BF757">
        <w:t>ensuring</w:t>
      </w:r>
      <w:r w:rsidR="15BE0D5F">
        <w:t xml:space="preserve"> </w:t>
      </w:r>
      <w:r w:rsidR="00C57763">
        <w:t>the well</w:t>
      </w:r>
      <w:r w:rsidR="4C27CEF5">
        <w:t>-</w:t>
      </w:r>
      <w:r w:rsidR="7AE86635">
        <w:t xml:space="preserve">formatted </w:t>
      </w:r>
      <w:r w:rsidR="00C57763">
        <w:t xml:space="preserve">initialization and </w:t>
      </w:r>
      <w:r w:rsidR="137274DB">
        <w:t xml:space="preserve">the </w:t>
      </w:r>
      <w:r w:rsidR="5F170F8E">
        <w:t xml:space="preserve">different </w:t>
      </w:r>
      <w:r w:rsidR="137274DB">
        <w:t>features</w:t>
      </w:r>
      <w:r w:rsidR="5F170F8E">
        <w:t xml:space="preserve"> of </w:t>
      </w:r>
      <w:r w:rsidR="0D6E048B">
        <w:t>the widget.</w:t>
      </w:r>
      <w:r w:rsidR="005D4F08">
        <w:t xml:space="preserve"> </w:t>
      </w:r>
      <w:r w:rsidR="4FFCFFE9">
        <w:t>It</w:t>
      </w:r>
      <w:r w:rsidR="0019669E">
        <w:t xml:space="preserve"> </w:t>
      </w:r>
      <w:r w:rsidR="000D1259">
        <w:t>ensures</w:t>
      </w:r>
      <w:r w:rsidR="0019669E">
        <w:t xml:space="preserve"> the </w:t>
      </w:r>
      <w:r w:rsidR="6352B1FB">
        <w:t>structured placement</w:t>
      </w:r>
      <w:r w:rsidR="0019669E">
        <w:t xml:space="preserve"> of the different </w:t>
      </w:r>
      <w:r w:rsidR="23F26DBA">
        <w:t>fields</w:t>
      </w:r>
      <w:r w:rsidR="006F3B2A">
        <w:t>,</w:t>
      </w:r>
      <w:r w:rsidR="00B87FB0">
        <w:t xml:space="preserve"> and that the data is well displayed </w:t>
      </w:r>
      <w:r w:rsidR="2A3253DC">
        <w:t>if</w:t>
      </w:r>
      <w:r w:rsidR="00B87FB0">
        <w:t xml:space="preserve"> </w:t>
      </w:r>
      <w:r w:rsidR="2B635309">
        <w:t>initialized</w:t>
      </w:r>
      <w:r w:rsidR="00B87FB0">
        <w:t xml:space="preserve"> with data, then </w:t>
      </w:r>
      <w:r w:rsidR="2EBAA7ED">
        <w:t>ensures</w:t>
      </w:r>
      <w:r w:rsidR="00F40847">
        <w:t xml:space="preserve"> the </w:t>
      </w:r>
      <w:r w:rsidR="72731A94">
        <w:t>effective</w:t>
      </w:r>
      <w:r w:rsidR="00F40847">
        <w:t xml:space="preserve"> </w:t>
      </w:r>
      <w:r w:rsidR="3F328170">
        <w:t>implementation</w:t>
      </w:r>
      <w:r w:rsidR="00DC5F19">
        <w:t xml:space="preserve"> of the </w:t>
      </w:r>
      <w:r w:rsidR="372D95AE">
        <w:t>“</w:t>
      </w:r>
      <w:r w:rsidR="00DC5F19">
        <w:t>add</w:t>
      </w:r>
      <w:r w:rsidR="24A8C1A2">
        <w:t xml:space="preserve"> </w:t>
      </w:r>
      <w:r w:rsidR="1B285119">
        <w:t>item</w:t>
      </w:r>
      <w:r w:rsidR="28CD021A">
        <w:t>”</w:t>
      </w:r>
      <w:r w:rsidR="00DC5F19">
        <w:t xml:space="preserve"> and </w:t>
      </w:r>
      <w:r w:rsidR="7EC7E28F">
        <w:t>“</w:t>
      </w:r>
      <w:r w:rsidR="2D1ED78C">
        <w:t>delete</w:t>
      </w:r>
      <w:r w:rsidR="49E8E859">
        <w:t xml:space="preserve"> item</w:t>
      </w:r>
      <w:r w:rsidR="2D1ED78C">
        <w:t xml:space="preserve">” </w:t>
      </w:r>
      <w:r w:rsidR="000B4C6A">
        <w:t>button and</w:t>
      </w:r>
      <w:r w:rsidR="00A82F74">
        <w:t xml:space="preserve"> finishing with the</w:t>
      </w:r>
      <w:r w:rsidR="000D1259">
        <w:t xml:space="preserve"> closing button.</w:t>
      </w:r>
    </w:p>
    <w:p w14:paraId="74C23B2A" w14:textId="266C4012" w:rsidR="00D1263C" w:rsidRDefault="006D5D8B" w:rsidP="00AC17D9">
      <w:pPr>
        <w:spacing w:line="360" w:lineRule="auto"/>
      </w:pPr>
      <w:r>
        <w:lastRenderedPageBreak/>
        <w:t>As for the analytics</w:t>
      </w:r>
      <w:r w:rsidR="00ED5DAB">
        <w:t>,</w:t>
      </w:r>
      <w:r w:rsidR="00A53B21">
        <w:t xml:space="preserve"> the same </w:t>
      </w:r>
      <w:r w:rsidR="00942F0E">
        <w:t xml:space="preserve">type of test </w:t>
      </w:r>
      <w:r w:rsidR="00C30B13">
        <w:t>is</w:t>
      </w:r>
      <w:r w:rsidR="00942F0E">
        <w:t xml:space="preserve"> </w:t>
      </w:r>
      <w:r w:rsidR="00A727D5">
        <w:t>applied</w:t>
      </w:r>
      <w:r w:rsidR="00942F0E">
        <w:t xml:space="preserve"> for the </w:t>
      </w:r>
      <w:r w:rsidR="00942F0E" w:rsidRPr="00942F0E">
        <w:rPr>
          <w:b/>
          <w:bCs/>
        </w:rPr>
        <w:t>Line Chart</w:t>
      </w:r>
      <w:r w:rsidR="00942F0E">
        <w:t xml:space="preserve"> and </w:t>
      </w:r>
      <w:r w:rsidR="00942F0E" w:rsidRPr="00942F0E">
        <w:rPr>
          <w:b/>
          <w:bCs/>
        </w:rPr>
        <w:t>Pie Chart</w:t>
      </w:r>
      <w:r w:rsidR="00942F0E">
        <w:t xml:space="preserve"> widgets</w:t>
      </w:r>
      <w:r w:rsidR="00A727D5">
        <w:t>.</w:t>
      </w:r>
      <w:r w:rsidR="00B2633D">
        <w:t xml:space="preserve"> It firstly </w:t>
      </w:r>
      <w:r w:rsidR="00BC6C25">
        <w:t>ensures</w:t>
      </w:r>
      <w:r w:rsidR="00B2633D">
        <w:t xml:space="preserve"> the </w:t>
      </w:r>
      <w:r w:rsidR="7FB3EACD">
        <w:t xml:space="preserve">efficient </w:t>
      </w:r>
      <w:r w:rsidR="5C61D4C6">
        <w:t>production of</w:t>
      </w:r>
      <w:r w:rsidR="00294AD4">
        <w:t xml:space="preserve"> the widget with data</w:t>
      </w:r>
      <w:r w:rsidR="00FA4F8A">
        <w:t xml:space="preserve">, then </w:t>
      </w:r>
      <w:r w:rsidR="48F75170">
        <w:t>verifies the</w:t>
      </w:r>
      <w:r w:rsidR="00FA4F8A">
        <w:t xml:space="preserve"> execution of the </w:t>
      </w:r>
      <w:r w:rsidR="001713ED">
        <w:t xml:space="preserve">month changing and the message display if </w:t>
      </w:r>
      <w:r w:rsidR="4C69D08C">
        <w:t>there is missing</w:t>
      </w:r>
      <w:r w:rsidR="001713ED">
        <w:t xml:space="preserve"> data for </w:t>
      </w:r>
      <w:r w:rsidR="4C69D08C">
        <w:t>these</w:t>
      </w:r>
      <w:r w:rsidR="001713ED">
        <w:t xml:space="preserve"> </w:t>
      </w:r>
      <w:r w:rsidR="2917BA85">
        <w:t>months</w:t>
      </w:r>
      <w:r w:rsidR="009D1DE7">
        <w:t>.</w:t>
      </w:r>
    </w:p>
    <w:p w14:paraId="63A2E603" w14:textId="6671AD2C" w:rsidR="00D1263C" w:rsidRDefault="009F7D92" w:rsidP="00AC17D9">
      <w:pPr>
        <w:pStyle w:val="Heading3"/>
        <w:spacing w:line="360" w:lineRule="auto"/>
      </w:pPr>
      <w:bookmarkStart w:id="115" w:name="_Toc164604830"/>
      <w:r>
        <w:t>Pages</w:t>
      </w:r>
      <w:bookmarkEnd w:id="115"/>
    </w:p>
    <w:p w14:paraId="0FD41369" w14:textId="7D263DCB" w:rsidR="005914C5" w:rsidRDefault="005F2B3A" w:rsidP="00AC17D9">
      <w:pPr>
        <w:spacing w:line="360" w:lineRule="auto"/>
      </w:pPr>
      <w:r>
        <w:t>The last element</w:t>
      </w:r>
      <w:r w:rsidR="002E282D">
        <w:t xml:space="preserve"> from the mobile application which </w:t>
      </w:r>
      <w:r w:rsidR="26525C2A">
        <w:t>was</w:t>
      </w:r>
      <w:r w:rsidR="006746E9">
        <w:t xml:space="preserve"> tested is the </w:t>
      </w:r>
      <w:r w:rsidR="004D4861">
        <w:t>pages</w:t>
      </w:r>
      <w:r w:rsidR="6390BC3C">
        <w:t>,</w:t>
      </w:r>
      <w:r w:rsidR="004D4861">
        <w:t xml:space="preserve"> which </w:t>
      </w:r>
      <w:r w:rsidR="2CD461D3">
        <w:t>encapsulates</w:t>
      </w:r>
      <w:r w:rsidR="004D4861">
        <w:t xml:space="preserve"> </w:t>
      </w:r>
      <w:r w:rsidR="5D592794">
        <w:t xml:space="preserve">the </w:t>
      </w:r>
      <w:r w:rsidR="3EFBE2C7">
        <w:t>widgets</w:t>
      </w:r>
      <w:r w:rsidR="001D500E">
        <w:t xml:space="preserve"> and classes to form the application</w:t>
      </w:r>
      <w:r w:rsidR="004F546C">
        <w:t xml:space="preserve">. </w:t>
      </w:r>
      <w:r w:rsidR="009B527E">
        <w:t xml:space="preserve">These are key elements </w:t>
      </w:r>
      <w:r w:rsidR="00776B68">
        <w:t xml:space="preserve">which allow the user to be </w:t>
      </w:r>
      <w:r w:rsidR="79FC82DB">
        <w:t>displayed</w:t>
      </w:r>
      <w:r w:rsidR="00776B68">
        <w:t xml:space="preserve"> and</w:t>
      </w:r>
      <w:r w:rsidR="3662CED0">
        <w:t>,</w:t>
      </w:r>
      <w:r w:rsidR="00776B68">
        <w:t xml:space="preserve"> therefore</w:t>
      </w:r>
      <w:r w:rsidR="3662CED0">
        <w:t>,</w:t>
      </w:r>
      <w:r w:rsidR="00776B68">
        <w:t xml:space="preserve"> </w:t>
      </w:r>
      <w:r w:rsidR="7A482A1B">
        <w:t xml:space="preserve">must </w:t>
      </w:r>
      <w:r w:rsidR="00776B68">
        <w:t xml:space="preserve">be </w:t>
      </w:r>
      <w:r w:rsidR="6A8682E9">
        <w:t>thoroughly</w:t>
      </w:r>
      <w:r w:rsidR="00FA209B">
        <w:t xml:space="preserve"> tested.</w:t>
      </w:r>
      <w:r w:rsidR="0084049F">
        <w:t xml:space="preserve"> </w:t>
      </w:r>
      <w:r w:rsidR="463316BB">
        <w:t>Ensuring</w:t>
      </w:r>
      <w:r w:rsidR="007B45D4">
        <w:t xml:space="preserve"> the test</w:t>
      </w:r>
      <w:r w:rsidR="463316BB">
        <w:t xml:space="preserve"> was </w:t>
      </w:r>
      <w:r w:rsidR="61F1755F">
        <w:t>created sufficiently</w:t>
      </w:r>
      <w:r w:rsidR="007B45D4">
        <w:t xml:space="preserve">, some </w:t>
      </w:r>
      <w:r w:rsidR="00AE71D8">
        <w:t>modifications</w:t>
      </w:r>
      <w:r w:rsidR="007B45D4">
        <w:t xml:space="preserve"> of the test were needed on the pages</w:t>
      </w:r>
      <w:r w:rsidR="0AF376C8">
        <w:t>. The</w:t>
      </w:r>
      <w:r w:rsidR="00BF4689">
        <w:t xml:space="preserve"> page should be able to </w:t>
      </w:r>
      <w:r w:rsidR="0D3A0D2F">
        <w:t>load while</w:t>
      </w:r>
      <w:r w:rsidR="00BF4689">
        <w:t xml:space="preserve"> overwriting the Data Services class to return a precise value </w:t>
      </w:r>
      <w:r w:rsidR="00AB593C">
        <w:t xml:space="preserve">during the initialization due </w:t>
      </w:r>
      <w:r w:rsidR="00AE71D8">
        <w:t xml:space="preserve">to the testing environment. </w:t>
      </w:r>
      <w:r w:rsidR="008F1AD6">
        <w:t>Therefore,</w:t>
      </w:r>
      <w:r w:rsidR="00AE71D8">
        <w:t xml:space="preserve"> the test</w:t>
      </w:r>
      <w:r w:rsidR="008F1AD6">
        <w:t xml:space="preserve">s </w:t>
      </w:r>
      <w:r w:rsidR="00B31E89">
        <w:t xml:space="preserve">use personalized Data Services </w:t>
      </w:r>
      <w:r w:rsidR="005B3F38">
        <w:t xml:space="preserve">classes </w:t>
      </w:r>
      <w:r w:rsidR="004C427C">
        <w:t xml:space="preserve">to </w:t>
      </w:r>
      <w:r w:rsidR="00034FDF">
        <w:t>initialize successfully.</w:t>
      </w:r>
    </w:p>
    <w:p w14:paraId="64F4705D" w14:textId="32118A6D" w:rsidR="00034FDF" w:rsidRDefault="00C322DF" w:rsidP="00AC17D9">
      <w:pPr>
        <w:spacing w:line="360" w:lineRule="auto"/>
      </w:pPr>
      <w:r>
        <w:t xml:space="preserve">For the </w:t>
      </w:r>
      <w:r w:rsidRPr="0047030B">
        <w:rPr>
          <w:b/>
          <w:bCs/>
        </w:rPr>
        <w:t>Camera Page</w:t>
      </w:r>
      <w:r>
        <w:t xml:space="preserve">, </w:t>
      </w:r>
      <w:r w:rsidR="2EBF32F4">
        <w:t>its</w:t>
      </w:r>
      <w:r>
        <w:t xml:space="preserve"> tests</w:t>
      </w:r>
      <w:r w:rsidR="0020692C">
        <w:t xml:space="preserve"> start with the initialization of the page as default without any picture selected </w:t>
      </w:r>
      <w:r w:rsidR="4E5B824D">
        <w:t>and displays</w:t>
      </w:r>
      <w:r w:rsidR="59302FFB">
        <w:t>,</w:t>
      </w:r>
      <w:r w:rsidR="161D9A18">
        <w:t xml:space="preserve"> </w:t>
      </w:r>
      <w:r w:rsidR="614A167C">
        <w:t>which ensures</w:t>
      </w:r>
      <w:r w:rsidR="0020692C">
        <w:t xml:space="preserve"> </w:t>
      </w:r>
      <w:r w:rsidR="00437BC3">
        <w:t xml:space="preserve">the presence of all </w:t>
      </w:r>
      <w:r w:rsidR="1E066661">
        <w:t>its button.</w:t>
      </w:r>
      <w:r w:rsidR="00277EC6">
        <w:t xml:space="preserve"> Then the different buttons “</w:t>
      </w:r>
      <w:r w:rsidR="00134E0D">
        <w:t>Open Camera” and “</w:t>
      </w:r>
      <w:r w:rsidR="003D6C54">
        <w:t xml:space="preserve">Open Gallery” </w:t>
      </w:r>
      <w:r w:rsidR="00A90E63">
        <w:t>load the right widget</w:t>
      </w:r>
      <w:r w:rsidR="00333A9E">
        <w:t>s</w:t>
      </w:r>
      <w:r w:rsidR="00E526D7">
        <w:t xml:space="preserve">. To test the display the well </w:t>
      </w:r>
      <w:r w:rsidR="00595164">
        <w:t xml:space="preserve">display of the image on the page, some </w:t>
      </w:r>
      <w:r w:rsidR="0047030B">
        <w:t>modifications</w:t>
      </w:r>
      <w:r w:rsidR="00595164">
        <w:t xml:space="preserve"> </w:t>
      </w:r>
      <w:r w:rsidR="0047030B">
        <w:t>were</w:t>
      </w:r>
      <w:r w:rsidR="00595164">
        <w:t xml:space="preserve"> made on the loading of the page to initialize the page with </w:t>
      </w:r>
      <w:r w:rsidR="0047030B">
        <w:t>an</w:t>
      </w:r>
      <w:r w:rsidR="00595164">
        <w:t xml:space="preserve"> image which will be display</w:t>
      </w:r>
      <w:r w:rsidR="0047030B">
        <w:t>.</w:t>
      </w:r>
    </w:p>
    <w:p w14:paraId="1A1BEA02" w14:textId="3AD2C363" w:rsidR="0047030B" w:rsidRDefault="000A5BB7" w:rsidP="00AC17D9">
      <w:pPr>
        <w:spacing w:line="360" w:lineRule="auto"/>
      </w:pPr>
      <w:r>
        <w:t xml:space="preserve">The tests of the </w:t>
      </w:r>
      <w:r w:rsidRPr="006E576B">
        <w:rPr>
          <w:b/>
          <w:bCs/>
        </w:rPr>
        <w:t>List page</w:t>
      </w:r>
      <w:r w:rsidR="002933D4">
        <w:t xml:space="preserve"> us</w:t>
      </w:r>
      <w:r w:rsidR="00EF63C0">
        <w:t xml:space="preserve">ed their custom Data Services classes to </w:t>
      </w:r>
      <w:r w:rsidR="00FF583B">
        <w:t>test the initialization of the page and the generation of the receipt list firstly with some data and a visible list,</w:t>
      </w:r>
      <w:r w:rsidR="00656623">
        <w:t xml:space="preserve"> then without data while displaying a </w:t>
      </w:r>
      <w:r w:rsidR="00587667">
        <w:t>no data message.</w:t>
      </w:r>
      <w:r w:rsidR="00B87C3B">
        <w:t xml:space="preserve"> Then</w:t>
      </w:r>
      <w:r w:rsidR="272291E6">
        <w:t xml:space="preserve"> they</w:t>
      </w:r>
      <w:r w:rsidR="00B87C3B">
        <w:t xml:space="preserve"> are tested the two </w:t>
      </w:r>
      <w:r w:rsidR="006222E4">
        <w:t>buttons</w:t>
      </w:r>
      <w:r w:rsidR="00B87C3B">
        <w:t xml:space="preserve"> </w:t>
      </w:r>
      <w:r w:rsidR="0161FE6E">
        <w:t>on</w:t>
      </w:r>
      <w:r w:rsidR="00B87C3B">
        <w:t xml:space="preserve"> the page</w:t>
      </w:r>
      <w:r w:rsidR="00015FDD">
        <w:t xml:space="preserve">: </w:t>
      </w:r>
      <w:r w:rsidR="0161FE6E">
        <w:t>“</w:t>
      </w:r>
      <w:r w:rsidR="00015FDD">
        <w:t>add</w:t>
      </w:r>
      <w:r w:rsidR="0161FE6E">
        <w:t>”</w:t>
      </w:r>
      <w:r w:rsidR="00015FDD">
        <w:t xml:space="preserve"> and </w:t>
      </w:r>
      <w:r w:rsidR="0161FE6E">
        <w:t>“</w:t>
      </w:r>
      <w:r w:rsidR="002B13E5">
        <w:t>edit</w:t>
      </w:r>
      <w:r w:rsidR="0161FE6E">
        <w:t>”</w:t>
      </w:r>
      <w:r w:rsidR="002B13E5">
        <w:t xml:space="preserve"> buttons</w:t>
      </w:r>
      <w:r w:rsidR="0161FE6E">
        <w:t>. The</w:t>
      </w:r>
      <w:r w:rsidR="002B13E5">
        <w:t xml:space="preserve"> add button</w:t>
      </w:r>
      <w:r w:rsidR="00B844BE">
        <w:t xml:space="preserve"> </w:t>
      </w:r>
      <w:r w:rsidR="001A78F8">
        <w:t>ensures</w:t>
      </w:r>
      <w:r w:rsidR="00B844BE">
        <w:t xml:space="preserve"> the </w:t>
      </w:r>
      <w:r w:rsidR="23EDBAEF">
        <w:t>initialization</w:t>
      </w:r>
      <w:r w:rsidR="537C9F84">
        <w:t xml:space="preserve"> of</w:t>
      </w:r>
      <w:r w:rsidR="00B844BE">
        <w:t xml:space="preserve"> </w:t>
      </w:r>
      <w:r w:rsidR="41EBF312">
        <w:t>an</w:t>
      </w:r>
      <w:r w:rsidR="00B844BE">
        <w:t xml:space="preserve"> empty popup widget</w:t>
      </w:r>
      <w:r w:rsidR="23EDBAEF">
        <w:t>,</w:t>
      </w:r>
      <w:r w:rsidR="00B844BE">
        <w:t xml:space="preserve"> and the edit button </w:t>
      </w:r>
      <w:r w:rsidR="0CBBE77D">
        <w:t>ensures</w:t>
      </w:r>
      <w:r w:rsidR="00B844BE">
        <w:t xml:space="preserve"> the </w:t>
      </w:r>
      <w:r w:rsidR="0CBBE77D">
        <w:t>initialization</w:t>
      </w:r>
      <w:r w:rsidR="00DA76F7">
        <w:t xml:space="preserve"> of the same widget with the selected receipt data.</w:t>
      </w:r>
    </w:p>
    <w:p w14:paraId="7AF4EFAC" w14:textId="77777777" w:rsidR="003D1D01" w:rsidRDefault="3FB23C4A" w:rsidP="00AC17D9">
      <w:pPr>
        <w:spacing w:line="360" w:lineRule="auto"/>
      </w:pPr>
      <w:r>
        <w:t xml:space="preserve">The final element tested is the </w:t>
      </w:r>
      <w:r w:rsidRPr="3FB23C4A">
        <w:rPr>
          <w:b/>
          <w:bCs/>
        </w:rPr>
        <w:t>Graph Page</w:t>
      </w:r>
      <w:r>
        <w:t>. It tests the initialization of the page with and without data using the same custom type Data Service class to manipulate the data loading during the initialization of the page to ensure the appropriate loading of the different menus and graph widget or missing data message. Then, another test consists of ensure well behavior of the graph menu display the right widget.</w:t>
      </w:r>
    </w:p>
    <w:p w14:paraId="3450B9CE" w14:textId="1DEBD271" w:rsidR="00023DFE" w:rsidRDefault="00A21BE2" w:rsidP="00AC17D9">
      <w:pPr>
        <w:spacing w:line="360" w:lineRule="auto"/>
      </w:pPr>
      <w:r>
        <w:t xml:space="preserve">The final element tested is the </w:t>
      </w:r>
      <w:r w:rsidRPr="00935CEE">
        <w:rPr>
          <w:b/>
          <w:bCs/>
        </w:rPr>
        <w:t>Graph Page</w:t>
      </w:r>
      <w:r w:rsidR="008F323D">
        <w:t xml:space="preserve">. It </w:t>
      </w:r>
      <w:r w:rsidR="00935CEE">
        <w:t>tests</w:t>
      </w:r>
      <w:r w:rsidR="008F323D">
        <w:t xml:space="preserve"> the initialization of the page with and </w:t>
      </w:r>
      <w:r w:rsidR="004B4789">
        <w:t>without</w:t>
      </w:r>
      <w:r w:rsidR="008F323D">
        <w:t xml:space="preserve"> data</w:t>
      </w:r>
      <w:r w:rsidR="004B4789">
        <w:t xml:space="preserve"> </w:t>
      </w:r>
      <w:r w:rsidR="00095B71">
        <w:t xml:space="preserve">using </w:t>
      </w:r>
      <w:r w:rsidR="008F323D">
        <w:t>the same custom type Data</w:t>
      </w:r>
      <w:r w:rsidR="004B4789">
        <w:t xml:space="preserve"> Service class to manipulate the data loading during the initialization of the page</w:t>
      </w:r>
      <w:r w:rsidR="007E2B93">
        <w:t xml:space="preserve"> to ensure the </w:t>
      </w:r>
      <w:r w:rsidR="3129C5CB">
        <w:t>appropriate</w:t>
      </w:r>
      <w:r w:rsidR="007E2B93">
        <w:t xml:space="preserve"> loading of the </w:t>
      </w:r>
      <w:r w:rsidR="007E2B93">
        <w:lastRenderedPageBreak/>
        <w:t>different menus</w:t>
      </w:r>
      <w:r w:rsidR="00687E2F">
        <w:t xml:space="preserve"> and graph widget or missing data message. Then</w:t>
      </w:r>
      <w:r w:rsidR="3129C5CB">
        <w:t>,</w:t>
      </w:r>
      <w:r w:rsidR="00687E2F">
        <w:t xml:space="preserve"> another test </w:t>
      </w:r>
      <w:r w:rsidR="00AE022E">
        <w:t>consists</w:t>
      </w:r>
      <w:r w:rsidR="00D047E2">
        <w:t xml:space="preserve"> of ensure well behavior of the graph menu</w:t>
      </w:r>
      <w:r w:rsidR="00204057">
        <w:t xml:space="preserve"> display the </w:t>
      </w:r>
      <w:r w:rsidR="09710420">
        <w:t>right</w:t>
      </w:r>
      <w:r w:rsidR="00204057">
        <w:t xml:space="preserve"> widget.</w:t>
      </w:r>
    </w:p>
    <w:p w14:paraId="57B6F96C" w14:textId="219B8349" w:rsidR="00AE022E" w:rsidRDefault="00AE022E" w:rsidP="00AC17D9">
      <w:pPr>
        <w:spacing w:line="360" w:lineRule="auto"/>
      </w:pPr>
    </w:p>
    <w:p w14:paraId="27C0BCB8" w14:textId="73A55C7D" w:rsidR="005914C5" w:rsidRPr="005914C5" w:rsidRDefault="00233B2A" w:rsidP="00AC17D9">
      <w:pPr>
        <w:pStyle w:val="Heading2"/>
        <w:spacing w:line="360" w:lineRule="auto"/>
      </w:pPr>
      <w:bookmarkStart w:id="116" w:name="_Toc164604831"/>
      <w:r>
        <w:t>Server</w:t>
      </w:r>
      <w:bookmarkEnd w:id="116"/>
    </w:p>
    <w:p w14:paraId="0EFCE7F3" w14:textId="04BD7D1A" w:rsidR="3FB23C4A" w:rsidRDefault="3FB23C4A" w:rsidP="3FB23C4A">
      <w:pPr>
        <w:spacing w:line="360" w:lineRule="auto"/>
      </w:pPr>
      <w:r>
        <w:t xml:space="preserve">The purpose of testing the server was to test the key features of the server and ensure their functioning execution. To do so, tests were made to evaluate the execution of the different endpoints and the function it is composed of. As for the Receipt Section Detection Model, the model was evaluated using different metrics. </w:t>
      </w:r>
    </w:p>
    <w:p w14:paraId="4523DE77" w14:textId="505A36FE" w:rsidR="00233B2A" w:rsidRDefault="00233B2A" w:rsidP="00AC17D9">
      <w:pPr>
        <w:pStyle w:val="Heading3"/>
        <w:spacing w:line="360" w:lineRule="auto"/>
      </w:pPr>
      <w:bookmarkStart w:id="117" w:name="_Toc164604832"/>
      <w:r>
        <w:t>Endpoint</w:t>
      </w:r>
      <w:r w:rsidR="00C01902">
        <w:t xml:space="preserve"> (FastAPI App)</w:t>
      </w:r>
      <w:bookmarkEnd w:id="117"/>
      <w:r>
        <w:t xml:space="preserve"> </w:t>
      </w:r>
    </w:p>
    <w:p w14:paraId="2510F5AF" w14:textId="33D93B04" w:rsidR="00B935EB" w:rsidRDefault="004A1253" w:rsidP="00AC17D9">
      <w:pPr>
        <w:spacing w:line="360" w:lineRule="auto"/>
      </w:pPr>
      <w:r>
        <w:t>The FastAPI application, which run in the server docker, is the core of the server</w:t>
      </w:r>
      <w:r w:rsidR="00E944F2">
        <w:t xml:space="preserve"> running in a docker container,</w:t>
      </w:r>
      <w:r w:rsidR="002C2D5C">
        <w:t xml:space="preserve"> ss talked about in </w:t>
      </w:r>
      <w:r w:rsidR="000D172A" w:rsidRPr="002843D5">
        <w:rPr>
          <w:i/>
          <w:iCs/>
          <w:u w:val="single"/>
        </w:rPr>
        <w:fldChar w:fldCharType="begin"/>
      </w:r>
      <w:r w:rsidR="000D172A" w:rsidRPr="002843D5">
        <w:rPr>
          <w:i/>
          <w:iCs/>
          <w:u w:val="single"/>
        </w:rPr>
        <w:instrText xml:space="preserve"> REF _Ref164264735 \h </w:instrText>
      </w:r>
      <w:r w:rsidR="002843D5" w:rsidRPr="002843D5">
        <w:rPr>
          <w:i/>
          <w:iCs/>
          <w:u w:val="single"/>
        </w:rPr>
        <w:instrText xml:space="preserve"> \* MERGEFORMAT </w:instrText>
      </w:r>
      <w:r w:rsidR="000D172A" w:rsidRPr="002843D5">
        <w:rPr>
          <w:i/>
          <w:iCs/>
          <w:u w:val="single"/>
        </w:rPr>
      </w:r>
      <w:r w:rsidR="000D172A" w:rsidRPr="002843D5">
        <w:rPr>
          <w:i/>
          <w:iCs/>
          <w:u w:val="single"/>
        </w:rPr>
        <w:fldChar w:fldCharType="separate"/>
      </w:r>
      <w:r w:rsidR="000D172A" w:rsidRPr="002843D5">
        <w:rPr>
          <w:rFonts w:ascii="Arial" w:hAnsi="Arial" w:cs="Arial"/>
          <w:i/>
          <w:iCs/>
          <w:u w:val="single"/>
        </w:rPr>
        <w:t>Server</w:t>
      </w:r>
      <w:r w:rsidR="000D172A" w:rsidRPr="002843D5">
        <w:rPr>
          <w:i/>
          <w:iCs/>
          <w:u w:val="single"/>
        </w:rPr>
        <w:fldChar w:fldCharType="end"/>
      </w:r>
      <w:r w:rsidR="000D172A">
        <w:t xml:space="preserve"> </w:t>
      </w:r>
      <w:r w:rsidR="002843D5">
        <w:t xml:space="preserve">implementation </w:t>
      </w:r>
      <w:r w:rsidR="000D172A">
        <w:t>section</w:t>
      </w:r>
      <w:r w:rsidR="002843D5">
        <w:t>.</w:t>
      </w:r>
      <w:r w:rsidR="00F7545C">
        <w:t xml:space="preserve"> The tests were created</w:t>
      </w:r>
      <w:r w:rsidR="00BB155F">
        <w:t xml:space="preserve"> using </w:t>
      </w:r>
      <w:r w:rsidR="005D26B0">
        <w:t>python Pytest packa</w:t>
      </w:r>
      <w:r w:rsidR="002C1CF0">
        <w:t>ge which provided useful testing tools in python</w:t>
      </w:r>
      <w:r w:rsidR="00A543C9">
        <w:t xml:space="preserve"> and allow it to run multiple sets</w:t>
      </w:r>
      <w:r w:rsidR="002268E1">
        <w:t xml:space="preserve"> </w:t>
      </w:r>
      <w:r w:rsidR="005C21E5">
        <w:t>using ‘</w:t>
      </w:r>
      <w:r w:rsidR="00960395">
        <w:t xml:space="preserve">pytest’ command. Due to the local deployment </w:t>
      </w:r>
      <w:r w:rsidR="00F03FF4">
        <w:t>of the server without a fixed address, to</w:t>
      </w:r>
      <w:r w:rsidR="00FE0C96">
        <w:t xml:space="preserve"> test the </w:t>
      </w:r>
      <w:r w:rsidR="00500DBB">
        <w:t xml:space="preserve">different endpoints, it </w:t>
      </w:r>
      <w:r w:rsidR="002D5C1C">
        <w:t>needs</w:t>
      </w:r>
      <w:r w:rsidR="00500DBB">
        <w:t xml:space="preserve"> to be run inside the docker</w:t>
      </w:r>
      <w:r w:rsidR="002D5C1C">
        <w:t xml:space="preserve">. Therefore, a rule from the </w:t>
      </w:r>
      <w:r w:rsidR="00BD7167">
        <w:t xml:space="preserve">Makefile (‘make server-test’) connect into the </w:t>
      </w:r>
      <w:r w:rsidR="002F75D3">
        <w:t xml:space="preserve">server container and </w:t>
      </w:r>
      <w:r w:rsidR="00503365">
        <w:t>run pytest command to execute the set of tests</w:t>
      </w:r>
      <w:r w:rsidR="000A4633">
        <w:t xml:space="preserve"> by connecting directly </w:t>
      </w:r>
      <w:r w:rsidR="008A511B">
        <w:t>to the FastAPI app</w:t>
      </w:r>
      <w:r w:rsidR="00E72F92">
        <w:t xml:space="preserve"> and execute multiple </w:t>
      </w:r>
      <w:r w:rsidR="00D01796">
        <w:t>tests</w:t>
      </w:r>
      <w:r w:rsidR="00E72F92">
        <w:t xml:space="preserve"> on the different endpoints.</w:t>
      </w:r>
    </w:p>
    <w:p w14:paraId="08EA68F6" w14:textId="1410B9AF" w:rsidR="00E72F92" w:rsidRDefault="000D69B3" w:rsidP="00AC17D9">
      <w:pPr>
        <w:spacing w:line="360" w:lineRule="auto"/>
      </w:pPr>
      <w:r>
        <w:t xml:space="preserve">The </w:t>
      </w:r>
      <w:r w:rsidR="0008300B" w:rsidRPr="0008300B">
        <w:rPr>
          <w:b/>
          <w:bCs/>
        </w:rPr>
        <w:t>‘</w:t>
      </w:r>
      <w:r w:rsidR="004F3FD0">
        <w:rPr>
          <w:b/>
          <w:bCs/>
        </w:rPr>
        <w:t>/</w:t>
      </w:r>
      <w:r w:rsidR="0008300B" w:rsidRPr="0008300B">
        <w:rPr>
          <w:b/>
          <w:bCs/>
        </w:rPr>
        <w:t>getReceipt</w:t>
      </w:r>
      <w:r w:rsidR="004F3FD0">
        <w:rPr>
          <w:b/>
          <w:bCs/>
        </w:rPr>
        <w:t>/</w:t>
      </w:r>
      <w:r w:rsidR="0008300B" w:rsidRPr="0008300B">
        <w:rPr>
          <w:b/>
          <w:bCs/>
        </w:rPr>
        <w:t>’</w:t>
      </w:r>
      <w:r w:rsidR="0008300B">
        <w:t xml:space="preserve"> endpoint</w:t>
      </w:r>
      <w:r w:rsidR="00BF0A33">
        <w:t xml:space="preserve"> is </w:t>
      </w:r>
      <w:r w:rsidR="00A002B2">
        <w:t>tested to</w:t>
      </w:r>
      <w:r w:rsidR="00E47DC6">
        <w:t xml:space="preserve"> ensure the </w:t>
      </w:r>
      <w:r w:rsidR="00E24FDF">
        <w:t xml:space="preserve">user </w:t>
      </w:r>
      <w:r w:rsidR="00622438">
        <w:t>receipt data from the database</w:t>
      </w:r>
      <w:r w:rsidR="3FB23C4A">
        <w:t xml:space="preserve"> is gathered efficiently.</w:t>
      </w:r>
      <w:r w:rsidR="00622438">
        <w:t xml:space="preserve"> It is tested </w:t>
      </w:r>
      <w:r w:rsidR="00A002B2">
        <w:t xml:space="preserve">with a valid and </w:t>
      </w:r>
      <w:r w:rsidR="006A41E4">
        <w:t>an</w:t>
      </w:r>
      <w:r w:rsidR="00A002B2">
        <w:t xml:space="preserve"> invalid receipt id</w:t>
      </w:r>
      <w:r w:rsidR="007326C5">
        <w:t xml:space="preserve"> using the mock data</w:t>
      </w:r>
      <w:r w:rsidR="3FB23C4A">
        <w:t>, which is</w:t>
      </w:r>
      <w:r w:rsidR="007326C5">
        <w:t xml:space="preserve"> </w:t>
      </w:r>
      <w:r w:rsidR="00DB12C6">
        <w:t>automati</w:t>
      </w:r>
      <w:r w:rsidR="007D1FE8">
        <w:t>cally</w:t>
      </w:r>
      <w:r w:rsidR="00DB12C6">
        <w:t xml:space="preserve"> input into the database at </w:t>
      </w:r>
      <w:r w:rsidR="007D1FE8">
        <w:t>the database initialization</w:t>
      </w:r>
      <w:r w:rsidR="00A002B2">
        <w:t>.</w:t>
      </w:r>
      <w:r w:rsidR="006A41E4">
        <w:t xml:space="preserve"> </w:t>
      </w:r>
    </w:p>
    <w:p w14:paraId="43139ABC" w14:textId="6EF52314" w:rsidR="006B2828" w:rsidRDefault="004F3FD0" w:rsidP="3FB23C4A">
      <w:pPr>
        <w:spacing w:line="360" w:lineRule="auto"/>
        <w:rPr>
          <w:i/>
          <w:iCs/>
          <w:u w:val="single"/>
        </w:rPr>
      </w:pPr>
      <w:r>
        <w:t xml:space="preserve">For the </w:t>
      </w:r>
      <w:r w:rsidRPr="004F3FD0">
        <w:rPr>
          <w:b/>
          <w:bCs/>
        </w:rPr>
        <w:t>‘/uploadPicture/’</w:t>
      </w:r>
      <w:r>
        <w:t xml:space="preserve"> endpoint</w:t>
      </w:r>
      <w:r w:rsidR="003E5C4B">
        <w:t>, the test</w:t>
      </w:r>
      <w:r w:rsidR="00265B8C">
        <w:t xml:space="preserve">s are important as the start of the key feature of the </w:t>
      </w:r>
      <w:r w:rsidR="007E082E">
        <w:t xml:space="preserve">system. </w:t>
      </w:r>
      <w:r w:rsidR="00FF1DFC">
        <w:t xml:space="preserve">It firstly </w:t>
      </w:r>
      <w:r w:rsidR="00D73F2D">
        <w:t>ensures</w:t>
      </w:r>
      <w:r w:rsidR="00FF1DFC">
        <w:t xml:space="preserve"> </w:t>
      </w:r>
      <w:r w:rsidR="000E179D">
        <w:t>that the picture sent is well stored when received</w:t>
      </w:r>
      <w:r w:rsidR="00C00FB0">
        <w:t>,</w:t>
      </w:r>
      <w:r w:rsidR="004D4D4E">
        <w:t xml:space="preserve"> then the extraction process is executed and ensures the result format is proportionate. It </w:t>
      </w:r>
      <w:r w:rsidR="001C39F3">
        <w:t>ensures</w:t>
      </w:r>
      <w:r w:rsidR="004D4D4E">
        <w:t xml:space="preserve"> </w:t>
      </w:r>
      <w:r w:rsidR="00D73F2D">
        <w:t>the result code and the presence of the prediction</w:t>
      </w:r>
      <w:r w:rsidR="0096608D">
        <w:t>, its format, and</w:t>
      </w:r>
      <w:r w:rsidR="00B21790">
        <w:t xml:space="preserve"> the presence of all the field referenced in </w:t>
      </w:r>
      <w:r w:rsidR="001C39F3" w:rsidRPr="001C39F3">
        <w:rPr>
          <w:i/>
          <w:iCs/>
          <w:u w:val="single"/>
        </w:rPr>
        <w:fldChar w:fldCharType="begin"/>
      </w:r>
      <w:r w:rsidR="001C39F3" w:rsidRPr="001C39F3">
        <w:rPr>
          <w:i/>
          <w:iCs/>
          <w:u w:val="single"/>
        </w:rPr>
        <w:instrText xml:space="preserve"> REF _Ref163756048 \h  \* MERGEFORMAT </w:instrText>
      </w:r>
      <w:r w:rsidR="001C39F3" w:rsidRPr="001C39F3">
        <w:rPr>
          <w:i/>
          <w:iCs/>
          <w:u w:val="single"/>
        </w:rPr>
      </w:r>
      <w:r w:rsidR="001C39F3" w:rsidRPr="001C39F3">
        <w:rPr>
          <w:i/>
          <w:iCs/>
          <w:u w:val="single"/>
        </w:rPr>
        <w:fldChar w:fldCharType="separate"/>
      </w:r>
      <w:r w:rsidR="001C39F3" w:rsidRPr="001C39F3">
        <w:rPr>
          <w:rFonts w:ascii="Arial" w:hAnsi="Arial" w:cs="Arial"/>
          <w:i/>
          <w:iCs/>
          <w:u w:val="single"/>
        </w:rPr>
        <w:t xml:space="preserve">Figure </w:t>
      </w:r>
      <w:r w:rsidR="001C39F3" w:rsidRPr="001C39F3">
        <w:rPr>
          <w:rFonts w:ascii="Arial" w:hAnsi="Arial" w:cs="Arial"/>
          <w:i/>
          <w:iCs/>
          <w:noProof/>
          <w:u w:val="single"/>
        </w:rPr>
        <w:t>1</w:t>
      </w:r>
      <w:r w:rsidR="001C39F3" w:rsidRPr="001C39F3">
        <w:rPr>
          <w:rFonts w:ascii="Arial" w:hAnsi="Arial" w:cs="Arial"/>
          <w:i/>
          <w:iCs/>
          <w:u w:val="single"/>
        </w:rPr>
        <w:t xml:space="preserve"> - Receipt Extraction Feature output format.</w:t>
      </w:r>
      <w:r w:rsidR="001C39F3" w:rsidRPr="001C39F3">
        <w:rPr>
          <w:i/>
          <w:iCs/>
          <w:u w:val="single"/>
        </w:rPr>
        <w:fldChar w:fldCharType="end"/>
      </w:r>
      <w:r w:rsidR="001C39F3" w:rsidRPr="3FB23C4A">
        <w:rPr>
          <w:i/>
          <w:iCs/>
          <w:u w:val="single"/>
        </w:rPr>
        <w:t xml:space="preserve"> </w:t>
      </w:r>
      <w:r w:rsidR="001C39F3" w:rsidRPr="3FB23C4A">
        <w:t xml:space="preserve"> </w:t>
      </w:r>
      <w:r w:rsidR="3FB23C4A">
        <w:t xml:space="preserve">The next endpoint that was tested is </w:t>
      </w:r>
      <w:r w:rsidR="3FB23C4A" w:rsidRPr="3FB23C4A">
        <w:rPr>
          <w:b/>
          <w:bCs/>
        </w:rPr>
        <w:t>‘/uploadReceiptData/’</w:t>
      </w:r>
      <w:r w:rsidR="3FB23C4A">
        <w:t>, which is the logic following uploading a picture. Two main tests were executed for this endpoint. Firstly, it verifies the input result with a valid format, and then tries with an invalid format input expecting a 500-error code and specific error message.</w:t>
      </w:r>
    </w:p>
    <w:p w14:paraId="1030C02C" w14:textId="7E685330" w:rsidR="00233B2A" w:rsidRDefault="00800548" w:rsidP="00AC17D9">
      <w:pPr>
        <w:pStyle w:val="Heading3"/>
        <w:spacing w:line="360" w:lineRule="auto"/>
      </w:pPr>
      <w:bookmarkStart w:id="118" w:name="_Ref164410521"/>
      <w:bookmarkStart w:id="119" w:name="_Toc164604833"/>
      <w:r>
        <w:lastRenderedPageBreak/>
        <w:t xml:space="preserve">Receipt Section </w:t>
      </w:r>
      <w:r w:rsidR="00953213">
        <w:t>Detection</w:t>
      </w:r>
      <w:r>
        <w:t xml:space="preserve"> </w:t>
      </w:r>
      <w:r w:rsidR="00C32BD6">
        <w:t>Model.</w:t>
      </w:r>
      <w:bookmarkEnd w:id="118"/>
      <w:bookmarkEnd w:id="119"/>
    </w:p>
    <w:p w14:paraId="0160829B" w14:textId="19896920" w:rsidR="00EC3C70" w:rsidRDefault="0026512B" w:rsidP="00AC17D9">
      <w:pPr>
        <w:spacing w:line="360" w:lineRule="auto"/>
      </w:pPr>
      <w:r>
        <w:t xml:space="preserve">For the testing of this Yolo </w:t>
      </w:r>
      <w:r w:rsidR="00A5445B">
        <w:t>detection</w:t>
      </w:r>
      <w:r>
        <w:t xml:space="preserve"> </w:t>
      </w:r>
      <w:r w:rsidR="001136F2">
        <w:t>model, ensuring</w:t>
      </w:r>
      <w:r>
        <w:t xml:space="preserve"> the </w:t>
      </w:r>
      <w:r w:rsidR="3FB23C4A">
        <w:t>right</w:t>
      </w:r>
      <w:r w:rsidR="00A5445B">
        <w:t xml:space="preserve"> output of the model is not enough and </w:t>
      </w:r>
      <w:r w:rsidR="3FB23C4A">
        <w:t>needs</w:t>
      </w:r>
      <w:r w:rsidR="00A5445B">
        <w:t xml:space="preserve"> to be able t</w:t>
      </w:r>
      <w:r w:rsidR="00CD32C3">
        <w:t>o calculate the approximation accuracy of the prediction.</w:t>
      </w:r>
      <w:r w:rsidR="00B2731B">
        <w:t xml:space="preserve"> </w:t>
      </w:r>
      <w:r w:rsidR="001136F2">
        <w:t xml:space="preserve">Therefore, since the </w:t>
      </w:r>
      <w:r w:rsidR="009B6FC0">
        <w:t xml:space="preserve">model </w:t>
      </w:r>
      <w:r w:rsidR="3FB23C4A">
        <w:t>prediction</w:t>
      </w:r>
      <w:r w:rsidR="009B6FC0">
        <w:t xml:space="preserve"> area </w:t>
      </w:r>
      <w:r w:rsidR="002935B1">
        <w:t xml:space="preserve">of the receipt, the calculation of the accuracy </w:t>
      </w:r>
      <w:r w:rsidR="00A8121E">
        <w:t>requires</w:t>
      </w:r>
      <w:r w:rsidR="002935B1">
        <w:t xml:space="preserve"> </w:t>
      </w:r>
      <w:r w:rsidR="00BB3E6D">
        <w:t xml:space="preserve">a specific calculation. </w:t>
      </w:r>
      <w:r w:rsidR="006B0233">
        <w:t>Inspired</w:t>
      </w:r>
      <w:r w:rsidR="00076BF5">
        <w:t xml:space="preserve"> by</w:t>
      </w:r>
      <w:r w:rsidR="00A8121E">
        <w:t xml:space="preserve"> </w:t>
      </w:r>
      <w:r w:rsidR="001F5E55">
        <w:t>“</w:t>
      </w:r>
      <w:r w:rsidR="001F5E55" w:rsidRPr="001F5E55">
        <w:t xml:space="preserve">Information Extraction </w:t>
      </w:r>
      <w:r w:rsidR="3FB23C4A">
        <w:t>from</w:t>
      </w:r>
      <w:r w:rsidR="001F5E55" w:rsidRPr="001F5E55">
        <w:t xml:space="preserve"> Scanned Invoices using Machine Learning, OCR and Spatial Feature Mapping Techniques</w:t>
      </w:r>
      <w:r w:rsidR="001F5E55">
        <w:t xml:space="preserve">” </w:t>
      </w:r>
      <w:r w:rsidR="3FB23C4A">
        <w:t xml:space="preserve">research paper which needed to do similar evaluation, it evaluates the percentage of class detected and accuracy of the label when detected. </w:t>
      </w:r>
      <w:r w:rsidR="001F5E55">
        <w:fldChar w:fldCharType="begin"/>
      </w:r>
      <w:r w:rsidR="001F5E55">
        <w:instrText xml:space="preserve"> ADDIN ZOTERO_ITEM CSL_CITATION {"citationID":"m9KGE8tu","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1F5E55">
        <w:fldChar w:fldCharType="separate"/>
      </w:r>
      <w:r w:rsidR="001F5E55">
        <w:rPr>
          <w:noProof/>
        </w:rPr>
        <w:t>(Darsha, 2023)</w:t>
      </w:r>
      <w:r w:rsidR="001F5E55">
        <w:fldChar w:fldCharType="end"/>
      </w:r>
    </w:p>
    <w:p w14:paraId="15F168FB" w14:textId="0E4E52D0" w:rsidR="00BF6F3A" w:rsidRDefault="00E41E19" w:rsidP="00AC17D9">
      <w:pPr>
        <w:spacing w:line="360" w:lineRule="auto"/>
        <w:rPr>
          <w:rFonts w:eastAsiaTheme="minorEastAsia"/>
        </w:rPr>
      </w:pPr>
      <w:r>
        <w:t xml:space="preserve">The </w:t>
      </w:r>
      <w:r w:rsidRPr="00AF277E">
        <w:rPr>
          <w:b/>
          <w:bCs/>
        </w:rPr>
        <w:t>percentage of class detected</w:t>
      </w:r>
      <w:r>
        <w:t xml:space="preserve"> represent </w:t>
      </w:r>
      <w:r w:rsidR="00D71A10">
        <w:t>the testing dataset</w:t>
      </w:r>
      <w:r w:rsidR="00F72396">
        <w:t xml:space="preserve">, the percentage </w:t>
      </w:r>
      <w:r w:rsidR="00FE7CFA">
        <w:t>where the model did detect an instance of the class on the receipt</w:t>
      </w:r>
      <w:r w:rsidR="00AF277E">
        <w:t>.</w:t>
      </w:r>
      <w:r w:rsidR="002E3E12">
        <w:t xml:space="preserve"> </w:t>
      </w:r>
      <w:r w:rsidR="008018DF">
        <w:t xml:space="preserve">It </w:t>
      </w:r>
      <w:r w:rsidR="00921FF7">
        <w:t>allows</w:t>
      </w:r>
      <w:r w:rsidR="008018DF">
        <w:t xml:space="preserve"> to</w:t>
      </w:r>
      <w:r w:rsidR="00CF46CF">
        <w:t xml:space="preserve"> display the model </w:t>
      </w:r>
      <w:r w:rsidR="00921FF7">
        <w:t>capacity of detecting the presence of each class.</w:t>
      </w:r>
      <w:r w:rsidR="00AF277E">
        <w:t xml:space="preserve"> The calculation for </w:t>
      </w:r>
      <w:r w:rsidR="00295ECE">
        <w:t>this value is</w:t>
      </w:r>
      <w:r w:rsidR="004A636F">
        <w:t>:</w:t>
      </w:r>
    </w:p>
    <w:p w14:paraId="1B855263" w14:textId="458280FC" w:rsidR="00BF6F3A" w:rsidRDefault="00295ECE" w:rsidP="00AC17D9">
      <w:pPr>
        <w:spacing w:line="360" w:lineRule="auto"/>
        <w:jc w:val="center"/>
        <w:rPr>
          <w:rFonts w:eastAsiaTheme="minorEastAsia"/>
        </w:rPr>
      </w:pPr>
      <m:oMath>
        <m:r>
          <w:rPr>
            <w:rFonts w:ascii="Cambria Math" w:hAnsi="Cambria Math"/>
          </w:rPr>
          <m:t xml:space="preserve">class detection= </m:t>
        </m:r>
        <m:f>
          <m:fPr>
            <m:ctrlPr>
              <w:rPr>
                <w:rFonts w:ascii="Cambria Math" w:hAnsi="Cambria Math"/>
                <w:i/>
              </w:rPr>
            </m:ctrlPr>
          </m:fPr>
          <m:num>
            <m:r>
              <w:rPr>
                <w:rFonts w:ascii="Cambria Math" w:hAnsi="Cambria Math"/>
              </w:rPr>
              <m:t>total number of occurence detected</m:t>
            </m:r>
          </m:num>
          <m:den>
            <m:r>
              <w:rPr>
                <w:rFonts w:ascii="Cambria Math" w:hAnsi="Cambria Math"/>
              </w:rPr>
              <m:t>total number of receipt in the training dataset</m:t>
            </m:r>
          </m:den>
        </m:f>
      </m:oMath>
      <w:r w:rsidR="00220347">
        <w:rPr>
          <w:rFonts w:eastAsiaTheme="minorEastAsia"/>
        </w:rPr>
        <w:t xml:space="preserve"> </w:t>
      </w:r>
      <w:r w:rsidR="00EB309E">
        <w:rPr>
          <w:rFonts w:eastAsiaTheme="minorEastAsia"/>
        </w:rPr>
        <w:t>,</w:t>
      </w:r>
    </w:p>
    <w:p w14:paraId="2DA2D485" w14:textId="5B439B6D" w:rsidR="3FB23C4A" w:rsidRDefault="3FB23C4A" w:rsidP="3FB23C4A">
      <w:pPr>
        <w:spacing w:line="360" w:lineRule="auto"/>
        <w:jc w:val="center"/>
        <w:rPr>
          <w:rFonts w:eastAsiaTheme="minorEastAsia"/>
        </w:rPr>
      </w:pPr>
    </w:p>
    <w:p w14:paraId="613D1D78" w14:textId="3AD33FF8" w:rsidR="00B3291C" w:rsidRDefault="3FB23C4A" w:rsidP="00AC17D9">
      <w:pPr>
        <w:spacing w:line="360" w:lineRule="auto"/>
        <w:rPr>
          <w:rFonts w:eastAsiaTheme="minorEastAsia"/>
        </w:rPr>
      </w:pPr>
      <w:r w:rsidRPr="3FB23C4A">
        <w:rPr>
          <w:rFonts w:eastAsiaTheme="minorEastAsia"/>
        </w:rPr>
        <w:t>This calculation is given</w:t>
      </w:r>
      <w:r w:rsidR="008E0937">
        <w:rPr>
          <w:rFonts w:eastAsiaTheme="minorEastAsia"/>
        </w:rPr>
        <w:t xml:space="preserve"> for each </w:t>
      </w:r>
      <w:r w:rsidRPr="3FB23C4A">
        <w:rPr>
          <w:rFonts w:eastAsiaTheme="minorEastAsia"/>
        </w:rPr>
        <w:t>of</w:t>
      </w:r>
      <w:r w:rsidR="008E0937">
        <w:rPr>
          <w:rFonts w:eastAsiaTheme="minorEastAsia"/>
        </w:rPr>
        <w:t xml:space="preserve"> the </w:t>
      </w:r>
      <w:r w:rsidR="00EB309E">
        <w:rPr>
          <w:rFonts w:eastAsiaTheme="minorEastAsia"/>
        </w:rPr>
        <w:t>class detection percentage.</w:t>
      </w:r>
    </w:p>
    <w:p w14:paraId="0C4E6545" w14:textId="208005FA" w:rsidR="00BF6F3A" w:rsidRDefault="003047B4" w:rsidP="00AC17D9">
      <w:pPr>
        <w:spacing w:line="360" w:lineRule="auto"/>
        <w:rPr>
          <w:rFonts w:eastAsiaTheme="minorEastAsia"/>
        </w:rPr>
      </w:pPr>
      <w:r>
        <w:rPr>
          <w:rFonts w:eastAsiaTheme="minorEastAsia"/>
        </w:rPr>
        <w:t xml:space="preserve">As for the </w:t>
      </w:r>
      <w:r w:rsidRPr="00D3325F">
        <w:rPr>
          <w:rFonts w:eastAsiaTheme="minorEastAsia"/>
          <w:b/>
          <w:bCs/>
        </w:rPr>
        <w:t>class detection accuracy</w:t>
      </w:r>
      <w:r>
        <w:rPr>
          <w:rFonts w:eastAsiaTheme="minorEastAsia"/>
        </w:rPr>
        <w:t>,</w:t>
      </w:r>
      <w:r w:rsidR="00D3325F">
        <w:rPr>
          <w:rFonts w:eastAsiaTheme="minorEastAsia"/>
        </w:rPr>
        <w:t xml:space="preserve"> </w:t>
      </w:r>
      <w:r w:rsidR="002E5F04">
        <w:rPr>
          <w:rFonts w:eastAsiaTheme="minorEastAsia"/>
        </w:rPr>
        <w:t xml:space="preserve">it </w:t>
      </w:r>
      <w:r w:rsidR="00D8471E">
        <w:rPr>
          <w:rFonts w:eastAsiaTheme="minorEastAsia"/>
        </w:rPr>
        <w:t>defines</w:t>
      </w:r>
      <w:r w:rsidR="002E5F04">
        <w:rPr>
          <w:rFonts w:eastAsiaTheme="minorEastAsia"/>
        </w:rPr>
        <w:t xml:space="preserve"> the accuracy of the </w:t>
      </w:r>
      <w:r w:rsidR="00E758E7">
        <w:rPr>
          <w:rFonts w:eastAsiaTheme="minorEastAsia"/>
        </w:rPr>
        <w:t xml:space="preserve">model prediction area </w:t>
      </w:r>
      <w:r w:rsidR="001A1717">
        <w:rPr>
          <w:rFonts w:eastAsiaTheme="minorEastAsia"/>
        </w:rPr>
        <w:t xml:space="preserve">other the area </w:t>
      </w:r>
      <w:r w:rsidR="00D8471E">
        <w:rPr>
          <w:rFonts w:eastAsiaTheme="minorEastAsia"/>
        </w:rPr>
        <w:t xml:space="preserve">of the label. It allows to give </w:t>
      </w:r>
      <w:r w:rsidR="009D367C">
        <w:rPr>
          <w:rFonts w:eastAsiaTheme="minorEastAsia"/>
        </w:rPr>
        <w:t>an</w:t>
      </w:r>
      <w:r w:rsidR="00D8471E">
        <w:rPr>
          <w:rFonts w:eastAsiaTheme="minorEastAsia"/>
        </w:rPr>
        <w:t xml:space="preserve"> idea of the precision of the model </w:t>
      </w:r>
      <w:r w:rsidR="00DC286B">
        <w:rPr>
          <w:rFonts w:eastAsiaTheme="minorEastAsia"/>
        </w:rPr>
        <w:t xml:space="preserve">for when it </w:t>
      </w:r>
      <w:r w:rsidR="00921FF7">
        <w:rPr>
          <w:rFonts w:eastAsiaTheme="minorEastAsia"/>
        </w:rPr>
        <w:t>detects</w:t>
      </w:r>
      <w:r w:rsidR="00DC286B">
        <w:rPr>
          <w:rFonts w:eastAsiaTheme="minorEastAsia"/>
        </w:rPr>
        <w:t xml:space="preserve"> </w:t>
      </w:r>
      <w:r w:rsidR="004254A1">
        <w:rPr>
          <w:rFonts w:eastAsiaTheme="minorEastAsia"/>
        </w:rPr>
        <w:t xml:space="preserve">a class. </w:t>
      </w:r>
      <w:r w:rsidR="008E5BBF">
        <w:rPr>
          <w:rFonts w:eastAsiaTheme="minorEastAsia"/>
        </w:rPr>
        <w:t xml:space="preserve">The </w:t>
      </w:r>
      <w:r w:rsidR="00680691">
        <w:rPr>
          <w:rFonts w:eastAsiaTheme="minorEastAsia"/>
        </w:rPr>
        <w:t>calculation of this value is</w:t>
      </w:r>
      <w:r w:rsidR="004A636F">
        <w:rPr>
          <w:rFonts w:eastAsiaTheme="minorEastAsia"/>
        </w:rPr>
        <w:t>:</w:t>
      </w:r>
    </w:p>
    <w:p w14:paraId="7CE1A059" w14:textId="7826992D" w:rsidR="3FB23C4A" w:rsidRDefault="3FB23C4A" w:rsidP="3FB23C4A">
      <w:pPr>
        <w:spacing w:line="360" w:lineRule="auto"/>
        <w:rPr>
          <w:rFonts w:eastAsiaTheme="minorEastAsia"/>
        </w:rPr>
      </w:pPr>
    </w:p>
    <w:p w14:paraId="3EEE92DC" w14:textId="42D8A568" w:rsidR="00EB309E" w:rsidRPr="00E96FED" w:rsidRDefault="00680691" w:rsidP="00AC17D9">
      <w:pPr>
        <w:spacing w:line="360" w:lineRule="auto"/>
        <w:rPr>
          <w:rFonts w:eastAsiaTheme="minorEastAsia"/>
        </w:rPr>
      </w:pPr>
      <m:oMathPara>
        <m:oMathParaPr>
          <m:jc m:val="center"/>
        </m:oMathParaPr>
        <m:oMath>
          <m:r>
            <w:rPr>
              <w:rFonts w:ascii="Cambria Math" w:eastAsiaTheme="minorEastAsia" w:hAnsi="Cambria Math"/>
            </w:rPr>
            <m:t xml:space="preserve">class accuracy= </m:t>
          </m:r>
          <m:f>
            <m:fPr>
              <m:ctrlPr>
                <w:rPr>
                  <w:rFonts w:ascii="Cambria Math" w:eastAsiaTheme="minorEastAsia" w:hAnsi="Cambria Math"/>
                  <w:i/>
                </w:rPr>
              </m:ctrlPr>
            </m:fPr>
            <m:num>
              <m:r>
                <w:rPr>
                  <w:rFonts w:ascii="Cambria Math" w:eastAsiaTheme="minorEastAsia" w:hAnsi="Cambria Math"/>
                </w:rPr>
                <m:t>area of union between prediction and label</m:t>
              </m:r>
            </m:num>
            <m:den>
              <m:r>
                <w:rPr>
                  <w:rFonts w:ascii="Cambria Math" w:eastAsiaTheme="minorEastAsia" w:hAnsi="Cambria Math"/>
                </w:rPr>
                <m:t>total number of receipt-number of receipt not detected</m:t>
              </m:r>
            </m:den>
          </m:f>
        </m:oMath>
      </m:oMathPara>
    </w:p>
    <w:p w14:paraId="37C965B3" w14:textId="77777777" w:rsidR="00E96FED" w:rsidRDefault="00E96FED" w:rsidP="00AC17D9">
      <w:pPr>
        <w:spacing w:line="360" w:lineRule="auto"/>
        <w:rPr>
          <w:rFonts w:eastAsiaTheme="minorEastAsia"/>
        </w:rPr>
      </w:pPr>
    </w:p>
    <w:p w14:paraId="36BD0E1D" w14:textId="6A85479A" w:rsidR="00233B2A" w:rsidRPr="00A11EC6" w:rsidRDefault="00241E6D" w:rsidP="00AC17D9">
      <w:pPr>
        <w:spacing w:line="360" w:lineRule="auto"/>
        <w:rPr>
          <w:rFonts w:eastAsiaTheme="minorEastAsia"/>
        </w:rPr>
      </w:pPr>
      <w:r>
        <w:rPr>
          <w:rFonts w:eastAsiaTheme="minorEastAsia"/>
        </w:rPr>
        <w:t xml:space="preserve">All the different test and calculation for the </w:t>
      </w:r>
      <w:r w:rsidR="00F7302D">
        <w:rPr>
          <w:rFonts w:eastAsiaTheme="minorEastAsia"/>
        </w:rPr>
        <w:t>accur</w:t>
      </w:r>
      <w:r w:rsidR="00F606AB">
        <w:rPr>
          <w:rFonts w:eastAsiaTheme="minorEastAsia"/>
        </w:rPr>
        <w:t xml:space="preserve">acy were </w:t>
      </w:r>
      <w:r w:rsidR="00FB5100">
        <w:rPr>
          <w:rFonts w:eastAsiaTheme="minorEastAsia"/>
        </w:rPr>
        <w:t>done using</w:t>
      </w:r>
      <w:r w:rsidR="00F606AB">
        <w:rPr>
          <w:rFonts w:eastAsiaTheme="minorEastAsia"/>
        </w:rPr>
        <w:t xml:space="preserve"> a Jupyter Notebook</w:t>
      </w:r>
      <w:r w:rsidR="3FB23C4A" w:rsidRPr="3FB23C4A">
        <w:rPr>
          <w:rFonts w:eastAsiaTheme="minorEastAsia"/>
        </w:rPr>
        <w:t>,</w:t>
      </w:r>
      <w:r w:rsidR="00F606AB">
        <w:rPr>
          <w:rFonts w:eastAsiaTheme="minorEastAsia"/>
        </w:rPr>
        <w:t xml:space="preserve"> </w:t>
      </w:r>
      <w:r w:rsidR="00A33A6A">
        <w:rPr>
          <w:rFonts w:eastAsiaTheme="minorEastAsia"/>
        </w:rPr>
        <w:t xml:space="preserve">which </w:t>
      </w:r>
      <w:r w:rsidR="3FB23C4A" w:rsidRPr="3FB23C4A">
        <w:rPr>
          <w:rFonts w:eastAsiaTheme="minorEastAsia"/>
        </w:rPr>
        <w:t>uses</w:t>
      </w:r>
      <w:r w:rsidR="00A33A6A">
        <w:rPr>
          <w:rFonts w:eastAsiaTheme="minorEastAsia"/>
        </w:rPr>
        <w:t xml:space="preserve"> </w:t>
      </w:r>
      <w:r w:rsidR="00A60430">
        <w:rPr>
          <w:rFonts w:eastAsiaTheme="minorEastAsia"/>
        </w:rPr>
        <w:t>these calculations</w:t>
      </w:r>
      <w:r w:rsidR="00B67253">
        <w:rPr>
          <w:rFonts w:eastAsiaTheme="minorEastAsia"/>
        </w:rPr>
        <w:t xml:space="preserve"> on the training dataset after </w:t>
      </w:r>
      <w:r w:rsidR="001B4C0F">
        <w:rPr>
          <w:rFonts w:eastAsiaTheme="minorEastAsia"/>
        </w:rPr>
        <w:t>applying the model on the different test images.</w:t>
      </w:r>
      <w:r w:rsidR="00165C41">
        <w:rPr>
          <w:rFonts w:eastAsiaTheme="minorEastAsia"/>
        </w:rPr>
        <w:t xml:space="preserve"> </w:t>
      </w:r>
      <w:r w:rsidR="00D745C2">
        <w:rPr>
          <w:rFonts w:eastAsiaTheme="minorEastAsia"/>
        </w:rPr>
        <w:t xml:space="preserve"> An N-Fold test </w:t>
      </w:r>
      <w:r w:rsidR="00CF11D0">
        <w:rPr>
          <w:rFonts w:eastAsiaTheme="minorEastAsia"/>
        </w:rPr>
        <w:t xml:space="preserve">was </w:t>
      </w:r>
      <w:r w:rsidR="0090430E">
        <w:rPr>
          <w:rFonts w:eastAsiaTheme="minorEastAsia"/>
        </w:rPr>
        <w:t>considered</w:t>
      </w:r>
      <w:r w:rsidR="00CF11D0">
        <w:rPr>
          <w:rFonts w:eastAsiaTheme="minorEastAsia"/>
        </w:rPr>
        <w:t xml:space="preserve"> </w:t>
      </w:r>
      <w:r w:rsidR="0045214E">
        <w:rPr>
          <w:rFonts w:eastAsiaTheme="minorEastAsia"/>
        </w:rPr>
        <w:t xml:space="preserve">in addition of these </w:t>
      </w:r>
      <w:r w:rsidR="3FB23C4A" w:rsidRPr="3FB23C4A">
        <w:rPr>
          <w:rFonts w:eastAsiaTheme="minorEastAsia"/>
        </w:rPr>
        <w:t>calculations</w:t>
      </w:r>
      <w:r w:rsidR="0045214E">
        <w:rPr>
          <w:rFonts w:eastAsiaTheme="minorEastAsia"/>
        </w:rPr>
        <w:t xml:space="preserve">, but due to the limitation and difficulties in the </w:t>
      </w:r>
      <w:r w:rsidR="3FB23C4A" w:rsidRPr="3FB23C4A">
        <w:rPr>
          <w:rFonts w:eastAsiaTheme="minorEastAsia"/>
        </w:rPr>
        <w:t>gathering</w:t>
      </w:r>
      <w:r w:rsidR="0045214E">
        <w:rPr>
          <w:rFonts w:eastAsiaTheme="minorEastAsia"/>
        </w:rPr>
        <w:t xml:space="preserve"> of </w:t>
      </w:r>
      <w:r w:rsidR="3FB23C4A" w:rsidRPr="3FB23C4A">
        <w:rPr>
          <w:rFonts w:eastAsiaTheme="minorEastAsia"/>
        </w:rPr>
        <w:t>receipts</w:t>
      </w:r>
      <w:r w:rsidR="0045214E">
        <w:rPr>
          <w:rFonts w:eastAsiaTheme="minorEastAsia"/>
        </w:rPr>
        <w:t xml:space="preserve"> </w:t>
      </w:r>
      <w:r w:rsidR="0033347D">
        <w:rPr>
          <w:rFonts w:eastAsiaTheme="minorEastAsia"/>
        </w:rPr>
        <w:t xml:space="preserve">due to their short lifespan </w:t>
      </w:r>
      <w:r w:rsidR="00F45CDA">
        <w:rPr>
          <w:rFonts w:eastAsiaTheme="minorEastAsia"/>
        </w:rPr>
        <w:t>and eas</w:t>
      </w:r>
      <w:r w:rsidR="002C151A">
        <w:rPr>
          <w:rFonts w:eastAsiaTheme="minorEastAsia"/>
        </w:rPr>
        <w:t>ily become unreadable</w:t>
      </w:r>
      <w:r w:rsidR="3FB23C4A" w:rsidRPr="3FB23C4A">
        <w:rPr>
          <w:rFonts w:eastAsiaTheme="minorEastAsia"/>
        </w:rPr>
        <w:t>, it was not completed.</w:t>
      </w:r>
    </w:p>
    <w:p w14:paraId="49429F4F" w14:textId="77777777" w:rsidR="00AE022E" w:rsidRPr="00A11EC6" w:rsidRDefault="00AE022E" w:rsidP="00AC17D9">
      <w:pPr>
        <w:spacing w:line="360" w:lineRule="auto"/>
      </w:pPr>
    </w:p>
    <w:p w14:paraId="47631D61" w14:textId="26F47E82" w:rsidR="00265323" w:rsidRDefault="3FB23C4A" w:rsidP="00AC17D9">
      <w:pPr>
        <w:pStyle w:val="Heading1"/>
        <w:spacing w:line="360" w:lineRule="auto"/>
        <w:rPr>
          <w:rFonts w:ascii="Arial" w:hAnsi="Arial" w:cs="Arial"/>
        </w:rPr>
      </w:pPr>
      <w:bookmarkStart w:id="120" w:name="_Toc164603067"/>
      <w:r w:rsidRPr="3FB23C4A">
        <w:rPr>
          <w:rFonts w:ascii="Arial" w:hAnsi="Arial" w:cs="Arial"/>
        </w:rPr>
        <w:lastRenderedPageBreak/>
        <w:t>Results &amp; Analysis</w:t>
      </w:r>
      <w:bookmarkEnd w:id="120"/>
    </w:p>
    <w:p w14:paraId="296715ED" w14:textId="337F6F7F" w:rsidR="002C151A" w:rsidRDefault="00E975E6" w:rsidP="00AC17D9">
      <w:pPr>
        <w:spacing w:line="360" w:lineRule="auto"/>
        <w:rPr>
          <w:rFonts w:ascii="Arial" w:hAnsi="Arial" w:cs="Arial"/>
        </w:rPr>
      </w:pPr>
      <w:r>
        <w:rPr>
          <w:rFonts w:ascii="Arial" w:hAnsi="Arial" w:cs="Arial"/>
        </w:rPr>
        <w:t xml:space="preserve">For the </w:t>
      </w:r>
      <w:r w:rsidR="00C5108A">
        <w:rPr>
          <w:rFonts w:ascii="Arial" w:hAnsi="Arial" w:cs="Arial"/>
        </w:rPr>
        <w:t xml:space="preserve">evaluation of the model, </w:t>
      </w:r>
      <w:r w:rsidR="0087747B">
        <w:rPr>
          <w:rFonts w:ascii="Arial" w:hAnsi="Arial" w:cs="Arial"/>
        </w:rPr>
        <w:t xml:space="preserve">the dataset </w:t>
      </w:r>
      <w:r w:rsidR="00C114A7">
        <w:rPr>
          <w:rFonts w:ascii="Arial" w:hAnsi="Arial" w:cs="Arial"/>
        </w:rPr>
        <w:t>uses</w:t>
      </w:r>
      <w:r w:rsidR="0087747B">
        <w:rPr>
          <w:rFonts w:ascii="Arial" w:hAnsi="Arial" w:cs="Arial"/>
        </w:rPr>
        <w:t xml:space="preserve"> a larger variety of </w:t>
      </w:r>
      <w:r w:rsidR="3FB23C4A" w:rsidRPr="3FB23C4A">
        <w:rPr>
          <w:rFonts w:ascii="Arial" w:hAnsi="Arial" w:cs="Arial"/>
        </w:rPr>
        <w:t>receipts</w:t>
      </w:r>
      <w:r w:rsidR="0087747B">
        <w:rPr>
          <w:rFonts w:ascii="Arial" w:hAnsi="Arial" w:cs="Arial"/>
        </w:rPr>
        <w:t xml:space="preserve"> than the training dataset. </w:t>
      </w:r>
      <w:r w:rsidR="00C114A7">
        <w:rPr>
          <w:rFonts w:ascii="Arial" w:hAnsi="Arial" w:cs="Arial"/>
        </w:rPr>
        <w:t xml:space="preserve">It is </w:t>
      </w:r>
      <w:r w:rsidR="0043603C">
        <w:rPr>
          <w:rFonts w:ascii="Arial" w:hAnsi="Arial" w:cs="Arial"/>
        </w:rPr>
        <w:t>composed</w:t>
      </w:r>
      <w:r w:rsidR="00C114A7">
        <w:rPr>
          <w:rFonts w:ascii="Arial" w:hAnsi="Arial" w:cs="Arial"/>
        </w:rPr>
        <w:t xml:space="preserve"> for the training </w:t>
      </w:r>
      <w:r w:rsidR="3FB23C4A" w:rsidRPr="3FB23C4A">
        <w:rPr>
          <w:rFonts w:ascii="Arial" w:hAnsi="Arial" w:cs="Arial"/>
        </w:rPr>
        <w:t>of</w:t>
      </w:r>
      <w:r w:rsidR="00C114A7">
        <w:rPr>
          <w:rFonts w:ascii="Arial" w:hAnsi="Arial" w:cs="Arial"/>
        </w:rPr>
        <w:t xml:space="preserve"> </w:t>
      </w:r>
      <w:r w:rsidR="000C61D5">
        <w:rPr>
          <w:rFonts w:ascii="Arial" w:hAnsi="Arial" w:cs="Arial"/>
        </w:rPr>
        <w:t>most of the</w:t>
      </w:r>
      <w:r w:rsidR="00C114A7">
        <w:rPr>
          <w:rFonts w:ascii="Arial" w:hAnsi="Arial" w:cs="Arial"/>
        </w:rPr>
        <w:t xml:space="preserve"> </w:t>
      </w:r>
      <w:r w:rsidR="00C97965">
        <w:rPr>
          <w:rFonts w:ascii="Arial" w:hAnsi="Arial" w:cs="Arial"/>
        </w:rPr>
        <w:t xml:space="preserve">type of </w:t>
      </w:r>
      <w:r w:rsidR="3FB23C4A" w:rsidRPr="3FB23C4A">
        <w:rPr>
          <w:rFonts w:ascii="Arial" w:hAnsi="Arial" w:cs="Arial"/>
        </w:rPr>
        <w:t>receipts</w:t>
      </w:r>
      <w:r w:rsidR="00C97965">
        <w:rPr>
          <w:rFonts w:ascii="Arial" w:hAnsi="Arial" w:cs="Arial"/>
        </w:rPr>
        <w:t xml:space="preserve"> already seen</w:t>
      </w:r>
      <w:r w:rsidR="3FB23C4A" w:rsidRPr="3FB23C4A">
        <w:rPr>
          <w:rFonts w:ascii="Arial" w:hAnsi="Arial" w:cs="Arial"/>
        </w:rPr>
        <w:t>,</w:t>
      </w:r>
      <w:r w:rsidR="00C97965">
        <w:rPr>
          <w:rFonts w:ascii="Arial" w:hAnsi="Arial" w:cs="Arial"/>
        </w:rPr>
        <w:t xml:space="preserve"> such </w:t>
      </w:r>
      <w:r w:rsidR="3FB23C4A" w:rsidRPr="3FB23C4A">
        <w:rPr>
          <w:rFonts w:ascii="Arial" w:hAnsi="Arial" w:cs="Arial"/>
        </w:rPr>
        <w:t>as</w:t>
      </w:r>
      <w:r w:rsidR="00C97965">
        <w:rPr>
          <w:rFonts w:ascii="Arial" w:hAnsi="Arial" w:cs="Arial"/>
        </w:rPr>
        <w:t xml:space="preserve"> Super </w:t>
      </w:r>
      <w:r w:rsidR="00F7734A">
        <w:rPr>
          <w:rFonts w:ascii="Arial" w:hAnsi="Arial" w:cs="Arial"/>
        </w:rPr>
        <w:t>U</w:t>
      </w:r>
      <w:r w:rsidR="001E2194">
        <w:rPr>
          <w:rFonts w:ascii="Arial" w:hAnsi="Arial" w:cs="Arial"/>
        </w:rPr>
        <w:t>, London Way,</w:t>
      </w:r>
      <w:r w:rsidR="0047741E">
        <w:rPr>
          <w:rFonts w:ascii="Arial" w:hAnsi="Arial" w:cs="Arial"/>
        </w:rPr>
        <w:t xml:space="preserve"> Intermart, Central Water Board</w:t>
      </w:r>
      <w:r w:rsidR="3FB23C4A" w:rsidRPr="3FB23C4A">
        <w:rPr>
          <w:rFonts w:ascii="Arial" w:hAnsi="Arial" w:cs="Arial"/>
        </w:rPr>
        <w:t>,</w:t>
      </w:r>
      <w:r w:rsidR="000B01E1">
        <w:rPr>
          <w:rFonts w:ascii="Arial" w:hAnsi="Arial" w:cs="Arial"/>
        </w:rPr>
        <w:t xml:space="preserve"> and </w:t>
      </w:r>
      <w:r w:rsidR="007925BB">
        <w:rPr>
          <w:rFonts w:ascii="Arial" w:hAnsi="Arial" w:cs="Arial"/>
        </w:rPr>
        <w:t>Mauritius Telecom</w:t>
      </w:r>
      <w:r w:rsidR="3FB23C4A" w:rsidRPr="3FB23C4A">
        <w:rPr>
          <w:rFonts w:ascii="Arial" w:hAnsi="Arial" w:cs="Arial"/>
        </w:rPr>
        <w:t>. In</w:t>
      </w:r>
      <w:r w:rsidR="007925BB">
        <w:rPr>
          <w:rFonts w:ascii="Arial" w:hAnsi="Arial" w:cs="Arial"/>
        </w:rPr>
        <w:t xml:space="preserve"> addition</w:t>
      </w:r>
      <w:r w:rsidR="3FB23C4A" w:rsidRPr="3FB23C4A">
        <w:rPr>
          <w:rFonts w:ascii="Arial" w:hAnsi="Arial" w:cs="Arial"/>
        </w:rPr>
        <w:t>,</w:t>
      </w:r>
      <w:r w:rsidR="007925BB">
        <w:rPr>
          <w:rFonts w:ascii="Arial" w:hAnsi="Arial" w:cs="Arial"/>
        </w:rPr>
        <w:t xml:space="preserve"> some </w:t>
      </w:r>
      <w:r w:rsidR="0089277A">
        <w:rPr>
          <w:rFonts w:ascii="Arial" w:hAnsi="Arial" w:cs="Arial"/>
        </w:rPr>
        <w:t xml:space="preserve">unseen type of </w:t>
      </w:r>
      <w:r w:rsidR="3FB23C4A" w:rsidRPr="3FB23C4A">
        <w:rPr>
          <w:rFonts w:ascii="Arial" w:hAnsi="Arial" w:cs="Arial"/>
        </w:rPr>
        <w:t>receipts,</w:t>
      </w:r>
      <w:r w:rsidR="0089277A">
        <w:rPr>
          <w:rFonts w:ascii="Arial" w:hAnsi="Arial" w:cs="Arial"/>
        </w:rPr>
        <w:t xml:space="preserve"> </w:t>
      </w:r>
      <w:r w:rsidR="00301759">
        <w:rPr>
          <w:rFonts w:ascii="Arial" w:hAnsi="Arial" w:cs="Arial"/>
        </w:rPr>
        <w:t>such as Old Brother Restaurant</w:t>
      </w:r>
      <w:r w:rsidR="00F75835">
        <w:rPr>
          <w:rFonts w:ascii="Arial" w:hAnsi="Arial" w:cs="Arial"/>
        </w:rPr>
        <w:t>, Winners</w:t>
      </w:r>
      <w:r w:rsidR="3FB23C4A" w:rsidRPr="3FB23C4A">
        <w:rPr>
          <w:rFonts w:ascii="Arial" w:hAnsi="Arial" w:cs="Arial"/>
        </w:rPr>
        <w:t>,</w:t>
      </w:r>
      <w:r w:rsidR="00F75835">
        <w:rPr>
          <w:rFonts w:ascii="Arial" w:hAnsi="Arial" w:cs="Arial"/>
        </w:rPr>
        <w:t xml:space="preserve"> and E</w:t>
      </w:r>
      <w:r w:rsidR="00894F18">
        <w:rPr>
          <w:rFonts w:ascii="Arial" w:hAnsi="Arial" w:cs="Arial"/>
        </w:rPr>
        <w:t xml:space="preserve">meralda Service </w:t>
      </w:r>
      <w:r w:rsidR="0043603C">
        <w:rPr>
          <w:rFonts w:ascii="Arial" w:hAnsi="Arial" w:cs="Arial"/>
        </w:rPr>
        <w:t>Station.</w:t>
      </w:r>
    </w:p>
    <w:p w14:paraId="1846DF28" w14:textId="6E352FD7" w:rsidR="0043603C" w:rsidRDefault="3FB23C4A" w:rsidP="00AC17D9">
      <w:pPr>
        <w:pStyle w:val="Heading2"/>
        <w:spacing w:line="360" w:lineRule="auto"/>
      </w:pPr>
      <w:bookmarkStart w:id="121" w:name="_Toc164603068"/>
      <w:r>
        <w:t>Results</w:t>
      </w:r>
      <w:bookmarkEnd w:id="121"/>
    </w:p>
    <w:p w14:paraId="06C38C16" w14:textId="0762E8B8" w:rsidR="000C61D5" w:rsidRDefault="000C61D5" w:rsidP="00AC17D9">
      <w:pPr>
        <w:spacing w:line="360" w:lineRule="auto"/>
        <w:rPr>
          <w:rFonts w:ascii="Arial" w:hAnsi="Arial" w:cs="Arial"/>
        </w:rPr>
      </w:pPr>
      <w:r>
        <w:rPr>
          <w:rFonts w:ascii="Arial" w:hAnsi="Arial" w:cs="Arial"/>
        </w:rPr>
        <w:t xml:space="preserve">After applying </w:t>
      </w:r>
      <w:r w:rsidR="004E6349">
        <w:rPr>
          <w:rFonts w:ascii="Arial" w:hAnsi="Arial" w:cs="Arial"/>
        </w:rPr>
        <w:t>the training on the different codes</w:t>
      </w:r>
      <w:r w:rsidR="007C29D4">
        <w:rPr>
          <w:rFonts w:ascii="Arial" w:hAnsi="Arial" w:cs="Arial"/>
        </w:rPr>
        <w:t xml:space="preserve"> present </w:t>
      </w:r>
      <w:r w:rsidR="0027091F">
        <w:rPr>
          <w:rFonts w:ascii="Arial" w:hAnsi="Arial" w:cs="Arial"/>
        </w:rPr>
        <w:t xml:space="preserve">in the evaluating Jupyter notebook base on the </w:t>
      </w:r>
      <w:r w:rsidR="00287777">
        <w:rPr>
          <w:rFonts w:ascii="Arial" w:hAnsi="Arial" w:cs="Arial"/>
        </w:rPr>
        <w:t xml:space="preserve">calculation showed in </w:t>
      </w:r>
      <w:r w:rsidR="00287777" w:rsidRPr="00471BDE">
        <w:rPr>
          <w:rFonts w:ascii="Arial" w:hAnsi="Arial" w:cs="Arial"/>
          <w:i/>
          <w:iCs/>
          <w:u w:val="single"/>
        </w:rPr>
        <w:fldChar w:fldCharType="begin"/>
      </w:r>
      <w:r w:rsidR="00287777" w:rsidRPr="00471BDE">
        <w:rPr>
          <w:rFonts w:ascii="Arial" w:hAnsi="Arial" w:cs="Arial"/>
          <w:i/>
          <w:iCs/>
          <w:u w:val="single"/>
        </w:rPr>
        <w:instrText xml:space="preserve"> REF _Ref164410521 \h </w:instrText>
      </w:r>
      <w:r w:rsidR="00471BDE" w:rsidRPr="00471BDE">
        <w:rPr>
          <w:rFonts w:ascii="Arial" w:hAnsi="Arial" w:cs="Arial"/>
          <w:i/>
          <w:iCs/>
          <w:u w:val="single"/>
        </w:rPr>
        <w:instrText xml:space="preserve"> \* MERGEFORMAT </w:instrText>
      </w:r>
      <w:r w:rsidR="00287777" w:rsidRPr="00471BDE">
        <w:rPr>
          <w:rFonts w:ascii="Arial" w:hAnsi="Arial" w:cs="Arial"/>
          <w:i/>
          <w:iCs/>
          <w:u w:val="single"/>
        </w:rPr>
      </w:r>
      <w:r w:rsidR="00287777" w:rsidRPr="00471BDE">
        <w:rPr>
          <w:rFonts w:ascii="Arial" w:hAnsi="Arial" w:cs="Arial"/>
          <w:i/>
          <w:iCs/>
          <w:u w:val="single"/>
        </w:rPr>
        <w:fldChar w:fldCharType="separate"/>
      </w:r>
      <w:r w:rsidR="00287777" w:rsidRPr="00471BDE">
        <w:rPr>
          <w:i/>
          <w:iCs/>
          <w:u w:val="single"/>
        </w:rPr>
        <w:t>Receipt Section Detection Model</w:t>
      </w:r>
      <w:r w:rsidR="00287777" w:rsidRPr="00471BDE">
        <w:rPr>
          <w:rFonts w:ascii="Arial" w:hAnsi="Arial" w:cs="Arial"/>
          <w:i/>
          <w:iCs/>
          <w:u w:val="single"/>
        </w:rPr>
        <w:fldChar w:fldCharType="end"/>
      </w:r>
      <w:r w:rsidR="00471BDE">
        <w:rPr>
          <w:rFonts w:ascii="Arial" w:hAnsi="Arial" w:cs="Arial"/>
        </w:rPr>
        <w:t xml:space="preserve"> section</w:t>
      </w:r>
      <w:r w:rsidR="00243EDA">
        <w:rPr>
          <w:rFonts w:ascii="Arial" w:hAnsi="Arial" w:cs="Arial"/>
        </w:rPr>
        <w:t>,</w:t>
      </w:r>
      <w:r w:rsidR="00E16EEF">
        <w:rPr>
          <w:rFonts w:ascii="Arial" w:hAnsi="Arial" w:cs="Arial"/>
        </w:rPr>
        <w:t xml:space="preserve"> </w:t>
      </w:r>
      <w:r w:rsidR="00471BDE">
        <w:rPr>
          <w:rFonts w:ascii="Arial" w:hAnsi="Arial" w:cs="Arial"/>
        </w:rPr>
        <w:t xml:space="preserve"> </w:t>
      </w:r>
      <w:r w:rsidR="0089545C" w:rsidRPr="00471BDE">
        <w:rPr>
          <w:rFonts w:ascii="Arial" w:hAnsi="Arial" w:cs="Arial"/>
          <w:i/>
          <w:iCs/>
          <w:u w:val="single"/>
        </w:rPr>
        <w:fldChar w:fldCharType="begin"/>
      </w:r>
      <w:r w:rsidR="0089545C" w:rsidRPr="00471BDE">
        <w:rPr>
          <w:rFonts w:ascii="Arial" w:hAnsi="Arial" w:cs="Arial"/>
          <w:i/>
          <w:iCs/>
          <w:u w:val="single"/>
        </w:rPr>
        <w:instrText xml:space="preserve"> REF _Ref164410780 \h </w:instrText>
      </w:r>
      <w:r w:rsidR="00471BDE" w:rsidRPr="00471BDE">
        <w:rPr>
          <w:rFonts w:ascii="Arial" w:hAnsi="Arial" w:cs="Arial"/>
          <w:i/>
          <w:iCs/>
          <w:u w:val="single"/>
        </w:rPr>
        <w:instrText xml:space="preserve"> \* MERGEFORMAT </w:instrText>
      </w:r>
      <w:r w:rsidR="0089545C" w:rsidRPr="00471BDE">
        <w:rPr>
          <w:rFonts w:ascii="Arial" w:hAnsi="Arial" w:cs="Arial"/>
          <w:i/>
          <w:iCs/>
          <w:u w:val="single"/>
        </w:rPr>
      </w:r>
      <w:r w:rsidR="0089545C" w:rsidRPr="00471BDE">
        <w:rPr>
          <w:rFonts w:ascii="Arial" w:hAnsi="Arial" w:cs="Arial"/>
          <w:i/>
          <w:iCs/>
          <w:u w:val="single"/>
        </w:rPr>
        <w:fldChar w:fldCharType="separate"/>
      </w:r>
      <w:r w:rsidR="0089545C" w:rsidRPr="00471BDE">
        <w:rPr>
          <w:i/>
          <w:iCs/>
          <w:u w:val="single"/>
        </w:rPr>
        <w:t xml:space="preserve">Table </w:t>
      </w:r>
      <w:r w:rsidR="0089545C" w:rsidRPr="00471BDE">
        <w:rPr>
          <w:i/>
          <w:iCs/>
          <w:noProof/>
          <w:u w:val="single"/>
        </w:rPr>
        <w:t>5</w:t>
      </w:r>
      <w:r w:rsidR="0089545C" w:rsidRPr="00471BDE">
        <w:rPr>
          <w:i/>
          <w:iCs/>
          <w:u w:val="single"/>
        </w:rPr>
        <w:t xml:space="preserve"> - Receipt Section Detection Model accuracy result</w:t>
      </w:r>
      <w:r w:rsidR="0089545C" w:rsidRPr="00471BDE">
        <w:rPr>
          <w:rFonts w:ascii="Arial" w:hAnsi="Arial" w:cs="Arial"/>
          <w:i/>
          <w:iCs/>
          <w:u w:val="single"/>
        </w:rPr>
        <w:fldChar w:fldCharType="end"/>
      </w:r>
      <w:r w:rsidR="0089545C">
        <w:rPr>
          <w:rFonts w:ascii="Arial" w:hAnsi="Arial" w:cs="Arial"/>
        </w:rPr>
        <w:t xml:space="preserve"> was generated which summarized the different results </w:t>
      </w:r>
      <w:r w:rsidR="00C729AC">
        <w:rPr>
          <w:rFonts w:ascii="Arial" w:hAnsi="Arial" w:cs="Arial"/>
        </w:rPr>
        <w:t xml:space="preserve">from the </w:t>
      </w:r>
      <w:r w:rsidR="00471BDE">
        <w:rPr>
          <w:rFonts w:ascii="Arial" w:hAnsi="Arial" w:cs="Arial"/>
        </w:rPr>
        <w:t>evaluating Jupyter notebook.</w:t>
      </w:r>
    </w:p>
    <w:p w14:paraId="51ADD321" w14:textId="3C00FB7C" w:rsidR="00A60430" w:rsidRDefault="3FB23C4A" w:rsidP="00AC17D9">
      <w:pPr>
        <w:spacing w:line="360" w:lineRule="auto"/>
        <w:rPr>
          <w:rFonts w:ascii="Arial" w:hAnsi="Arial" w:cs="Arial"/>
        </w:rPr>
      </w:pPr>
      <w:r w:rsidRPr="3FB23C4A">
        <w:rPr>
          <w:rFonts w:ascii="Arial" w:hAnsi="Arial" w:cs="Arial"/>
        </w:rPr>
        <w:t xml:space="preserve">                                                                                                                                              </w:t>
      </w:r>
    </w:p>
    <w:tbl>
      <w:tblPr>
        <w:tblStyle w:val="TableGrid"/>
        <w:tblW w:w="0" w:type="auto"/>
        <w:tblLook w:val="04A0" w:firstRow="1" w:lastRow="0" w:firstColumn="1" w:lastColumn="0" w:noHBand="0" w:noVBand="1"/>
      </w:tblPr>
      <w:tblGrid>
        <w:gridCol w:w="2254"/>
        <w:gridCol w:w="2561"/>
        <w:gridCol w:w="2551"/>
        <w:gridCol w:w="1650"/>
      </w:tblGrid>
      <w:tr w:rsidR="002621D4" w14:paraId="683E86A5" w14:textId="77777777" w:rsidTr="007C2754">
        <w:tc>
          <w:tcPr>
            <w:tcW w:w="2254" w:type="dxa"/>
            <w:vAlign w:val="center"/>
          </w:tcPr>
          <w:p w14:paraId="55007DAF" w14:textId="293C1914" w:rsidR="002621D4" w:rsidRDefault="002621D4" w:rsidP="00AC17D9">
            <w:pPr>
              <w:spacing w:line="360" w:lineRule="auto"/>
              <w:jc w:val="center"/>
              <w:rPr>
                <w:rFonts w:ascii="Arial" w:hAnsi="Arial" w:cs="Arial"/>
              </w:rPr>
            </w:pPr>
            <w:r>
              <w:rPr>
                <w:rFonts w:ascii="Arial" w:hAnsi="Arial" w:cs="Arial"/>
              </w:rPr>
              <w:t>Class</w:t>
            </w:r>
          </w:p>
        </w:tc>
        <w:tc>
          <w:tcPr>
            <w:tcW w:w="2561" w:type="dxa"/>
            <w:vAlign w:val="center"/>
          </w:tcPr>
          <w:p w14:paraId="0EE28136" w14:textId="1A0E040F" w:rsidR="002621D4" w:rsidRDefault="004359EC" w:rsidP="00AC17D9">
            <w:pPr>
              <w:spacing w:line="360" w:lineRule="auto"/>
              <w:jc w:val="center"/>
              <w:rPr>
                <w:rFonts w:ascii="Arial" w:hAnsi="Arial" w:cs="Arial"/>
              </w:rPr>
            </w:pPr>
            <w:r>
              <w:rPr>
                <w:rFonts w:ascii="Arial" w:hAnsi="Arial" w:cs="Arial"/>
              </w:rPr>
              <w:t xml:space="preserve">Number of </w:t>
            </w:r>
            <w:r w:rsidR="3FB23C4A" w:rsidRPr="3FB23C4A">
              <w:rPr>
                <w:rFonts w:ascii="Arial" w:hAnsi="Arial" w:cs="Arial"/>
              </w:rPr>
              <w:t>occurrences</w:t>
            </w:r>
            <w:r>
              <w:rPr>
                <w:rFonts w:ascii="Arial" w:hAnsi="Arial" w:cs="Arial"/>
              </w:rPr>
              <w:t xml:space="preserve"> not detected</w:t>
            </w:r>
          </w:p>
        </w:tc>
        <w:tc>
          <w:tcPr>
            <w:tcW w:w="2551" w:type="dxa"/>
            <w:vAlign w:val="center"/>
          </w:tcPr>
          <w:p w14:paraId="2283B7E8" w14:textId="141A837E" w:rsidR="00A55954" w:rsidRDefault="00A55954" w:rsidP="00AC17D9">
            <w:pPr>
              <w:spacing w:line="360" w:lineRule="auto"/>
              <w:jc w:val="center"/>
              <w:rPr>
                <w:rFonts w:ascii="Arial" w:hAnsi="Arial" w:cs="Arial"/>
              </w:rPr>
            </w:pPr>
            <w:r>
              <w:rPr>
                <w:rFonts w:ascii="Arial" w:hAnsi="Arial" w:cs="Arial"/>
              </w:rPr>
              <w:t>Class detection</w:t>
            </w:r>
          </w:p>
        </w:tc>
        <w:tc>
          <w:tcPr>
            <w:tcW w:w="1650" w:type="dxa"/>
            <w:vAlign w:val="center"/>
          </w:tcPr>
          <w:p w14:paraId="3232F71B" w14:textId="4E2FBF61" w:rsidR="00125056" w:rsidRDefault="00125056" w:rsidP="00AC17D9">
            <w:pPr>
              <w:spacing w:line="360" w:lineRule="auto"/>
              <w:jc w:val="center"/>
              <w:rPr>
                <w:rFonts w:ascii="Arial" w:hAnsi="Arial" w:cs="Arial"/>
              </w:rPr>
            </w:pPr>
            <w:r>
              <w:rPr>
                <w:rFonts w:ascii="Arial" w:hAnsi="Arial" w:cs="Arial"/>
              </w:rPr>
              <w:t>Class accuracy</w:t>
            </w:r>
          </w:p>
        </w:tc>
      </w:tr>
      <w:tr w:rsidR="002621D4" w14:paraId="1187E627" w14:textId="77777777" w:rsidTr="00E23DB5">
        <w:tc>
          <w:tcPr>
            <w:tcW w:w="2254" w:type="dxa"/>
          </w:tcPr>
          <w:p w14:paraId="41C05EDA" w14:textId="3AAF5AFA" w:rsidR="002621D4" w:rsidRDefault="00125056" w:rsidP="00AC17D9">
            <w:pPr>
              <w:spacing w:line="360" w:lineRule="auto"/>
              <w:rPr>
                <w:rFonts w:ascii="Arial" w:hAnsi="Arial" w:cs="Arial"/>
              </w:rPr>
            </w:pPr>
            <w:r>
              <w:rPr>
                <w:rFonts w:ascii="Arial" w:hAnsi="Arial" w:cs="Arial"/>
              </w:rPr>
              <w:t>Shop Information</w:t>
            </w:r>
          </w:p>
        </w:tc>
        <w:tc>
          <w:tcPr>
            <w:tcW w:w="2561" w:type="dxa"/>
            <w:vAlign w:val="center"/>
          </w:tcPr>
          <w:p w14:paraId="0C03B527" w14:textId="1D410D65" w:rsidR="002621D4" w:rsidRDefault="005A69C4" w:rsidP="00AC17D9">
            <w:pPr>
              <w:spacing w:line="360" w:lineRule="auto"/>
              <w:jc w:val="center"/>
              <w:rPr>
                <w:rFonts w:ascii="Arial" w:hAnsi="Arial" w:cs="Arial"/>
              </w:rPr>
            </w:pPr>
            <w:r>
              <w:rPr>
                <w:rFonts w:ascii="Arial" w:hAnsi="Arial" w:cs="Arial"/>
              </w:rPr>
              <w:t>1</w:t>
            </w:r>
          </w:p>
        </w:tc>
        <w:tc>
          <w:tcPr>
            <w:tcW w:w="2551" w:type="dxa"/>
            <w:vAlign w:val="center"/>
          </w:tcPr>
          <w:p w14:paraId="0549587C" w14:textId="7E67EBAB" w:rsidR="002621D4" w:rsidRDefault="007C2754" w:rsidP="00AC17D9">
            <w:pPr>
              <w:spacing w:line="360" w:lineRule="auto"/>
              <w:jc w:val="center"/>
              <w:rPr>
                <w:rFonts w:ascii="Arial" w:hAnsi="Arial" w:cs="Arial"/>
              </w:rPr>
            </w:pPr>
            <w:r>
              <w:rPr>
                <w:rFonts w:ascii="Arial" w:hAnsi="Arial" w:cs="Arial"/>
              </w:rPr>
              <w:t>94</w:t>
            </w:r>
            <w:r w:rsidR="0043007B">
              <w:rPr>
                <w:rFonts w:ascii="Arial" w:hAnsi="Arial" w:cs="Arial"/>
              </w:rPr>
              <w:t>%</w:t>
            </w:r>
          </w:p>
        </w:tc>
        <w:tc>
          <w:tcPr>
            <w:tcW w:w="1650" w:type="dxa"/>
            <w:vAlign w:val="center"/>
          </w:tcPr>
          <w:p w14:paraId="69D4532D" w14:textId="79275666" w:rsidR="002621D4" w:rsidRDefault="00A5194F" w:rsidP="00AC17D9">
            <w:pPr>
              <w:spacing w:line="360" w:lineRule="auto"/>
              <w:jc w:val="center"/>
              <w:rPr>
                <w:rFonts w:ascii="Arial" w:hAnsi="Arial" w:cs="Arial"/>
              </w:rPr>
            </w:pPr>
            <w:r>
              <w:rPr>
                <w:rFonts w:ascii="Arial" w:hAnsi="Arial" w:cs="Arial"/>
              </w:rPr>
              <w:t>96%</w:t>
            </w:r>
          </w:p>
        </w:tc>
      </w:tr>
      <w:tr w:rsidR="002621D4" w14:paraId="7AC71BCA" w14:textId="77777777" w:rsidTr="00E23DB5">
        <w:tc>
          <w:tcPr>
            <w:tcW w:w="2254" w:type="dxa"/>
          </w:tcPr>
          <w:p w14:paraId="259522DD" w14:textId="14628E50" w:rsidR="002621D4" w:rsidRDefault="00125056" w:rsidP="00AC17D9">
            <w:pPr>
              <w:spacing w:line="360" w:lineRule="auto"/>
              <w:rPr>
                <w:rFonts w:ascii="Arial" w:hAnsi="Arial" w:cs="Arial"/>
              </w:rPr>
            </w:pPr>
            <w:r>
              <w:rPr>
                <w:rFonts w:ascii="Arial" w:hAnsi="Arial" w:cs="Arial"/>
              </w:rPr>
              <w:t>Total</w:t>
            </w:r>
          </w:p>
        </w:tc>
        <w:tc>
          <w:tcPr>
            <w:tcW w:w="2561" w:type="dxa"/>
            <w:vAlign w:val="center"/>
          </w:tcPr>
          <w:p w14:paraId="656730B4" w14:textId="00868195" w:rsidR="002621D4" w:rsidRDefault="0043007B" w:rsidP="00AC17D9">
            <w:pPr>
              <w:spacing w:line="360" w:lineRule="auto"/>
              <w:jc w:val="center"/>
              <w:rPr>
                <w:rFonts w:ascii="Arial" w:hAnsi="Arial" w:cs="Arial"/>
              </w:rPr>
            </w:pPr>
            <w:r>
              <w:rPr>
                <w:rFonts w:ascii="Arial" w:hAnsi="Arial" w:cs="Arial"/>
              </w:rPr>
              <w:t>2</w:t>
            </w:r>
          </w:p>
        </w:tc>
        <w:tc>
          <w:tcPr>
            <w:tcW w:w="2551" w:type="dxa"/>
            <w:vAlign w:val="center"/>
          </w:tcPr>
          <w:p w14:paraId="42C460FA" w14:textId="77CDBA4D" w:rsidR="002621D4" w:rsidRDefault="0043007B" w:rsidP="00AC17D9">
            <w:pPr>
              <w:spacing w:line="360" w:lineRule="auto"/>
              <w:jc w:val="center"/>
              <w:rPr>
                <w:rFonts w:ascii="Arial" w:hAnsi="Arial" w:cs="Arial"/>
              </w:rPr>
            </w:pPr>
            <w:r>
              <w:rPr>
                <w:rFonts w:ascii="Arial" w:hAnsi="Arial" w:cs="Arial"/>
              </w:rPr>
              <w:t>88%</w:t>
            </w:r>
          </w:p>
        </w:tc>
        <w:tc>
          <w:tcPr>
            <w:tcW w:w="1650" w:type="dxa"/>
            <w:vAlign w:val="center"/>
          </w:tcPr>
          <w:p w14:paraId="02C92CC4" w14:textId="6DE8786E" w:rsidR="002621D4" w:rsidRDefault="005E65AE" w:rsidP="00AC17D9">
            <w:pPr>
              <w:spacing w:line="360" w:lineRule="auto"/>
              <w:jc w:val="center"/>
              <w:rPr>
                <w:rFonts w:ascii="Arial" w:hAnsi="Arial" w:cs="Arial"/>
              </w:rPr>
            </w:pPr>
            <w:r>
              <w:rPr>
                <w:rFonts w:ascii="Arial" w:hAnsi="Arial" w:cs="Arial"/>
              </w:rPr>
              <w:t>86%</w:t>
            </w:r>
          </w:p>
        </w:tc>
      </w:tr>
      <w:tr w:rsidR="002621D4" w14:paraId="511C3EF7" w14:textId="77777777" w:rsidTr="00E23DB5">
        <w:tc>
          <w:tcPr>
            <w:tcW w:w="2254" w:type="dxa"/>
          </w:tcPr>
          <w:p w14:paraId="43820441" w14:textId="4E9AA551" w:rsidR="002621D4" w:rsidRDefault="00125056" w:rsidP="00AC17D9">
            <w:pPr>
              <w:spacing w:line="360" w:lineRule="auto"/>
              <w:rPr>
                <w:rFonts w:ascii="Arial" w:hAnsi="Arial" w:cs="Arial"/>
              </w:rPr>
            </w:pPr>
            <w:r>
              <w:rPr>
                <w:rFonts w:ascii="Arial" w:hAnsi="Arial" w:cs="Arial"/>
              </w:rPr>
              <w:t>Item Purchase</w:t>
            </w:r>
          </w:p>
        </w:tc>
        <w:tc>
          <w:tcPr>
            <w:tcW w:w="2561" w:type="dxa"/>
            <w:vAlign w:val="center"/>
          </w:tcPr>
          <w:p w14:paraId="6DEA035C" w14:textId="08D37557" w:rsidR="002621D4" w:rsidRDefault="005A69C4" w:rsidP="00AC17D9">
            <w:pPr>
              <w:spacing w:line="360" w:lineRule="auto"/>
              <w:jc w:val="center"/>
              <w:rPr>
                <w:rFonts w:ascii="Arial" w:hAnsi="Arial" w:cs="Arial"/>
              </w:rPr>
            </w:pPr>
            <w:r>
              <w:rPr>
                <w:rFonts w:ascii="Arial" w:hAnsi="Arial" w:cs="Arial"/>
              </w:rPr>
              <w:t>0</w:t>
            </w:r>
          </w:p>
        </w:tc>
        <w:tc>
          <w:tcPr>
            <w:tcW w:w="2551" w:type="dxa"/>
            <w:vAlign w:val="center"/>
          </w:tcPr>
          <w:p w14:paraId="458FC0C8" w14:textId="67D6C69B" w:rsidR="002621D4" w:rsidRDefault="00874324" w:rsidP="00AC17D9">
            <w:pPr>
              <w:spacing w:line="360" w:lineRule="auto"/>
              <w:jc w:val="center"/>
              <w:rPr>
                <w:rFonts w:ascii="Arial" w:hAnsi="Arial" w:cs="Arial"/>
              </w:rPr>
            </w:pPr>
            <w:r>
              <w:rPr>
                <w:rFonts w:ascii="Arial" w:hAnsi="Arial" w:cs="Arial"/>
              </w:rPr>
              <w:t>100</w:t>
            </w:r>
            <w:r w:rsidR="00915AA2">
              <w:rPr>
                <w:rFonts w:ascii="Arial" w:hAnsi="Arial" w:cs="Arial"/>
              </w:rPr>
              <w:t>%</w:t>
            </w:r>
          </w:p>
        </w:tc>
        <w:tc>
          <w:tcPr>
            <w:tcW w:w="1650" w:type="dxa"/>
            <w:vAlign w:val="center"/>
          </w:tcPr>
          <w:p w14:paraId="36E382C3" w14:textId="6AE0462B" w:rsidR="002621D4" w:rsidRDefault="005A69C4" w:rsidP="00AC17D9">
            <w:pPr>
              <w:spacing w:line="360" w:lineRule="auto"/>
              <w:jc w:val="center"/>
              <w:rPr>
                <w:rFonts w:ascii="Arial" w:hAnsi="Arial" w:cs="Arial"/>
              </w:rPr>
            </w:pPr>
            <w:r>
              <w:rPr>
                <w:rFonts w:ascii="Arial" w:hAnsi="Arial" w:cs="Arial"/>
              </w:rPr>
              <w:t>81%</w:t>
            </w:r>
          </w:p>
        </w:tc>
      </w:tr>
      <w:tr w:rsidR="002621D4" w14:paraId="4808E636" w14:textId="77777777" w:rsidTr="00E23DB5">
        <w:tc>
          <w:tcPr>
            <w:tcW w:w="2254" w:type="dxa"/>
          </w:tcPr>
          <w:p w14:paraId="43A8788D" w14:textId="238736D7" w:rsidR="002621D4" w:rsidRDefault="00125056" w:rsidP="00AC17D9">
            <w:pPr>
              <w:spacing w:line="360" w:lineRule="auto"/>
              <w:rPr>
                <w:rFonts w:ascii="Arial" w:hAnsi="Arial" w:cs="Arial"/>
              </w:rPr>
            </w:pPr>
            <w:r>
              <w:rPr>
                <w:rFonts w:ascii="Arial" w:hAnsi="Arial" w:cs="Arial"/>
              </w:rPr>
              <w:t>Date</w:t>
            </w:r>
          </w:p>
        </w:tc>
        <w:tc>
          <w:tcPr>
            <w:tcW w:w="2561" w:type="dxa"/>
            <w:vAlign w:val="center"/>
          </w:tcPr>
          <w:p w14:paraId="31258580" w14:textId="141F7660" w:rsidR="002621D4" w:rsidRDefault="00C17CE6" w:rsidP="00AC17D9">
            <w:pPr>
              <w:spacing w:line="360" w:lineRule="auto"/>
              <w:jc w:val="center"/>
              <w:rPr>
                <w:rFonts w:ascii="Arial" w:hAnsi="Arial" w:cs="Arial"/>
              </w:rPr>
            </w:pPr>
            <w:r>
              <w:rPr>
                <w:rFonts w:ascii="Arial" w:hAnsi="Arial" w:cs="Arial"/>
              </w:rPr>
              <w:t>4</w:t>
            </w:r>
          </w:p>
        </w:tc>
        <w:tc>
          <w:tcPr>
            <w:tcW w:w="2551" w:type="dxa"/>
            <w:vAlign w:val="center"/>
          </w:tcPr>
          <w:p w14:paraId="077F55E5" w14:textId="0ADE5F47" w:rsidR="002621D4" w:rsidRDefault="003A28DF" w:rsidP="00AC17D9">
            <w:pPr>
              <w:spacing w:line="360" w:lineRule="auto"/>
              <w:jc w:val="center"/>
              <w:rPr>
                <w:rFonts w:ascii="Arial" w:hAnsi="Arial" w:cs="Arial"/>
              </w:rPr>
            </w:pPr>
            <w:r>
              <w:rPr>
                <w:rFonts w:ascii="Arial" w:hAnsi="Arial" w:cs="Arial"/>
              </w:rPr>
              <w:t>77</w:t>
            </w:r>
            <w:r w:rsidR="00915AA2">
              <w:rPr>
                <w:rFonts w:ascii="Arial" w:hAnsi="Arial" w:cs="Arial"/>
              </w:rPr>
              <w:t>%</w:t>
            </w:r>
          </w:p>
        </w:tc>
        <w:tc>
          <w:tcPr>
            <w:tcW w:w="1650" w:type="dxa"/>
            <w:vAlign w:val="center"/>
          </w:tcPr>
          <w:p w14:paraId="3B0EF63A" w14:textId="354372BE" w:rsidR="002621D4" w:rsidRDefault="009D447D" w:rsidP="00AC17D9">
            <w:pPr>
              <w:keepNext/>
              <w:spacing w:line="360" w:lineRule="auto"/>
              <w:jc w:val="center"/>
              <w:rPr>
                <w:rFonts w:ascii="Arial" w:hAnsi="Arial" w:cs="Arial"/>
              </w:rPr>
            </w:pPr>
            <w:r>
              <w:rPr>
                <w:rFonts w:ascii="Arial" w:hAnsi="Arial" w:cs="Arial"/>
              </w:rPr>
              <w:t>86%</w:t>
            </w:r>
          </w:p>
        </w:tc>
      </w:tr>
    </w:tbl>
    <w:p w14:paraId="78269F43" w14:textId="70277B3F" w:rsidR="00A60430" w:rsidRDefault="00111632" w:rsidP="00AC17D9">
      <w:pPr>
        <w:pStyle w:val="Caption"/>
        <w:spacing w:line="360" w:lineRule="auto"/>
      </w:pPr>
      <w:bookmarkStart w:id="122" w:name="_Ref164415726"/>
      <w:bookmarkStart w:id="123" w:name="_Ref164410780"/>
      <w:bookmarkStart w:id="124" w:name="_Toc164597821"/>
      <w:r>
        <w:t xml:space="preserve">Table </w:t>
      </w:r>
      <w:r>
        <w:fldChar w:fldCharType="begin"/>
      </w:r>
      <w:r>
        <w:instrText xml:space="preserve"> SEQ Table \* ARABIC </w:instrText>
      </w:r>
      <w:r>
        <w:fldChar w:fldCharType="separate"/>
      </w:r>
      <w:r>
        <w:rPr>
          <w:noProof/>
        </w:rPr>
        <w:t>5</w:t>
      </w:r>
      <w:r>
        <w:fldChar w:fldCharType="end"/>
      </w:r>
      <w:bookmarkEnd w:id="122"/>
      <w:r>
        <w:t xml:space="preserve"> - </w:t>
      </w:r>
      <w:r w:rsidRPr="00C2199F">
        <w:t>Receipt Section Detection Model</w:t>
      </w:r>
      <w:r>
        <w:t xml:space="preserve"> accuracy result</w:t>
      </w:r>
      <w:bookmarkEnd w:id="123"/>
      <w:bookmarkEnd w:id="124"/>
    </w:p>
    <w:p w14:paraId="09D3D535" w14:textId="0C4DD6B2" w:rsidR="007D4474" w:rsidRDefault="00AF28DA" w:rsidP="00AC17D9">
      <w:pPr>
        <w:spacing w:line="360" w:lineRule="auto"/>
      </w:pPr>
      <w:r>
        <w:t>From this table</w:t>
      </w:r>
      <w:r w:rsidR="3FB23C4A">
        <w:t>,</w:t>
      </w:r>
      <w:r>
        <w:t xml:space="preserve"> </w:t>
      </w:r>
      <w:r w:rsidR="003A7065">
        <w:t>we can</w:t>
      </w:r>
      <w:r w:rsidR="00DE095B">
        <w:t xml:space="preserve"> see th</w:t>
      </w:r>
      <w:r w:rsidR="000C784D">
        <w:t xml:space="preserve">at the model </w:t>
      </w:r>
      <w:r w:rsidR="00DF1270">
        <w:t>identifies</w:t>
      </w:r>
      <w:r w:rsidR="000C784D">
        <w:t xml:space="preserve"> </w:t>
      </w:r>
      <w:r w:rsidR="00170E8D">
        <w:t>in the exception of the date class</w:t>
      </w:r>
      <w:r w:rsidR="00C13D4C">
        <w:t xml:space="preserve">, </w:t>
      </w:r>
      <w:r w:rsidR="3FB23C4A">
        <w:t>correctly detects</w:t>
      </w:r>
      <w:r w:rsidR="00A82D6D">
        <w:t xml:space="preserve"> the different </w:t>
      </w:r>
      <w:r w:rsidR="3FB23C4A">
        <w:t>classes</w:t>
      </w:r>
      <w:r w:rsidR="00A82D6D">
        <w:t xml:space="preserve"> with a mean </w:t>
      </w:r>
      <w:r w:rsidR="00722270">
        <w:t xml:space="preserve">of </w:t>
      </w:r>
      <w:r w:rsidR="00DF1270">
        <w:t xml:space="preserve">89% globally.  As for the </w:t>
      </w:r>
      <w:r w:rsidR="005276B0">
        <w:t xml:space="preserve">accuracy of the detection, we can </w:t>
      </w:r>
      <w:r w:rsidR="004C78F3">
        <w:t xml:space="preserve">calculate the mean </w:t>
      </w:r>
      <w:r w:rsidR="00C7426B">
        <w:t xml:space="preserve">of the accuracy </w:t>
      </w:r>
      <w:r w:rsidR="00495C29">
        <w:t xml:space="preserve">which </w:t>
      </w:r>
      <w:r w:rsidR="3FB23C4A">
        <w:t>results with</w:t>
      </w:r>
      <w:r w:rsidR="00495C29">
        <w:t xml:space="preserve"> 87%</w:t>
      </w:r>
      <w:r w:rsidR="007B167F">
        <w:t>.</w:t>
      </w:r>
    </w:p>
    <w:p w14:paraId="70660E81" w14:textId="0FDA80F8" w:rsidR="002D0C35" w:rsidRDefault="007B167F" w:rsidP="00AC17D9">
      <w:pPr>
        <w:spacing w:line="360" w:lineRule="auto"/>
      </w:pPr>
      <w:r>
        <w:t>Therefore, from these raw value</w:t>
      </w:r>
      <w:r w:rsidR="002D0C35">
        <w:t>s</w:t>
      </w:r>
      <w:r w:rsidR="3FB23C4A">
        <w:t>,</w:t>
      </w:r>
      <w:r>
        <w:t xml:space="preserve"> we can say that</w:t>
      </w:r>
      <w:r w:rsidR="3FB23C4A">
        <w:t>, on average,</w:t>
      </w:r>
      <w:r>
        <w:t xml:space="preserve"> the model </w:t>
      </w:r>
      <w:r w:rsidR="002D0C35">
        <w:t>detects</w:t>
      </w:r>
      <w:r w:rsidR="009A04AD">
        <w:t xml:space="preserve"> the different </w:t>
      </w:r>
      <w:r w:rsidR="3FB23C4A">
        <w:t>classes</w:t>
      </w:r>
      <w:r w:rsidR="009A04AD">
        <w:t xml:space="preserve"> of </w:t>
      </w:r>
      <w:r w:rsidR="3FB23C4A">
        <w:t>receipts</w:t>
      </w:r>
      <w:r w:rsidR="009A04AD">
        <w:t xml:space="preserve"> </w:t>
      </w:r>
      <w:r w:rsidR="001E6CDD">
        <w:t>89% of the time</w:t>
      </w:r>
      <w:r w:rsidR="3FB23C4A">
        <w:t>,</w:t>
      </w:r>
      <w:r w:rsidR="001E6CDD">
        <w:t xml:space="preserve"> and when they are </w:t>
      </w:r>
      <w:r w:rsidR="3FB23C4A">
        <w:t>detecting</w:t>
      </w:r>
      <w:r w:rsidR="001E6CDD">
        <w:t xml:space="preserve"> the area</w:t>
      </w:r>
      <w:r w:rsidR="002D0C35">
        <w:t xml:space="preserve"> of the prediction</w:t>
      </w:r>
      <w:r w:rsidR="001E6CDD">
        <w:t xml:space="preserve"> </w:t>
      </w:r>
      <w:r w:rsidR="3FB23C4A">
        <w:t>it is</w:t>
      </w:r>
      <w:r w:rsidR="002D0C35">
        <w:t xml:space="preserve"> 87% accurate.</w:t>
      </w:r>
    </w:p>
    <w:p w14:paraId="49B001B5" w14:textId="41FA7A68" w:rsidR="002D0C35" w:rsidRDefault="002D0C35" w:rsidP="00AC17D9">
      <w:pPr>
        <w:pStyle w:val="Heading2"/>
        <w:spacing w:line="360" w:lineRule="auto"/>
      </w:pPr>
      <w:bookmarkStart w:id="125" w:name="_Toc164604836"/>
      <w:r>
        <w:t>Analysis</w:t>
      </w:r>
      <w:bookmarkEnd w:id="125"/>
    </w:p>
    <w:p w14:paraId="62E087B9" w14:textId="244B3F40" w:rsidR="003B1463" w:rsidRDefault="009111C5" w:rsidP="00AC17D9">
      <w:pPr>
        <w:spacing w:line="360" w:lineRule="auto"/>
      </w:pPr>
      <w:r>
        <w:t>Even if these</w:t>
      </w:r>
      <w:r w:rsidR="005E4287">
        <w:t xml:space="preserve"> resul</w:t>
      </w:r>
      <w:r w:rsidR="001A4C0B">
        <w:t>t</w:t>
      </w:r>
      <w:r w:rsidR="008D4729">
        <w:t>s</w:t>
      </w:r>
      <w:r w:rsidR="0082450E">
        <w:t xml:space="preserve"> show good evaluation</w:t>
      </w:r>
      <w:r w:rsidR="00821560">
        <w:t xml:space="preserve"> of the model, the testing dataset</w:t>
      </w:r>
      <w:r w:rsidR="00DB1B90">
        <w:t xml:space="preserve"> directly impacts the result of these tests</w:t>
      </w:r>
      <w:r w:rsidR="00955CC4">
        <w:t xml:space="preserve"> due to the small amount and diversity</w:t>
      </w:r>
      <w:r w:rsidR="003D402E">
        <w:t xml:space="preserve"> of receipts.</w:t>
      </w:r>
      <w:r w:rsidR="00114899">
        <w:t xml:space="preserve"> </w:t>
      </w:r>
      <w:r w:rsidR="00DA04E9">
        <w:lastRenderedPageBreak/>
        <w:t>Therefore,</w:t>
      </w:r>
      <w:r w:rsidR="00114899">
        <w:t xml:space="preserve"> </w:t>
      </w:r>
      <w:r w:rsidR="00FE2D46">
        <w:t>some deeper</w:t>
      </w:r>
      <w:r w:rsidR="00A033F0">
        <w:t xml:space="preserve"> analysis could explain the current result displa</w:t>
      </w:r>
      <w:r w:rsidR="00E8045C">
        <w:t xml:space="preserve">yed for each class in the </w:t>
      </w:r>
      <w:r w:rsidR="00E8045C" w:rsidRPr="00DA04E9">
        <w:rPr>
          <w:i/>
          <w:iCs/>
          <w:u w:val="single"/>
        </w:rPr>
        <w:fldChar w:fldCharType="begin"/>
      </w:r>
      <w:r w:rsidR="00E8045C" w:rsidRPr="00DA04E9">
        <w:rPr>
          <w:i/>
          <w:iCs/>
          <w:u w:val="single"/>
        </w:rPr>
        <w:instrText xml:space="preserve"> REF _Ref164415726 \h </w:instrText>
      </w:r>
      <w:r w:rsidR="00DA04E9" w:rsidRPr="00DA04E9">
        <w:rPr>
          <w:i/>
          <w:iCs/>
          <w:u w:val="single"/>
        </w:rPr>
        <w:instrText xml:space="preserve"> \* MERGEFORMAT </w:instrText>
      </w:r>
      <w:r w:rsidR="00E8045C" w:rsidRPr="00DA04E9">
        <w:rPr>
          <w:i/>
          <w:iCs/>
          <w:u w:val="single"/>
        </w:rPr>
      </w:r>
      <w:r w:rsidR="00E8045C" w:rsidRPr="00DA04E9">
        <w:rPr>
          <w:i/>
          <w:iCs/>
          <w:u w:val="single"/>
        </w:rPr>
        <w:fldChar w:fldCharType="separate"/>
      </w:r>
      <w:r w:rsidR="00E8045C" w:rsidRPr="00DA04E9">
        <w:rPr>
          <w:i/>
          <w:iCs/>
          <w:u w:val="single"/>
        </w:rPr>
        <w:t xml:space="preserve">Table </w:t>
      </w:r>
      <w:r w:rsidR="00E8045C" w:rsidRPr="00DA04E9">
        <w:rPr>
          <w:i/>
          <w:iCs/>
          <w:noProof/>
          <w:u w:val="single"/>
        </w:rPr>
        <w:t>5</w:t>
      </w:r>
      <w:r w:rsidR="00E8045C" w:rsidRPr="00DA04E9">
        <w:rPr>
          <w:i/>
          <w:iCs/>
          <w:u w:val="single"/>
        </w:rPr>
        <w:fldChar w:fldCharType="end"/>
      </w:r>
      <w:r w:rsidR="00E8045C">
        <w:t>.</w:t>
      </w:r>
    </w:p>
    <w:p w14:paraId="07178010" w14:textId="33F7BEF2" w:rsidR="00DA04E9" w:rsidRDefault="0090792D" w:rsidP="00AC17D9">
      <w:pPr>
        <w:spacing w:line="360" w:lineRule="auto"/>
      </w:pPr>
      <w:r>
        <w:t xml:space="preserve">The result </w:t>
      </w:r>
      <w:r w:rsidR="00CC0656">
        <w:t xml:space="preserve">for the </w:t>
      </w:r>
      <w:r w:rsidR="00CC0656" w:rsidRPr="00CC0656">
        <w:rPr>
          <w:b/>
          <w:bCs/>
        </w:rPr>
        <w:t>Shop Information</w:t>
      </w:r>
      <w:r w:rsidR="00CC0656">
        <w:t xml:space="preserve"> class</w:t>
      </w:r>
      <w:r w:rsidR="00B90F57">
        <w:t xml:space="preserve"> </w:t>
      </w:r>
      <w:r w:rsidR="006E0846">
        <w:t>shows</w:t>
      </w:r>
      <w:r w:rsidR="00B90F57">
        <w:t xml:space="preserve"> good percentage in detection (94%) and accuracy (</w:t>
      </w:r>
      <w:r w:rsidR="006E0846">
        <w:t xml:space="preserve">96%). These results can be </w:t>
      </w:r>
      <w:r w:rsidR="005E0D96">
        <w:t>explained</w:t>
      </w:r>
      <w:r w:rsidR="002155EC">
        <w:t xml:space="preserve"> by</w:t>
      </w:r>
      <w:r w:rsidR="006E0846">
        <w:t xml:space="preserve"> the common placement of the shop information </w:t>
      </w:r>
      <w:r w:rsidR="005E0D96">
        <w:t>among</w:t>
      </w:r>
      <w:r w:rsidR="006E0846">
        <w:t xml:space="preserve"> a large variety of </w:t>
      </w:r>
      <w:r w:rsidR="3FB23C4A">
        <w:t>receipts, which is</w:t>
      </w:r>
      <w:r w:rsidR="008F6C74">
        <w:t xml:space="preserve"> usually </w:t>
      </w:r>
      <w:r w:rsidR="3FB23C4A">
        <w:t>an isolated</w:t>
      </w:r>
      <w:r w:rsidR="008F6C74">
        <w:t xml:space="preserve"> set of </w:t>
      </w:r>
      <w:r w:rsidR="008D3676">
        <w:t>text centered at the top of the receipt</w:t>
      </w:r>
      <w:r w:rsidR="005E0D96">
        <w:t>.</w:t>
      </w:r>
    </w:p>
    <w:p w14:paraId="449554B9" w14:textId="079B4E34" w:rsidR="00F82B00" w:rsidRDefault="00C26B85" w:rsidP="00AC17D9">
      <w:pPr>
        <w:spacing w:line="360" w:lineRule="auto"/>
      </w:pPr>
      <w:r>
        <w:rPr>
          <w:rFonts w:ascii="Arial" w:hAnsi="Arial" w:cs="Arial"/>
          <w:noProof/>
          <w:color w:val="000000"/>
          <w:kern w:val="0"/>
          <w:lang w:val="en-GB"/>
        </w:rPr>
        <w:drawing>
          <wp:anchor distT="0" distB="0" distL="114300" distR="114300" simplePos="0" relativeHeight="251658246" behindDoc="1" locked="0" layoutInCell="1" allowOverlap="1" wp14:anchorId="27B3355D" wp14:editId="66D0CAB1">
            <wp:simplePos x="0" y="0"/>
            <wp:positionH relativeFrom="column">
              <wp:posOffset>3780790</wp:posOffset>
            </wp:positionH>
            <wp:positionV relativeFrom="paragraph">
              <wp:posOffset>126914</wp:posOffset>
            </wp:positionV>
            <wp:extent cx="2258695" cy="2258695"/>
            <wp:effectExtent l="0" t="0" r="1905" b="1905"/>
            <wp:wrapTight wrapText="bothSides">
              <wp:wrapPolygon edited="0">
                <wp:start x="0" y="0"/>
                <wp:lineTo x="0" y="21497"/>
                <wp:lineTo x="21497" y="21497"/>
                <wp:lineTo x="21497" y="0"/>
                <wp:lineTo x="0" y="0"/>
              </wp:wrapPolygon>
            </wp:wrapTight>
            <wp:docPr id="1738512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512809" name="Picture 173851280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258695" cy="225869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47" behindDoc="1" locked="0" layoutInCell="1" allowOverlap="1" wp14:anchorId="5EBD7575" wp14:editId="61D3D22F">
                <wp:simplePos x="0" y="0"/>
                <wp:positionH relativeFrom="column">
                  <wp:posOffset>3779109</wp:posOffset>
                </wp:positionH>
                <wp:positionV relativeFrom="paragraph">
                  <wp:posOffset>2464143</wp:posOffset>
                </wp:positionV>
                <wp:extent cx="2312035" cy="635"/>
                <wp:effectExtent l="0" t="0" r="0" b="0"/>
                <wp:wrapTight wrapText="bothSides">
                  <wp:wrapPolygon edited="0">
                    <wp:start x="0" y="0"/>
                    <wp:lineTo x="0" y="20571"/>
                    <wp:lineTo x="21475" y="20571"/>
                    <wp:lineTo x="21475" y="0"/>
                    <wp:lineTo x="0" y="0"/>
                  </wp:wrapPolygon>
                </wp:wrapTight>
                <wp:docPr id="1589086802" name="Text Box 1"/>
                <wp:cNvGraphicFramePr/>
                <a:graphic xmlns:a="http://schemas.openxmlformats.org/drawingml/2006/main">
                  <a:graphicData uri="http://schemas.microsoft.com/office/word/2010/wordprocessingShape">
                    <wps:wsp>
                      <wps:cNvSpPr txBox="1"/>
                      <wps:spPr>
                        <a:xfrm>
                          <a:off x="0" y="0"/>
                          <a:ext cx="2312035" cy="635"/>
                        </a:xfrm>
                        <a:prstGeom prst="rect">
                          <a:avLst/>
                        </a:prstGeom>
                        <a:solidFill>
                          <a:prstClr val="white"/>
                        </a:solidFill>
                        <a:ln>
                          <a:noFill/>
                        </a:ln>
                      </wps:spPr>
                      <wps:txbx>
                        <w:txbxContent>
                          <w:p w14:paraId="60E584B3" w14:textId="3B2ECFE4" w:rsidR="00667F9E" w:rsidRPr="001263E2" w:rsidRDefault="00667F9E" w:rsidP="00667F9E">
                            <w:pPr>
                              <w:pStyle w:val="Caption"/>
                              <w:rPr>
                                <w:rFonts w:ascii="Arial" w:hAnsi="Arial" w:cs="Arial"/>
                                <w:noProof/>
                                <w:color w:val="000000"/>
                                <w:kern w:val="0"/>
                                <w:lang w:val="en-GB"/>
                              </w:rPr>
                            </w:pPr>
                            <w:bookmarkStart w:id="126" w:name="_Ref164418099"/>
                            <w:bookmarkStart w:id="127" w:name="_Toc164597816"/>
                            <w:r>
                              <w:t xml:space="preserve">Receipt </w:t>
                            </w:r>
                            <w:r>
                              <w:fldChar w:fldCharType="begin"/>
                            </w:r>
                            <w:r>
                              <w:instrText xml:space="preserve"> SEQ Receipt \* ARABIC </w:instrText>
                            </w:r>
                            <w:r>
                              <w:fldChar w:fldCharType="separate"/>
                            </w:r>
                            <w:r>
                              <w:rPr>
                                <w:noProof/>
                              </w:rPr>
                              <w:t>1</w:t>
                            </w:r>
                            <w:r>
                              <w:fldChar w:fldCharType="end"/>
                            </w:r>
                            <w:r>
                              <w:t>- Old Brother Restaurant</w:t>
                            </w:r>
                            <w:bookmarkEnd w:id="126"/>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du="http://schemas.microsoft.com/office/word/2023/wordml/word16du">
            <w:pict>
              <v:shape w14:anchorId="5EBD7575" id="_x0000_s1065" type="#_x0000_t202" style="position:absolute;margin-left:297.55pt;margin-top:194.05pt;width:182.05pt;height:.05pt;z-index:-2516582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SaaGQIAAD8EAAAOAAAAZHJzL2Uyb0RvYy54bWysU8Fu2zAMvQ/YPwi6L05Sr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" stroked="f">
                <v:textbox style="mso-fit-shape-to-text:t" inset="0,0,0,0">
                  <w:txbxContent>
                    <w:p w14:paraId="60E584B3" w14:textId="3B2ECFE4" w:rsidR="00667F9E" w:rsidRPr="001263E2" w:rsidRDefault="00667F9E" w:rsidP="00667F9E">
                      <w:pPr>
                        <w:pStyle w:val="Caption"/>
                        <w:rPr>
                          <w:rFonts w:ascii="Arial" w:hAnsi="Arial" w:cs="Arial"/>
                          <w:noProof/>
                          <w:color w:val="000000"/>
                          <w:kern w:val="0"/>
                          <w:lang w:val="en-GB"/>
                        </w:rPr>
                      </w:pPr>
                      <w:bookmarkStart w:id="144" w:name="_Ref164418099"/>
                      <w:bookmarkStart w:id="145" w:name="_Toc164597816"/>
                      <w:r>
                        <w:t xml:space="preserve">Receipt </w:t>
                      </w:r>
                      <w:r>
                        <w:fldChar w:fldCharType="begin"/>
                      </w:r>
                      <w:r>
                        <w:instrText xml:space="preserve"> SEQ Receipt \* ARABIC </w:instrText>
                      </w:r>
                      <w:r>
                        <w:fldChar w:fldCharType="separate"/>
                      </w:r>
                      <w:r>
                        <w:rPr>
                          <w:noProof/>
                        </w:rPr>
                        <w:t>1</w:t>
                      </w:r>
                      <w:r>
                        <w:fldChar w:fldCharType="end"/>
                      </w:r>
                      <w:r>
                        <w:t>- Old Brother Restaurant</w:t>
                      </w:r>
                      <w:bookmarkEnd w:id="144"/>
                      <w:bookmarkEnd w:id="145"/>
                    </w:p>
                  </w:txbxContent>
                </v:textbox>
                <w10:wrap type="tight"/>
              </v:shape>
            </w:pict>
          </mc:Fallback>
        </mc:AlternateContent>
      </w:r>
      <w:r w:rsidR="00F82B00">
        <w:t xml:space="preserve">As for the </w:t>
      </w:r>
      <w:r w:rsidR="00062DF9" w:rsidRPr="00062DF9">
        <w:rPr>
          <w:b/>
          <w:bCs/>
        </w:rPr>
        <w:t>Item Purchase</w:t>
      </w:r>
      <w:r w:rsidR="00062DF9">
        <w:t xml:space="preserve"> class,</w:t>
      </w:r>
      <w:r w:rsidR="001B31FD">
        <w:t xml:space="preserve"> it </w:t>
      </w:r>
      <w:r w:rsidR="00834BF5">
        <w:t>has</w:t>
      </w:r>
      <w:r w:rsidR="001B31FD">
        <w:t xml:space="preserve"> the highest detection </w:t>
      </w:r>
      <w:r w:rsidR="0090302D">
        <w:t>percentage (100%) but the lowest accuracy percentage (81%).</w:t>
      </w:r>
      <w:r w:rsidR="00E348D3">
        <w:t xml:space="preserve"> The high </w:t>
      </w:r>
      <w:r w:rsidR="00D95175">
        <w:t>detection percentage result was due to</w:t>
      </w:r>
      <w:r w:rsidR="005B2646">
        <w:t xml:space="preserve"> the </w:t>
      </w:r>
      <w:r w:rsidR="000E2CBD">
        <w:t>placement</w:t>
      </w:r>
      <w:r w:rsidR="005B2646">
        <w:t xml:space="preserve"> of the list of </w:t>
      </w:r>
      <w:r w:rsidR="00DE5E3D">
        <w:t>items,</w:t>
      </w:r>
      <w:r w:rsidR="005B2646">
        <w:t xml:space="preserve"> which are usually central of the receipt</w:t>
      </w:r>
      <w:r w:rsidR="000E2CBD">
        <w:t xml:space="preserve"> with a repetitive pattern which can be easily detected</w:t>
      </w:r>
      <w:r w:rsidR="001B0F8E">
        <w:t xml:space="preserve">, </w:t>
      </w:r>
      <w:r w:rsidR="000E2CBD">
        <w:t>as well as</w:t>
      </w:r>
      <w:r w:rsidR="001B0F8E">
        <w:t xml:space="preserve"> it can</w:t>
      </w:r>
      <w:r w:rsidR="00C4616E">
        <w:t xml:space="preserve"> be </w:t>
      </w:r>
      <w:r w:rsidR="00DE5E3D">
        <w:t>voluminous</w:t>
      </w:r>
      <w:r w:rsidR="00C4616E">
        <w:t xml:space="preserve">. </w:t>
      </w:r>
      <w:r w:rsidR="00DE5E3D">
        <w:t>As for the accuracy of the detection,</w:t>
      </w:r>
      <w:r w:rsidR="0042282B">
        <w:t xml:space="preserve"> the size </w:t>
      </w:r>
      <w:r w:rsidR="003A3AEE">
        <w:t xml:space="preserve">of </w:t>
      </w:r>
      <w:r w:rsidR="001A4E7C">
        <w:t xml:space="preserve">the </w:t>
      </w:r>
      <w:r w:rsidR="003C57D7">
        <w:t xml:space="preserve">item list also </w:t>
      </w:r>
      <w:r w:rsidR="009F5B2B">
        <w:t>alters</w:t>
      </w:r>
      <w:r w:rsidR="003C57D7">
        <w:t xml:space="preserve"> the accuracy of the </w:t>
      </w:r>
      <w:r w:rsidR="008A68C7">
        <w:t xml:space="preserve">prediction </w:t>
      </w:r>
      <w:r w:rsidR="00470275">
        <w:t>because</w:t>
      </w:r>
      <w:r w:rsidR="008A68C7">
        <w:t xml:space="preserve"> it can represent a large </w:t>
      </w:r>
      <w:r w:rsidR="00B70A07">
        <w:t>element which can lead to a reduction of the precision.</w:t>
      </w:r>
      <w:r w:rsidR="009F5B2B">
        <w:t xml:space="preserve"> Through the development and multiple </w:t>
      </w:r>
      <w:r w:rsidR="00470275">
        <w:t>tests and retries</w:t>
      </w:r>
      <w:r w:rsidR="00E32452">
        <w:t>,</w:t>
      </w:r>
      <w:r w:rsidR="00991441">
        <w:t xml:space="preserve"> the item purchase class extraction of </w:t>
      </w:r>
      <w:r w:rsidR="00BC7CFA">
        <w:t xml:space="preserve">receipts containing a </w:t>
      </w:r>
      <w:r w:rsidR="00667F9E">
        <w:t>single</w:t>
      </w:r>
      <w:r w:rsidR="00BA31ED">
        <w:t xml:space="preserve"> or small number of</w:t>
      </w:r>
      <w:r w:rsidR="00667F9E">
        <w:t xml:space="preserve"> </w:t>
      </w:r>
      <w:r w:rsidR="00BA31ED">
        <w:t>lines</w:t>
      </w:r>
      <w:r w:rsidR="00667F9E">
        <w:t xml:space="preserve"> of product, like in</w:t>
      </w:r>
      <w:r w:rsidR="00C876B6">
        <w:t xml:space="preserve"> </w:t>
      </w:r>
      <w:r w:rsidR="00C876B6" w:rsidRPr="00BA31ED">
        <w:rPr>
          <w:i/>
          <w:iCs/>
          <w:u w:val="single"/>
        </w:rPr>
        <w:fldChar w:fldCharType="begin"/>
      </w:r>
      <w:r w:rsidR="00C876B6" w:rsidRPr="00C876B6">
        <w:rPr>
          <w:i/>
          <w:iCs/>
          <w:u w:val="single"/>
        </w:rPr>
        <w:instrText xml:space="preserve"> REF _Ref164418099 \h  \* MERGEFORMAT </w:instrText>
      </w:r>
      <w:r w:rsidR="00C876B6" w:rsidRPr="00BA31ED">
        <w:rPr>
          <w:i/>
          <w:iCs/>
          <w:u w:val="single"/>
        </w:rPr>
      </w:r>
      <w:r w:rsidR="00C876B6" w:rsidRPr="00BA31ED">
        <w:rPr>
          <w:i/>
          <w:iCs/>
          <w:u w:val="single"/>
        </w:rPr>
        <w:fldChar w:fldCharType="separate"/>
      </w:r>
      <w:r w:rsidR="00C876B6" w:rsidRPr="00C876B6">
        <w:rPr>
          <w:i/>
          <w:iCs/>
          <w:u w:val="single"/>
        </w:rPr>
        <w:t xml:space="preserve">Receipt </w:t>
      </w:r>
      <w:r w:rsidR="00C876B6" w:rsidRPr="00C876B6">
        <w:rPr>
          <w:i/>
          <w:iCs/>
          <w:noProof/>
          <w:u w:val="single"/>
        </w:rPr>
        <w:t>1</w:t>
      </w:r>
      <w:r w:rsidR="00C876B6" w:rsidRPr="00C876B6">
        <w:rPr>
          <w:i/>
          <w:iCs/>
          <w:u w:val="single"/>
        </w:rPr>
        <w:t xml:space="preserve">- Old Brother </w:t>
      </w:r>
      <w:r w:rsidR="00C876B6" w:rsidRPr="00BA31ED">
        <w:rPr>
          <w:i/>
          <w:iCs/>
          <w:u w:val="single"/>
        </w:rPr>
        <w:t>Restaurant</w:t>
      </w:r>
      <w:r w:rsidR="00C876B6" w:rsidRPr="00BA31ED">
        <w:fldChar w:fldCharType="end"/>
      </w:r>
      <w:r w:rsidR="00BA31ED">
        <w:t xml:space="preserve">, where the </w:t>
      </w:r>
      <w:r w:rsidR="00C91259">
        <w:t>receipt details information were</w:t>
      </w:r>
      <w:r w:rsidR="00C50CA8">
        <w:t xml:space="preserve"> misidentified as the product list</w:t>
      </w:r>
      <w:r w:rsidR="00D83C05">
        <w:t xml:space="preserve">, which </w:t>
      </w:r>
      <w:r w:rsidR="00270F98">
        <w:t xml:space="preserve">underlines the difficulty in the </w:t>
      </w:r>
      <w:r w:rsidR="005949AF">
        <w:t>accuracy.</w:t>
      </w:r>
    </w:p>
    <w:p w14:paraId="62F7E3F4" w14:textId="1787D685" w:rsidR="00277329" w:rsidRDefault="3FB23C4A" w:rsidP="00AC17D9">
      <w:pPr>
        <w:spacing w:line="360" w:lineRule="auto"/>
      </w:pPr>
      <w:r>
        <w:t xml:space="preserve">The </w:t>
      </w:r>
      <w:r w:rsidRPr="3FB23C4A">
        <w:rPr>
          <w:b/>
          <w:bCs/>
        </w:rPr>
        <w:t>Date</w:t>
      </w:r>
      <w:r>
        <w:t xml:space="preserve"> class presented the model with the most difficulties in the model detection, with 77% with a correct accuracy of 89%. This low percentage in the detection can be explained due to the large variety of formats and placements among the different types of receipts. It represents a small area of the receipt, wherein its placement and format may change for every receipt and make its detection difficult. The high accuracy in the prediction area is due to the presence of receipt types common in the training and testing dataset, which if the class is not detected does not negatively affect the accuracy. </w:t>
      </w:r>
    </w:p>
    <w:p w14:paraId="0E1F4553" w14:textId="72C8C7E3" w:rsidR="00277329" w:rsidRDefault="00483428" w:rsidP="00AC17D9">
      <w:pPr>
        <w:spacing w:line="360" w:lineRule="auto"/>
      </w:pPr>
      <w:r>
        <w:t xml:space="preserve">As for the </w:t>
      </w:r>
      <w:r w:rsidRPr="00483428">
        <w:rPr>
          <w:b/>
          <w:bCs/>
        </w:rPr>
        <w:t>Total</w:t>
      </w:r>
      <w:r>
        <w:t xml:space="preserve"> class</w:t>
      </w:r>
      <w:r w:rsidR="009C21D8">
        <w:t>,</w:t>
      </w:r>
      <w:r w:rsidR="00D53ACE">
        <w:t xml:space="preserve"> it has a </w:t>
      </w:r>
      <w:r w:rsidR="00F40F21">
        <w:t xml:space="preserve">detection percentage of 88% with </w:t>
      </w:r>
      <w:r w:rsidR="00C90C73">
        <w:t>an</w:t>
      </w:r>
      <w:r w:rsidR="00F40F21">
        <w:t xml:space="preserve"> accuracy percentage of </w:t>
      </w:r>
      <w:r w:rsidR="00971FF4">
        <w:t>86%.</w:t>
      </w:r>
      <w:r w:rsidR="00C764A9">
        <w:t xml:space="preserve"> </w:t>
      </w:r>
      <w:r w:rsidR="00C90C73">
        <w:t>Like</w:t>
      </w:r>
      <w:r w:rsidR="00C764A9">
        <w:t xml:space="preserve"> the Date class</w:t>
      </w:r>
      <w:r w:rsidR="00C90C73">
        <w:t xml:space="preserve">, the total of the receipt </w:t>
      </w:r>
      <w:r w:rsidR="00090A80">
        <w:t>changes</w:t>
      </w:r>
      <w:r w:rsidR="001E0E17">
        <w:t xml:space="preserve"> a lot </w:t>
      </w:r>
      <w:r w:rsidR="3FB23C4A">
        <w:t>in terms of format, as well as the receipt type changes</w:t>
      </w:r>
      <w:r w:rsidR="00EF654B">
        <w:t xml:space="preserve"> and</w:t>
      </w:r>
      <w:r w:rsidR="3FB23C4A">
        <w:t>,</w:t>
      </w:r>
      <w:r w:rsidR="00EF654B">
        <w:t xml:space="preserve"> therefore</w:t>
      </w:r>
      <w:r w:rsidR="3FB23C4A">
        <w:t xml:space="preserve">, causes complexities as the </w:t>
      </w:r>
      <w:r w:rsidR="00EF654B">
        <w:t xml:space="preserve">same reason as the Date </w:t>
      </w:r>
      <w:r w:rsidR="00672C2E">
        <w:t xml:space="preserve">class </w:t>
      </w:r>
      <w:r w:rsidR="3FB23C4A">
        <w:t>makes</w:t>
      </w:r>
      <w:r w:rsidR="00672C2E">
        <w:t xml:space="preserve"> the accuracy percentage low.</w:t>
      </w:r>
    </w:p>
    <w:p w14:paraId="581DBFF8" w14:textId="77777777" w:rsidR="00672C2E" w:rsidRDefault="00672C2E" w:rsidP="00AC17D9">
      <w:pPr>
        <w:spacing w:line="360" w:lineRule="auto"/>
      </w:pPr>
    </w:p>
    <w:p w14:paraId="10B03EEB" w14:textId="260C8620" w:rsidR="003531F1" w:rsidRPr="00A15A8E" w:rsidRDefault="00332694" w:rsidP="00AC17D9">
      <w:pPr>
        <w:spacing w:line="360" w:lineRule="auto"/>
      </w:pPr>
      <w:r>
        <w:t xml:space="preserve">These </w:t>
      </w:r>
      <w:r w:rsidR="3FB23C4A">
        <w:t>results</w:t>
      </w:r>
      <w:r>
        <w:t xml:space="preserve"> and the </w:t>
      </w:r>
      <w:r w:rsidR="3FB23C4A">
        <w:t>multiple tests</w:t>
      </w:r>
      <w:r>
        <w:t xml:space="preserve"> during the development of the system</w:t>
      </w:r>
      <w:r w:rsidR="007A7F21">
        <w:t xml:space="preserve"> has showed a </w:t>
      </w:r>
      <w:r w:rsidR="3FB23C4A">
        <w:t>compelling</w:t>
      </w:r>
      <w:r w:rsidR="007A7F21">
        <w:t xml:space="preserve"> capacity of the model to generalize with some</w:t>
      </w:r>
      <w:r w:rsidR="00A90662">
        <w:t xml:space="preserve"> </w:t>
      </w:r>
      <w:r w:rsidR="3FB23C4A">
        <w:t>real day-to-day examples of receipts</w:t>
      </w:r>
      <w:r w:rsidR="00A90662">
        <w:t xml:space="preserve"> for </w:t>
      </w:r>
      <w:r w:rsidR="3FB23C4A">
        <w:t>accurate</w:t>
      </w:r>
      <w:r w:rsidR="00382686">
        <w:t xml:space="preserve"> testing of the </w:t>
      </w:r>
      <w:r w:rsidR="00B350E3">
        <w:t xml:space="preserve">Date class. This can be </w:t>
      </w:r>
      <w:r w:rsidR="004304D1">
        <w:t>explained</w:t>
      </w:r>
      <w:r w:rsidR="00B350E3">
        <w:t xml:space="preserve"> with the reduction of quality within the inbuild camera </w:t>
      </w:r>
      <w:r w:rsidR="00E50C5E">
        <w:t>feature from the application</w:t>
      </w:r>
      <w:r w:rsidR="3FB23C4A">
        <w:t xml:space="preserve">, which is </w:t>
      </w:r>
      <w:r w:rsidR="00E50C5E">
        <w:t xml:space="preserve">why I recommend </w:t>
      </w:r>
      <w:r w:rsidR="3FB23C4A">
        <w:t xml:space="preserve">using a </w:t>
      </w:r>
      <w:r w:rsidR="00E50C5E">
        <w:t xml:space="preserve">picture </w:t>
      </w:r>
      <w:r w:rsidR="3FB23C4A">
        <w:t xml:space="preserve">of the receipt </w:t>
      </w:r>
      <w:r w:rsidR="00E50C5E">
        <w:t>from the gallery</w:t>
      </w:r>
      <w:r w:rsidR="3FB23C4A">
        <w:t xml:space="preserve"> instead. On</w:t>
      </w:r>
      <w:r w:rsidR="004304D1">
        <w:t xml:space="preserve"> the other hand</w:t>
      </w:r>
      <w:r w:rsidR="3FB23C4A">
        <w:t>,</w:t>
      </w:r>
      <w:r w:rsidR="004304D1">
        <w:t xml:space="preserve"> it shows a </w:t>
      </w:r>
      <w:r w:rsidR="3FB23C4A">
        <w:t>riveting</w:t>
      </w:r>
      <w:r w:rsidR="004304D1">
        <w:t xml:space="preserve"> generalization capacity for the </w:t>
      </w:r>
      <w:r w:rsidR="00393267">
        <w:t>Shop Information, Item Purchase</w:t>
      </w:r>
      <w:r w:rsidR="3FB23C4A">
        <w:t>,</w:t>
      </w:r>
      <w:r w:rsidR="00393267">
        <w:t xml:space="preserve"> and Total class</w:t>
      </w:r>
      <w:r w:rsidR="008C017B">
        <w:t xml:space="preserve">. The best way to increase the model capacities would be </w:t>
      </w:r>
      <w:r w:rsidR="3FB23C4A">
        <w:t xml:space="preserve">by </w:t>
      </w:r>
      <w:r w:rsidR="008C017B">
        <w:t xml:space="preserve">having a larger </w:t>
      </w:r>
      <w:r w:rsidR="00624D75">
        <w:t xml:space="preserve">and more </w:t>
      </w:r>
      <w:r w:rsidR="3FB23C4A">
        <w:t>balanced</w:t>
      </w:r>
      <w:r w:rsidR="00624D75">
        <w:t xml:space="preserve"> dataset</w:t>
      </w:r>
      <w:r w:rsidR="3FB23C4A">
        <w:t>, which would offer</w:t>
      </w:r>
      <w:r w:rsidR="00624D75">
        <w:t xml:space="preserve"> a </w:t>
      </w:r>
      <w:r w:rsidR="3FB23C4A">
        <w:t>sizeable</w:t>
      </w:r>
      <w:r w:rsidR="00624D75">
        <w:t xml:space="preserve"> variety of </w:t>
      </w:r>
      <w:r w:rsidR="3FB23C4A">
        <w:t xml:space="preserve">receipts, </w:t>
      </w:r>
      <w:r w:rsidR="00624D75">
        <w:t>which may increase the global detection and accuracy</w:t>
      </w:r>
      <w:r w:rsidR="3FB23C4A">
        <w:t>. However, increasing the dataset may</w:t>
      </w:r>
      <w:r w:rsidR="00624D75">
        <w:t xml:space="preserve"> also </w:t>
      </w:r>
      <w:r w:rsidR="3FB23C4A">
        <w:t>impact</w:t>
      </w:r>
      <w:r w:rsidR="00624D75">
        <w:t xml:space="preserve"> the Date extraction capacities due to </w:t>
      </w:r>
      <w:r w:rsidR="3FB23C4A">
        <w:t>its less developed nature than the Shop Information and Item Purchase class.</w:t>
      </w:r>
    </w:p>
    <w:p w14:paraId="1121F5E6" w14:textId="341320F6" w:rsidR="003531F1" w:rsidRPr="00A15A8E" w:rsidRDefault="003531F1" w:rsidP="00AC17D9">
      <w:pPr>
        <w:pStyle w:val="Heading1"/>
        <w:spacing w:line="360" w:lineRule="auto"/>
        <w:rPr>
          <w:rFonts w:ascii="Arial" w:hAnsi="Arial" w:cs="Arial"/>
        </w:rPr>
      </w:pPr>
      <w:bookmarkStart w:id="128" w:name="_Toc164604837"/>
      <w:r w:rsidRPr="00A15A8E">
        <w:rPr>
          <w:rFonts w:ascii="Arial" w:hAnsi="Arial" w:cs="Arial"/>
        </w:rPr>
        <w:t>Conclusion</w:t>
      </w:r>
      <w:bookmarkEnd w:id="128"/>
    </w:p>
    <w:p w14:paraId="69BBC1AA" w14:textId="3432A0C9" w:rsidR="00671CF8" w:rsidRPr="00A15A8E" w:rsidRDefault="00DD1C03" w:rsidP="00AC17D9">
      <w:pPr>
        <w:spacing w:line="360" w:lineRule="auto"/>
        <w:rPr>
          <w:rFonts w:ascii="Arial" w:hAnsi="Arial" w:cs="Arial"/>
        </w:rPr>
      </w:pPr>
      <w:r>
        <w:rPr>
          <w:rFonts w:ascii="Arial" w:hAnsi="Arial" w:cs="Arial"/>
        </w:rPr>
        <w:t>In summary</w:t>
      </w:r>
      <w:r w:rsidR="00E3123E">
        <w:rPr>
          <w:rFonts w:ascii="Arial" w:hAnsi="Arial" w:cs="Arial"/>
        </w:rPr>
        <w:t>,</w:t>
      </w:r>
      <w:r w:rsidR="009D47A2">
        <w:rPr>
          <w:rFonts w:ascii="Arial" w:hAnsi="Arial" w:cs="Arial"/>
        </w:rPr>
        <w:t xml:space="preserve"> this project of ‘</w:t>
      </w:r>
      <w:r w:rsidR="3FB23C4A" w:rsidRPr="3FB23C4A">
        <w:rPr>
          <w:rFonts w:ascii="Arial" w:hAnsi="Arial" w:cs="Arial"/>
        </w:rPr>
        <w:t>Smart Receipt Management</w:t>
      </w:r>
      <w:r w:rsidR="009D47A2" w:rsidRPr="00A15A8E">
        <w:rPr>
          <w:rFonts w:ascii="Arial" w:hAnsi="Arial" w:cs="Arial"/>
        </w:rPr>
        <w:t xml:space="preserve"> and Extraction’</w:t>
      </w:r>
      <w:r w:rsidR="00C21F18">
        <w:rPr>
          <w:rFonts w:ascii="Arial" w:hAnsi="Arial" w:cs="Arial"/>
        </w:rPr>
        <w:t xml:space="preserve"> aims </w:t>
      </w:r>
      <w:r w:rsidR="00975ACD">
        <w:rPr>
          <w:rFonts w:ascii="Arial" w:hAnsi="Arial" w:cs="Arial"/>
        </w:rPr>
        <w:t>to facilitate</w:t>
      </w:r>
      <w:r w:rsidR="00FC5A21">
        <w:rPr>
          <w:rFonts w:ascii="Arial" w:hAnsi="Arial" w:cs="Arial"/>
        </w:rPr>
        <w:t xml:space="preserve"> the logging of </w:t>
      </w:r>
      <w:r w:rsidR="3FB23C4A" w:rsidRPr="3FB23C4A">
        <w:rPr>
          <w:rFonts w:ascii="Arial" w:hAnsi="Arial" w:cs="Arial"/>
        </w:rPr>
        <w:t>receipts</w:t>
      </w:r>
      <w:r w:rsidR="00BB577C">
        <w:rPr>
          <w:rFonts w:ascii="Arial" w:hAnsi="Arial" w:cs="Arial"/>
        </w:rPr>
        <w:t xml:space="preserve"> into </w:t>
      </w:r>
      <w:r w:rsidR="3FB23C4A" w:rsidRPr="3FB23C4A">
        <w:rPr>
          <w:rFonts w:ascii="Arial" w:hAnsi="Arial" w:cs="Arial"/>
        </w:rPr>
        <w:t xml:space="preserve">a </w:t>
      </w:r>
      <w:r w:rsidR="00BB577C">
        <w:rPr>
          <w:rFonts w:ascii="Arial" w:hAnsi="Arial" w:cs="Arial"/>
        </w:rPr>
        <w:t xml:space="preserve">digital format </w:t>
      </w:r>
      <w:r w:rsidR="005701E8">
        <w:rPr>
          <w:rFonts w:ascii="Arial" w:hAnsi="Arial" w:cs="Arial"/>
        </w:rPr>
        <w:t>to</w:t>
      </w:r>
      <w:r w:rsidR="004F0457">
        <w:rPr>
          <w:rFonts w:ascii="Arial" w:hAnsi="Arial" w:cs="Arial"/>
        </w:rPr>
        <w:t xml:space="preserve"> facilitate the storage, </w:t>
      </w:r>
      <w:r w:rsidR="3FB23C4A" w:rsidRPr="3FB23C4A">
        <w:rPr>
          <w:rFonts w:ascii="Arial" w:hAnsi="Arial" w:cs="Arial"/>
        </w:rPr>
        <w:t xml:space="preserve">and </w:t>
      </w:r>
      <w:r w:rsidR="006B0DBD">
        <w:rPr>
          <w:rFonts w:ascii="Arial" w:hAnsi="Arial" w:cs="Arial"/>
        </w:rPr>
        <w:t>manual extraction process</w:t>
      </w:r>
      <w:r w:rsidR="002C0FF3">
        <w:rPr>
          <w:rFonts w:ascii="Arial" w:hAnsi="Arial" w:cs="Arial"/>
        </w:rPr>
        <w:t xml:space="preserve">, </w:t>
      </w:r>
      <w:r w:rsidR="3FB23C4A" w:rsidRPr="3FB23C4A">
        <w:rPr>
          <w:rFonts w:ascii="Arial" w:hAnsi="Arial" w:cs="Arial"/>
        </w:rPr>
        <w:t xml:space="preserve">as well as </w:t>
      </w:r>
      <w:r w:rsidR="002C0FF3">
        <w:rPr>
          <w:rFonts w:ascii="Arial" w:hAnsi="Arial" w:cs="Arial"/>
        </w:rPr>
        <w:t xml:space="preserve">reduce paper waste and </w:t>
      </w:r>
      <w:r w:rsidR="00D1648E">
        <w:rPr>
          <w:rFonts w:ascii="Arial" w:hAnsi="Arial" w:cs="Arial"/>
        </w:rPr>
        <w:t xml:space="preserve">provide </w:t>
      </w:r>
      <w:r w:rsidR="3FB23C4A" w:rsidRPr="3FB23C4A">
        <w:rPr>
          <w:rFonts w:ascii="Arial" w:hAnsi="Arial" w:cs="Arial"/>
        </w:rPr>
        <w:t xml:space="preserve">useful </w:t>
      </w:r>
      <w:r w:rsidR="00D1648E">
        <w:rPr>
          <w:rFonts w:ascii="Arial" w:hAnsi="Arial" w:cs="Arial"/>
        </w:rPr>
        <w:t>analytics about provided receipts</w:t>
      </w:r>
      <w:r w:rsidR="3FB23C4A" w:rsidRPr="3FB23C4A">
        <w:rPr>
          <w:rFonts w:ascii="Arial" w:hAnsi="Arial" w:cs="Arial"/>
        </w:rPr>
        <w:t xml:space="preserve"> and purchases. Since the start, the project’s</w:t>
      </w:r>
      <w:r w:rsidR="00886914">
        <w:rPr>
          <w:rFonts w:ascii="Arial" w:hAnsi="Arial" w:cs="Arial"/>
        </w:rPr>
        <w:t xml:space="preserve"> objective</w:t>
      </w:r>
      <w:r w:rsidR="000918EF">
        <w:rPr>
          <w:rFonts w:ascii="Arial" w:hAnsi="Arial" w:cs="Arial"/>
        </w:rPr>
        <w:t xml:space="preserve"> </w:t>
      </w:r>
      <w:r w:rsidR="3FB23C4A" w:rsidRPr="3FB23C4A">
        <w:rPr>
          <w:rFonts w:ascii="Arial" w:hAnsi="Arial" w:cs="Arial"/>
        </w:rPr>
        <w:t xml:space="preserve">is </w:t>
      </w:r>
      <w:r w:rsidR="000918EF">
        <w:rPr>
          <w:rFonts w:ascii="Arial" w:hAnsi="Arial" w:cs="Arial"/>
        </w:rPr>
        <w:t xml:space="preserve">to provide </w:t>
      </w:r>
      <w:r w:rsidR="005701E8">
        <w:rPr>
          <w:rFonts w:ascii="Arial" w:hAnsi="Arial" w:cs="Arial"/>
        </w:rPr>
        <w:t xml:space="preserve">a user-friendly interface for receipt extraction while </w:t>
      </w:r>
      <w:r w:rsidR="3FB23C4A" w:rsidRPr="3FB23C4A">
        <w:rPr>
          <w:rFonts w:ascii="Arial" w:hAnsi="Arial" w:cs="Arial"/>
        </w:rPr>
        <w:t xml:space="preserve">also </w:t>
      </w:r>
      <w:r w:rsidR="005701E8">
        <w:rPr>
          <w:rFonts w:ascii="Arial" w:hAnsi="Arial" w:cs="Arial"/>
        </w:rPr>
        <w:t xml:space="preserve">storing the data and providing useful analytics </w:t>
      </w:r>
      <w:r w:rsidR="004C40C8">
        <w:rPr>
          <w:rFonts w:ascii="Arial" w:hAnsi="Arial" w:cs="Arial"/>
        </w:rPr>
        <w:t>to the user about their receipts</w:t>
      </w:r>
      <w:r w:rsidR="3FB23C4A" w:rsidRPr="3FB23C4A">
        <w:rPr>
          <w:rFonts w:ascii="Arial" w:hAnsi="Arial" w:cs="Arial"/>
        </w:rPr>
        <w:t xml:space="preserve"> and payments.</w:t>
      </w:r>
      <w:r w:rsidR="00171C09">
        <w:rPr>
          <w:rFonts w:ascii="Arial" w:hAnsi="Arial" w:cs="Arial"/>
        </w:rPr>
        <w:t xml:space="preserve"> Therefore, to </w:t>
      </w:r>
      <w:r w:rsidR="009D2C86">
        <w:rPr>
          <w:rFonts w:ascii="Arial" w:hAnsi="Arial" w:cs="Arial"/>
        </w:rPr>
        <w:t xml:space="preserve">develop </w:t>
      </w:r>
      <w:r w:rsidR="00987BFB">
        <w:rPr>
          <w:rFonts w:ascii="Arial" w:hAnsi="Arial" w:cs="Arial"/>
        </w:rPr>
        <w:t xml:space="preserve">this system, a literature review of </w:t>
      </w:r>
      <w:r w:rsidR="3FB23C4A" w:rsidRPr="3FB23C4A">
        <w:rPr>
          <w:rFonts w:ascii="Arial" w:hAnsi="Arial" w:cs="Arial"/>
        </w:rPr>
        <w:t xml:space="preserve">other research </w:t>
      </w:r>
      <w:r w:rsidR="00457C27">
        <w:rPr>
          <w:rFonts w:ascii="Arial" w:hAnsi="Arial" w:cs="Arial"/>
        </w:rPr>
        <w:t xml:space="preserve">working on </w:t>
      </w:r>
      <w:r w:rsidR="00987BFB">
        <w:rPr>
          <w:rFonts w:ascii="Arial" w:hAnsi="Arial" w:cs="Arial"/>
        </w:rPr>
        <w:t xml:space="preserve">similar </w:t>
      </w:r>
      <w:r w:rsidR="3FB23C4A" w:rsidRPr="3FB23C4A">
        <w:rPr>
          <w:rFonts w:ascii="Arial" w:hAnsi="Arial" w:cs="Arial"/>
        </w:rPr>
        <w:t>objectives</w:t>
      </w:r>
      <w:r w:rsidR="00987BFB">
        <w:rPr>
          <w:rFonts w:ascii="Arial" w:hAnsi="Arial" w:cs="Arial"/>
        </w:rPr>
        <w:t xml:space="preserve"> of</w:t>
      </w:r>
      <w:r w:rsidR="00563D2B">
        <w:rPr>
          <w:rFonts w:ascii="Arial" w:hAnsi="Arial" w:cs="Arial"/>
        </w:rPr>
        <w:t xml:space="preserve"> </w:t>
      </w:r>
      <w:r w:rsidR="3FB23C4A" w:rsidRPr="3FB23C4A">
        <w:rPr>
          <w:rFonts w:ascii="Arial" w:hAnsi="Arial" w:cs="Arial"/>
        </w:rPr>
        <w:t>this</w:t>
      </w:r>
      <w:r w:rsidR="00563D2B">
        <w:rPr>
          <w:rFonts w:ascii="Arial" w:hAnsi="Arial" w:cs="Arial"/>
        </w:rPr>
        <w:t xml:space="preserve"> project </w:t>
      </w:r>
      <w:r w:rsidR="3FB23C4A" w:rsidRPr="3FB23C4A">
        <w:rPr>
          <w:rFonts w:ascii="Arial" w:hAnsi="Arial" w:cs="Arial"/>
        </w:rPr>
        <w:t>was written</w:t>
      </w:r>
      <w:r w:rsidR="00563D2B">
        <w:rPr>
          <w:rFonts w:ascii="Arial" w:hAnsi="Arial" w:cs="Arial"/>
        </w:rPr>
        <w:t xml:space="preserve"> </w:t>
      </w:r>
      <w:r w:rsidR="008722B8">
        <w:rPr>
          <w:rFonts w:ascii="Arial" w:hAnsi="Arial" w:cs="Arial"/>
        </w:rPr>
        <w:t xml:space="preserve">to </w:t>
      </w:r>
      <w:r w:rsidR="3FB23C4A" w:rsidRPr="3FB23C4A">
        <w:rPr>
          <w:rFonts w:ascii="Arial" w:hAnsi="Arial" w:cs="Arial"/>
        </w:rPr>
        <w:t>analyze</w:t>
      </w:r>
      <w:r w:rsidR="008722B8">
        <w:rPr>
          <w:rFonts w:ascii="Arial" w:hAnsi="Arial" w:cs="Arial"/>
        </w:rPr>
        <w:t xml:space="preserve"> the technologies they used for the user </w:t>
      </w:r>
      <w:r w:rsidR="00097D85">
        <w:rPr>
          <w:rFonts w:ascii="Arial" w:hAnsi="Arial" w:cs="Arial"/>
        </w:rPr>
        <w:t>Interface and receipt extraction technologies.</w:t>
      </w:r>
      <w:r w:rsidR="00412640">
        <w:rPr>
          <w:rFonts w:ascii="Arial" w:hAnsi="Arial" w:cs="Arial"/>
        </w:rPr>
        <w:t xml:space="preserve"> </w:t>
      </w:r>
      <w:r w:rsidR="00366A45">
        <w:rPr>
          <w:rFonts w:ascii="Arial" w:hAnsi="Arial" w:cs="Arial"/>
        </w:rPr>
        <w:t xml:space="preserve">While </w:t>
      </w:r>
      <w:r w:rsidR="00A53686">
        <w:rPr>
          <w:rFonts w:ascii="Arial" w:hAnsi="Arial" w:cs="Arial"/>
        </w:rPr>
        <w:t xml:space="preserve">the literature that </w:t>
      </w:r>
      <w:r w:rsidR="3FB23C4A" w:rsidRPr="3FB23C4A">
        <w:rPr>
          <w:rFonts w:ascii="Arial" w:hAnsi="Arial" w:cs="Arial"/>
        </w:rPr>
        <w:t>was</w:t>
      </w:r>
      <w:r w:rsidR="00A53686">
        <w:rPr>
          <w:rFonts w:ascii="Arial" w:hAnsi="Arial" w:cs="Arial"/>
        </w:rPr>
        <w:t xml:space="preserve"> </w:t>
      </w:r>
      <w:r w:rsidR="0081513D">
        <w:rPr>
          <w:rFonts w:ascii="Arial" w:hAnsi="Arial" w:cs="Arial"/>
        </w:rPr>
        <w:t>researched</w:t>
      </w:r>
      <w:r w:rsidR="00A53686">
        <w:rPr>
          <w:rFonts w:ascii="Arial" w:hAnsi="Arial" w:cs="Arial"/>
        </w:rPr>
        <w:t xml:space="preserve"> and used for my project was ade</w:t>
      </w:r>
      <w:r w:rsidR="00D27ECE">
        <w:rPr>
          <w:rFonts w:ascii="Arial" w:hAnsi="Arial" w:cs="Arial"/>
        </w:rPr>
        <w:t xml:space="preserve">quate, furthering my research into other </w:t>
      </w:r>
      <w:r w:rsidR="0081513D">
        <w:rPr>
          <w:rFonts w:ascii="Arial" w:hAnsi="Arial" w:cs="Arial"/>
        </w:rPr>
        <w:t>various</w:t>
      </w:r>
      <w:r w:rsidR="00D27ECE">
        <w:rPr>
          <w:rFonts w:ascii="Arial" w:hAnsi="Arial" w:cs="Arial"/>
        </w:rPr>
        <w:t xml:space="preserve"> technologies would had been more </w:t>
      </w:r>
      <w:r w:rsidR="0081513D">
        <w:rPr>
          <w:rFonts w:ascii="Arial" w:hAnsi="Arial" w:cs="Arial"/>
        </w:rPr>
        <w:t>beneficial</w:t>
      </w:r>
      <w:r w:rsidR="00D27ECE">
        <w:rPr>
          <w:rFonts w:ascii="Arial" w:hAnsi="Arial" w:cs="Arial"/>
        </w:rPr>
        <w:t xml:space="preserve"> and </w:t>
      </w:r>
      <w:r w:rsidR="0081513D">
        <w:rPr>
          <w:rFonts w:ascii="Arial" w:hAnsi="Arial" w:cs="Arial"/>
        </w:rPr>
        <w:t>would have provided more opportunities</w:t>
      </w:r>
      <w:r w:rsidR="3FB23C4A" w:rsidRPr="3FB23C4A">
        <w:rPr>
          <w:rFonts w:ascii="Arial" w:hAnsi="Arial" w:cs="Arial"/>
        </w:rPr>
        <w:t xml:space="preserve"> to further expand my project</w:t>
      </w:r>
      <w:r w:rsidR="0081513D">
        <w:rPr>
          <w:rFonts w:ascii="Arial" w:hAnsi="Arial" w:cs="Arial"/>
        </w:rPr>
        <w:t>.</w:t>
      </w:r>
    </w:p>
    <w:p w14:paraId="6EE3EA67" w14:textId="77777777" w:rsidR="006E6405" w:rsidRDefault="006E6405" w:rsidP="00AC17D9">
      <w:pPr>
        <w:spacing w:line="360" w:lineRule="auto"/>
        <w:rPr>
          <w:rFonts w:ascii="Arial" w:hAnsi="Arial" w:cs="Arial"/>
        </w:rPr>
      </w:pPr>
    </w:p>
    <w:p w14:paraId="5885DF48" w14:textId="2178A448" w:rsidR="004533E4" w:rsidRDefault="00473571" w:rsidP="00AC17D9">
      <w:pPr>
        <w:spacing w:line="360" w:lineRule="auto"/>
        <w:rPr>
          <w:rFonts w:ascii="Arial" w:hAnsi="Arial" w:cs="Arial"/>
        </w:rPr>
      </w:pPr>
      <w:r>
        <w:rPr>
          <w:rFonts w:ascii="Arial" w:hAnsi="Arial" w:cs="Arial"/>
        </w:rPr>
        <w:t>The project</w:t>
      </w:r>
      <w:r w:rsidR="00453688">
        <w:rPr>
          <w:rFonts w:ascii="Arial" w:hAnsi="Arial" w:cs="Arial"/>
        </w:rPr>
        <w:t xml:space="preserve"> </w:t>
      </w:r>
      <w:r w:rsidR="009E1885">
        <w:rPr>
          <w:rFonts w:ascii="Arial" w:hAnsi="Arial" w:cs="Arial"/>
        </w:rPr>
        <w:t xml:space="preserve">structure was </w:t>
      </w:r>
      <w:r w:rsidR="3FB23C4A" w:rsidRPr="3FB23C4A">
        <w:rPr>
          <w:rFonts w:ascii="Arial" w:hAnsi="Arial" w:cs="Arial"/>
        </w:rPr>
        <w:t>designed</w:t>
      </w:r>
      <w:r w:rsidR="009E1885">
        <w:rPr>
          <w:rFonts w:ascii="Arial" w:hAnsi="Arial" w:cs="Arial"/>
        </w:rPr>
        <w:t xml:space="preserve"> </w:t>
      </w:r>
      <w:r w:rsidR="00826406">
        <w:rPr>
          <w:rFonts w:ascii="Arial" w:hAnsi="Arial" w:cs="Arial"/>
        </w:rPr>
        <w:t xml:space="preserve">before the real implementation </w:t>
      </w:r>
      <w:proofErr w:type="gramStart"/>
      <w:r w:rsidR="00826406">
        <w:rPr>
          <w:rFonts w:ascii="Arial" w:hAnsi="Arial" w:cs="Arial"/>
        </w:rPr>
        <w:t>in order to</w:t>
      </w:r>
      <w:proofErr w:type="gramEnd"/>
      <w:r w:rsidR="00826406">
        <w:rPr>
          <w:rFonts w:ascii="Arial" w:hAnsi="Arial" w:cs="Arial"/>
        </w:rPr>
        <w:t xml:space="preserve"> organize the </w:t>
      </w:r>
      <w:r w:rsidR="005016F9">
        <w:rPr>
          <w:rFonts w:ascii="Arial" w:hAnsi="Arial" w:cs="Arial"/>
        </w:rPr>
        <w:t>development of the system</w:t>
      </w:r>
      <w:r w:rsidR="005417A4">
        <w:rPr>
          <w:rFonts w:ascii="Arial" w:hAnsi="Arial" w:cs="Arial"/>
        </w:rPr>
        <w:t xml:space="preserve">. The system </w:t>
      </w:r>
      <w:r w:rsidR="3FB23C4A" w:rsidRPr="3FB23C4A">
        <w:rPr>
          <w:rFonts w:ascii="Arial" w:hAnsi="Arial" w:cs="Arial"/>
        </w:rPr>
        <w:t>was structured</w:t>
      </w:r>
      <w:r w:rsidR="005417A4">
        <w:rPr>
          <w:rFonts w:ascii="Arial" w:hAnsi="Arial" w:cs="Arial"/>
        </w:rPr>
        <w:t xml:space="preserve"> into two </w:t>
      </w:r>
      <w:r w:rsidR="000D7DEF">
        <w:rPr>
          <w:rFonts w:ascii="Arial" w:hAnsi="Arial" w:cs="Arial"/>
        </w:rPr>
        <w:t xml:space="preserve">different </w:t>
      </w:r>
      <w:proofErr w:type="gramStart"/>
      <w:r w:rsidR="002A570F">
        <w:rPr>
          <w:rFonts w:ascii="Arial" w:hAnsi="Arial" w:cs="Arial"/>
        </w:rPr>
        <w:t>components</w:t>
      </w:r>
      <w:r w:rsidR="3FB23C4A" w:rsidRPr="3FB23C4A">
        <w:rPr>
          <w:rFonts w:ascii="Arial" w:hAnsi="Arial" w:cs="Arial"/>
        </w:rPr>
        <w:t>;</w:t>
      </w:r>
      <w:proofErr w:type="gramEnd"/>
      <w:r w:rsidR="000D7DEF">
        <w:rPr>
          <w:rFonts w:ascii="Arial" w:hAnsi="Arial" w:cs="Arial"/>
        </w:rPr>
        <w:t xml:space="preserve"> the server and the mobile application</w:t>
      </w:r>
      <w:r w:rsidR="002A570F">
        <w:rPr>
          <w:rFonts w:ascii="Arial" w:hAnsi="Arial" w:cs="Arial"/>
        </w:rPr>
        <w:t xml:space="preserve">. The mobile </w:t>
      </w:r>
      <w:r w:rsidR="3FB23C4A" w:rsidRPr="3FB23C4A">
        <w:rPr>
          <w:rFonts w:ascii="Arial" w:hAnsi="Arial" w:cs="Arial"/>
        </w:rPr>
        <w:t xml:space="preserve">application’s </w:t>
      </w:r>
      <w:r w:rsidR="001F6F60">
        <w:rPr>
          <w:rFonts w:ascii="Arial" w:hAnsi="Arial" w:cs="Arial"/>
        </w:rPr>
        <w:t xml:space="preserve">purpose </w:t>
      </w:r>
      <w:r w:rsidR="3FB23C4A" w:rsidRPr="3FB23C4A">
        <w:rPr>
          <w:rFonts w:ascii="Arial" w:hAnsi="Arial" w:cs="Arial"/>
        </w:rPr>
        <w:t xml:space="preserve">is </w:t>
      </w:r>
      <w:r w:rsidR="001F6F60">
        <w:rPr>
          <w:rFonts w:ascii="Arial" w:hAnsi="Arial" w:cs="Arial"/>
        </w:rPr>
        <w:t>t</w:t>
      </w:r>
      <w:r w:rsidR="003D48FB">
        <w:rPr>
          <w:rFonts w:ascii="Arial" w:hAnsi="Arial" w:cs="Arial"/>
        </w:rPr>
        <w:t xml:space="preserve">o be the </w:t>
      </w:r>
      <w:r w:rsidR="3FB23C4A" w:rsidRPr="3FB23C4A">
        <w:rPr>
          <w:rFonts w:ascii="Arial" w:hAnsi="Arial" w:cs="Arial"/>
        </w:rPr>
        <w:t xml:space="preserve">gateway to the system for the </w:t>
      </w:r>
      <w:r w:rsidR="003D48FB">
        <w:rPr>
          <w:rFonts w:ascii="Arial" w:hAnsi="Arial" w:cs="Arial"/>
        </w:rPr>
        <w:t xml:space="preserve">user, and allow </w:t>
      </w:r>
      <w:r w:rsidR="3FB23C4A" w:rsidRPr="3FB23C4A">
        <w:rPr>
          <w:rFonts w:ascii="Arial" w:hAnsi="Arial" w:cs="Arial"/>
        </w:rPr>
        <w:t>the user</w:t>
      </w:r>
      <w:r w:rsidR="003D48FB">
        <w:rPr>
          <w:rFonts w:ascii="Arial" w:hAnsi="Arial" w:cs="Arial"/>
        </w:rPr>
        <w:t xml:space="preserve"> to </w:t>
      </w:r>
      <w:r w:rsidR="006E002E">
        <w:rPr>
          <w:rFonts w:ascii="Arial" w:hAnsi="Arial" w:cs="Arial"/>
        </w:rPr>
        <w:t>access, edit and</w:t>
      </w:r>
      <w:r w:rsidR="004C5D26">
        <w:rPr>
          <w:rFonts w:ascii="Arial" w:hAnsi="Arial" w:cs="Arial"/>
        </w:rPr>
        <w:t xml:space="preserve"> </w:t>
      </w:r>
      <w:r w:rsidR="3FB23C4A" w:rsidRPr="3FB23C4A">
        <w:rPr>
          <w:rFonts w:ascii="Arial" w:hAnsi="Arial" w:cs="Arial"/>
        </w:rPr>
        <w:t>read</w:t>
      </w:r>
      <w:r w:rsidR="004C5D26">
        <w:rPr>
          <w:rFonts w:ascii="Arial" w:hAnsi="Arial" w:cs="Arial"/>
        </w:rPr>
        <w:t xml:space="preserve"> the analytics </w:t>
      </w:r>
      <w:r w:rsidR="006E08DF">
        <w:rPr>
          <w:rFonts w:ascii="Arial" w:hAnsi="Arial" w:cs="Arial"/>
        </w:rPr>
        <w:t xml:space="preserve">from </w:t>
      </w:r>
      <w:r w:rsidR="3FB23C4A" w:rsidRPr="3FB23C4A">
        <w:rPr>
          <w:rFonts w:ascii="Arial" w:hAnsi="Arial" w:cs="Arial"/>
        </w:rPr>
        <w:t>their</w:t>
      </w:r>
      <w:r w:rsidR="006E08DF">
        <w:rPr>
          <w:rFonts w:ascii="Arial" w:hAnsi="Arial" w:cs="Arial"/>
        </w:rPr>
        <w:t xml:space="preserve"> receipt</w:t>
      </w:r>
      <w:r w:rsidR="3FB23C4A" w:rsidRPr="3FB23C4A">
        <w:rPr>
          <w:rFonts w:ascii="Arial" w:hAnsi="Arial" w:cs="Arial"/>
        </w:rPr>
        <w:t>, all</w:t>
      </w:r>
      <w:r w:rsidR="006E08DF">
        <w:rPr>
          <w:rFonts w:ascii="Arial" w:hAnsi="Arial" w:cs="Arial"/>
        </w:rPr>
        <w:t xml:space="preserve"> whi</w:t>
      </w:r>
      <w:r w:rsidR="0015163E">
        <w:rPr>
          <w:rFonts w:ascii="Arial" w:hAnsi="Arial" w:cs="Arial"/>
        </w:rPr>
        <w:t xml:space="preserve">le communicating with </w:t>
      </w:r>
      <w:r w:rsidR="0015163E">
        <w:rPr>
          <w:rFonts w:ascii="Arial" w:hAnsi="Arial" w:cs="Arial"/>
        </w:rPr>
        <w:lastRenderedPageBreak/>
        <w:t>the server</w:t>
      </w:r>
      <w:r w:rsidR="006E08DF">
        <w:rPr>
          <w:rFonts w:ascii="Arial" w:hAnsi="Arial" w:cs="Arial"/>
        </w:rPr>
        <w:t xml:space="preserve">. The </w:t>
      </w:r>
      <w:r w:rsidR="3FB23C4A" w:rsidRPr="3FB23C4A">
        <w:rPr>
          <w:rFonts w:ascii="Arial" w:hAnsi="Arial" w:cs="Arial"/>
        </w:rPr>
        <w:t>server’s</w:t>
      </w:r>
      <w:r w:rsidR="0015163E">
        <w:rPr>
          <w:rFonts w:ascii="Arial" w:hAnsi="Arial" w:cs="Arial"/>
        </w:rPr>
        <w:t xml:space="preserve"> side </w:t>
      </w:r>
      <w:r w:rsidR="3FB23C4A" w:rsidRPr="3FB23C4A">
        <w:rPr>
          <w:rFonts w:ascii="Arial" w:hAnsi="Arial" w:cs="Arial"/>
        </w:rPr>
        <w:t>manages</w:t>
      </w:r>
      <w:r w:rsidR="006404A4">
        <w:rPr>
          <w:rFonts w:ascii="Arial" w:hAnsi="Arial" w:cs="Arial"/>
        </w:rPr>
        <w:t xml:space="preserve"> the </w:t>
      </w:r>
      <w:r w:rsidR="003D2541">
        <w:rPr>
          <w:rFonts w:ascii="Arial" w:hAnsi="Arial" w:cs="Arial"/>
        </w:rPr>
        <w:t>communication</w:t>
      </w:r>
      <w:r w:rsidR="00A92FA7">
        <w:rPr>
          <w:rFonts w:ascii="Arial" w:hAnsi="Arial" w:cs="Arial"/>
        </w:rPr>
        <w:t xml:space="preserve"> </w:t>
      </w:r>
      <w:r w:rsidR="003D2541">
        <w:rPr>
          <w:rFonts w:ascii="Arial" w:hAnsi="Arial" w:cs="Arial"/>
        </w:rPr>
        <w:t>with</w:t>
      </w:r>
      <w:r w:rsidR="00A92FA7">
        <w:rPr>
          <w:rFonts w:ascii="Arial" w:hAnsi="Arial" w:cs="Arial"/>
        </w:rPr>
        <w:t xml:space="preserve"> </w:t>
      </w:r>
      <w:r w:rsidR="003D2541">
        <w:rPr>
          <w:rFonts w:ascii="Arial" w:hAnsi="Arial" w:cs="Arial"/>
        </w:rPr>
        <w:t>the</w:t>
      </w:r>
      <w:r w:rsidR="00A92FA7">
        <w:rPr>
          <w:rFonts w:ascii="Arial" w:hAnsi="Arial" w:cs="Arial"/>
        </w:rPr>
        <w:t xml:space="preserve"> </w:t>
      </w:r>
      <w:r w:rsidR="003D2541">
        <w:rPr>
          <w:rFonts w:ascii="Arial" w:hAnsi="Arial" w:cs="Arial"/>
        </w:rPr>
        <w:t>database and</w:t>
      </w:r>
      <w:r w:rsidR="00A92FA7">
        <w:rPr>
          <w:rFonts w:ascii="Arial" w:hAnsi="Arial" w:cs="Arial"/>
        </w:rPr>
        <w:t xml:space="preserve"> host the receipt extraction process and the model </w:t>
      </w:r>
      <w:r w:rsidR="003D2541">
        <w:rPr>
          <w:rFonts w:ascii="Arial" w:hAnsi="Arial" w:cs="Arial"/>
        </w:rPr>
        <w:t xml:space="preserve">used </w:t>
      </w:r>
      <w:r w:rsidR="3FB23C4A" w:rsidRPr="3FB23C4A">
        <w:rPr>
          <w:rFonts w:ascii="Arial" w:hAnsi="Arial" w:cs="Arial"/>
        </w:rPr>
        <w:t>within</w:t>
      </w:r>
      <w:r w:rsidR="003D2541">
        <w:rPr>
          <w:rFonts w:ascii="Arial" w:hAnsi="Arial" w:cs="Arial"/>
        </w:rPr>
        <w:t xml:space="preserve"> it.</w:t>
      </w:r>
    </w:p>
    <w:p w14:paraId="4C41971F" w14:textId="77777777" w:rsidR="003D2541" w:rsidRDefault="003D2541" w:rsidP="00AC17D9">
      <w:pPr>
        <w:spacing w:line="360" w:lineRule="auto"/>
        <w:rPr>
          <w:rFonts w:ascii="Arial" w:hAnsi="Arial" w:cs="Arial"/>
        </w:rPr>
      </w:pPr>
    </w:p>
    <w:p w14:paraId="294B3BAD" w14:textId="4BA043A1" w:rsidR="006E6405" w:rsidRDefault="00D66603" w:rsidP="00AC17D9">
      <w:pPr>
        <w:spacing w:line="360" w:lineRule="auto"/>
        <w:rPr>
          <w:rFonts w:ascii="Arial" w:hAnsi="Arial" w:cs="Arial"/>
        </w:rPr>
      </w:pPr>
      <w:r>
        <w:rPr>
          <w:rFonts w:ascii="Arial" w:hAnsi="Arial" w:cs="Arial"/>
        </w:rPr>
        <w:t xml:space="preserve">The </w:t>
      </w:r>
      <w:r w:rsidR="00514AA9">
        <w:rPr>
          <w:rFonts w:ascii="Arial" w:hAnsi="Arial" w:cs="Arial"/>
        </w:rPr>
        <w:t>development of the server was done</w:t>
      </w:r>
      <w:r w:rsidR="00CB6767">
        <w:rPr>
          <w:rFonts w:ascii="Arial" w:hAnsi="Arial" w:cs="Arial"/>
        </w:rPr>
        <w:t xml:space="preserve"> locally</w:t>
      </w:r>
      <w:r w:rsidR="00514AA9">
        <w:rPr>
          <w:rFonts w:ascii="Arial" w:hAnsi="Arial" w:cs="Arial"/>
        </w:rPr>
        <w:t xml:space="preserve"> using docker </w:t>
      </w:r>
      <w:r w:rsidR="008160DF">
        <w:rPr>
          <w:rFonts w:ascii="Arial" w:hAnsi="Arial" w:cs="Arial"/>
        </w:rPr>
        <w:t>separating the PostgreSQL database and the FastAPI</w:t>
      </w:r>
      <w:r w:rsidR="002C6523">
        <w:rPr>
          <w:rFonts w:ascii="Arial" w:hAnsi="Arial" w:cs="Arial"/>
        </w:rPr>
        <w:t xml:space="preserve"> application which </w:t>
      </w:r>
      <w:r w:rsidR="3FB23C4A" w:rsidRPr="3FB23C4A">
        <w:rPr>
          <w:rFonts w:ascii="Arial" w:hAnsi="Arial" w:cs="Arial"/>
        </w:rPr>
        <w:t>managed</w:t>
      </w:r>
      <w:r w:rsidR="002C6523">
        <w:rPr>
          <w:rFonts w:ascii="Arial" w:hAnsi="Arial" w:cs="Arial"/>
        </w:rPr>
        <w:t xml:space="preserve"> the different endpoints which </w:t>
      </w:r>
      <w:r w:rsidR="3FB23C4A" w:rsidRPr="3FB23C4A">
        <w:rPr>
          <w:rFonts w:ascii="Arial" w:hAnsi="Arial" w:cs="Arial"/>
        </w:rPr>
        <w:t>composed</w:t>
      </w:r>
      <w:r w:rsidR="002C6523">
        <w:rPr>
          <w:rFonts w:ascii="Arial" w:hAnsi="Arial" w:cs="Arial"/>
        </w:rPr>
        <w:t xml:space="preserve"> the core of the server</w:t>
      </w:r>
      <w:r w:rsidR="00C42E1D">
        <w:rPr>
          <w:rFonts w:ascii="Arial" w:hAnsi="Arial" w:cs="Arial"/>
        </w:rPr>
        <w:t xml:space="preserve"> while communicating with the database.</w:t>
      </w:r>
      <w:r w:rsidR="00CB6767">
        <w:rPr>
          <w:rFonts w:ascii="Arial" w:hAnsi="Arial" w:cs="Arial"/>
        </w:rPr>
        <w:t xml:space="preserve"> The local deployment </w:t>
      </w:r>
      <w:r w:rsidR="00BD2AB1">
        <w:rPr>
          <w:rFonts w:ascii="Arial" w:hAnsi="Arial" w:cs="Arial"/>
        </w:rPr>
        <w:t xml:space="preserve">provided an </w:t>
      </w:r>
      <w:r w:rsidR="0099031A">
        <w:rPr>
          <w:rFonts w:ascii="Arial" w:hAnsi="Arial" w:cs="Arial"/>
        </w:rPr>
        <w:t>easier</w:t>
      </w:r>
      <w:r w:rsidR="00BD2AB1">
        <w:rPr>
          <w:rFonts w:ascii="Arial" w:hAnsi="Arial" w:cs="Arial"/>
        </w:rPr>
        <w:t xml:space="preserve"> development </w:t>
      </w:r>
      <w:r w:rsidR="0099031A">
        <w:rPr>
          <w:rFonts w:ascii="Arial" w:hAnsi="Arial" w:cs="Arial"/>
        </w:rPr>
        <w:t>environment</w:t>
      </w:r>
      <w:r w:rsidR="00BD2AB1">
        <w:rPr>
          <w:rFonts w:ascii="Arial" w:hAnsi="Arial" w:cs="Arial"/>
        </w:rPr>
        <w:t xml:space="preserve"> but </w:t>
      </w:r>
      <w:r w:rsidR="005E0173">
        <w:rPr>
          <w:rFonts w:ascii="Arial" w:hAnsi="Arial" w:cs="Arial"/>
        </w:rPr>
        <w:t>limited the range (while deployed locally) of the communication to</w:t>
      </w:r>
      <w:r w:rsidR="000A3A13">
        <w:rPr>
          <w:rFonts w:ascii="Arial" w:hAnsi="Arial" w:cs="Arial"/>
        </w:rPr>
        <w:t xml:space="preserve"> local environment</w:t>
      </w:r>
      <w:r w:rsidR="009C6843">
        <w:rPr>
          <w:rFonts w:ascii="Arial" w:hAnsi="Arial" w:cs="Arial"/>
        </w:rPr>
        <w:t xml:space="preserve">, but this limitation can be </w:t>
      </w:r>
      <w:r w:rsidR="006179CC">
        <w:rPr>
          <w:rFonts w:ascii="Arial" w:hAnsi="Arial" w:cs="Arial"/>
        </w:rPr>
        <w:t>removed</w:t>
      </w:r>
      <w:r w:rsidR="003C0370">
        <w:rPr>
          <w:rFonts w:ascii="Arial" w:hAnsi="Arial" w:cs="Arial"/>
        </w:rPr>
        <w:t xml:space="preserve"> with further work.</w:t>
      </w:r>
      <w:r w:rsidR="006179CC">
        <w:rPr>
          <w:rFonts w:ascii="Arial" w:hAnsi="Arial" w:cs="Arial"/>
        </w:rPr>
        <w:t xml:space="preserve"> As for the receipt extraction proces</w:t>
      </w:r>
      <w:r w:rsidR="008A30BE">
        <w:rPr>
          <w:rFonts w:ascii="Arial" w:hAnsi="Arial" w:cs="Arial"/>
        </w:rPr>
        <w:t>s,</w:t>
      </w:r>
      <w:r w:rsidR="00FB6299">
        <w:rPr>
          <w:rFonts w:ascii="Arial" w:hAnsi="Arial" w:cs="Arial"/>
        </w:rPr>
        <w:t xml:space="preserve"> it is </w:t>
      </w:r>
      <w:r w:rsidR="3FB23C4A" w:rsidRPr="3FB23C4A">
        <w:rPr>
          <w:rFonts w:ascii="Arial" w:hAnsi="Arial" w:cs="Arial"/>
        </w:rPr>
        <w:t>separated</w:t>
      </w:r>
      <w:r w:rsidR="00FB6299">
        <w:rPr>
          <w:rFonts w:ascii="Arial" w:hAnsi="Arial" w:cs="Arial"/>
        </w:rPr>
        <w:t xml:space="preserve"> into three main </w:t>
      </w:r>
      <w:r w:rsidR="3FB23C4A" w:rsidRPr="3FB23C4A">
        <w:rPr>
          <w:rFonts w:ascii="Arial" w:hAnsi="Arial" w:cs="Arial"/>
        </w:rPr>
        <w:t>components</w:t>
      </w:r>
      <w:r w:rsidR="006D3A2A">
        <w:rPr>
          <w:rFonts w:ascii="Arial" w:hAnsi="Arial" w:cs="Arial"/>
        </w:rPr>
        <w:t xml:space="preserve">: the receipt section </w:t>
      </w:r>
      <w:r w:rsidR="001A0FFB">
        <w:rPr>
          <w:rFonts w:ascii="Arial" w:hAnsi="Arial" w:cs="Arial"/>
        </w:rPr>
        <w:t>identification model, the text extractor</w:t>
      </w:r>
      <w:r w:rsidR="3FB23C4A" w:rsidRPr="3FB23C4A">
        <w:rPr>
          <w:rFonts w:ascii="Arial" w:hAnsi="Arial" w:cs="Arial"/>
        </w:rPr>
        <w:t>,</w:t>
      </w:r>
      <w:r w:rsidR="001A0FFB">
        <w:rPr>
          <w:rFonts w:ascii="Arial" w:hAnsi="Arial" w:cs="Arial"/>
        </w:rPr>
        <w:t xml:space="preserve"> and the classifier/formatter.</w:t>
      </w:r>
      <w:r w:rsidR="005D3D5B">
        <w:rPr>
          <w:rFonts w:ascii="Arial" w:hAnsi="Arial" w:cs="Arial"/>
        </w:rPr>
        <w:t xml:space="preserve"> The section identifier </w:t>
      </w:r>
      <w:r w:rsidR="00B87E56">
        <w:rPr>
          <w:rFonts w:ascii="Arial" w:hAnsi="Arial" w:cs="Arial"/>
        </w:rPr>
        <w:t>model is</w:t>
      </w:r>
      <w:r w:rsidR="00CC2377">
        <w:rPr>
          <w:rFonts w:ascii="Arial" w:hAnsi="Arial" w:cs="Arial"/>
        </w:rPr>
        <w:t xml:space="preserve"> a Y</w:t>
      </w:r>
      <w:r w:rsidR="00253A9E">
        <w:rPr>
          <w:rFonts w:ascii="Arial" w:hAnsi="Arial" w:cs="Arial"/>
        </w:rPr>
        <w:t>olov8</w:t>
      </w:r>
      <w:r w:rsidR="00CC2377">
        <w:rPr>
          <w:rFonts w:ascii="Arial" w:hAnsi="Arial" w:cs="Arial"/>
        </w:rPr>
        <w:t xml:space="preserve"> model </w:t>
      </w:r>
      <w:r w:rsidR="001527AE">
        <w:rPr>
          <w:rFonts w:ascii="Arial" w:hAnsi="Arial" w:cs="Arial"/>
        </w:rPr>
        <w:t xml:space="preserve">train </w:t>
      </w:r>
      <w:r w:rsidR="3FB23C4A" w:rsidRPr="3FB23C4A">
        <w:rPr>
          <w:rFonts w:ascii="Arial" w:hAnsi="Arial" w:cs="Arial"/>
        </w:rPr>
        <w:t>of</w:t>
      </w:r>
      <w:r w:rsidR="001527AE">
        <w:rPr>
          <w:rFonts w:ascii="Arial" w:hAnsi="Arial" w:cs="Arial"/>
        </w:rPr>
        <w:t xml:space="preserve"> gathered receipt dataset</w:t>
      </w:r>
      <w:r w:rsidR="3FB23C4A" w:rsidRPr="3FB23C4A">
        <w:rPr>
          <w:rFonts w:ascii="Arial" w:hAnsi="Arial" w:cs="Arial"/>
        </w:rPr>
        <w:t>, which detects</w:t>
      </w:r>
      <w:r w:rsidR="001527AE">
        <w:rPr>
          <w:rFonts w:ascii="Arial" w:hAnsi="Arial" w:cs="Arial"/>
        </w:rPr>
        <w:t xml:space="preserve"> the key </w:t>
      </w:r>
      <w:r w:rsidR="00AF0D3A">
        <w:rPr>
          <w:rFonts w:ascii="Arial" w:hAnsi="Arial" w:cs="Arial"/>
        </w:rPr>
        <w:t>sections of receipts.</w:t>
      </w:r>
      <w:r w:rsidR="005F5D15">
        <w:rPr>
          <w:rFonts w:ascii="Arial" w:hAnsi="Arial" w:cs="Arial"/>
        </w:rPr>
        <w:t xml:space="preserve"> The capacity </w:t>
      </w:r>
      <w:r w:rsidR="00E62061">
        <w:rPr>
          <w:rFonts w:ascii="Arial" w:hAnsi="Arial" w:cs="Arial"/>
        </w:rPr>
        <w:t>is</w:t>
      </w:r>
      <w:r w:rsidR="005F5D15">
        <w:rPr>
          <w:rFonts w:ascii="Arial" w:hAnsi="Arial" w:cs="Arial"/>
        </w:rPr>
        <w:t xml:space="preserve"> </w:t>
      </w:r>
      <w:r w:rsidR="00C15CA8">
        <w:rPr>
          <w:rFonts w:ascii="Arial" w:hAnsi="Arial" w:cs="Arial"/>
        </w:rPr>
        <w:t xml:space="preserve">directly </w:t>
      </w:r>
      <w:r w:rsidR="3FB23C4A" w:rsidRPr="3FB23C4A">
        <w:rPr>
          <w:rFonts w:ascii="Arial" w:hAnsi="Arial" w:cs="Arial"/>
        </w:rPr>
        <w:t>linked</w:t>
      </w:r>
      <w:r w:rsidR="00C15CA8">
        <w:rPr>
          <w:rFonts w:ascii="Arial" w:hAnsi="Arial" w:cs="Arial"/>
        </w:rPr>
        <w:t xml:space="preserve"> to the gathered dataset</w:t>
      </w:r>
      <w:r w:rsidR="3FB23C4A" w:rsidRPr="3FB23C4A">
        <w:rPr>
          <w:rFonts w:ascii="Arial" w:hAnsi="Arial" w:cs="Arial"/>
        </w:rPr>
        <w:t>,</w:t>
      </w:r>
      <w:r w:rsidR="004566E4">
        <w:rPr>
          <w:rFonts w:ascii="Arial" w:hAnsi="Arial" w:cs="Arial"/>
        </w:rPr>
        <w:t xml:space="preserve"> which</w:t>
      </w:r>
      <w:r w:rsidR="3FB23C4A" w:rsidRPr="3FB23C4A">
        <w:rPr>
          <w:rFonts w:ascii="Arial" w:hAnsi="Arial" w:cs="Arial"/>
        </w:rPr>
        <w:t>,</w:t>
      </w:r>
      <w:r w:rsidR="004566E4">
        <w:rPr>
          <w:rFonts w:ascii="Arial" w:hAnsi="Arial" w:cs="Arial"/>
        </w:rPr>
        <w:t xml:space="preserve"> with more data, would provide better </w:t>
      </w:r>
      <w:r w:rsidR="3FB23C4A" w:rsidRPr="3FB23C4A">
        <w:rPr>
          <w:rFonts w:ascii="Arial" w:hAnsi="Arial" w:cs="Arial"/>
        </w:rPr>
        <w:t>results. Regarding</w:t>
      </w:r>
      <w:r w:rsidR="00613446">
        <w:rPr>
          <w:rFonts w:ascii="Arial" w:hAnsi="Arial" w:cs="Arial"/>
        </w:rPr>
        <w:t xml:space="preserve"> the text extraction,</w:t>
      </w:r>
      <w:r w:rsidR="005C35ED">
        <w:rPr>
          <w:rFonts w:ascii="Arial" w:hAnsi="Arial" w:cs="Arial"/>
        </w:rPr>
        <w:t xml:space="preserve"> Tesseract OCR were </w:t>
      </w:r>
      <w:r w:rsidR="00F72E99">
        <w:rPr>
          <w:rFonts w:ascii="Arial" w:hAnsi="Arial" w:cs="Arial"/>
        </w:rPr>
        <w:t xml:space="preserve">deployed locally in the server to avoid using </w:t>
      </w:r>
      <w:r w:rsidR="3FB23C4A" w:rsidRPr="3FB23C4A">
        <w:rPr>
          <w:rFonts w:ascii="Arial" w:hAnsi="Arial" w:cs="Arial"/>
        </w:rPr>
        <w:t xml:space="preserve">a </w:t>
      </w:r>
      <w:r w:rsidR="00F72E99">
        <w:rPr>
          <w:rFonts w:ascii="Arial" w:hAnsi="Arial" w:cs="Arial"/>
        </w:rPr>
        <w:t>third</w:t>
      </w:r>
      <w:r w:rsidR="3FB23C4A" w:rsidRPr="3FB23C4A">
        <w:rPr>
          <w:rFonts w:ascii="Arial" w:hAnsi="Arial" w:cs="Arial"/>
        </w:rPr>
        <w:t>-</w:t>
      </w:r>
      <w:r w:rsidR="00F72E99">
        <w:rPr>
          <w:rFonts w:ascii="Arial" w:hAnsi="Arial" w:cs="Arial"/>
        </w:rPr>
        <w:t xml:space="preserve">party </w:t>
      </w:r>
      <w:r w:rsidR="004B5EDE">
        <w:rPr>
          <w:rFonts w:ascii="Arial" w:hAnsi="Arial" w:cs="Arial"/>
        </w:rPr>
        <w:t>API</w:t>
      </w:r>
      <w:r w:rsidR="00F5431E">
        <w:rPr>
          <w:rFonts w:ascii="Arial" w:hAnsi="Arial" w:cs="Arial"/>
        </w:rPr>
        <w:t xml:space="preserve">. The final part was the classification and </w:t>
      </w:r>
      <w:r w:rsidR="00E07A97">
        <w:rPr>
          <w:rFonts w:ascii="Arial" w:hAnsi="Arial" w:cs="Arial"/>
        </w:rPr>
        <w:t>formatting</w:t>
      </w:r>
      <w:r w:rsidR="00F5431E">
        <w:rPr>
          <w:rFonts w:ascii="Arial" w:hAnsi="Arial" w:cs="Arial"/>
        </w:rPr>
        <w:t xml:space="preserve"> step which should have been </w:t>
      </w:r>
      <w:r w:rsidR="006A7E09">
        <w:rPr>
          <w:rFonts w:ascii="Arial" w:hAnsi="Arial" w:cs="Arial"/>
        </w:rPr>
        <w:t>designed</w:t>
      </w:r>
      <w:r w:rsidR="00E07A97">
        <w:rPr>
          <w:rFonts w:ascii="Arial" w:hAnsi="Arial" w:cs="Arial"/>
        </w:rPr>
        <w:t xml:space="preserve"> to be a </w:t>
      </w:r>
      <w:r w:rsidR="006B6043">
        <w:rPr>
          <w:rFonts w:ascii="Arial" w:hAnsi="Arial" w:cs="Arial"/>
        </w:rPr>
        <w:t>custom model</w:t>
      </w:r>
      <w:r w:rsidR="3FB23C4A" w:rsidRPr="3FB23C4A">
        <w:rPr>
          <w:rFonts w:ascii="Arial" w:hAnsi="Arial" w:cs="Arial"/>
        </w:rPr>
        <w:t>. This would</w:t>
      </w:r>
      <w:r w:rsidR="0009341B">
        <w:rPr>
          <w:rFonts w:ascii="Arial" w:hAnsi="Arial" w:cs="Arial"/>
        </w:rPr>
        <w:t xml:space="preserve"> have </w:t>
      </w:r>
      <w:r w:rsidR="3FB23C4A" w:rsidRPr="3FB23C4A">
        <w:rPr>
          <w:rFonts w:ascii="Arial" w:hAnsi="Arial" w:cs="Arial"/>
        </w:rPr>
        <w:t>worked</w:t>
      </w:r>
      <w:r w:rsidR="000B5772">
        <w:rPr>
          <w:rFonts w:ascii="Arial" w:hAnsi="Arial" w:cs="Arial"/>
        </w:rPr>
        <w:t xml:space="preserve">, but due to </w:t>
      </w:r>
      <w:r w:rsidR="00142DA7">
        <w:rPr>
          <w:rFonts w:ascii="Arial" w:hAnsi="Arial" w:cs="Arial"/>
        </w:rPr>
        <w:t xml:space="preserve">developing </w:t>
      </w:r>
      <w:r w:rsidR="3FB23C4A" w:rsidRPr="3FB23C4A">
        <w:rPr>
          <w:rFonts w:ascii="Arial" w:hAnsi="Arial" w:cs="Arial"/>
        </w:rPr>
        <w:t>restrictions,</w:t>
      </w:r>
      <w:r w:rsidR="00735709">
        <w:rPr>
          <w:rFonts w:ascii="Arial" w:hAnsi="Arial" w:cs="Arial"/>
        </w:rPr>
        <w:t xml:space="preserve"> GPT3.5 turbo llm from </w:t>
      </w:r>
      <w:r w:rsidR="009F6A93">
        <w:rPr>
          <w:rFonts w:ascii="Arial" w:hAnsi="Arial" w:cs="Arial"/>
        </w:rPr>
        <w:t>OpenAI</w:t>
      </w:r>
      <w:r w:rsidR="00735709">
        <w:rPr>
          <w:rFonts w:ascii="Arial" w:hAnsi="Arial" w:cs="Arial"/>
        </w:rPr>
        <w:t xml:space="preserve"> </w:t>
      </w:r>
      <w:r w:rsidR="006A7E09">
        <w:rPr>
          <w:rFonts w:ascii="Arial" w:hAnsi="Arial" w:cs="Arial"/>
        </w:rPr>
        <w:t>were</w:t>
      </w:r>
      <w:r w:rsidR="00735709">
        <w:rPr>
          <w:rFonts w:ascii="Arial" w:hAnsi="Arial" w:cs="Arial"/>
        </w:rPr>
        <w:t xml:space="preserve"> use</w:t>
      </w:r>
      <w:r w:rsidR="009F6A93">
        <w:rPr>
          <w:rFonts w:ascii="Arial" w:hAnsi="Arial" w:cs="Arial"/>
        </w:rPr>
        <w:t>d to fulfill this task.</w:t>
      </w:r>
      <w:r w:rsidR="006A7E09">
        <w:rPr>
          <w:rFonts w:ascii="Arial" w:hAnsi="Arial" w:cs="Arial"/>
        </w:rPr>
        <w:t xml:space="preserve"> Since Tesseract OCR </w:t>
      </w:r>
      <w:r w:rsidR="007761DE">
        <w:rPr>
          <w:rFonts w:ascii="Arial" w:hAnsi="Arial" w:cs="Arial"/>
        </w:rPr>
        <w:t>were</w:t>
      </w:r>
      <w:r w:rsidR="006A7E09">
        <w:rPr>
          <w:rFonts w:ascii="Arial" w:hAnsi="Arial" w:cs="Arial"/>
        </w:rPr>
        <w:t xml:space="preserve"> </w:t>
      </w:r>
      <w:r w:rsidR="007C5451">
        <w:rPr>
          <w:rFonts w:ascii="Arial" w:hAnsi="Arial" w:cs="Arial"/>
        </w:rPr>
        <w:t>chosen</w:t>
      </w:r>
      <w:r w:rsidR="00D95B84">
        <w:rPr>
          <w:rFonts w:ascii="Arial" w:hAnsi="Arial" w:cs="Arial"/>
        </w:rPr>
        <w:t xml:space="preserve"> for the system to be third</w:t>
      </w:r>
      <w:r w:rsidR="3FB23C4A" w:rsidRPr="3FB23C4A">
        <w:rPr>
          <w:rFonts w:ascii="Arial" w:hAnsi="Arial" w:cs="Arial"/>
        </w:rPr>
        <w:t>-</w:t>
      </w:r>
      <w:r w:rsidR="00D95B84">
        <w:rPr>
          <w:rFonts w:ascii="Arial" w:hAnsi="Arial" w:cs="Arial"/>
        </w:rPr>
        <w:t xml:space="preserve">party </w:t>
      </w:r>
      <w:r w:rsidR="007C5451">
        <w:rPr>
          <w:rFonts w:ascii="Arial" w:hAnsi="Arial" w:cs="Arial"/>
        </w:rPr>
        <w:t xml:space="preserve">independent, but </w:t>
      </w:r>
      <w:r w:rsidR="3FB23C4A" w:rsidRPr="3FB23C4A">
        <w:rPr>
          <w:rFonts w:ascii="Arial" w:hAnsi="Arial" w:cs="Arial"/>
        </w:rPr>
        <w:t>ended</w:t>
      </w:r>
      <w:r w:rsidR="007C5451">
        <w:rPr>
          <w:rFonts w:ascii="Arial" w:hAnsi="Arial" w:cs="Arial"/>
        </w:rPr>
        <w:t xml:space="preserve"> up being dependent by using OpenAI service, the usage of more performant OCR </w:t>
      </w:r>
      <w:r w:rsidR="008B4F09">
        <w:rPr>
          <w:rFonts w:ascii="Arial" w:hAnsi="Arial" w:cs="Arial"/>
        </w:rPr>
        <w:t xml:space="preserve">through API such </w:t>
      </w:r>
      <w:r w:rsidR="3FB23C4A" w:rsidRPr="3FB23C4A">
        <w:rPr>
          <w:rFonts w:ascii="Arial" w:hAnsi="Arial" w:cs="Arial"/>
        </w:rPr>
        <w:t>as</w:t>
      </w:r>
      <w:r w:rsidR="008B4F09">
        <w:rPr>
          <w:rFonts w:ascii="Arial" w:hAnsi="Arial" w:cs="Arial"/>
        </w:rPr>
        <w:t xml:space="preserve"> </w:t>
      </w:r>
      <w:r w:rsidR="00C86522" w:rsidRPr="00A15A8E">
        <w:rPr>
          <w:rFonts w:ascii="Arial" w:hAnsi="Arial" w:cs="Arial"/>
        </w:rPr>
        <w:t>Google Cloud Vision API</w:t>
      </w:r>
      <w:r w:rsidR="00C86522">
        <w:rPr>
          <w:rFonts w:ascii="Arial" w:hAnsi="Arial" w:cs="Arial"/>
        </w:rPr>
        <w:t xml:space="preserve"> </w:t>
      </w:r>
      <w:r w:rsidR="3FB23C4A" w:rsidRPr="3FB23C4A">
        <w:rPr>
          <w:rFonts w:ascii="Arial" w:hAnsi="Arial" w:cs="Arial"/>
        </w:rPr>
        <w:t>would</w:t>
      </w:r>
      <w:r w:rsidR="005F5990">
        <w:rPr>
          <w:rFonts w:ascii="Arial" w:hAnsi="Arial" w:cs="Arial"/>
        </w:rPr>
        <w:t xml:space="preserve"> provide better </w:t>
      </w:r>
      <w:r w:rsidR="3FB23C4A" w:rsidRPr="3FB23C4A">
        <w:rPr>
          <w:rFonts w:ascii="Arial" w:hAnsi="Arial" w:cs="Arial"/>
        </w:rPr>
        <w:t>results</w:t>
      </w:r>
      <w:r w:rsidR="005F5990">
        <w:rPr>
          <w:rFonts w:ascii="Arial" w:hAnsi="Arial" w:cs="Arial"/>
        </w:rPr>
        <w:t xml:space="preserve"> and increase </w:t>
      </w:r>
      <w:r w:rsidR="3FB23C4A" w:rsidRPr="3FB23C4A">
        <w:rPr>
          <w:rFonts w:ascii="Arial" w:hAnsi="Arial" w:cs="Arial"/>
        </w:rPr>
        <w:t xml:space="preserve">the </w:t>
      </w:r>
      <w:r w:rsidR="005F5990">
        <w:rPr>
          <w:rFonts w:ascii="Arial" w:hAnsi="Arial" w:cs="Arial"/>
        </w:rPr>
        <w:t>extraction quality</w:t>
      </w:r>
      <w:r w:rsidR="006C7BAE">
        <w:rPr>
          <w:rFonts w:ascii="Arial" w:hAnsi="Arial" w:cs="Arial"/>
        </w:rPr>
        <w:t>.</w:t>
      </w:r>
    </w:p>
    <w:p w14:paraId="71193BDB" w14:textId="77777777" w:rsidR="00857E50" w:rsidRDefault="00857E50" w:rsidP="00AC17D9">
      <w:pPr>
        <w:spacing w:line="360" w:lineRule="auto"/>
        <w:rPr>
          <w:rFonts w:ascii="Arial" w:hAnsi="Arial" w:cs="Arial"/>
        </w:rPr>
      </w:pPr>
    </w:p>
    <w:p w14:paraId="388CBD86" w14:textId="215BDABC" w:rsidR="00857E50" w:rsidRDefault="00857E50" w:rsidP="00AC17D9">
      <w:pPr>
        <w:spacing w:line="360" w:lineRule="auto"/>
        <w:rPr>
          <w:rFonts w:ascii="Arial" w:hAnsi="Arial" w:cs="Arial"/>
        </w:rPr>
      </w:pPr>
      <w:r>
        <w:rPr>
          <w:rFonts w:ascii="Arial" w:hAnsi="Arial" w:cs="Arial"/>
        </w:rPr>
        <w:t xml:space="preserve">The development of </w:t>
      </w:r>
      <w:r w:rsidR="00DB3036">
        <w:rPr>
          <w:rFonts w:ascii="Arial" w:hAnsi="Arial" w:cs="Arial"/>
        </w:rPr>
        <w:t xml:space="preserve">the user side mobile application </w:t>
      </w:r>
      <w:r w:rsidR="00D052BD">
        <w:rPr>
          <w:rFonts w:ascii="Arial" w:hAnsi="Arial" w:cs="Arial"/>
        </w:rPr>
        <w:t>was</w:t>
      </w:r>
      <w:r w:rsidR="00DB3036">
        <w:rPr>
          <w:rFonts w:ascii="Arial" w:hAnsi="Arial" w:cs="Arial"/>
        </w:rPr>
        <w:t xml:space="preserve"> done using flutter framework code</w:t>
      </w:r>
      <w:r w:rsidR="009D3CBD">
        <w:rPr>
          <w:rFonts w:ascii="Arial" w:hAnsi="Arial" w:cs="Arial"/>
        </w:rPr>
        <w:t>d in dart</w:t>
      </w:r>
      <w:r w:rsidR="3FB23C4A" w:rsidRPr="3FB23C4A">
        <w:rPr>
          <w:rFonts w:ascii="Arial" w:hAnsi="Arial" w:cs="Arial"/>
        </w:rPr>
        <w:t>, which communicates</w:t>
      </w:r>
      <w:r w:rsidR="00754939">
        <w:rPr>
          <w:rFonts w:ascii="Arial" w:hAnsi="Arial" w:cs="Arial"/>
        </w:rPr>
        <w:t xml:space="preserve"> with </w:t>
      </w:r>
      <w:r w:rsidR="3FB23C4A" w:rsidRPr="3FB23C4A">
        <w:rPr>
          <w:rFonts w:ascii="Arial" w:hAnsi="Arial" w:cs="Arial"/>
        </w:rPr>
        <w:t xml:space="preserve">the </w:t>
      </w:r>
      <w:r w:rsidR="001C2DE2">
        <w:rPr>
          <w:rFonts w:ascii="Arial" w:hAnsi="Arial" w:cs="Arial"/>
        </w:rPr>
        <w:t>server using http protocol</w:t>
      </w:r>
      <w:r w:rsidR="009D3CBD">
        <w:rPr>
          <w:rFonts w:ascii="Arial" w:hAnsi="Arial" w:cs="Arial"/>
        </w:rPr>
        <w:t>.</w:t>
      </w:r>
      <w:r w:rsidR="00942D3D">
        <w:rPr>
          <w:rFonts w:ascii="Arial" w:hAnsi="Arial" w:cs="Arial"/>
        </w:rPr>
        <w:t xml:space="preserve"> </w:t>
      </w:r>
      <w:r w:rsidR="00D052BD">
        <w:rPr>
          <w:rFonts w:ascii="Arial" w:hAnsi="Arial" w:cs="Arial"/>
        </w:rPr>
        <w:t xml:space="preserve">The </w:t>
      </w:r>
      <w:r w:rsidR="009F26C3">
        <w:rPr>
          <w:rFonts w:ascii="Arial" w:hAnsi="Arial" w:cs="Arial"/>
        </w:rPr>
        <w:t xml:space="preserve">mobile application </w:t>
      </w:r>
      <w:r w:rsidR="00B62733">
        <w:rPr>
          <w:rFonts w:ascii="Arial" w:hAnsi="Arial" w:cs="Arial"/>
        </w:rPr>
        <w:t xml:space="preserve">is </w:t>
      </w:r>
      <w:r w:rsidR="007A4835">
        <w:rPr>
          <w:rFonts w:ascii="Arial" w:hAnsi="Arial" w:cs="Arial"/>
        </w:rPr>
        <w:t>composed</w:t>
      </w:r>
      <w:r w:rsidR="00B62733">
        <w:rPr>
          <w:rFonts w:ascii="Arial" w:hAnsi="Arial" w:cs="Arial"/>
        </w:rPr>
        <w:t xml:space="preserve"> of three </w:t>
      </w:r>
      <w:r w:rsidR="001C2DE2">
        <w:rPr>
          <w:rFonts w:ascii="Arial" w:hAnsi="Arial" w:cs="Arial"/>
        </w:rPr>
        <w:t>pages</w:t>
      </w:r>
      <w:r w:rsidR="00B62733">
        <w:rPr>
          <w:rFonts w:ascii="Arial" w:hAnsi="Arial" w:cs="Arial"/>
        </w:rPr>
        <w:t xml:space="preserve"> with</w:t>
      </w:r>
      <w:r w:rsidR="00754939">
        <w:rPr>
          <w:rFonts w:ascii="Arial" w:hAnsi="Arial" w:cs="Arial"/>
        </w:rPr>
        <w:t xml:space="preserve"> their own feature</w:t>
      </w:r>
      <w:r w:rsidR="00503353">
        <w:rPr>
          <w:rFonts w:ascii="Arial" w:hAnsi="Arial" w:cs="Arial"/>
        </w:rPr>
        <w:t>.</w:t>
      </w:r>
      <w:r w:rsidR="00754939">
        <w:rPr>
          <w:rFonts w:ascii="Arial" w:hAnsi="Arial" w:cs="Arial"/>
        </w:rPr>
        <w:t xml:space="preserve"> </w:t>
      </w:r>
      <w:r w:rsidR="3FB23C4A" w:rsidRPr="3FB23C4A">
        <w:rPr>
          <w:rFonts w:ascii="Arial" w:hAnsi="Arial" w:cs="Arial"/>
        </w:rPr>
        <w:t>The</w:t>
      </w:r>
      <w:r w:rsidR="00754939">
        <w:rPr>
          <w:rFonts w:ascii="Arial" w:hAnsi="Arial" w:cs="Arial"/>
        </w:rPr>
        <w:t xml:space="preserve"> list page</w:t>
      </w:r>
      <w:r w:rsidR="3FB23C4A" w:rsidRPr="3FB23C4A">
        <w:rPr>
          <w:rFonts w:ascii="Arial" w:hAnsi="Arial" w:cs="Arial"/>
        </w:rPr>
        <w:t>,</w:t>
      </w:r>
      <w:r w:rsidR="00754939">
        <w:rPr>
          <w:rFonts w:ascii="Arial" w:hAnsi="Arial" w:cs="Arial"/>
        </w:rPr>
        <w:t xml:space="preserve"> which </w:t>
      </w:r>
      <w:r w:rsidR="3FB23C4A" w:rsidRPr="3FB23C4A">
        <w:rPr>
          <w:rFonts w:ascii="Arial" w:hAnsi="Arial" w:cs="Arial"/>
        </w:rPr>
        <w:t>retrieves</w:t>
      </w:r>
      <w:r w:rsidR="009E0A8C">
        <w:rPr>
          <w:rFonts w:ascii="Arial" w:hAnsi="Arial" w:cs="Arial"/>
        </w:rPr>
        <w:t xml:space="preserve"> and </w:t>
      </w:r>
      <w:r w:rsidR="3FB23C4A" w:rsidRPr="3FB23C4A">
        <w:rPr>
          <w:rFonts w:ascii="Arial" w:hAnsi="Arial" w:cs="Arial"/>
        </w:rPr>
        <w:t>displays</w:t>
      </w:r>
      <w:r w:rsidR="009E0A8C">
        <w:rPr>
          <w:rFonts w:ascii="Arial" w:hAnsi="Arial" w:cs="Arial"/>
        </w:rPr>
        <w:t xml:space="preserve"> the user’s receipt </w:t>
      </w:r>
      <w:r w:rsidR="3FB23C4A" w:rsidRPr="3FB23C4A">
        <w:rPr>
          <w:rFonts w:ascii="Arial" w:hAnsi="Arial" w:cs="Arial"/>
        </w:rPr>
        <w:t>history, enables</w:t>
      </w:r>
      <w:r w:rsidR="00503353">
        <w:rPr>
          <w:rFonts w:ascii="Arial" w:hAnsi="Arial" w:cs="Arial"/>
        </w:rPr>
        <w:t xml:space="preserve"> the user to edit </w:t>
      </w:r>
      <w:r w:rsidR="00254035">
        <w:rPr>
          <w:rFonts w:ascii="Arial" w:hAnsi="Arial" w:cs="Arial"/>
        </w:rPr>
        <w:t xml:space="preserve">the data. The camera page </w:t>
      </w:r>
      <w:r w:rsidR="00356EDB">
        <w:rPr>
          <w:rFonts w:ascii="Arial" w:hAnsi="Arial" w:cs="Arial"/>
        </w:rPr>
        <w:t>allows</w:t>
      </w:r>
      <w:r w:rsidR="00793584">
        <w:rPr>
          <w:rFonts w:ascii="Arial" w:hAnsi="Arial" w:cs="Arial"/>
        </w:rPr>
        <w:t xml:space="preserve"> the user to</w:t>
      </w:r>
      <w:r w:rsidR="00BD0BC0">
        <w:rPr>
          <w:rFonts w:ascii="Arial" w:hAnsi="Arial" w:cs="Arial"/>
        </w:rPr>
        <w:t xml:space="preserve"> upload a picture </w:t>
      </w:r>
      <w:r w:rsidR="3FB23C4A" w:rsidRPr="3FB23C4A">
        <w:rPr>
          <w:rFonts w:ascii="Arial" w:hAnsi="Arial" w:cs="Arial"/>
        </w:rPr>
        <w:t xml:space="preserve">of a receipt </w:t>
      </w:r>
      <w:r w:rsidR="00BD0BC0">
        <w:rPr>
          <w:rFonts w:ascii="Arial" w:hAnsi="Arial" w:cs="Arial"/>
        </w:rPr>
        <w:t>for extraction</w:t>
      </w:r>
      <w:r w:rsidR="3FB23C4A" w:rsidRPr="3FB23C4A">
        <w:rPr>
          <w:rFonts w:ascii="Arial" w:hAnsi="Arial" w:cs="Arial"/>
        </w:rPr>
        <w:t>,</w:t>
      </w:r>
      <w:r w:rsidR="00BD0BC0">
        <w:rPr>
          <w:rFonts w:ascii="Arial" w:hAnsi="Arial" w:cs="Arial"/>
        </w:rPr>
        <w:t xml:space="preserve"> </w:t>
      </w:r>
      <w:r w:rsidR="00240D93">
        <w:rPr>
          <w:rFonts w:ascii="Arial" w:hAnsi="Arial" w:cs="Arial"/>
        </w:rPr>
        <w:t xml:space="preserve">either by </w:t>
      </w:r>
      <w:r w:rsidR="3FB23C4A" w:rsidRPr="3FB23C4A">
        <w:rPr>
          <w:rFonts w:ascii="Arial" w:hAnsi="Arial" w:cs="Arial"/>
        </w:rPr>
        <w:t>capturing</w:t>
      </w:r>
      <w:r w:rsidR="00240D93">
        <w:rPr>
          <w:rFonts w:ascii="Arial" w:hAnsi="Arial" w:cs="Arial"/>
        </w:rPr>
        <w:t xml:space="preserve"> directly through the application </w:t>
      </w:r>
      <w:r w:rsidR="3FB23C4A" w:rsidRPr="3FB23C4A">
        <w:rPr>
          <w:rFonts w:ascii="Arial" w:hAnsi="Arial" w:cs="Arial"/>
        </w:rPr>
        <w:t xml:space="preserve">camera </w:t>
      </w:r>
      <w:r w:rsidR="00240D93">
        <w:rPr>
          <w:rFonts w:ascii="Arial" w:hAnsi="Arial" w:cs="Arial"/>
        </w:rPr>
        <w:t xml:space="preserve">or from the </w:t>
      </w:r>
      <w:r w:rsidR="3FB23C4A" w:rsidRPr="3FB23C4A">
        <w:rPr>
          <w:rFonts w:ascii="Arial" w:hAnsi="Arial" w:cs="Arial"/>
        </w:rPr>
        <w:t xml:space="preserve">user’s </w:t>
      </w:r>
      <w:r w:rsidR="00240D93">
        <w:rPr>
          <w:rFonts w:ascii="Arial" w:hAnsi="Arial" w:cs="Arial"/>
        </w:rPr>
        <w:t>gallery</w:t>
      </w:r>
      <w:r w:rsidR="00356EDB">
        <w:rPr>
          <w:rFonts w:ascii="Arial" w:hAnsi="Arial" w:cs="Arial"/>
        </w:rPr>
        <w:t xml:space="preserve">. </w:t>
      </w:r>
      <w:r w:rsidR="0006202E">
        <w:rPr>
          <w:rFonts w:ascii="Arial" w:hAnsi="Arial" w:cs="Arial"/>
        </w:rPr>
        <w:t>A limitation of the camera feature</w:t>
      </w:r>
      <w:r w:rsidR="3FB23C4A" w:rsidRPr="3FB23C4A">
        <w:rPr>
          <w:rFonts w:ascii="Arial" w:hAnsi="Arial" w:cs="Arial"/>
        </w:rPr>
        <w:t>,</w:t>
      </w:r>
      <w:r w:rsidR="0006202E">
        <w:rPr>
          <w:rFonts w:ascii="Arial" w:hAnsi="Arial" w:cs="Arial"/>
        </w:rPr>
        <w:t xml:space="preserve"> which </w:t>
      </w:r>
      <w:r w:rsidR="3FB23C4A" w:rsidRPr="3FB23C4A">
        <w:rPr>
          <w:rFonts w:ascii="Arial" w:hAnsi="Arial" w:cs="Arial"/>
        </w:rPr>
        <w:t>allows</w:t>
      </w:r>
      <w:r w:rsidR="0006202E">
        <w:rPr>
          <w:rFonts w:ascii="Arial" w:hAnsi="Arial" w:cs="Arial"/>
        </w:rPr>
        <w:t xml:space="preserve"> the user to </w:t>
      </w:r>
      <w:r w:rsidR="00552F4F">
        <w:rPr>
          <w:rFonts w:ascii="Arial" w:hAnsi="Arial" w:cs="Arial"/>
        </w:rPr>
        <w:t>take a picture</w:t>
      </w:r>
      <w:r w:rsidR="3FB23C4A" w:rsidRPr="3FB23C4A">
        <w:rPr>
          <w:rFonts w:ascii="Arial" w:hAnsi="Arial" w:cs="Arial"/>
        </w:rPr>
        <w:t>,</w:t>
      </w:r>
      <w:r w:rsidR="00552F4F">
        <w:rPr>
          <w:rFonts w:ascii="Arial" w:hAnsi="Arial" w:cs="Arial"/>
        </w:rPr>
        <w:t xml:space="preserve"> has a reduced quality which </w:t>
      </w:r>
      <w:r w:rsidR="00E2389C">
        <w:rPr>
          <w:rFonts w:ascii="Arial" w:hAnsi="Arial" w:cs="Arial"/>
        </w:rPr>
        <w:t xml:space="preserve">directly </w:t>
      </w:r>
      <w:r w:rsidR="3FB23C4A" w:rsidRPr="3FB23C4A">
        <w:rPr>
          <w:rFonts w:ascii="Arial" w:hAnsi="Arial" w:cs="Arial"/>
        </w:rPr>
        <w:t>impacts</w:t>
      </w:r>
      <w:r w:rsidR="00552F4F">
        <w:rPr>
          <w:rFonts w:ascii="Arial" w:hAnsi="Arial" w:cs="Arial"/>
        </w:rPr>
        <w:t xml:space="preserve"> the </w:t>
      </w:r>
      <w:r w:rsidR="00E2389C">
        <w:rPr>
          <w:rFonts w:ascii="Arial" w:hAnsi="Arial" w:cs="Arial"/>
        </w:rPr>
        <w:t>result</w:t>
      </w:r>
      <w:r w:rsidR="3FB23C4A" w:rsidRPr="3FB23C4A">
        <w:rPr>
          <w:rFonts w:ascii="Arial" w:hAnsi="Arial" w:cs="Arial"/>
        </w:rPr>
        <w:t>. Therefore</w:t>
      </w:r>
      <w:r w:rsidR="00E2389C">
        <w:rPr>
          <w:rFonts w:ascii="Arial" w:hAnsi="Arial" w:cs="Arial"/>
        </w:rPr>
        <w:t>,</w:t>
      </w:r>
      <w:r w:rsidR="00002154">
        <w:rPr>
          <w:rFonts w:ascii="Arial" w:hAnsi="Arial" w:cs="Arial"/>
        </w:rPr>
        <w:t xml:space="preserve"> </w:t>
      </w:r>
      <w:r w:rsidR="008C51BC">
        <w:rPr>
          <w:rFonts w:ascii="Arial" w:hAnsi="Arial" w:cs="Arial"/>
        </w:rPr>
        <w:t xml:space="preserve">a </w:t>
      </w:r>
      <w:r w:rsidR="00011156">
        <w:rPr>
          <w:rFonts w:ascii="Arial" w:hAnsi="Arial" w:cs="Arial"/>
        </w:rPr>
        <w:t>custom-made</w:t>
      </w:r>
      <w:r w:rsidR="008C51BC">
        <w:rPr>
          <w:rFonts w:ascii="Arial" w:hAnsi="Arial" w:cs="Arial"/>
        </w:rPr>
        <w:t xml:space="preserve"> camera plugin could upgrade the </w:t>
      </w:r>
      <w:r w:rsidR="3FB23C4A" w:rsidRPr="3FB23C4A">
        <w:rPr>
          <w:rFonts w:ascii="Arial" w:hAnsi="Arial" w:cs="Arial"/>
        </w:rPr>
        <w:t>inbuilt</w:t>
      </w:r>
      <w:r w:rsidR="008C51BC">
        <w:rPr>
          <w:rFonts w:ascii="Arial" w:hAnsi="Arial" w:cs="Arial"/>
        </w:rPr>
        <w:t xml:space="preserve"> camera feature. The </w:t>
      </w:r>
      <w:r w:rsidR="3FB23C4A" w:rsidRPr="3FB23C4A">
        <w:rPr>
          <w:rFonts w:ascii="Arial" w:hAnsi="Arial" w:cs="Arial"/>
        </w:rPr>
        <w:t>last</w:t>
      </w:r>
      <w:r w:rsidR="008C51BC">
        <w:rPr>
          <w:rFonts w:ascii="Arial" w:hAnsi="Arial" w:cs="Arial"/>
        </w:rPr>
        <w:t xml:space="preserve"> page is the graph </w:t>
      </w:r>
      <w:r w:rsidR="3FB23C4A" w:rsidRPr="3FB23C4A">
        <w:rPr>
          <w:rFonts w:ascii="Arial" w:hAnsi="Arial" w:cs="Arial"/>
        </w:rPr>
        <w:t>section,</w:t>
      </w:r>
      <w:r w:rsidR="008C51BC">
        <w:rPr>
          <w:rFonts w:ascii="Arial" w:hAnsi="Arial" w:cs="Arial"/>
        </w:rPr>
        <w:t xml:space="preserve"> which </w:t>
      </w:r>
      <w:r w:rsidR="3FB23C4A" w:rsidRPr="3FB23C4A">
        <w:rPr>
          <w:rFonts w:ascii="Arial" w:hAnsi="Arial" w:cs="Arial"/>
        </w:rPr>
        <w:t xml:space="preserve">is </w:t>
      </w:r>
      <w:r w:rsidR="00011156">
        <w:rPr>
          <w:rFonts w:ascii="Arial" w:hAnsi="Arial" w:cs="Arial"/>
        </w:rPr>
        <w:t xml:space="preserve">from the </w:t>
      </w:r>
      <w:r w:rsidR="00E2389C">
        <w:rPr>
          <w:rFonts w:ascii="Arial" w:hAnsi="Arial" w:cs="Arial"/>
        </w:rPr>
        <w:t>server’s</w:t>
      </w:r>
      <w:r w:rsidR="00011156">
        <w:rPr>
          <w:rFonts w:ascii="Arial" w:hAnsi="Arial" w:cs="Arial"/>
        </w:rPr>
        <w:t xml:space="preserve"> data </w:t>
      </w:r>
      <w:r w:rsidR="3FB23C4A" w:rsidRPr="3FB23C4A">
        <w:rPr>
          <w:rFonts w:ascii="Arial" w:hAnsi="Arial" w:cs="Arial"/>
        </w:rPr>
        <w:t>that generates</w:t>
      </w:r>
      <w:r w:rsidR="00011156">
        <w:rPr>
          <w:rFonts w:ascii="Arial" w:hAnsi="Arial" w:cs="Arial"/>
        </w:rPr>
        <w:t xml:space="preserve"> two </w:t>
      </w:r>
      <w:r w:rsidR="00E2389C">
        <w:rPr>
          <w:rFonts w:ascii="Arial" w:hAnsi="Arial" w:cs="Arial"/>
        </w:rPr>
        <w:t>graphs</w:t>
      </w:r>
      <w:r w:rsidR="00011156">
        <w:rPr>
          <w:rFonts w:ascii="Arial" w:hAnsi="Arial" w:cs="Arial"/>
        </w:rPr>
        <w:t xml:space="preserve"> for </w:t>
      </w:r>
      <w:r w:rsidR="3FB23C4A" w:rsidRPr="3FB23C4A">
        <w:rPr>
          <w:rFonts w:ascii="Arial" w:hAnsi="Arial" w:cs="Arial"/>
        </w:rPr>
        <w:t>analytical purposes</w:t>
      </w:r>
      <w:r w:rsidR="00011156">
        <w:rPr>
          <w:rFonts w:ascii="Arial" w:hAnsi="Arial" w:cs="Arial"/>
        </w:rPr>
        <w:t xml:space="preserve">: a line </w:t>
      </w:r>
      <w:r w:rsidR="3FB23C4A" w:rsidRPr="3FB23C4A">
        <w:rPr>
          <w:rFonts w:ascii="Arial" w:hAnsi="Arial" w:cs="Arial"/>
        </w:rPr>
        <w:t xml:space="preserve">graph </w:t>
      </w:r>
      <w:r w:rsidR="00011156">
        <w:rPr>
          <w:rFonts w:ascii="Arial" w:hAnsi="Arial" w:cs="Arial"/>
        </w:rPr>
        <w:t xml:space="preserve">and </w:t>
      </w:r>
      <w:r w:rsidR="3FB23C4A" w:rsidRPr="3FB23C4A">
        <w:rPr>
          <w:rFonts w:ascii="Arial" w:hAnsi="Arial" w:cs="Arial"/>
        </w:rPr>
        <w:t xml:space="preserve">a </w:t>
      </w:r>
      <w:r w:rsidR="00E2389C">
        <w:rPr>
          <w:rFonts w:ascii="Arial" w:hAnsi="Arial" w:cs="Arial"/>
        </w:rPr>
        <w:t xml:space="preserve">pie chart. </w:t>
      </w:r>
      <w:r w:rsidR="00F73A02">
        <w:rPr>
          <w:rFonts w:ascii="Arial" w:hAnsi="Arial" w:cs="Arial"/>
        </w:rPr>
        <w:t xml:space="preserve">Even </w:t>
      </w:r>
      <w:r w:rsidR="3FB23C4A" w:rsidRPr="3FB23C4A">
        <w:rPr>
          <w:rFonts w:ascii="Arial" w:hAnsi="Arial" w:cs="Arial"/>
        </w:rPr>
        <w:t>though</w:t>
      </w:r>
      <w:r w:rsidR="00F73A02">
        <w:rPr>
          <w:rFonts w:ascii="Arial" w:hAnsi="Arial" w:cs="Arial"/>
        </w:rPr>
        <w:t xml:space="preserve"> the application is </w:t>
      </w:r>
      <w:r w:rsidR="00F73A02">
        <w:rPr>
          <w:rFonts w:ascii="Arial" w:hAnsi="Arial" w:cs="Arial"/>
        </w:rPr>
        <w:lastRenderedPageBreak/>
        <w:t>working</w:t>
      </w:r>
      <w:r w:rsidR="3FB23C4A" w:rsidRPr="3FB23C4A">
        <w:rPr>
          <w:rFonts w:ascii="Arial" w:hAnsi="Arial" w:cs="Arial"/>
        </w:rPr>
        <w:t xml:space="preserve"> effectively</w:t>
      </w:r>
      <w:r w:rsidR="00F73A02">
        <w:rPr>
          <w:rFonts w:ascii="Arial" w:hAnsi="Arial" w:cs="Arial"/>
        </w:rPr>
        <w:t xml:space="preserve">, the design could be </w:t>
      </w:r>
      <w:r w:rsidR="00941097">
        <w:rPr>
          <w:rFonts w:ascii="Arial" w:hAnsi="Arial" w:cs="Arial"/>
        </w:rPr>
        <w:t xml:space="preserve">modified to </w:t>
      </w:r>
      <w:r w:rsidR="00A4530B">
        <w:rPr>
          <w:rFonts w:ascii="Arial" w:hAnsi="Arial" w:cs="Arial"/>
        </w:rPr>
        <w:t xml:space="preserve">provide a better user experience </w:t>
      </w:r>
      <w:r w:rsidR="00CE6AA9">
        <w:rPr>
          <w:rFonts w:ascii="Arial" w:hAnsi="Arial" w:cs="Arial"/>
        </w:rPr>
        <w:t>and make the application more user</w:t>
      </w:r>
      <w:r w:rsidR="3FB23C4A" w:rsidRPr="3FB23C4A">
        <w:rPr>
          <w:rFonts w:ascii="Arial" w:hAnsi="Arial" w:cs="Arial"/>
        </w:rPr>
        <w:t>-</w:t>
      </w:r>
      <w:r w:rsidR="00CE6AA9">
        <w:rPr>
          <w:rFonts w:ascii="Arial" w:hAnsi="Arial" w:cs="Arial"/>
        </w:rPr>
        <w:t>friendly.</w:t>
      </w:r>
    </w:p>
    <w:p w14:paraId="66E708BE" w14:textId="77777777" w:rsidR="00CE6AA9" w:rsidRDefault="00CE6AA9" w:rsidP="00AC17D9">
      <w:pPr>
        <w:spacing w:line="360" w:lineRule="auto"/>
        <w:rPr>
          <w:rFonts w:ascii="Arial" w:hAnsi="Arial" w:cs="Arial"/>
        </w:rPr>
      </w:pPr>
    </w:p>
    <w:p w14:paraId="4B14FC08" w14:textId="787F1018" w:rsidR="008E6434" w:rsidRPr="00A15A8E" w:rsidRDefault="00F11F93" w:rsidP="00AC17D9">
      <w:pPr>
        <w:spacing w:line="360" w:lineRule="auto"/>
        <w:rPr>
          <w:rFonts w:ascii="Arial" w:hAnsi="Arial" w:cs="Arial"/>
        </w:rPr>
      </w:pPr>
      <w:r>
        <w:rPr>
          <w:rFonts w:ascii="Arial" w:hAnsi="Arial" w:cs="Arial"/>
        </w:rPr>
        <w:t xml:space="preserve">While </w:t>
      </w:r>
      <w:r w:rsidR="006A255E">
        <w:rPr>
          <w:rFonts w:ascii="Arial" w:hAnsi="Arial" w:cs="Arial"/>
        </w:rPr>
        <w:t>having conducted this research project</w:t>
      </w:r>
      <w:r w:rsidR="00DB2B70">
        <w:rPr>
          <w:rFonts w:ascii="Arial" w:hAnsi="Arial" w:cs="Arial"/>
        </w:rPr>
        <w:t xml:space="preserve">, </w:t>
      </w:r>
      <w:r w:rsidR="000E7D70">
        <w:rPr>
          <w:rFonts w:ascii="Arial" w:hAnsi="Arial" w:cs="Arial"/>
        </w:rPr>
        <w:t xml:space="preserve">without the time </w:t>
      </w:r>
      <w:r w:rsidR="006D43A3">
        <w:rPr>
          <w:rFonts w:ascii="Arial" w:hAnsi="Arial" w:cs="Arial"/>
        </w:rPr>
        <w:t>constrained and certain technological disadvantages,</w:t>
      </w:r>
      <w:r w:rsidR="00FE33D1">
        <w:rPr>
          <w:rFonts w:ascii="Arial" w:hAnsi="Arial" w:cs="Arial"/>
        </w:rPr>
        <w:t xml:space="preserve"> my </w:t>
      </w:r>
      <w:r w:rsidR="00081BA6">
        <w:rPr>
          <w:rFonts w:ascii="Arial" w:hAnsi="Arial" w:cs="Arial"/>
        </w:rPr>
        <w:t>research project could have exceled and included</w:t>
      </w:r>
      <w:r w:rsidR="003B24CA">
        <w:rPr>
          <w:rFonts w:ascii="Arial" w:hAnsi="Arial" w:cs="Arial"/>
        </w:rPr>
        <w:t xml:space="preserve"> the </w:t>
      </w:r>
      <w:r w:rsidR="3FB23C4A" w:rsidRPr="3FB23C4A">
        <w:rPr>
          <w:rFonts w:ascii="Arial" w:hAnsi="Arial" w:cs="Arial"/>
        </w:rPr>
        <w:t>various improvements.</w:t>
      </w:r>
      <w:r w:rsidR="0057633C">
        <w:rPr>
          <w:rFonts w:ascii="Arial" w:hAnsi="Arial" w:cs="Arial"/>
        </w:rPr>
        <w:t xml:space="preserve"> The </w:t>
      </w:r>
      <w:r w:rsidR="0019047C">
        <w:rPr>
          <w:rFonts w:ascii="Arial" w:hAnsi="Arial" w:cs="Arial"/>
        </w:rPr>
        <w:t xml:space="preserve">receipt section </w:t>
      </w:r>
      <w:r w:rsidR="00A632D7">
        <w:rPr>
          <w:rFonts w:ascii="Arial" w:hAnsi="Arial" w:cs="Arial"/>
        </w:rPr>
        <w:t>identifier model dataset</w:t>
      </w:r>
      <w:r w:rsidR="00A710E8">
        <w:rPr>
          <w:rFonts w:ascii="Arial" w:hAnsi="Arial" w:cs="Arial"/>
        </w:rPr>
        <w:t xml:space="preserve"> would have been larger </w:t>
      </w:r>
      <w:r w:rsidR="3FB23C4A" w:rsidRPr="3FB23C4A">
        <w:rPr>
          <w:rFonts w:ascii="Arial" w:hAnsi="Arial" w:cs="Arial"/>
        </w:rPr>
        <w:t>by including</w:t>
      </w:r>
      <w:r w:rsidR="008922BD">
        <w:rPr>
          <w:rFonts w:ascii="Arial" w:hAnsi="Arial" w:cs="Arial"/>
        </w:rPr>
        <w:t xml:space="preserve"> more variety </w:t>
      </w:r>
      <w:r w:rsidR="00FC0D7F">
        <w:rPr>
          <w:rFonts w:ascii="Arial" w:hAnsi="Arial" w:cs="Arial"/>
        </w:rPr>
        <w:t xml:space="preserve">to allow a more precise </w:t>
      </w:r>
      <w:r w:rsidR="00A03E61">
        <w:rPr>
          <w:rFonts w:ascii="Arial" w:hAnsi="Arial" w:cs="Arial"/>
        </w:rPr>
        <w:t xml:space="preserve">extraction and a better globalization of the detection. </w:t>
      </w:r>
      <w:r w:rsidR="008B6E92">
        <w:rPr>
          <w:rFonts w:ascii="Arial" w:hAnsi="Arial" w:cs="Arial"/>
        </w:rPr>
        <w:t>Also,</w:t>
      </w:r>
      <w:r w:rsidR="00A03E61">
        <w:rPr>
          <w:rFonts w:ascii="Arial" w:hAnsi="Arial" w:cs="Arial"/>
        </w:rPr>
        <w:t xml:space="preserve"> during the end of the development of the project</w:t>
      </w:r>
      <w:r w:rsidR="3FB23C4A" w:rsidRPr="3FB23C4A">
        <w:rPr>
          <w:rFonts w:ascii="Arial" w:hAnsi="Arial" w:cs="Arial"/>
        </w:rPr>
        <w:t>,</w:t>
      </w:r>
      <w:r w:rsidR="00A03E61">
        <w:rPr>
          <w:rFonts w:ascii="Arial" w:hAnsi="Arial" w:cs="Arial"/>
        </w:rPr>
        <w:t xml:space="preserve"> </w:t>
      </w:r>
      <w:r w:rsidR="00E521BF">
        <w:rPr>
          <w:rFonts w:ascii="Arial" w:hAnsi="Arial" w:cs="Arial"/>
        </w:rPr>
        <w:t xml:space="preserve">a new version of the current mode, “yolov9” </w:t>
      </w:r>
      <w:r w:rsidR="3FB23C4A" w:rsidRPr="3FB23C4A">
        <w:rPr>
          <w:rFonts w:ascii="Arial" w:hAnsi="Arial" w:cs="Arial"/>
        </w:rPr>
        <w:t>had</w:t>
      </w:r>
      <w:r w:rsidR="00E521BF">
        <w:rPr>
          <w:rFonts w:ascii="Arial" w:hAnsi="Arial" w:cs="Arial"/>
        </w:rPr>
        <w:t xml:space="preserve"> been </w:t>
      </w:r>
      <w:r w:rsidR="3FB23C4A" w:rsidRPr="3FB23C4A">
        <w:rPr>
          <w:rFonts w:ascii="Arial" w:hAnsi="Arial" w:cs="Arial"/>
        </w:rPr>
        <w:t>released</w:t>
      </w:r>
      <w:r w:rsidR="00E521BF">
        <w:rPr>
          <w:rFonts w:ascii="Arial" w:hAnsi="Arial" w:cs="Arial"/>
        </w:rPr>
        <w:t xml:space="preserve"> and could </w:t>
      </w:r>
      <w:r w:rsidR="3FB23C4A" w:rsidRPr="3FB23C4A">
        <w:rPr>
          <w:rFonts w:ascii="Arial" w:hAnsi="Arial" w:cs="Arial"/>
        </w:rPr>
        <w:t xml:space="preserve">have </w:t>
      </w:r>
      <w:r w:rsidR="00E521BF">
        <w:rPr>
          <w:rFonts w:ascii="Arial" w:hAnsi="Arial" w:cs="Arial"/>
        </w:rPr>
        <w:t xml:space="preserve">been worth testing </w:t>
      </w:r>
      <w:r w:rsidR="3FB23C4A" w:rsidRPr="3FB23C4A">
        <w:rPr>
          <w:rFonts w:ascii="Arial" w:hAnsi="Arial" w:cs="Arial"/>
        </w:rPr>
        <w:t xml:space="preserve">upon my project </w:t>
      </w:r>
      <w:r w:rsidR="00E521BF">
        <w:rPr>
          <w:rFonts w:ascii="Arial" w:hAnsi="Arial" w:cs="Arial"/>
        </w:rPr>
        <w:t xml:space="preserve">if it </w:t>
      </w:r>
      <w:r w:rsidR="3FB23C4A" w:rsidRPr="3FB23C4A">
        <w:rPr>
          <w:rFonts w:ascii="Arial" w:hAnsi="Arial" w:cs="Arial"/>
        </w:rPr>
        <w:t>produces</w:t>
      </w:r>
      <w:r w:rsidR="00E521BF">
        <w:rPr>
          <w:rFonts w:ascii="Arial" w:hAnsi="Arial" w:cs="Arial"/>
        </w:rPr>
        <w:t xml:space="preserve"> an </w:t>
      </w:r>
      <w:r w:rsidR="008548D0">
        <w:rPr>
          <w:rFonts w:ascii="Arial" w:hAnsi="Arial" w:cs="Arial"/>
        </w:rPr>
        <w:t>improvement</w:t>
      </w:r>
      <w:r w:rsidR="00E521BF">
        <w:rPr>
          <w:rFonts w:ascii="Arial" w:hAnsi="Arial" w:cs="Arial"/>
        </w:rPr>
        <w:t>.</w:t>
      </w:r>
      <w:r w:rsidR="008548D0">
        <w:rPr>
          <w:rFonts w:ascii="Arial" w:hAnsi="Arial" w:cs="Arial"/>
        </w:rPr>
        <w:t xml:space="preserve"> In </w:t>
      </w:r>
      <w:r w:rsidR="008B6E92">
        <w:rPr>
          <w:rFonts w:ascii="Arial" w:hAnsi="Arial" w:cs="Arial"/>
        </w:rPr>
        <w:t>addition,</w:t>
      </w:r>
      <w:r w:rsidR="008548D0">
        <w:rPr>
          <w:rFonts w:ascii="Arial" w:hAnsi="Arial" w:cs="Arial"/>
        </w:rPr>
        <w:t xml:space="preserve"> some more testing would have been </w:t>
      </w:r>
      <w:r w:rsidR="008B6E92">
        <w:rPr>
          <w:rFonts w:ascii="Arial" w:hAnsi="Arial" w:cs="Arial"/>
        </w:rPr>
        <w:t>integrated</w:t>
      </w:r>
      <w:r w:rsidR="002F10F6">
        <w:rPr>
          <w:rFonts w:ascii="Arial" w:hAnsi="Arial" w:cs="Arial"/>
        </w:rPr>
        <w:t xml:space="preserve"> on bother server and application side to test</w:t>
      </w:r>
      <w:r w:rsidR="3FB23C4A" w:rsidRPr="3FB23C4A">
        <w:rPr>
          <w:rFonts w:ascii="Arial" w:hAnsi="Arial" w:cs="Arial"/>
        </w:rPr>
        <w:t>,</w:t>
      </w:r>
      <w:r w:rsidR="002F10F6">
        <w:rPr>
          <w:rFonts w:ascii="Arial" w:hAnsi="Arial" w:cs="Arial"/>
        </w:rPr>
        <w:t xml:space="preserve"> in </w:t>
      </w:r>
      <w:r w:rsidR="3FB23C4A" w:rsidRPr="3FB23C4A">
        <w:rPr>
          <w:rFonts w:ascii="Arial" w:hAnsi="Arial" w:cs="Arial"/>
        </w:rPr>
        <w:t>depth,</w:t>
      </w:r>
      <w:r w:rsidR="002F10F6">
        <w:rPr>
          <w:rFonts w:ascii="Arial" w:hAnsi="Arial" w:cs="Arial"/>
        </w:rPr>
        <w:t xml:space="preserve"> the different </w:t>
      </w:r>
      <w:r w:rsidR="3FB23C4A" w:rsidRPr="3FB23C4A">
        <w:rPr>
          <w:rFonts w:ascii="Arial" w:hAnsi="Arial" w:cs="Arial"/>
        </w:rPr>
        <w:t>features</w:t>
      </w:r>
      <w:r w:rsidR="002F10F6">
        <w:rPr>
          <w:rFonts w:ascii="Arial" w:hAnsi="Arial" w:cs="Arial"/>
        </w:rPr>
        <w:t xml:space="preserve"> and elements.</w:t>
      </w:r>
      <w:r w:rsidR="008B6E92">
        <w:rPr>
          <w:rFonts w:ascii="Arial" w:hAnsi="Arial" w:cs="Arial"/>
        </w:rPr>
        <w:t xml:space="preserve"> Furthermore, the server could have been deployed on </w:t>
      </w:r>
      <w:r w:rsidR="00E66440">
        <w:rPr>
          <w:rFonts w:ascii="Arial" w:hAnsi="Arial" w:cs="Arial"/>
        </w:rPr>
        <w:t xml:space="preserve">an environment which </w:t>
      </w:r>
      <w:r w:rsidR="3FB23C4A" w:rsidRPr="3FB23C4A">
        <w:rPr>
          <w:rFonts w:ascii="Arial" w:hAnsi="Arial" w:cs="Arial"/>
        </w:rPr>
        <w:t>provides</w:t>
      </w:r>
      <w:r w:rsidR="00E66440">
        <w:rPr>
          <w:rFonts w:ascii="Arial" w:hAnsi="Arial" w:cs="Arial"/>
        </w:rPr>
        <w:t xml:space="preserve"> a public and accessible access </w:t>
      </w:r>
      <w:r w:rsidR="00D300A2">
        <w:rPr>
          <w:rFonts w:ascii="Arial" w:hAnsi="Arial" w:cs="Arial"/>
        </w:rPr>
        <w:t>of</w:t>
      </w:r>
      <w:r w:rsidR="00E66440">
        <w:rPr>
          <w:rFonts w:ascii="Arial" w:hAnsi="Arial" w:cs="Arial"/>
        </w:rPr>
        <w:t xml:space="preserve"> the application</w:t>
      </w:r>
      <w:r w:rsidR="00D300A2">
        <w:rPr>
          <w:rFonts w:ascii="Arial" w:hAnsi="Arial" w:cs="Arial"/>
        </w:rPr>
        <w:t xml:space="preserve"> to the system without being </w:t>
      </w:r>
      <w:r w:rsidR="3FB23C4A" w:rsidRPr="3FB23C4A">
        <w:rPr>
          <w:rFonts w:ascii="Arial" w:hAnsi="Arial" w:cs="Arial"/>
        </w:rPr>
        <w:t>bounded</w:t>
      </w:r>
      <w:r w:rsidR="00D300A2">
        <w:rPr>
          <w:rFonts w:ascii="Arial" w:hAnsi="Arial" w:cs="Arial"/>
        </w:rPr>
        <w:t xml:space="preserve"> by the local environment.</w:t>
      </w:r>
      <w:r w:rsidR="004A5657">
        <w:rPr>
          <w:rFonts w:ascii="Arial" w:hAnsi="Arial" w:cs="Arial"/>
        </w:rPr>
        <w:t xml:space="preserve"> Another </w:t>
      </w:r>
      <w:r w:rsidR="007402EE">
        <w:rPr>
          <w:rFonts w:ascii="Arial" w:hAnsi="Arial" w:cs="Arial"/>
        </w:rPr>
        <w:t xml:space="preserve">improvement would also be to change the llm prompt to be more restrictive and </w:t>
      </w:r>
      <w:r w:rsidR="00F77358">
        <w:rPr>
          <w:rFonts w:ascii="Arial" w:hAnsi="Arial" w:cs="Arial"/>
        </w:rPr>
        <w:t xml:space="preserve">avoid </w:t>
      </w:r>
      <w:r w:rsidR="3FB23C4A" w:rsidRPr="3FB23C4A">
        <w:rPr>
          <w:rFonts w:ascii="Arial" w:hAnsi="Arial" w:cs="Arial"/>
        </w:rPr>
        <w:t>deviation</w:t>
      </w:r>
      <w:r w:rsidR="00F77358">
        <w:rPr>
          <w:rFonts w:ascii="Arial" w:hAnsi="Arial" w:cs="Arial"/>
        </w:rPr>
        <w:t xml:space="preserve"> from </w:t>
      </w:r>
      <w:r w:rsidR="3FB23C4A" w:rsidRPr="3FB23C4A">
        <w:rPr>
          <w:rFonts w:ascii="Arial" w:hAnsi="Arial" w:cs="Arial"/>
        </w:rPr>
        <w:t>its</w:t>
      </w:r>
      <w:r w:rsidR="00F77358">
        <w:rPr>
          <w:rFonts w:ascii="Arial" w:hAnsi="Arial" w:cs="Arial"/>
        </w:rPr>
        <w:t xml:space="preserve"> task and </w:t>
      </w:r>
      <w:r w:rsidR="00276C95">
        <w:rPr>
          <w:rFonts w:ascii="Arial" w:hAnsi="Arial" w:cs="Arial"/>
        </w:rPr>
        <w:t>restrain</w:t>
      </w:r>
      <w:r w:rsidR="00F77358">
        <w:rPr>
          <w:rFonts w:ascii="Arial" w:hAnsi="Arial" w:cs="Arial"/>
        </w:rPr>
        <w:t xml:space="preserve"> </w:t>
      </w:r>
      <w:r w:rsidR="3FB23C4A" w:rsidRPr="3FB23C4A">
        <w:rPr>
          <w:rFonts w:ascii="Arial" w:hAnsi="Arial" w:cs="Arial"/>
        </w:rPr>
        <w:t>it</w:t>
      </w:r>
      <w:r w:rsidR="00F77358">
        <w:rPr>
          <w:rFonts w:ascii="Arial" w:hAnsi="Arial" w:cs="Arial"/>
        </w:rPr>
        <w:t xml:space="preserve"> to </w:t>
      </w:r>
      <w:r w:rsidR="3FB23C4A" w:rsidRPr="3FB23C4A">
        <w:rPr>
          <w:rFonts w:ascii="Arial" w:hAnsi="Arial" w:cs="Arial"/>
        </w:rPr>
        <w:t>its</w:t>
      </w:r>
      <w:r w:rsidR="00F77358">
        <w:rPr>
          <w:rFonts w:ascii="Arial" w:hAnsi="Arial" w:cs="Arial"/>
        </w:rPr>
        <w:t xml:space="preserve"> classification and </w:t>
      </w:r>
      <w:r w:rsidR="00276C95">
        <w:rPr>
          <w:rFonts w:ascii="Arial" w:hAnsi="Arial" w:cs="Arial"/>
        </w:rPr>
        <w:t>formatting</w:t>
      </w:r>
      <w:r w:rsidR="00F77358">
        <w:rPr>
          <w:rFonts w:ascii="Arial" w:hAnsi="Arial" w:cs="Arial"/>
        </w:rPr>
        <w:t xml:space="preserve"> task without</w:t>
      </w:r>
      <w:r w:rsidR="00276C95">
        <w:rPr>
          <w:rFonts w:ascii="Arial" w:hAnsi="Arial" w:cs="Arial"/>
        </w:rPr>
        <w:t xml:space="preserve"> </w:t>
      </w:r>
      <w:r w:rsidR="3FB23C4A" w:rsidRPr="3FB23C4A">
        <w:rPr>
          <w:rFonts w:ascii="Arial" w:hAnsi="Arial" w:cs="Arial"/>
        </w:rPr>
        <w:t>creating imaginary</w:t>
      </w:r>
      <w:r w:rsidR="00276C95">
        <w:rPr>
          <w:rFonts w:ascii="Arial" w:hAnsi="Arial" w:cs="Arial"/>
        </w:rPr>
        <w:t xml:space="preserve"> data.</w:t>
      </w:r>
      <w:r w:rsidR="00A32539">
        <w:rPr>
          <w:rFonts w:ascii="Arial" w:hAnsi="Arial" w:cs="Arial"/>
        </w:rPr>
        <w:t xml:space="preserve"> </w:t>
      </w:r>
      <w:r w:rsidR="3FB23C4A" w:rsidRPr="3FB23C4A">
        <w:rPr>
          <w:rFonts w:ascii="Arial" w:hAnsi="Arial" w:cs="Arial"/>
        </w:rPr>
        <w:t>One</w:t>
      </w:r>
      <w:r w:rsidR="002E65F6">
        <w:rPr>
          <w:rFonts w:ascii="Arial" w:hAnsi="Arial" w:cs="Arial"/>
        </w:rPr>
        <w:t xml:space="preserve"> last </w:t>
      </w:r>
      <w:r w:rsidR="00982527">
        <w:rPr>
          <w:rFonts w:ascii="Arial" w:hAnsi="Arial" w:cs="Arial"/>
        </w:rPr>
        <w:t>improvement</w:t>
      </w:r>
      <w:r w:rsidR="002E65F6">
        <w:rPr>
          <w:rFonts w:ascii="Arial" w:hAnsi="Arial" w:cs="Arial"/>
        </w:rPr>
        <w:t xml:space="preserve"> </w:t>
      </w:r>
      <w:r w:rsidR="00047614">
        <w:rPr>
          <w:rFonts w:ascii="Arial" w:hAnsi="Arial" w:cs="Arial"/>
        </w:rPr>
        <w:t xml:space="preserve">would be </w:t>
      </w:r>
      <w:r w:rsidR="3FB23C4A" w:rsidRPr="3FB23C4A">
        <w:rPr>
          <w:rFonts w:ascii="Arial" w:hAnsi="Arial" w:cs="Arial"/>
        </w:rPr>
        <w:t xml:space="preserve">to </w:t>
      </w:r>
      <w:r w:rsidR="00E73DCE">
        <w:rPr>
          <w:rFonts w:ascii="Arial" w:hAnsi="Arial" w:cs="Arial"/>
        </w:rPr>
        <w:t xml:space="preserve">do </w:t>
      </w:r>
      <w:r w:rsidR="3FB23C4A" w:rsidRPr="3FB23C4A">
        <w:rPr>
          <w:rFonts w:ascii="Arial" w:hAnsi="Arial" w:cs="Arial"/>
        </w:rPr>
        <w:t xml:space="preserve">a few modifications to make </w:t>
      </w:r>
      <w:r w:rsidR="00E73DCE">
        <w:rPr>
          <w:rFonts w:ascii="Arial" w:hAnsi="Arial" w:cs="Arial"/>
        </w:rPr>
        <w:t xml:space="preserve">the </w:t>
      </w:r>
      <w:r w:rsidR="3FB23C4A" w:rsidRPr="3FB23C4A">
        <w:rPr>
          <w:rFonts w:ascii="Arial" w:hAnsi="Arial" w:cs="Arial"/>
        </w:rPr>
        <w:t>server</w:t>
      </w:r>
      <w:r w:rsidR="00E73DCE">
        <w:rPr>
          <w:rFonts w:ascii="Arial" w:hAnsi="Arial" w:cs="Arial"/>
        </w:rPr>
        <w:t xml:space="preserve"> multi</w:t>
      </w:r>
      <w:r w:rsidR="00982527">
        <w:rPr>
          <w:rFonts w:ascii="Arial" w:hAnsi="Arial" w:cs="Arial"/>
        </w:rPr>
        <w:t>-</w:t>
      </w:r>
      <w:r w:rsidR="00E73DCE">
        <w:rPr>
          <w:rFonts w:ascii="Arial" w:hAnsi="Arial" w:cs="Arial"/>
        </w:rPr>
        <w:t>user</w:t>
      </w:r>
      <w:r w:rsidR="00982527">
        <w:rPr>
          <w:rFonts w:ascii="Arial" w:hAnsi="Arial" w:cs="Arial"/>
        </w:rPr>
        <w:t>s</w:t>
      </w:r>
      <w:r w:rsidR="3FB23C4A" w:rsidRPr="3FB23C4A">
        <w:rPr>
          <w:rFonts w:ascii="Arial" w:hAnsi="Arial" w:cs="Arial"/>
        </w:rPr>
        <w:t xml:space="preserve">. It </w:t>
      </w:r>
      <w:r w:rsidR="00982527">
        <w:rPr>
          <w:rFonts w:ascii="Arial" w:hAnsi="Arial" w:cs="Arial"/>
        </w:rPr>
        <w:t xml:space="preserve">would require </w:t>
      </w:r>
      <w:r w:rsidR="3FB23C4A" w:rsidRPr="3FB23C4A">
        <w:rPr>
          <w:rFonts w:ascii="Arial" w:hAnsi="Arial" w:cs="Arial"/>
        </w:rPr>
        <w:t>additional</w:t>
      </w:r>
      <w:r w:rsidR="00982527">
        <w:rPr>
          <w:rFonts w:ascii="Arial" w:hAnsi="Arial" w:cs="Arial"/>
        </w:rPr>
        <w:t xml:space="preserve"> interface on the </w:t>
      </w:r>
      <w:r w:rsidR="3FB23C4A" w:rsidRPr="3FB23C4A">
        <w:rPr>
          <w:rFonts w:ascii="Arial" w:hAnsi="Arial" w:cs="Arial"/>
        </w:rPr>
        <w:t xml:space="preserve">mobile </w:t>
      </w:r>
      <w:r w:rsidR="00982527">
        <w:rPr>
          <w:rFonts w:ascii="Arial" w:hAnsi="Arial" w:cs="Arial"/>
        </w:rPr>
        <w:t>application</w:t>
      </w:r>
      <w:r w:rsidR="002C4CD4">
        <w:rPr>
          <w:rFonts w:ascii="Arial" w:hAnsi="Arial" w:cs="Arial"/>
        </w:rPr>
        <w:t>,</w:t>
      </w:r>
      <w:r w:rsidR="009618BE">
        <w:rPr>
          <w:rFonts w:ascii="Arial" w:hAnsi="Arial" w:cs="Arial"/>
        </w:rPr>
        <w:t xml:space="preserve"> the dynamic storage </w:t>
      </w:r>
      <w:r w:rsidR="002C4CD4">
        <w:rPr>
          <w:rFonts w:ascii="Arial" w:hAnsi="Arial" w:cs="Arial"/>
        </w:rPr>
        <w:t>of the user id</w:t>
      </w:r>
      <w:r w:rsidR="00982527">
        <w:rPr>
          <w:rFonts w:ascii="Arial" w:hAnsi="Arial" w:cs="Arial"/>
        </w:rPr>
        <w:t xml:space="preserve"> and some modification on </w:t>
      </w:r>
      <w:r w:rsidR="002C4CD4">
        <w:rPr>
          <w:rFonts w:ascii="Arial" w:hAnsi="Arial" w:cs="Arial"/>
        </w:rPr>
        <w:t>the existing endpoint to create and</w:t>
      </w:r>
      <w:r w:rsidR="00052C72">
        <w:rPr>
          <w:rFonts w:ascii="Arial" w:hAnsi="Arial" w:cs="Arial"/>
        </w:rPr>
        <w:t xml:space="preserve"> get the users</w:t>
      </w:r>
      <w:r w:rsidR="00F81612">
        <w:rPr>
          <w:rFonts w:ascii="Arial" w:hAnsi="Arial" w:cs="Arial"/>
        </w:rPr>
        <w:t xml:space="preserve"> for it to be multi-users</w:t>
      </w:r>
      <w:r w:rsidR="3FB23C4A" w:rsidRPr="3FB23C4A">
        <w:rPr>
          <w:rFonts w:ascii="Arial" w:hAnsi="Arial" w:cs="Arial"/>
        </w:rPr>
        <w:t>. The</w:t>
      </w:r>
      <w:r w:rsidR="00F81612">
        <w:rPr>
          <w:rFonts w:ascii="Arial" w:hAnsi="Arial" w:cs="Arial"/>
        </w:rPr>
        <w:t xml:space="preserve"> system itself shouldn’t need to be modify,</w:t>
      </w:r>
    </w:p>
    <w:p w14:paraId="311142D9" w14:textId="77777777" w:rsidR="006E6405" w:rsidRPr="00A15A8E" w:rsidRDefault="006E6405" w:rsidP="00AC17D9">
      <w:pPr>
        <w:spacing w:line="360" w:lineRule="auto"/>
        <w:rPr>
          <w:rFonts w:ascii="Arial" w:hAnsi="Arial" w:cs="Arial"/>
        </w:rPr>
      </w:pPr>
    </w:p>
    <w:p w14:paraId="392FEC68" w14:textId="761689F4" w:rsidR="006E6405" w:rsidRDefault="002337AF" w:rsidP="00AC17D9">
      <w:pPr>
        <w:spacing w:line="360" w:lineRule="auto"/>
        <w:rPr>
          <w:rFonts w:ascii="Arial" w:hAnsi="Arial" w:cs="Arial"/>
        </w:rPr>
      </w:pPr>
      <w:r>
        <w:rPr>
          <w:rFonts w:ascii="Arial" w:hAnsi="Arial" w:cs="Arial"/>
        </w:rPr>
        <w:t xml:space="preserve">From what has been written, researched, </w:t>
      </w:r>
      <w:r w:rsidR="00170EF2">
        <w:rPr>
          <w:rFonts w:ascii="Arial" w:hAnsi="Arial" w:cs="Arial"/>
        </w:rPr>
        <w:t>analyzed</w:t>
      </w:r>
      <w:r>
        <w:rPr>
          <w:rFonts w:ascii="Arial" w:hAnsi="Arial" w:cs="Arial"/>
        </w:rPr>
        <w:t xml:space="preserve"> and described above, </w:t>
      </w:r>
      <w:r w:rsidR="00A66C0B">
        <w:rPr>
          <w:rFonts w:ascii="Arial" w:hAnsi="Arial" w:cs="Arial"/>
        </w:rPr>
        <w:t xml:space="preserve">I believe the research project idea holds great value, with further improve and modification, that would greatly benefit </w:t>
      </w:r>
      <w:r w:rsidR="0092092E">
        <w:rPr>
          <w:rFonts w:ascii="Arial" w:hAnsi="Arial" w:cs="Arial"/>
        </w:rPr>
        <w:t xml:space="preserve">future businesses, operations and everyday living. My receipt extraction project </w:t>
      </w:r>
      <w:r w:rsidR="00556E67">
        <w:rPr>
          <w:rFonts w:ascii="Arial" w:hAnsi="Arial" w:cs="Arial"/>
        </w:rPr>
        <w:t xml:space="preserve">is user-friendly, which is what I aimed to provide, as well as offer </w:t>
      </w:r>
      <w:r w:rsidR="00A6570F">
        <w:rPr>
          <w:rFonts w:ascii="Arial" w:hAnsi="Arial" w:cs="Arial"/>
        </w:rPr>
        <w:t xml:space="preserve">straightforward options for companies to easily extract data digitally and professionally, without the use of manual </w:t>
      </w:r>
      <w:r w:rsidR="00170EF2">
        <w:rPr>
          <w:rFonts w:ascii="Arial" w:hAnsi="Arial" w:cs="Arial"/>
        </w:rPr>
        <w:t>labor</w:t>
      </w:r>
      <w:r w:rsidR="00A6570F">
        <w:rPr>
          <w:rFonts w:ascii="Arial" w:hAnsi="Arial" w:cs="Arial"/>
        </w:rPr>
        <w:t>. I believe m</w:t>
      </w:r>
      <w:r w:rsidR="00170EF2">
        <w:rPr>
          <w:rFonts w:ascii="Arial" w:hAnsi="Arial" w:cs="Arial"/>
        </w:rPr>
        <w:t>y</w:t>
      </w:r>
      <w:r w:rsidR="00A6570F">
        <w:rPr>
          <w:rFonts w:ascii="Arial" w:hAnsi="Arial" w:cs="Arial"/>
        </w:rPr>
        <w:t xml:space="preserve"> project to be of great use in the future. </w:t>
      </w:r>
    </w:p>
    <w:p w14:paraId="7315ED77" w14:textId="77777777" w:rsidR="00AE022E" w:rsidRPr="00A15A8E" w:rsidRDefault="00AE022E" w:rsidP="00AC17D9">
      <w:pPr>
        <w:spacing w:line="360" w:lineRule="auto"/>
        <w:rPr>
          <w:rFonts w:ascii="Arial" w:hAnsi="Arial" w:cs="Arial"/>
        </w:rPr>
      </w:pPr>
    </w:p>
    <w:p w14:paraId="2DFC40BB" w14:textId="29E042F6" w:rsidR="006E6405" w:rsidRPr="00A15A8E" w:rsidRDefault="006E6405" w:rsidP="00AC17D9">
      <w:pPr>
        <w:pStyle w:val="Heading1"/>
        <w:spacing w:line="360" w:lineRule="auto"/>
        <w:rPr>
          <w:rFonts w:ascii="Arial" w:hAnsi="Arial" w:cs="Arial"/>
        </w:rPr>
      </w:pPr>
      <w:bookmarkStart w:id="129" w:name="_Toc164604838"/>
      <w:r w:rsidRPr="00A15A8E">
        <w:rPr>
          <w:rFonts w:ascii="Arial" w:hAnsi="Arial" w:cs="Arial"/>
        </w:rPr>
        <w:lastRenderedPageBreak/>
        <w:t>Reference</w:t>
      </w:r>
      <w:bookmarkEnd w:id="129"/>
      <w:r w:rsidRPr="00A15A8E">
        <w:rPr>
          <w:rFonts w:ascii="Arial" w:hAnsi="Arial" w:cs="Arial"/>
        </w:rPr>
        <w:t xml:space="preserve"> </w:t>
      </w:r>
    </w:p>
    <w:p w14:paraId="75ED88B0" w14:textId="77777777" w:rsidR="00C4052B" w:rsidRPr="00C4052B" w:rsidRDefault="00C4052B" w:rsidP="00AC17D9">
      <w:pPr>
        <w:pStyle w:val="Bibliography"/>
        <w:spacing w:line="360" w:lineRule="auto"/>
        <w:rPr>
          <w:rFonts w:ascii="Arial" w:hAnsi="Arial" w:cs="Arial"/>
          <w:lang w:val="en-GB"/>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C4052B">
        <w:rPr>
          <w:rFonts w:ascii="Arial" w:hAnsi="Arial" w:cs="Arial"/>
          <w:lang w:val="en-GB"/>
        </w:rPr>
        <w:t xml:space="preserve">AI, R. (no date) </w:t>
      </w:r>
      <w:r w:rsidRPr="00C4052B">
        <w:rPr>
          <w:rFonts w:ascii="Arial" w:hAnsi="Arial" w:cs="Arial"/>
          <w:i/>
          <w:iCs/>
          <w:lang w:val="en-GB"/>
        </w:rPr>
        <w:t>Receiptor AI</w:t>
      </w:r>
      <w:r w:rsidRPr="00C4052B">
        <w:rPr>
          <w:rFonts w:ascii="Arial" w:hAnsi="Arial" w:cs="Arial"/>
          <w:lang w:val="en-GB"/>
        </w:rPr>
        <w:t xml:space="preserve">, </w:t>
      </w:r>
      <w:r w:rsidRPr="00C4052B">
        <w:rPr>
          <w:rFonts w:ascii="Arial" w:hAnsi="Arial" w:cs="Arial"/>
          <w:i/>
          <w:iCs/>
          <w:lang w:val="en-GB"/>
        </w:rPr>
        <w:t>Receiptor AI</w:t>
      </w:r>
      <w:r w:rsidRPr="00C4052B">
        <w:rPr>
          <w:rFonts w:ascii="Arial" w:hAnsi="Arial" w:cs="Arial"/>
          <w:lang w:val="en-GB"/>
        </w:rPr>
        <w:t>. Available at: https://receiptor.ai/ (Accessed: 30 October 2023).</w:t>
      </w:r>
    </w:p>
    <w:p w14:paraId="34A1BD6D"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Alabdullah, T. (2019) ‘Management Accounting and Service Companies’ Performance: Research in Emerging Economies’, </w:t>
      </w:r>
      <w:r w:rsidRPr="00C4052B">
        <w:rPr>
          <w:rFonts w:ascii="Arial" w:hAnsi="Arial" w:cs="Arial"/>
          <w:i/>
          <w:iCs/>
          <w:lang w:val="en-GB"/>
        </w:rPr>
        <w:t>Australasian Accounting, Business and Finance Journal</w:t>
      </w:r>
      <w:r w:rsidRPr="00C4052B">
        <w:rPr>
          <w:rFonts w:ascii="Arial" w:hAnsi="Arial" w:cs="Arial"/>
          <w:lang w:val="en-GB"/>
        </w:rPr>
        <w:t>, 13(4), pp. 100–118. Available at: https://doi.org/10.14453/aabfj.v13i4.8.</w:t>
      </w:r>
    </w:p>
    <w:p w14:paraId="3BECD13E"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Benchekroun, O. (2022) ‘Computer Vision for Document Image Analysis and Text Extraction’.</w:t>
      </w:r>
    </w:p>
    <w:p w14:paraId="07241EC7"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Darsha, W.B. (2023) ‘Information Extraction From Scanned Invoices using Machine Learning, OCR and Spatial Feature Mapping Techniques’.</w:t>
      </w:r>
    </w:p>
    <w:p w14:paraId="0FBD7750"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General data protection regulation (GDPR) | EUR-Lex</w:t>
      </w:r>
      <w:r w:rsidRPr="00C4052B">
        <w:rPr>
          <w:rFonts w:ascii="Arial" w:hAnsi="Arial" w:cs="Arial"/>
          <w:lang w:val="en-GB"/>
        </w:rPr>
        <w:t xml:space="preserve"> (no date). Available at: https://eur-lex.europa.eu/EN/legal-content/summary/general-data-protection-regulation-gdpr.html (Accessed: 13 April 2024).</w:t>
      </w:r>
    </w:p>
    <w:p w14:paraId="7296E252"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Jiao, B.Z.*, Evan Frick *.,. Tianhao Wu *.,. Hanlin Zhu and Jiantao (2023) </w:t>
      </w:r>
      <w:r w:rsidRPr="00C4052B">
        <w:rPr>
          <w:rFonts w:ascii="Arial" w:hAnsi="Arial" w:cs="Arial"/>
          <w:i/>
          <w:iCs/>
          <w:lang w:val="en-GB"/>
        </w:rPr>
        <w:t>Starling-7B: Increasing LLM Helpfulness &amp; Harmlessness with RLAIF</w:t>
      </w:r>
      <w:r w:rsidRPr="00C4052B">
        <w:rPr>
          <w:rFonts w:ascii="Arial" w:hAnsi="Arial" w:cs="Arial"/>
          <w:lang w:val="en-GB"/>
        </w:rPr>
        <w:t>. Available at: https://starling.cs.berkeley.edu (Accessed: 11 April 2024).</w:t>
      </w:r>
    </w:p>
    <w:p w14:paraId="21754EB7"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Lenzmann, O. (2024) ‘Mastering LLMs for Complex Classification Tasks’, </w:t>
      </w:r>
      <w:r w:rsidRPr="00C4052B">
        <w:rPr>
          <w:rFonts w:ascii="Arial" w:hAnsi="Arial" w:cs="Arial"/>
          <w:i/>
          <w:iCs/>
          <w:lang w:val="en-GB"/>
        </w:rPr>
        <w:t>Medium</w:t>
      </w:r>
      <w:r w:rsidRPr="00C4052B">
        <w:rPr>
          <w:rFonts w:ascii="Arial" w:hAnsi="Arial" w:cs="Arial"/>
          <w:lang w:val="en-GB"/>
        </w:rPr>
        <w:t>, 15 January. Available at: https://medium.com/@olaf.lenzmann/mastering-llms-for-complex-classification-tasks-64f0bda2edf3 (Accessed: 11 April 2024).</w:t>
      </w:r>
    </w:p>
    <w:p w14:paraId="2C597DC0"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Odd, J. and Theologou, E. (2018) ‘Utilize OCR text to extract receipt data and classify receipts with common Machine Learning algorithms’.</w:t>
      </w:r>
    </w:p>
    <w:p w14:paraId="0039FC3B"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Open Source Data Labeling</w:t>
      </w:r>
      <w:r w:rsidRPr="00C4052B">
        <w:rPr>
          <w:rFonts w:ascii="Arial" w:hAnsi="Arial" w:cs="Arial"/>
          <w:lang w:val="en-GB"/>
        </w:rPr>
        <w:t xml:space="preserve"> (no date) </w:t>
      </w:r>
      <w:r w:rsidRPr="00C4052B">
        <w:rPr>
          <w:rFonts w:ascii="Arial" w:hAnsi="Arial" w:cs="Arial"/>
          <w:i/>
          <w:iCs/>
          <w:lang w:val="en-GB"/>
        </w:rPr>
        <w:t>Label Studio</w:t>
      </w:r>
      <w:r w:rsidRPr="00C4052B">
        <w:rPr>
          <w:rFonts w:ascii="Arial" w:hAnsi="Arial" w:cs="Arial"/>
          <w:lang w:val="en-GB"/>
        </w:rPr>
        <w:t>. Available at: https://labelstud.io/ (Accessed: 11 April 2024).</w:t>
      </w:r>
    </w:p>
    <w:p w14:paraId="4B8E0FDE"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Roboflow</w:t>
      </w:r>
      <w:r w:rsidRPr="00C4052B">
        <w:rPr>
          <w:rFonts w:ascii="Arial" w:hAnsi="Arial" w:cs="Arial"/>
          <w:lang w:val="en-GB"/>
        </w:rPr>
        <w:t xml:space="preserve"> (no date). Available at: https://app.roboflow.com/ (Accessed: 11 April 2024).</w:t>
      </w:r>
    </w:p>
    <w:p w14:paraId="2403867A"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lastRenderedPageBreak/>
        <w:t>Transform Documents into Actionable Data in Seconds using Veryfi OCR API</w:t>
      </w:r>
      <w:r w:rsidRPr="00C4052B">
        <w:rPr>
          <w:rFonts w:ascii="Arial" w:hAnsi="Arial" w:cs="Arial"/>
          <w:lang w:val="en-GB"/>
        </w:rPr>
        <w:t xml:space="preserve"> (no date) </w:t>
      </w:r>
      <w:r w:rsidRPr="00C4052B">
        <w:rPr>
          <w:rFonts w:ascii="Arial" w:hAnsi="Arial" w:cs="Arial"/>
          <w:i/>
          <w:iCs/>
          <w:lang w:val="en-GB"/>
        </w:rPr>
        <w:t>Veryfi</w:t>
      </w:r>
      <w:r w:rsidRPr="00C4052B">
        <w:rPr>
          <w:rFonts w:ascii="Arial" w:hAnsi="Arial" w:cs="Arial"/>
          <w:lang w:val="en-GB"/>
        </w:rPr>
        <w:t>. Available at: https://www.veryfi.com/ (Accessed: 30 October 2023).</w:t>
      </w:r>
    </w:p>
    <w:p w14:paraId="364ABB7B"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Ultralytics (no date) </w:t>
      </w:r>
      <w:r w:rsidRPr="00C4052B">
        <w:rPr>
          <w:rFonts w:ascii="Arial" w:hAnsi="Arial" w:cs="Arial"/>
          <w:i/>
          <w:iCs/>
          <w:lang w:val="en-GB"/>
        </w:rPr>
        <w:t>Ultralytics</w:t>
      </w:r>
      <w:r w:rsidRPr="00C4052B">
        <w:rPr>
          <w:rFonts w:ascii="Arial" w:hAnsi="Arial" w:cs="Arial"/>
          <w:lang w:val="en-GB"/>
        </w:rPr>
        <w:t>. Available at: https://docs.ultralytics.com/ (Accessed: 11 April 2024).</w:t>
      </w:r>
    </w:p>
    <w:p w14:paraId="6C072A42"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What Is the Waterfall Methodology? (Definition + Phases) | Built In</w:t>
      </w:r>
      <w:r w:rsidRPr="00C4052B">
        <w:rPr>
          <w:rFonts w:ascii="Arial" w:hAnsi="Arial" w:cs="Arial"/>
          <w:lang w:val="en-GB"/>
        </w:rPr>
        <w:t xml:space="preserve"> (no date). Available at: https://builtin.com/software-engineering-perspectives/waterfall-methodology (Accessed: 17 April 2024).</w:t>
      </w:r>
    </w:p>
    <w:p w14:paraId="69ED183D"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Wu, W. (2018) ‘React Native vs Flutter, cross-platform mobile application frameworks’.</w:t>
      </w:r>
    </w:p>
    <w:p w14:paraId="0CCB938D" w14:textId="619ACCA3" w:rsidR="006E6405" w:rsidRPr="00A15A8E" w:rsidRDefault="00C4052B" w:rsidP="00AC17D9">
      <w:pPr>
        <w:spacing w:line="360" w:lineRule="auto"/>
        <w:rPr>
          <w:rFonts w:ascii="Arial" w:hAnsi="Arial" w:cs="Arial"/>
        </w:rPr>
      </w:pPr>
      <w:r>
        <w:rPr>
          <w:rFonts w:ascii="Arial" w:hAnsi="Arial" w:cs="Arial"/>
        </w:rPr>
        <w:fldChar w:fldCharType="end"/>
      </w:r>
    </w:p>
    <w:p w14:paraId="004153F6" w14:textId="77777777" w:rsidR="006E6405" w:rsidRPr="00A15A8E" w:rsidRDefault="006E6405" w:rsidP="00AC17D9">
      <w:pPr>
        <w:spacing w:line="360" w:lineRule="auto"/>
        <w:rPr>
          <w:rFonts w:ascii="Arial" w:hAnsi="Arial" w:cs="Arial"/>
        </w:rPr>
      </w:pPr>
    </w:p>
    <w:p w14:paraId="334A9DB1" w14:textId="77777777" w:rsidR="006E6405" w:rsidRPr="00A15A8E" w:rsidRDefault="006E6405" w:rsidP="00AC17D9">
      <w:pPr>
        <w:spacing w:line="360" w:lineRule="auto"/>
        <w:rPr>
          <w:rFonts w:ascii="Arial" w:hAnsi="Arial" w:cs="Arial"/>
        </w:rPr>
      </w:pPr>
    </w:p>
    <w:p w14:paraId="50380F13" w14:textId="4A882D9D" w:rsidR="006E6405" w:rsidRDefault="006E6405" w:rsidP="00AC17D9">
      <w:pPr>
        <w:pStyle w:val="Heading1"/>
        <w:spacing w:line="360" w:lineRule="auto"/>
        <w:rPr>
          <w:rFonts w:ascii="Arial" w:hAnsi="Arial" w:cs="Arial"/>
        </w:rPr>
      </w:pPr>
      <w:bookmarkStart w:id="130" w:name="_Toc164604839"/>
      <w:r w:rsidRPr="00A15A8E">
        <w:rPr>
          <w:rFonts w:ascii="Arial" w:hAnsi="Arial" w:cs="Arial"/>
        </w:rPr>
        <w:lastRenderedPageBreak/>
        <w:t>Appendix</w:t>
      </w:r>
      <w:bookmarkEnd w:id="130"/>
    </w:p>
    <w:p w14:paraId="39FA970F" w14:textId="77777777" w:rsidR="00184DF7" w:rsidRDefault="00452E0B" w:rsidP="00184DF7">
      <w:pPr>
        <w:keepNext/>
      </w:pPr>
      <w:r>
        <w:rPr>
          <w:noProof/>
        </w:rPr>
        <w:object w:dxaOrig="9020" w:dyaOrig="12740" w14:anchorId="425412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1.45pt;height:637pt;mso-width-percent:0;mso-height-percent:0;mso-width-percent:0;mso-height-percent:0" o:ole="">
            <v:imagedata r:id="rId56" o:title=""/>
          </v:shape>
          <o:OLEObject Type="Embed" ProgID="Word.Document.12" ShapeID="_x0000_i1025" DrawAspect="Content" ObjectID="_1775404414" r:id="rId57">
            <o:FieldCodes>\s</o:FieldCodes>
          </o:OLEObject>
        </w:object>
      </w:r>
    </w:p>
    <w:p w14:paraId="069652C2" w14:textId="0766D1ED" w:rsidR="00184DF7" w:rsidRPr="00184DF7" w:rsidRDefault="00184DF7" w:rsidP="00184DF7">
      <w:pPr>
        <w:pStyle w:val="Caption"/>
      </w:pPr>
      <w:bookmarkStart w:id="131" w:name="_Ref164604094"/>
      <w:bookmarkStart w:id="132" w:name="_Toc164604857"/>
      <w:r>
        <w:t xml:space="preserve">Figure </w:t>
      </w:r>
      <w:r>
        <w:fldChar w:fldCharType="begin"/>
      </w:r>
      <w:r>
        <w:instrText xml:space="preserve"> SEQ Figure \* ARABIC </w:instrText>
      </w:r>
      <w:r>
        <w:fldChar w:fldCharType="separate"/>
      </w:r>
      <w:r>
        <w:rPr>
          <w:noProof/>
        </w:rPr>
        <w:t>18</w:t>
      </w:r>
      <w:r>
        <w:fldChar w:fldCharType="end"/>
      </w:r>
      <w:r>
        <w:t xml:space="preserve"> - </w:t>
      </w:r>
      <w:bookmarkEnd w:id="131"/>
      <w:r w:rsidR="00AE022E">
        <w:t>Makefile.</w:t>
      </w:r>
      <w:bookmarkEnd w:id="132"/>
    </w:p>
    <w:sectPr w:rsidR="00184DF7" w:rsidRPr="00184DF7">
      <w:footerReference w:type="default" r:id="rId5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2" w:author="damien maujean" w:date="2024-04-09T15:12:00Z" w:initials="dm">
    <w:p w14:paraId="5A2FBC56" w14:textId="77777777" w:rsidR="00A94814" w:rsidRDefault="00A94814" w:rsidP="00A94814">
      <w:r>
        <w:rPr>
          <w:rStyle w:val="CommentReference"/>
        </w:rPr>
        <w:annotationRef/>
      </w:r>
      <w:r>
        <w:rPr>
          <w:sz w:val="20"/>
          <w:szCs w:val="20"/>
        </w:rPr>
        <w:t>Add about user correcting output before storing into database</w:t>
      </w:r>
    </w:p>
  </w:comment>
  <w:comment w:id="78" w:author="damien maujean" w:date="2024-04-11T16:05:00Z" w:initials="dm">
    <w:p w14:paraId="736CC27F" w14:textId="77777777" w:rsidR="007541D6" w:rsidRDefault="007541D6" w:rsidP="007541D6">
      <w:r>
        <w:rPr>
          <w:rStyle w:val="CommentReference"/>
        </w:rPr>
        <w:annotationRef/>
      </w:r>
      <w:r>
        <w:rPr>
          <w:sz w:val="20"/>
          <w:szCs w:val="20"/>
        </w:rPr>
        <w:t>Add the percentage of each category from the real database</w:t>
      </w:r>
    </w:p>
  </w:comment>
  <w:comment w:id="106" w:author="damien maujean" w:date="2024-04-13T18:29:00Z" w:initials="dm">
    <w:p w14:paraId="72C424BD" w14:textId="77777777" w:rsidR="001350B2" w:rsidRDefault="001350B2" w:rsidP="001350B2">
      <w:r>
        <w:rPr>
          <w:rStyle w:val="CommentReference"/>
        </w:rPr>
        <w:annotationRef/>
      </w:r>
      <w:r>
        <w:rPr>
          <w:sz w:val="20"/>
          <w:szCs w:val="20"/>
        </w:rPr>
        <w:t>To be resize to all fit at the same siz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2FBC56" w15:done="1"/>
  <w15:commentEx w15:paraId="736CC27F" w15:done="0"/>
  <w15:commentEx w15:paraId="72C424B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089C6CF" w16cex:dateUtc="2024-04-09T11:12:00Z"/>
  <w16cex:commentExtensible w16cex:durableId="4A20DC51" w16cex:dateUtc="2024-04-11T12:05:00Z"/>
  <w16cex:commentExtensible w16cex:durableId="5A950D6A" w16cex:dateUtc="2024-04-13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2FBC56" w16cid:durableId="2089C6CF"/>
  <w16cid:commentId w16cid:paraId="736CC27F" w16cid:durableId="4A20DC51"/>
  <w16cid:commentId w16cid:paraId="72C424BD" w16cid:durableId="5A950D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E635A3" w14:textId="77777777" w:rsidR="00452E0B" w:rsidRDefault="00452E0B" w:rsidP="00127358">
      <w:r>
        <w:separator/>
      </w:r>
    </w:p>
  </w:endnote>
  <w:endnote w:type="continuationSeparator" w:id="0">
    <w:p w14:paraId="719BD26D" w14:textId="77777777" w:rsidR="00452E0B" w:rsidRDefault="00452E0B" w:rsidP="00127358">
      <w:r>
        <w:continuationSeparator/>
      </w:r>
    </w:p>
  </w:endnote>
  <w:endnote w:type="continuationNotice" w:id="1">
    <w:p w14:paraId="38F342BE" w14:textId="77777777" w:rsidR="00452E0B" w:rsidRDefault="00452E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59DC4" w14:textId="77777777" w:rsidR="00920AC4" w:rsidRDefault="00920AC4">
    <w:pPr>
      <w:pStyle w:val="Footer"/>
      <w:jc w:val="right"/>
    </w:pPr>
    <w:r>
      <w:rPr>
        <w:color w:val="156082" w:themeColor="accent1"/>
        <w:sz w:val="20"/>
        <w:szCs w:val="20"/>
      </w:rPr>
      <w:t xml:space="preserve">pg. </w:t>
    </w:r>
    <w:r>
      <w:rPr>
        <w:color w:val="156082" w:themeColor="accent1"/>
        <w:sz w:val="20"/>
        <w:szCs w:val="20"/>
      </w:rPr>
      <w:fldChar w:fldCharType="begin"/>
    </w:r>
    <w:r>
      <w:rPr>
        <w:color w:val="156082" w:themeColor="accent1"/>
        <w:sz w:val="20"/>
        <w:szCs w:val="20"/>
      </w:rPr>
      <w:instrText xml:space="preserve"> PAGE  \* Arabic </w:instrText>
    </w:r>
    <w:r>
      <w:rPr>
        <w:color w:val="156082" w:themeColor="accent1"/>
        <w:sz w:val="20"/>
        <w:szCs w:val="20"/>
      </w:rPr>
      <w:fldChar w:fldCharType="separate"/>
    </w:r>
    <w:r>
      <w:rPr>
        <w:noProof/>
        <w:color w:val="156082" w:themeColor="accent1"/>
        <w:sz w:val="20"/>
        <w:szCs w:val="20"/>
      </w:rPr>
      <w:t>1</w:t>
    </w:r>
    <w:r>
      <w:rPr>
        <w:color w:val="156082" w:themeColor="accent1"/>
        <w:sz w:val="20"/>
        <w:szCs w:val="20"/>
      </w:rPr>
      <w:fldChar w:fldCharType="end"/>
    </w:r>
  </w:p>
  <w:p w14:paraId="7721E145" w14:textId="77777777" w:rsidR="00920AC4" w:rsidRDefault="00920A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B832C8" w14:textId="77777777" w:rsidR="00452E0B" w:rsidRDefault="00452E0B" w:rsidP="00127358">
      <w:r>
        <w:separator/>
      </w:r>
    </w:p>
  </w:footnote>
  <w:footnote w:type="continuationSeparator" w:id="0">
    <w:p w14:paraId="14A910BF" w14:textId="77777777" w:rsidR="00452E0B" w:rsidRDefault="00452E0B" w:rsidP="00127358">
      <w:r>
        <w:continuationSeparator/>
      </w:r>
    </w:p>
  </w:footnote>
  <w:footnote w:type="continuationNotice" w:id="1">
    <w:p w14:paraId="18AA5EC4" w14:textId="77777777" w:rsidR="00452E0B" w:rsidRDefault="00452E0B"/>
  </w:footnote>
</w:footnotes>
</file>

<file path=word/intelligence2.xml><?xml version="1.0" encoding="utf-8"?>
<int2:intelligence xmlns:int2="http://schemas.microsoft.com/office/intelligence/2020/intelligence" xmlns:oel="http://schemas.microsoft.com/office/2019/extlst">
  <int2:observations>
    <int2:bookmark int2:bookmarkName="_Int_YeAHtIX3" int2:invalidationBookmarkName="" int2:hashCode="VF703Gg4anryCi" int2:id="FKNlYfqu">
      <int2:state int2:value="Rejected" int2:type="AugLoop_Text_Critique"/>
    </int2:bookmark>
    <int2:bookmark int2:bookmarkName="_Int_ySTMuvF4" int2:invalidationBookmarkName="" int2:hashCode="8GT5zR+LZhNtE8" int2:id="jcxYQFj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F0F22"/>
    <w:multiLevelType w:val="hybridMultilevel"/>
    <w:tmpl w:val="9A52BB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A3470A6"/>
    <w:multiLevelType w:val="hybridMultilevel"/>
    <w:tmpl w:val="E3CA3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5321BD"/>
    <w:multiLevelType w:val="hybridMultilevel"/>
    <w:tmpl w:val="11DCA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127475"/>
    <w:multiLevelType w:val="hybridMultilevel"/>
    <w:tmpl w:val="F2E6EE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B13EEE"/>
    <w:multiLevelType w:val="hybridMultilevel"/>
    <w:tmpl w:val="D58616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9D46CE9"/>
    <w:multiLevelType w:val="hybridMultilevel"/>
    <w:tmpl w:val="EEC0D1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70155B7"/>
    <w:multiLevelType w:val="hybridMultilevel"/>
    <w:tmpl w:val="38FED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AED385E"/>
    <w:multiLevelType w:val="hybridMultilevel"/>
    <w:tmpl w:val="593A66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CE540C6"/>
    <w:multiLevelType w:val="hybridMultilevel"/>
    <w:tmpl w:val="7DD269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87614239">
    <w:abstractNumId w:val="1"/>
  </w:num>
  <w:num w:numId="2" w16cid:durableId="1506701027">
    <w:abstractNumId w:val="4"/>
  </w:num>
  <w:num w:numId="3" w16cid:durableId="2012563347">
    <w:abstractNumId w:val="0"/>
  </w:num>
  <w:num w:numId="4" w16cid:durableId="97990455">
    <w:abstractNumId w:val="7"/>
  </w:num>
  <w:num w:numId="5" w16cid:durableId="1710645785">
    <w:abstractNumId w:val="2"/>
  </w:num>
  <w:num w:numId="6" w16cid:durableId="1311060610">
    <w:abstractNumId w:val="3"/>
  </w:num>
  <w:num w:numId="7" w16cid:durableId="2105030081">
    <w:abstractNumId w:val="5"/>
  </w:num>
  <w:num w:numId="8" w16cid:durableId="2147307147">
    <w:abstractNumId w:val="6"/>
  </w:num>
  <w:num w:numId="9" w16cid:durableId="176340585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ien maujean">
    <w15:presenceInfo w15:providerId="Windows Live" w15:userId="109937cff21db2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6C7"/>
    <w:rsid w:val="0000008A"/>
    <w:rsid w:val="000000DF"/>
    <w:rsid w:val="00000F30"/>
    <w:rsid w:val="00001676"/>
    <w:rsid w:val="00001934"/>
    <w:rsid w:val="00001EE1"/>
    <w:rsid w:val="00001F31"/>
    <w:rsid w:val="00002154"/>
    <w:rsid w:val="00002714"/>
    <w:rsid w:val="00002957"/>
    <w:rsid w:val="000029B2"/>
    <w:rsid w:val="00002D6B"/>
    <w:rsid w:val="0000315D"/>
    <w:rsid w:val="000031BE"/>
    <w:rsid w:val="00003297"/>
    <w:rsid w:val="000032CF"/>
    <w:rsid w:val="00003AD1"/>
    <w:rsid w:val="000041B7"/>
    <w:rsid w:val="00005336"/>
    <w:rsid w:val="000058F0"/>
    <w:rsid w:val="00007F1D"/>
    <w:rsid w:val="00007F53"/>
    <w:rsid w:val="000105EB"/>
    <w:rsid w:val="00010976"/>
    <w:rsid w:val="00010BC1"/>
    <w:rsid w:val="00010EA2"/>
    <w:rsid w:val="00011156"/>
    <w:rsid w:val="00012D30"/>
    <w:rsid w:val="00013122"/>
    <w:rsid w:val="00013B62"/>
    <w:rsid w:val="00013D5A"/>
    <w:rsid w:val="00013E6B"/>
    <w:rsid w:val="00014FF6"/>
    <w:rsid w:val="0001529E"/>
    <w:rsid w:val="00015592"/>
    <w:rsid w:val="00015A35"/>
    <w:rsid w:val="00015CC8"/>
    <w:rsid w:val="00015FDD"/>
    <w:rsid w:val="00016790"/>
    <w:rsid w:val="00016A82"/>
    <w:rsid w:val="00017C98"/>
    <w:rsid w:val="00020325"/>
    <w:rsid w:val="00021137"/>
    <w:rsid w:val="0002127E"/>
    <w:rsid w:val="0002161B"/>
    <w:rsid w:val="00021C17"/>
    <w:rsid w:val="00022123"/>
    <w:rsid w:val="000228E1"/>
    <w:rsid w:val="00022D3A"/>
    <w:rsid w:val="00022F9D"/>
    <w:rsid w:val="000239E6"/>
    <w:rsid w:val="00023B23"/>
    <w:rsid w:val="00023DFE"/>
    <w:rsid w:val="00025E9C"/>
    <w:rsid w:val="00026733"/>
    <w:rsid w:val="00027DF3"/>
    <w:rsid w:val="00027FC4"/>
    <w:rsid w:val="00030AF1"/>
    <w:rsid w:val="00030FAC"/>
    <w:rsid w:val="00031919"/>
    <w:rsid w:val="00031A8A"/>
    <w:rsid w:val="00031CBB"/>
    <w:rsid w:val="000320B1"/>
    <w:rsid w:val="00032138"/>
    <w:rsid w:val="00032AB1"/>
    <w:rsid w:val="000334F2"/>
    <w:rsid w:val="00033586"/>
    <w:rsid w:val="00033BFE"/>
    <w:rsid w:val="00033EB0"/>
    <w:rsid w:val="000346FE"/>
    <w:rsid w:val="00034842"/>
    <w:rsid w:val="00034FBA"/>
    <w:rsid w:val="00034FDF"/>
    <w:rsid w:val="00035703"/>
    <w:rsid w:val="00035920"/>
    <w:rsid w:val="0003602A"/>
    <w:rsid w:val="00036FA1"/>
    <w:rsid w:val="000371E3"/>
    <w:rsid w:val="0004070D"/>
    <w:rsid w:val="00040A58"/>
    <w:rsid w:val="00040FF2"/>
    <w:rsid w:val="000415C1"/>
    <w:rsid w:val="00041612"/>
    <w:rsid w:val="000417F9"/>
    <w:rsid w:val="00041D19"/>
    <w:rsid w:val="000420BB"/>
    <w:rsid w:val="00042631"/>
    <w:rsid w:val="0004375D"/>
    <w:rsid w:val="00044FB6"/>
    <w:rsid w:val="000454DF"/>
    <w:rsid w:val="000455FA"/>
    <w:rsid w:val="0004578F"/>
    <w:rsid w:val="00045B55"/>
    <w:rsid w:val="000468FC"/>
    <w:rsid w:val="00047008"/>
    <w:rsid w:val="00047614"/>
    <w:rsid w:val="000479CE"/>
    <w:rsid w:val="00047A1B"/>
    <w:rsid w:val="00047C57"/>
    <w:rsid w:val="00047C7C"/>
    <w:rsid w:val="0005002C"/>
    <w:rsid w:val="000509E2"/>
    <w:rsid w:val="00050BFD"/>
    <w:rsid w:val="00050D74"/>
    <w:rsid w:val="0005122F"/>
    <w:rsid w:val="000515CA"/>
    <w:rsid w:val="00051B95"/>
    <w:rsid w:val="00051BB9"/>
    <w:rsid w:val="00051CC1"/>
    <w:rsid w:val="00051DE2"/>
    <w:rsid w:val="00052C72"/>
    <w:rsid w:val="000530B6"/>
    <w:rsid w:val="000534FC"/>
    <w:rsid w:val="0005397B"/>
    <w:rsid w:val="00053EF0"/>
    <w:rsid w:val="000542A6"/>
    <w:rsid w:val="00054646"/>
    <w:rsid w:val="000555CD"/>
    <w:rsid w:val="00055838"/>
    <w:rsid w:val="00056F28"/>
    <w:rsid w:val="0006129C"/>
    <w:rsid w:val="00062023"/>
    <w:rsid w:val="0006202E"/>
    <w:rsid w:val="00062A22"/>
    <w:rsid w:val="00062DF9"/>
    <w:rsid w:val="00062F16"/>
    <w:rsid w:val="00063042"/>
    <w:rsid w:val="00063F76"/>
    <w:rsid w:val="00065504"/>
    <w:rsid w:val="00065DF4"/>
    <w:rsid w:val="000667AB"/>
    <w:rsid w:val="00066B2E"/>
    <w:rsid w:val="00066CE3"/>
    <w:rsid w:val="00067343"/>
    <w:rsid w:val="000677B9"/>
    <w:rsid w:val="00067872"/>
    <w:rsid w:val="000678C4"/>
    <w:rsid w:val="00067F09"/>
    <w:rsid w:val="00067F95"/>
    <w:rsid w:val="0007024E"/>
    <w:rsid w:val="00070774"/>
    <w:rsid w:val="00070EFD"/>
    <w:rsid w:val="00070F52"/>
    <w:rsid w:val="000718B4"/>
    <w:rsid w:val="000718EB"/>
    <w:rsid w:val="00072194"/>
    <w:rsid w:val="00072484"/>
    <w:rsid w:val="00072C16"/>
    <w:rsid w:val="000738CA"/>
    <w:rsid w:val="00073E74"/>
    <w:rsid w:val="0007425B"/>
    <w:rsid w:val="0007496F"/>
    <w:rsid w:val="00074C59"/>
    <w:rsid w:val="0007567F"/>
    <w:rsid w:val="00075965"/>
    <w:rsid w:val="000760FC"/>
    <w:rsid w:val="0007610A"/>
    <w:rsid w:val="00076249"/>
    <w:rsid w:val="00076BF5"/>
    <w:rsid w:val="00076D14"/>
    <w:rsid w:val="00076F7A"/>
    <w:rsid w:val="000778BD"/>
    <w:rsid w:val="00077D3F"/>
    <w:rsid w:val="00077EA1"/>
    <w:rsid w:val="00077F71"/>
    <w:rsid w:val="00080787"/>
    <w:rsid w:val="00080D6C"/>
    <w:rsid w:val="0008166C"/>
    <w:rsid w:val="00081BA6"/>
    <w:rsid w:val="0008228C"/>
    <w:rsid w:val="00082928"/>
    <w:rsid w:val="0008300B"/>
    <w:rsid w:val="0008310E"/>
    <w:rsid w:val="00083BF6"/>
    <w:rsid w:val="000844BF"/>
    <w:rsid w:val="00084D1A"/>
    <w:rsid w:val="00085257"/>
    <w:rsid w:val="00085B98"/>
    <w:rsid w:val="00086457"/>
    <w:rsid w:val="00086D23"/>
    <w:rsid w:val="00087FC3"/>
    <w:rsid w:val="00087FF2"/>
    <w:rsid w:val="000905AD"/>
    <w:rsid w:val="00090A80"/>
    <w:rsid w:val="00090B59"/>
    <w:rsid w:val="00090BEF"/>
    <w:rsid w:val="00090BFC"/>
    <w:rsid w:val="00090D81"/>
    <w:rsid w:val="00091842"/>
    <w:rsid w:val="000918EF"/>
    <w:rsid w:val="000928D7"/>
    <w:rsid w:val="00092AAA"/>
    <w:rsid w:val="00092EF5"/>
    <w:rsid w:val="000930B5"/>
    <w:rsid w:val="0009341B"/>
    <w:rsid w:val="000937A0"/>
    <w:rsid w:val="00095111"/>
    <w:rsid w:val="00095983"/>
    <w:rsid w:val="00095B71"/>
    <w:rsid w:val="00095CD4"/>
    <w:rsid w:val="00096C6D"/>
    <w:rsid w:val="000970CF"/>
    <w:rsid w:val="000976E2"/>
    <w:rsid w:val="00097A63"/>
    <w:rsid w:val="00097D85"/>
    <w:rsid w:val="00097F67"/>
    <w:rsid w:val="000A03EF"/>
    <w:rsid w:val="000A0474"/>
    <w:rsid w:val="000A0BB2"/>
    <w:rsid w:val="000A1F0B"/>
    <w:rsid w:val="000A1F1E"/>
    <w:rsid w:val="000A23FE"/>
    <w:rsid w:val="000A2A47"/>
    <w:rsid w:val="000A35D4"/>
    <w:rsid w:val="000A3A13"/>
    <w:rsid w:val="000A3EBB"/>
    <w:rsid w:val="000A3FBA"/>
    <w:rsid w:val="000A3FF1"/>
    <w:rsid w:val="000A4529"/>
    <w:rsid w:val="000A4633"/>
    <w:rsid w:val="000A4876"/>
    <w:rsid w:val="000A490D"/>
    <w:rsid w:val="000A5195"/>
    <w:rsid w:val="000A5781"/>
    <w:rsid w:val="000A5BB7"/>
    <w:rsid w:val="000A661B"/>
    <w:rsid w:val="000B01E1"/>
    <w:rsid w:val="000B0724"/>
    <w:rsid w:val="000B0915"/>
    <w:rsid w:val="000B0AA8"/>
    <w:rsid w:val="000B1477"/>
    <w:rsid w:val="000B17FF"/>
    <w:rsid w:val="000B1D94"/>
    <w:rsid w:val="000B1FFE"/>
    <w:rsid w:val="000B2181"/>
    <w:rsid w:val="000B2411"/>
    <w:rsid w:val="000B266F"/>
    <w:rsid w:val="000B2CAE"/>
    <w:rsid w:val="000B3439"/>
    <w:rsid w:val="000B46F1"/>
    <w:rsid w:val="000B4C6A"/>
    <w:rsid w:val="000B4CDB"/>
    <w:rsid w:val="000B517D"/>
    <w:rsid w:val="000B5298"/>
    <w:rsid w:val="000B5772"/>
    <w:rsid w:val="000B5FA4"/>
    <w:rsid w:val="000B6281"/>
    <w:rsid w:val="000B690C"/>
    <w:rsid w:val="000C0117"/>
    <w:rsid w:val="000C038A"/>
    <w:rsid w:val="000C0753"/>
    <w:rsid w:val="000C092D"/>
    <w:rsid w:val="000C1680"/>
    <w:rsid w:val="000C16A4"/>
    <w:rsid w:val="000C183A"/>
    <w:rsid w:val="000C1FC9"/>
    <w:rsid w:val="000C271C"/>
    <w:rsid w:val="000C3179"/>
    <w:rsid w:val="000C3C63"/>
    <w:rsid w:val="000C3C8F"/>
    <w:rsid w:val="000C4939"/>
    <w:rsid w:val="000C4C88"/>
    <w:rsid w:val="000C5DBF"/>
    <w:rsid w:val="000C5FF0"/>
    <w:rsid w:val="000C61D5"/>
    <w:rsid w:val="000C63BD"/>
    <w:rsid w:val="000C63D4"/>
    <w:rsid w:val="000C6547"/>
    <w:rsid w:val="000C784D"/>
    <w:rsid w:val="000C7868"/>
    <w:rsid w:val="000D053A"/>
    <w:rsid w:val="000D0661"/>
    <w:rsid w:val="000D06C7"/>
    <w:rsid w:val="000D088C"/>
    <w:rsid w:val="000D0C83"/>
    <w:rsid w:val="000D1259"/>
    <w:rsid w:val="000D172A"/>
    <w:rsid w:val="000D1AC4"/>
    <w:rsid w:val="000D1B1C"/>
    <w:rsid w:val="000D1E0D"/>
    <w:rsid w:val="000D2718"/>
    <w:rsid w:val="000D3600"/>
    <w:rsid w:val="000D37D6"/>
    <w:rsid w:val="000D43C6"/>
    <w:rsid w:val="000D448A"/>
    <w:rsid w:val="000D4BFF"/>
    <w:rsid w:val="000D4F06"/>
    <w:rsid w:val="000D5160"/>
    <w:rsid w:val="000D537C"/>
    <w:rsid w:val="000D53A5"/>
    <w:rsid w:val="000D5C35"/>
    <w:rsid w:val="000D6308"/>
    <w:rsid w:val="000D6523"/>
    <w:rsid w:val="000D69B3"/>
    <w:rsid w:val="000D6FFB"/>
    <w:rsid w:val="000D7108"/>
    <w:rsid w:val="000D7392"/>
    <w:rsid w:val="000D765A"/>
    <w:rsid w:val="000D7B4D"/>
    <w:rsid w:val="000D7DEF"/>
    <w:rsid w:val="000D7FC4"/>
    <w:rsid w:val="000E0524"/>
    <w:rsid w:val="000E0656"/>
    <w:rsid w:val="000E0CBF"/>
    <w:rsid w:val="000E179D"/>
    <w:rsid w:val="000E19A4"/>
    <w:rsid w:val="000E249C"/>
    <w:rsid w:val="000E25BB"/>
    <w:rsid w:val="000E2832"/>
    <w:rsid w:val="000E2CBD"/>
    <w:rsid w:val="000E2DFB"/>
    <w:rsid w:val="000E30B4"/>
    <w:rsid w:val="000E328B"/>
    <w:rsid w:val="000E335D"/>
    <w:rsid w:val="000E38E4"/>
    <w:rsid w:val="000E3CCE"/>
    <w:rsid w:val="000E4136"/>
    <w:rsid w:val="000E4451"/>
    <w:rsid w:val="000E4AA0"/>
    <w:rsid w:val="000E4C5D"/>
    <w:rsid w:val="000E5717"/>
    <w:rsid w:val="000E5D55"/>
    <w:rsid w:val="000E6990"/>
    <w:rsid w:val="000E765F"/>
    <w:rsid w:val="000E7D70"/>
    <w:rsid w:val="000F1A38"/>
    <w:rsid w:val="000F1D64"/>
    <w:rsid w:val="000F2707"/>
    <w:rsid w:val="000F29CA"/>
    <w:rsid w:val="000F2AF8"/>
    <w:rsid w:val="000F3104"/>
    <w:rsid w:val="000F3121"/>
    <w:rsid w:val="000F3550"/>
    <w:rsid w:val="000F3D3B"/>
    <w:rsid w:val="000F496C"/>
    <w:rsid w:val="000F6574"/>
    <w:rsid w:val="000F65AD"/>
    <w:rsid w:val="000F6852"/>
    <w:rsid w:val="000F6880"/>
    <w:rsid w:val="000F6D3B"/>
    <w:rsid w:val="000F6D94"/>
    <w:rsid w:val="000F7100"/>
    <w:rsid w:val="000F74E6"/>
    <w:rsid w:val="000F7F26"/>
    <w:rsid w:val="00100790"/>
    <w:rsid w:val="001007A0"/>
    <w:rsid w:val="00100864"/>
    <w:rsid w:val="00100C18"/>
    <w:rsid w:val="00100EAA"/>
    <w:rsid w:val="00101E43"/>
    <w:rsid w:val="00102C74"/>
    <w:rsid w:val="0010331D"/>
    <w:rsid w:val="00103450"/>
    <w:rsid w:val="001034EB"/>
    <w:rsid w:val="0010377A"/>
    <w:rsid w:val="00103A8E"/>
    <w:rsid w:val="00103B3A"/>
    <w:rsid w:val="00104E75"/>
    <w:rsid w:val="001051E9"/>
    <w:rsid w:val="00105579"/>
    <w:rsid w:val="00105948"/>
    <w:rsid w:val="0010610D"/>
    <w:rsid w:val="001067E9"/>
    <w:rsid w:val="001069A3"/>
    <w:rsid w:val="00106D9B"/>
    <w:rsid w:val="00106E11"/>
    <w:rsid w:val="001072AF"/>
    <w:rsid w:val="00107378"/>
    <w:rsid w:val="0010748A"/>
    <w:rsid w:val="00110ABD"/>
    <w:rsid w:val="00110B77"/>
    <w:rsid w:val="00111632"/>
    <w:rsid w:val="00111A28"/>
    <w:rsid w:val="00111C56"/>
    <w:rsid w:val="00112405"/>
    <w:rsid w:val="00112C22"/>
    <w:rsid w:val="00112C47"/>
    <w:rsid w:val="00112E1D"/>
    <w:rsid w:val="001136F2"/>
    <w:rsid w:val="001137AD"/>
    <w:rsid w:val="001138BD"/>
    <w:rsid w:val="00113A24"/>
    <w:rsid w:val="00113FB4"/>
    <w:rsid w:val="001144EA"/>
    <w:rsid w:val="00114899"/>
    <w:rsid w:val="00114977"/>
    <w:rsid w:val="00114A7A"/>
    <w:rsid w:val="0011527E"/>
    <w:rsid w:val="001152F5"/>
    <w:rsid w:val="001154BE"/>
    <w:rsid w:val="00115C46"/>
    <w:rsid w:val="00115FD5"/>
    <w:rsid w:val="001162EE"/>
    <w:rsid w:val="0011673E"/>
    <w:rsid w:val="0011685E"/>
    <w:rsid w:val="001169C2"/>
    <w:rsid w:val="00116D35"/>
    <w:rsid w:val="00116EF3"/>
    <w:rsid w:val="001177D7"/>
    <w:rsid w:val="00117A85"/>
    <w:rsid w:val="00117EC4"/>
    <w:rsid w:val="00117F58"/>
    <w:rsid w:val="00120FE2"/>
    <w:rsid w:val="00121534"/>
    <w:rsid w:val="00121796"/>
    <w:rsid w:val="00121E98"/>
    <w:rsid w:val="00122113"/>
    <w:rsid w:val="001223E1"/>
    <w:rsid w:val="00122819"/>
    <w:rsid w:val="00123146"/>
    <w:rsid w:val="00123177"/>
    <w:rsid w:val="0012317B"/>
    <w:rsid w:val="00123285"/>
    <w:rsid w:val="00123A6D"/>
    <w:rsid w:val="00123BAC"/>
    <w:rsid w:val="001246A4"/>
    <w:rsid w:val="00124790"/>
    <w:rsid w:val="00125056"/>
    <w:rsid w:val="00126507"/>
    <w:rsid w:val="00126B82"/>
    <w:rsid w:val="00126CE9"/>
    <w:rsid w:val="00127358"/>
    <w:rsid w:val="0012790E"/>
    <w:rsid w:val="00127959"/>
    <w:rsid w:val="00127A33"/>
    <w:rsid w:val="00127CB4"/>
    <w:rsid w:val="0013053F"/>
    <w:rsid w:val="0013070D"/>
    <w:rsid w:val="001321ED"/>
    <w:rsid w:val="001322A8"/>
    <w:rsid w:val="00134E0D"/>
    <w:rsid w:val="001350B2"/>
    <w:rsid w:val="00135826"/>
    <w:rsid w:val="00135AE7"/>
    <w:rsid w:val="00137976"/>
    <w:rsid w:val="00137A40"/>
    <w:rsid w:val="00137A7E"/>
    <w:rsid w:val="00137DA7"/>
    <w:rsid w:val="00137F31"/>
    <w:rsid w:val="00140CAD"/>
    <w:rsid w:val="00141420"/>
    <w:rsid w:val="0014233A"/>
    <w:rsid w:val="00142531"/>
    <w:rsid w:val="00142689"/>
    <w:rsid w:val="00142DA6"/>
    <w:rsid w:val="00142DA7"/>
    <w:rsid w:val="00142EF2"/>
    <w:rsid w:val="00143CE6"/>
    <w:rsid w:val="00144D4F"/>
    <w:rsid w:val="0014513A"/>
    <w:rsid w:val="0014553A"/>
    <w:rsid w:val="00145A3D"/>
    <w:rsid w:val="00145CA1"/>
    <w:rsid w:val="00146E00"/>
    <w:rsid w:val="00150634"/>
    <w:rsid w:val="00151038"/>
    <w:rsid w:val="0015163E"/>
    <w:rsid w:val="00151C08"/>
    <w:rsid w:val="00152252"/>
    <w:rsid w:val="0015232E"/>
    <w:rsid w:val="001527AE"/>
    <w:rsid w:val="0015284C"/>
    <w:rsid w:val="00152B95"/>
    <w:rsid w:val="00153763"/>
    <w:rsid w:val="00154544"/>
    <w:rsid w:val="001548DD"/>
    <w:rsid w:val="00154ADC"/>
    <w:rsid w:val="00154B9B"/>
    <w:rsid w:val="00155A59"/>
    <w:rsid w:val="00156D5F"/>
    <w:rsid w:val="00156F49"/>
    <w:rsid w:val="00157101"/>
    <w:rsid w:val="0015755C"/>
    <w:rsid w:val="00157A16"/>
    <w:rsid w:val="00157EFF"/>
    <w:rsid w:val="001600EF"/>
    <w:rsid w:val="001602C0"/>
    <w:rsid w:val="0016045E"/>
    <w:rsid w:val="00161133"/>
    <w:rsid w:val="0016141D"/>
    <w:rsid w:val="0016171B"/>
    <w:rsid w:val="00161A78"/>
    <w:rsid w:val="001621B0"/>
    <w:rsid w:val="00163958"/>
    <w:rsid w:val="00163B39"/>
    <w:rsid w:val="00163BF3"/>
    <w:rsid w:val="00163C21"/>
    <w:rsid w:val="00163D48"/>
    <w:rsid w:val="0016400C"/>
    <w:rsid w:val="00164335"/>
    <w:rsid w:val="00164DA0"/>
    <w:rsid w:val="001652FC"/>
    <w:rsid w:val="00165563"/>
    <w:rsid w:val="00165C41"/>
    <w:rsid w:val="00166241"/>
    <w:rsid w:val="00166412"/>
    <w:rsid w:val="00166448"/>
    <w:rsid w:val="00166750"/>
    <w:rsid w:val="0016689D"/>
    <w:rsid w:val="00166C4A"/>
    <w:rsid w:val="00166D40"/>
    <w:rsid w:val="0016710E"/>
    <w:rsid w:val="0016750D"/>
    <w:rsid w:val="0017022A"/>
    <w:rsid w:val="00170255"/>
    <w:rsid w:val="001708BB"/>
    <w:rsid w:val="00170D11"/>
    <w:rsid w:val="00170E8D"/>
    <w:rsid w:val="00170EB8"/>
    <w:rsid w:val="00170EF2"/>
    <w:rsid w:val="001710BE"/>
    <w:rsid w:val="001713ED"/>
    <w:rsid w:val="00171C09"/>
    <w:rsid w:val="00172882"/>
    <w:rsid w:val="001728D3"/>
    <w:rsid w:val="00172A41"/>
    <w:rsid w:val="00172B1D"/>
    <w:rsid w:val="00173609"/>
    <w:rsid w:val="00174211"/>
    <w:rsid w:val="001742B0"/>
    <w:rsid w:val="00175A26"/>
    <w:rsid w:val="00175AE4"/>
    <w:rsid w:val="00176192"/>
    <w:rsid w:val="001763D4"/>
    <w:rsid w:val="00176433"/>
    <w:rsid w:val="00177103"/>
    <w:rsid w:val="00180558"/>
    <w:rsid w:val="00180872"/>
    <w:rsid w:val="001808EC"/>
    <w:rsid w:val="00181107"/>
    <w:rsid w:val="001812ED"/>
    <w:rsid w:val="00181369"/>
    <w:rsid w:val="00181DEB"/>
    <w:rsid w:val="001821FB"/>
    <w:rsid w:val="00182228"/>
    <w:rsid w:val="00182D6A"/>
    <w:rsid w:val="00183A1B"/>
    <w:rsid w:val="00183EBC"/>
    <w:rsid w:val="00184CBE"/>
    <w:rsid w:val="00184CD0"/>
    <w:rsid w:val="00184DF7"/>
    <w:rsid w:val="00185017"/>
    <w:rsid w:val="0018517E"/>
    <w:rsid w:val="00185C55"/>
    <w:rsid w:val="001866F2"/>
    <w:rsid w:val="001877C5"/>
    <w:rsid w:val="001879B0"/>
    <w:rsid w:val="00187B29"/>
    <w:rsid w:val="00187FEA"/>
    <w:rsid w:val="0019047C"/>
    <w:rsid w:val="0019052E"/>
    <w:rsid w:val="0019089C"/>
    <w:rsid w:val="00190F54"/>
    <w:rsid w:val="00191C0B"/>
    <w:rsid w:val="0019284D"/>
    <w:rsid w:val="00192E14"/>
    <w:rsid w:val="00193104"/>
    <w:rsid w:val="001931A2"/>
    <w:rsid w:val="00193997"/>
    <w:rsid w:val="00193A4D"/>
    <w:rsid w:val="0019465C"/>
    <w:rsid w:val="0019518F"/>
    <w:rsid w:val="001956B7"/>
    <w:rsid w:val="001958A6"/>
    <w:rsid w:val="001959BA"/>
    <w:rsid w:val="00195B55"/>
    <w:rsid w:val="0019669E"/>
    <w:rsid w:val="00196791"/>
    <w:rsid w:val="00197183"/>
    <w:rsid w:val="0019753E"/>
    <w:rsid w:val="00197A5D"/>
    <w:rsid w:val="00197EB5"/>
    <w:rsid w:val="001A00E3"/>
    <w:rsid w:val="001A011F"/>
    <w:rsid w:val="001A0B2A"/>
    <w:rsid w:val="001A0D25"/>
    <w:rsid w:val="001A0FFB"/>
    <w:rsid w:val="001A1717"/>
    <w:rsid w:val="001A1752"/>
    <w:rsid w:val="001A1AF0"/>
    <w:rsid w:val="001A1ED1"/>
    <w:rsid w:val="001A22BE"/>
    <w:rsid w:val="001A31C6"/>
    <w:rsid w:val="001A32E8"/>
    <w:rsid w:val="001A3769"/>
    <w:rsid w:val="001A4215"/>
    <w:rsid w:val="001A4352"/>
    <w:rsid w:val="001A44A2"/>
    <w:rsid w:val="001A49D7"/>
    <w:rsid w:val="001A4B71"/>
    <w:rsid w:val="001A4C0B"/>
    <w:rsid w:val="001A4C93"/>
    <w:rsid w:val="001A4E7C"/>
    <w:rsid w:val="001A544C"/>
    <w:rsid w:val="001A5753"/>
    <w:rsid w:val="001A57EA"/>
    <w:rsid w:val="001A5870"/>
    <w:rsid w:val="001A64DB"/>
    <w:rsid w:val="001A6EDA"/>
    <w:rsid w:val="001A71F5"/>
    <w:rsid w:val="001A78F8"/>
    <w:rsid w:val="001A7A64"/>
    <w:rsid w:val="001A7ECB"/>
    <w:rsid w:val="001B0F8E"/>
    <w:rsid w:val="001B12F4"/>
    <w:rsid w:val="001B2024"/>
    <w:rsid w:val="001B26E4"/>
    <w:rsid w:val="001B31FD"/>
    <w:rsid w:val="001B325E"/>
    <w:rsid w:val="001B394E"/>
    <w:rsid w:val="001B3B8E"/>
    <w:rsid w:val="001B458C"/>
    <w:rsid w:val="001B460E"/>
    <w:rsid w:val="001B4808"/>
    <w:rsid w:val="001B4C0F"/>
    <w:rsid w:val="001B507C"/>
    <w:rsid w:val="001B5312"/>
    <w:rsid w:val="001B5C32"/>
    <w:rsid w:val="001B5D01"/>
    <w:rsid w:val="001B673A"/>
    <w:rsid w:val="001B6A66"/>
    <w:rsid w:val="001B6BE5"/>
    <w:rsid w:val="001B6D64"/>
    <w:rsid w:val="001B7AB0"/>
    <w:rsid w:val="001B7B99"/>
    <w:rsid w:val="001B7E2C"/>
    <w:rsid w:val="001C049B"/>
    <w:rsid w:val="001C0564"/>
    <w:rsid w:val="001C060D"/>
    <w:rsid w:val="001C0E64"/>
    <w:rsid w:val="001C0E95"/>
    <w:rsid w:val="001C23B1"/>
    <w:rsid w:val="001C268F"/>
    <w:rsid w:val="001C2DE2"/>
    <w:rsid w:val="001C30B2"/>
    <w:rsid w:val="001C368A"/>
    <w:rsid w:val="001C39F3"/>
    <w:rsid w:val="001C3B6C"/>
    <w:rsid w:val="001C494B"/>
    <w:rsid w:val="001C52CD"/>
    <w:rsid w:val="001C584D"/>
    <w:rsid w:val="001C5858"/>
    <w:rsid w:val="001C58E9"/>
    <w:rsid w:val="001C59FC"/>
    <w:rsid w:val="001C5E97"/>
    <w:rsid w:val="001C61FE"/>
    <w:rsid w:val="001C713D"/>
    <w:rsid w:val="001C7496"/>
    <w:rsid w:val="001C7658"/>
    <w:rsid w:val="001C7C6F"/>
    <w:rsid w:val="001C7D55"/>
    <w:rsid w:val="001D0015"/>
    <w:rsid w:val="001D0253"/>
    <w:rsid w:val="001D05F2"/>
    <w:rsid w:val="001D07D5"/>
    <w:rsid w:val="001D0C8F"/>
    <w:rsid w:val="001D0D5C"/>
    <w:rsid w:val="001D19BD"/>
    <w:rsid w:val="001D19DB"/>
    <w:rsid w:val="001D2110"/>
    <w:rsid w:val="001D33F7"/>
    <w:rsid w:val="001D360B"/>
    <w:rsid w:val="001D3C37"/>
    <w:rsid w:val="001D3E95"/>
    <w:rsid w:val="001D500E"/>
    <w:rsid w:val="001D59AB"/>
    <w:rsid w:val="001D5E7E"/>
    <w:rsid w:val="001D61FE"/>
    <w:rsid w:val="001D6453"/>
    <w:rsid w:val="001D6EC6"/>
    <w:rsid w:val="001D7CAD"/>
    <w:rsid w:val="001E02FB"/>
    <w:rsid w:val="001E0A1A"/>
    <w:rsid w:val="001E0E17"/>
    <w:rsid w:val="001E1AC1"/>
    <w:rsid w:val="001E2194"/>
    <w:rsid w:val="001E25E2"/>
    <w:rsid w:val="001E26D9"/>
    <w:rsid w:val="001E2DFB"/>
    <w:rsid w:val="001E2EE6"/>
    <w:rsid w:val="001E2FC8"/>
    <w:rsid w:val="001E3EFF"/>
    <w:rsid w:val="001E44AD"/>
    <w:rsid w:val="001E4FBA"/>
    <w:rsid w:val="001E5693"/>
    <w:rsid w:val="001E5A50"/>
    <w:rsid w:val="001E68B1"/>
    <w:rsid w:val="001E69F7"/>
    <w:rsid w:val="001E6CDA"/>
    <w:rsid w:val="001E6CDD"/>
    <w:rsid w:val="001E79C9"/>
    <w:rsid w:val="001F0637"/>
    <w:rsid w:val="001F071C"/>
    <w:rsid w:val="001F0C23"/>
    <w:rsid w:val="001F11C6"/>
    <w:rsid w:val="001F16F1"/>
    <w:rsid w:val="001F1901"/>
    <w:rsid w:val="001F196D"/>
    <w:rsid w:val="001F2928"/>
    <w:rsid w:val="001F2CB0"/>
    <w:rsid w:val="001F319A"/>
    <w:rsid w:val="001F3B57"/>
    <w:rsid w:val="001F3B8B"/>
    <w:rsid w:val="001F45DE"/>
    <w:rsid w:val="001F4BEC"/>
    <w:rsid w:val="001F5266"/>
    <w:rsid w:val="001F541E"/>
    <w:rsid w:val="001F5E50"/>
    <w:rsid w:val="001F5E55"/>
    <w:rsid w:val="001F6F60"/>
    <w:rsid w:val="001F7346"/>
    <w:rsid w:val="0020175B"/>
    <w:rsid w:val="0020265C"/>
    <w:rsid w:val="00202BCD"/>
    <w:rsid w:val="002031F6"/>
    <w:rsid w:val="0020336E"/>
    <w:rsid w:val="0020350B"/>
    <w:rsid w:val="00203A63"/>
    <w:rsid w:val="00203DC8"/>
    <w:rsid w:val="00204057"/>
    <w:rsid w:val="00204A6C"/>
    <w:rsid w:val="00205611"/>
    <w:rsid w:val="00205926"/>
    <w:rsid w:val="00205CB3"/>
    <w:rsid w:val="00205F96"/>
    <w:rsid w:val="002062AD"/>
    <w:rsid w:val="00206358"/>
    <w:rsid w:val="0020692C"/>
    <w:rsid w:val="00206DCC"/>
    <w:rsid w:val="00206E2D"/>
    <w:rsid w:val="00206F61"/>
    <w:rsid w:val="00207795"/>
    <w:rsid w:val="00207A95"/>
    <w:rsid w:val="00207DAA"/>
    <w:rsid w:val="00207E8A"/>
    <w:rsid w:val="0021053D"/>
    <w:rsid w:val="002107A3"/>
    <w:rsid w:val="00210A2C"/>
    <w:rsid w:val="00211671"/>
    <w:rsid w:val="00211D3F"/>
    <w:rsid w:val="00211E3E"/>
    <w:rsid w:val="00211FDD"/>
    <w:rsid w:val="00212872"/>
    <w:rsid w:val="00212894"/>
    <w:rsid w:val="00213180"/>
    <w:rsid w:val="00213FCF"/>
    <w:rsid w:val="002140F8"/>
    <w:rsid w:val="002141E1"/>
    <w:rsid w:val="002142DE"/>
    <w:rsid w:val="00214EB5"/>
    <w:rsid w:val="0021523C"/>
    <w:rsid w:val="00215484"/>
    <w:rsid w:val="002155EC"/>
    <w:rsid w:val="00215653"/>
    <w:rsid w:val="0021693E"/>
    <w:rsid w:val="00217228"/>
    <w:rsid w:val="002177C0"/>
    <w:rsid w:val="0022019B"/>
    <w:rsid w:val="002201C7"/>
    <w:rsid w:val="00220347"/>
    <w:rsid w:val="00221C58"/>
    <w:rsid w:val="0022223E"/>
    <w:rsid w:val="00222399"/>
    <w:rsid w:val="0022276B"/>
    <w:rsid w:val="0022281B"/>
    <w:rsid w:val="00222A8E"/>
    <w:rsid w:val="00223264"/>
    <w:rsid w:val="00223E62"/>
    <w:rsid w:val="00224532"/>
    <w:rsid w:val="002246B1"/>
    <w:rsid w:val="002248BD"/>
    <w:rsid w:val="00224934"/>
    <w:rsid w:val="00224C08"/>
    <w:rsid w:val="00224F65"/>
    <w:rsid w:val="002257F2"/>
    <w:rsid w:val="0022630E"/>
    <w:rsid w:val="002268E1"/>
    <w:rsid w:val="002274FE"/>
    <w:rsid w:val="00227B56"/>
    <w:rsid w:val="0023020C"/>
    <w:rsid w:val="0023024B"/>
    <w:rsid w:val="0023087F"/>
    <w:rsid w:val="00230C63"/>
    <w:rsid w:val="00230E00"/>
    <w:rsid w:val="00231031"/>
    <w:rsid w:val="002315C0"/>
    <w:rsid w:val="00232279"/>
    <w:rsid w:val="002323B7"/>
    <w:rsid w:val="00232BCF"/>
    <w:rsid w:val="00232CEF"/>
    <w:rsid w:val="00233215"/>
    <w:rsid w:val="002337AF"/>
    <w:rsid w:val="00233B2A"/>
    <w:rsid w:val="0023433D"/>
    <w:rsid w:val="002345F9"/>
    <w:rsid w:val="00234B7A"/>
    <w:rsid w:val="00235813"/>
    <w:rsid w:val="0023593E"/>
    <w:rsid w:val="002368C8"/>
    <w:rsid w:val="00236AB5"/>
    <w:rsid w:val="00236C70"/>
    <w:rsid w:val="002371C7"/>
    <w:rsid w:val="002371D6"/>
    <w:rsid w:val="00237C62"/>
    <w:rsid w:val="002407C2"/>
    <w:rsid w:val="00240D93"/>
    <w:rsid w:val="002410DB"/>
    <w:rsid w:val="002419B9"/>
    <w:rsid w:val="00241DCE"/>
    <w:rsid w:val="00241E6D"/>
    <w:rsid w:val="0024216A"/>
    <w:rsid w:val="0024276B"/>
    <w:rsid w:val="002436B8"/>
    <w:rsid w:val="002437ED"/>
    <w:rsid w:val="00243EDA"/>
    <w:rsid w:val="00243F72"/>
    <w:rsid w:val="0024496D"/>
    <w:rsid w:val="00244BA7"/>
    <w:rsid w:val="00244F8C"/>
    <w:rsid w:val="0024647F"/>
    <w:rsid w:val="002468A4"/>
    <w:rsid w:val="002475FA"/>
    <w:rsid w:val="00247981"/>
    <w:rsid w:val="002479FF"/>
    <w:rsid w:val="002502E5"/>
    <w:rsid w:val="00250759"/>
    <w:rsid w:val="00250F90"/>
    <w:rsid w:val="0025147A"/>
    <w:rsid w:val="002515D5"/>
    <w:rsid w:val="0025180F"/>
    <w:rsid w:val="0025185B"/>
    <w:rsid w:val="00251BE9"/>
    <w:rsid w:val="00251C43"/>
    <w:rsid w:val="00252462"/>
    <w:rsid w:val="002533F5"/>
    <w:rsid w:val="00253A9E"/>
    <w:rsid w:val="00253CA9"/>
    <w:rsid w:val="00253ED6"/>
    <w:rsid w:val="00254035"/>
    <w:rsid w:val="00254914"/>
    <w:rsid w:val="00255A3B"/>
    <w:rsid w:val="00255F47"/>
    <w:rsid w:val="002560D1"/>
    <w:rsid w:val="00256202"/>
    <w:rsid w:val="00256681"/>
    <w:rsid w:val="00256BD2"/>
    <w:rsid w:val="00256F10"/>
    <w:rsid w:val="002570F2"/>
    <w:rsid w:val="002572B4"/>
    <w:rsid w:val="002572D5"/>
    <w:rsid w:val="002574D1"/>
    <w:rsid w:val="00257F6C"/>
    <w:rsid w:val="002614C1"/>
    <w:rsid w:val="002621D4"/>
    <w:rsid w:val="002626C9"/>
    <w:rsid w:val="0026279F"/>
    <w:rsid w:val="002628D5"/>
    <w:rsid w:val="00263054"/>
    <w:rsid w:val="0026319C"/>
    <w:rsid w:val="0026344D"/>
    <w:rsid w:val="002638CD"/>
    <w:rsid w:val="00263FEC"/>
    <w:rsid w:val="00264346"/>
    <w:rsid w:val="002649AF"/>
    <w:rsid w:val="00264CD7"/>
    <w:rsid w:val="00264F17"/>
    <w:rsid w:val="0026512B"/>
    <w:rsid w:val="00265323"/>
    <w:rsid w:val="002655A3"/>
    <w:rsid w:val="00265A15"/>
    <w:rsid w:val="00265B8C"/>
    <w:rsid w:val="00266644"/>
    <w:rsid w:val="00266FF8"/>
    <w:rsid w:val="002670F7"/>
    <w:rsid w:val="00267523"/>
    <w:rsid w:val="002679C4"/>
    <w:rsid w:val="0027091F"/>
    <w:rsid w:val="00270E1C"/>
    <w:rsid w:val="00270F48"/>
    <w:rsid w:val="00270F98"/>
    <w:rsid w:val="002712D3"/>
    <w:rsid w:val="002715B1"/>
    <w:rsid w:val="00271868"/>
    <w:rsid w:val="00271A76"/>
    <w:rsid w:val="002727AD"/>
    <w:rsid w:val="002730FD"/>
    <w:rsid w:val="0027331D"/>
    <w:rsid w:val="00273B6E"/>
    <w:rsid w:val="00273BA5"/>
    <w:rsid w:val="00273C2A"/>
    <w:rsid w:val="00273DA8"/>
    <w:rsid w:val="00274383"/>
    <w:rsid w:val="0027467B"/>
    <w:rsid w:val="0027478D"/>
    <w:rsid w:val="00274791"/>
    <w:rsid w:val="00274B34"/>
    <w:rsid w:val="00274DC8"/>
    <w:rsid w:val="00275620"/>
    <w:rsid w:val="00275A9D"/>
    <w:rsid w:val="002761BD"/>
    <w:rsid w:val="00276201"/>
    <w:rsid w:val="00276234"/>
    <w:rsid w:val="00276529"/>
    <w:rsid w:val="00276697"/>
    <w:rsid w:val="002766C9"/>
    <w:rsid w:val="00276723"/>
    <w:rsid w:val="00276822"/>
    <w:rsid w:val="0027683D"/>
    <w:rsid w:val="00276C3B"/>
    <w:rsid w:val="00276C95"/>
    <w:rsid w:val="00277329"/>
    <w:rsid w:val="00277EC6"/>
    <w:rsid w:val="002800F9"/>
    <w:rsid w:val="00280E54"/>
    <w:rsid w:val="002812BF"/>
    <w:rsid w:val="00282242"/>
    <w:rsid w:val="002824D7"/>
    <w:rsid w:val="0028269E"/>
    <w:rsid w:val="002830CB"/>
    <w:rsid w:val="002831EA"/>
    <w:rsid w:val="00283C9B"/>
    <w:rsid w:val="00283E51"/>
    <w:rsid w:val="0028420E"/>
    <w:rsid w:val="002843D5"/>
    <w:rsid w:val="002847D5"/>
    <w:rsid w:val="00284809"/>
    <w:rsid w:val="002848E0"/>
    <w:rsid w:val="00284B28"/>
    <w:rsid w:val="00284BE1"/>
    <w:rsid w:val="00284C0F"/>
    <w:rsid w:val="00284FF3"/>
    <w:rsid w:val="00285136"/>
    <w:rsid w:val="00285A68"/>
    <w:rsid w:val="0028646C"/>
    <w:rsid w:val="0028705E"/>
    <w:rsid w:val="00287777"/>
    <w:rsid w:val="002879C8"/>
    <w:rsid w:val="00290399"/>
    <w:rsid w:val="00290639"/>
    <w:rsid w:val="00291111"/>
    <w:rsid w:val="002915DD"/>
    <w:rsid w:val="00291F46"/>
    <w:rsid w:val="00292D45"/>
    <w:rsid w:val="00293097"/>
    <w:rsid w:val="002933D4"/>
    <w:rsid w:val="002935B1"/>
    <w:rsid w:val="00293B5D"/>
    <w:rsid w:val="00293BB5"/>
    <w:rsid w:val="00293FFA"/>
    <w:rsid w:val="00294981"/>
    <w:rsid w:val="00294993"/>
    <w:rsid w:val="00294AD4"/>
    <w:rsid w:val="00295E59"/>
    <w:rsid w:val="00295ECE"/>
    <w:rsid w:val="002960A9"/>
    <w:rsid w:val="0029641D"/>
    <w:rsid w:val="002966D2"/>
    <w:rsid w:val="00296C69"/>
    <w:rsid w:val="002974B9"/>
    <w:rsid w:val="0029756B"/>
    <w:rsid w:val="00297961"/>
    <w:rsid w:val="00297B10"/>
    <w:rsid w:val="002A009C"/>
    <w:rsid w:val="002A04A8"/>
    <w:rsid w:val="002A06CD"/>
    <w:rsid w:val="002A0E55"/>
    <w:rsid w:val="002A15D1"/>
    <w:rsid w:val="002A1850"/>
    <w:rsid w:val="002A1DB1"/>
    <w:rsid w:val="002A2063"/>
    <w:rsid w:val="002A2291"/>
    <w:rsid w:val="002A293F"/>
    <w:rsid w:val="002A322A"/>
    <w:rsid w:val="002A3804"/>
    <w:rsid w:val="002A3C6C"/>
    <w:rsid w:val="002A4357"/>
    <w:rsid w:val="002A4744"/>
    <w:rsid w:val="002A5048"/>
    <w:rsid w:val="002A51B7"/>
    <w:rsid w:val="002A570F"/>
    <w:rsid w:val="002A5C64"/>
    <w:rsid w:val="002A60E3"/>
    <w:rsid w:val="002A60E9"/>
    <w:rsid w:val="002A642D"/>
    <w:rsid w:val="002A73BA"/>
    <w:rsid w:val="002A7506"/>
    <w:rsid w:val="002A76E5"/>
    <w:rsid w:val="002A780F"/>
    <w:rsid w:val="002A7979"/>
    <w:rsid w:val="002A7AF7"/>
    <w:rsid w:val="002B02C1"/>
    <w:rsid w:val="002B1198"/>
    <w:rsid w:val="002B1360"/>
    <w:rsid w:val="002B13E5"/>
    <w:rsid w:val="002B1C77"/>
    <w:rsid w:val="002B2812"/>
    <w:rsid w:val="002B28D1"/>
    <w:rsid w:val="002B2AB1"/>
    <w:rsid w:val="002B2F90"/>
    <w:rsid w:val="002B314E"/>
    <w:rsid w:val="002B3D9D"/>
    <w:rsid w:val="002B3F20"/>
    <w:rsid w:val="002B436C"/>
    <w:rsid w:val="002B4F26"/>
    <w:rsid w:val="002B5157"/>
    <w:rsid w:val="002B547E"/>
    <w:rsid w:val="002B69F6"/>
    <w:rsid w:val="002B6D3F"/>
    <w:rsid w:val="002B6D42"/>
    <w:rsid w:val="002B70DF"/>
    <w:rsid w:val="002B7198"/>
    <w:rsid w:val="002B7DDD"/>
    <w:rsid w:val="002B7E09"/>
    <w:rsid w:val="002B7F10"/>
    <w:rsid w:val="002C0693"/>
    <w:rsid w:val="002C0B24"/>
    <w:rsid w:val="002C0FF3"/>
    <w:rsid w:val="002C138D"/>
    <w:rsid w:val="002C151A"/>
    <w:rsid w:val="002C1CF0"/>
    <w:rsid w:val="002C1FE5"/>
    <w:rsid w:val="002C28A9"/>
    <w:rsid w:val="002C2AE1"/>
    <w:rsid w:val="002C2D5C"/>
    <w:rsid w:val="002C3077"/>
    <w:rsid w:val="002C398E"/>
    <w:rsid w:val="002C3A6E"/>
    <w:rsid w:val="002C3EE7"/>
    <w:rsid w:val="002C42B8"/>
    <w:rsid w:val="002C49E8"/>
    <w:rsid w:val="002C4CD4"/>
    <w:rsid w:val="002C4D1B"/>
    <w:rsid w:val="002C4DD7"/>
    <w:rsid w:val="002C4EB3"/>
    <w:rsid w:val="002C4FCA"/>
    <w:rsid w:val="002C55FC"/>
    <w:rsid w:val="002C5886"/>
    <w:rsid w:val="002C5C91"/>
    <w:rsid w:val="002C6523"/>
    <w:rsid w:val="002C67CD"/>
    <w:rsid w:val="002C6A3E"/>
    <w:rsid w:val="002C720C"/>
    <w:rsid w:val="002D008D"/>
    <w:rsid w:val="002D0C35"/>
    <w:rsid w:val="002D1596"/>
    <w:rsid w:val="002D1BEB"/>
    <w:rsid w:val="002D2453"/>
    <w:rsid w:val="002D311C"/>
    <w:rsid w:val="002D3364"/>
    <w:rsid w:val="002D35CD"/>
    <w:rsid w:val="002D3633"/>
    <w:rsid w:val="002D38DD"/>
    <w:rsid w:val="002D390A"/>
    <w:rsid w:val="002D494C"/>
    <w:rsid w:val="002D4D5F"/>
    <w:rsid w:val="002D4E87"/>
    <w:rsid w:val="002D5C1C"/>
    <w:rsid w:val="002D5D1A"/>
    <w:rsid w:val="002D5DBD"/>
    <w:rsid w:val="002D5F71"/>
    <w:rsid w:val="002D6A1D"/>
    <w:rsid w:val="002D6EBA"/>
    <w:rsid w:val="002D70BB"/>
    <w:rsid w:val="002D7977"/>
    <w:rsid w:val="002E0031"/>
    <w:rsid w:val="002E0ECC"/>
    <w:rsid w:val="002E103D"/>
    <w:rsid w:val="002E1487"/>
    <w:rsid w:val="002E1CB6"/>
    <w:rsid w:val="002E1E29"/>
    <w:rsid w:val="002E282D"/>
    <w:rsid w:val="002E2A78"/>
    <w:rsid w:val="002E2AB8"/>
    <w:rsid w:val="002E300D"/>
    <w:rsid w:val="002E3A8C"/>
    <w:rsid w:val="002E3E12"/>
    <w:rsid w:val="002E3F7D"/>
    <w:rsid w:val="002E41B5"/>
    <w:rsid w:val="002E42B1"/>
    <w:rsid w:val="002E49B8"/>
    <w:rsid w:val="002E4A76"/>
    <w:rsid w:val="002E589E"/>
    <w:rsid w:val="002E5C07"/>
    <w:rsid w:val="002E5F04"/>
    <w:rsid w:val="002E624F"/>
    <w:rsid w:val="002E6266"/>
    <w:rsid w:val="002E62F7"/>
    <w:rsid w:val="002E65F6"/>
    <w:rsid w:val="002E6609"/>
    <w:rsid w:val="002E670F"/>
    <w:rsid w:val="002E71CE"/>
    <w:rsid w:val="002E764D"/>
    <w:rsid w:val="002E782D"/>
    <w:rsid w:val="002E7930"/>
    <w:rsid w:val="002F00DA"/>
    <w:rsid w:val="002F05FF"/>
    <w:rsid w:val="002F0679"/>
    <w:rsid w:val="002F06C9"/>
    <w:rsid w:val="002F070A"/>
    <w:rsid w:val="002F106B"/>
    <w:rsid w:val="002F10F6"/>
    <w:rsid w:val="002F1276"/>
    <w:rsid w:val="002F1D11"/>
    <w:rsid w:val="002F1D2D"/>
    <w:rsid w:val="002F204A"/>
    <w:rsid w:val="002F246F"/>
    <w:rsid w:val="002F24E1"/>
    <w:rsid w:val="002F3393"/>
    <w:rsid w:val="002F3CF6"/>
    <w:rsid w:val="002F4BA6"/>
    <w:rsid w:val="002F4C02"/>
    <w:rsid w:val="002F4F05"/>
    <w:rsid w:val="002F5189"/>
    <w:rsid w:val="002F545F"/>
    <w:rsid w:val="002F569C"/>
    <w:rsid w:val="002F57F8"/>
    <w:rsid w:val="002F5A56"/>
    <w:rsid w:val="002F6851"/>
    <w:rsid w:val="002F69EA"/>
    <w:rsid w:val="002F70E5"/>
    <w:rsid w:val="002F75B7"/>
    <w:rsid w:val="002F75D3"/>
    <w:rsid w:val="003009B9"/>
    <w:rsid w:val="00301759"/>
    <w:rsid w:val="003019E9"/>
    <w:rsid w:val="00301F18"/>
    <w:rsid w:val="00302015"/>
    <w:rsid w:val="003029C6"/>
    <w:rsid w:val="003029FA"/>
    <w:rsid w:val="00302A97"/>
    <w:rsid w:val="00303206"/>
    <w:rsid w:val="00303217"/>
    <w:rsid w:val="003038C2"/>
    <w:rsid w:val="00303AD8"/>
    <w:rsid w:val="0030419F"/>
    <w:rsid w:val="003047B4"/>
    <w:rsid w:val="00305274"/>
    <w:rsid w:val="0030578D"/>
    <w:rsid w:val="00305BE2"/>
    <w:rsid w:val="003060FE"/>
    <w:rsid w:val="003064D4"/>
    <w:rsid w:val="00306B0E"/>
    <w:rsid w:val="00306EF0"/>
    <w:rsid w:val="00306FFA"/>
    <w:rsid w:val="00307044"/>
    <w:rsid w:val="00307645"/>
    <w:rsid w:val="00307737"/>
    <w:rsid w:val="003101E0"/>
    <w:rsid w:val="0031043A"/>
    <w:rsid w:val="00310DEA"/>
    <w:rsid w:val="00311506"/>
    <w:rsid w:val="0031170F"/>
    <w:rsid w:val="00311891"/>
    <w:rsid w:val="00312522"/>
    <w:rsid w:val="0031256A"/>
    <w:rsid w:val="00312936"/>
    <w:rsid w:val="00312AE3"/>
    <w:rsid w:val="00313247"/>
    <w:rsid w:val="00313340"/>
    <w:rsid w:val="00313638"/>
    <w:rsid w:val="003149E3"/>
    <w:rsid w:val="00315036"/>
    <w:rsid w:val="00315300"/>
    <w:rsid w:val="003153EF"/>
    <w:rsid w:val="00315B33"/>
    <w:rsid w:val="00315FB2"/>
    <w:rsid w:val="0031693B"/>
    <w:rsid w:val="003178BA"/>
    <w:rsid w:val="0032037A"/>
    <w:rsid w:val="003211DA"/>
    <w:rsid w:val="00321785"/>
    <w:rsid w:val="00322230"/>
    <w:rsid w:val="0032294C"/>
    <w:rsid w:val="003229E6"/>
    <w:rsid w:val="00322B98"/>
    <w:rsid w:val="00322C30"/>
    <w:rsid w:val="00323319"/>
    <w:rsid w:val="00323444"/>
    <w:rsid w:val="003241E9"/>
    <w:rsid w:val="003246E1"/>
    <w:rsid w:val="00324A23"/>
    <w:rsid w:val="003256FF"/>
    <w:rsid w:val="00325B18"/>
    <w:rsid w:val="00325BC6"/>
    <w:rsid w:val="003260BD"/>
    <w:rsid w:val="00326124"/>
    <w:rsid w:val="00326148"/>
    <w:rsid w:val="00326156"/>
    <w:rsid w:val="00326693"/>
    <w:rsid w:val="00326DB3"/>
    <w:rsid w:val="00327512"/>
    <w:rsid w:val="0032799F"/>
    <w:rsid w:val="00327D1A"/>
    <w:rsid w:val="00330227"/>
    <w:rsid w:val="003302C0"/>
    <w:rsid w:val="00330D0A"/>
    <w:rsid w:val="00331FC5"/>
    <w:rsid w:val="00332223"/>
    <w:rsid w:val="00332454"/>
    <w:rsid w:val="00332514"/>
    <w:rsid w:val="00332694"/>
    <w:rsid w:val="0033347D"/>
    <w:rsid w:val="00333A9E"/>
    <w:rsid w:val="00333B01"/>
    <w:rsid w:val="00334185"/>
    <w:rsid w:val="003349C2"/>
    <w:rsid w:val="003350ED"/>
    <w:rsid w:val="003353F2"/>
    <w:rsid w:val="00336158"/>
    <w:rsid w:val="003363CA"/>
    <w:rsid w:val="003365A9"/>
    <w:rsid w:val="0033671C"/>
    <w:rsid w:val="00336794"/>
    <w:rsid w:val="00336AB5"/>
    <w:rsid w:val="00337353"/>
    <w:rsid w:val="003373C9"/>
    <w:rsid w:val="00337770"/>
    <w:rsid w:val="003401D7"/>
    <w:rsid w:val="003408BE"/>
    <w:rsid w:val="00340C26"/>
    <w:rsid w:val="00340ED1"/>
    <w:rsid w:val="00340EF3"/>
    <w:rsid w:val="00341755"/>
    <w:rsid w:val="003418B0"/>
    <w:rsid w:val="003418D7"/>
    <w:rsid w:val="003418DC"/>
    <w:rsid w:val="00342827"/>
    <w:rsid w:val="00342931"/>
    <w:rsid w:val="00342D1A"/>
    <w:rsid w:val="00342F6E"/>
    <w:rsid w:val="00343588"/>
    <w:rsid w:val="00343A1C"/>
    <w:rsid w:val="00344060"/>
    <w:rsid w:val="0034423A"/>
    <w:rsid w:val="003445FC"/>
    <w:rsid w:val="00344A1B"/>
    <w:rsid w:val="003450F9"/>
    <w:rsid w:val="0034514A"/>
    <w:rsid w:val="00345256"/>
    <w:rsid w:val="00345273"/>
    <w:rsid w:val="00345326"/>
    <w:rsid w:val="00345CB2"/>
    <w:rsid w:val="00345EFA"/>
    <w:rsid w:val="003465CE"/>
    <w:rsid w:val="0034697D"/>
    <w:rsid w:val="0034725C"/>
    <w:rsid w:val="00347897"/>
    <w:rsid w:val="00350C04"/>
    <w:rsid w:val="00350EA6"/>
    <w:rsid w:val="00351555"/>
    <w:rsid w:val="00351597"/>
    <w:rsid w:val="00351713"/>
    <w:rsid w:val="00351E09"/>
    <w:rsid w:val="0035212F"/>
    <w:rsid w:val="003526E6"/>
    <w:rsid w:val="0035293B"/>
    <w:rsid w:val="003531F1"/>
    <w:rsid w:val="00353B40"/>
    <w:rsid w:val="00353EB7"/>
    <w:rsid w:val="00354E5D"/>
    <w:rsid w:val="00355234"/>
    <w:rsid w:val="00355DEE"/>
    <w:rsid w:val="00355E8A"/>
    <w:rsid w:val="003564F7"/>
    <w:rsid w:val="0035670F"/>
    <w:rsid w:val="00356897"/>
    <w:rsid w:val="00356931"/>
    <w:rsid w:val="00356EDB"/>
    <w:rsid w:val="00357A1E"/>
    <w:rsid w:val="00360AF8"/>
    <w:rsid w:val="0036149C"/>
    <w:rsid w:val="00362001"/>
    <w:rsid w:val="003621A0"/>
    <w:rsid w:val="003636CB"/>
    <w:rsid w:val="00363FFB"/>
    <w:rsid w:val="00364125"/>
    <w:rsid w:val="0036417A"/>
    <w:rsid w:val="003648FF"/>
    <w:rsid w:val="00364948"/>
    <w:rsid w:val="00364C38"/>
    <w:rsid w:val="00364FAB"/>
    <w:rsid w:val="003652D2"/>
    <w:rsid w:val="003658FC"/>
    <w:rsid w:val="00365FF0"/>
    <w:rsid w:val="00366012"/>
    <w:rsid w:val="0036650C"/>
    <w:rsid w:val="00366A45"/>
    <w:rsid w:val="00366B28"/>
    <w:rsid w:val="003707D7"/>
    <w:rsid w:val="00370D9F"/>
    <w:rsid w:val="00370FAE"/>
    <w:rsid w:val="003712DE"/>
    <w:rsid w:val="00371D4B"/>
    <w:rsid w:val="00371E01"/>
    <w:rsid w:val="00373528"/>
    <w:rsid w:val="0037381A"/>
    <w:rsid w:val="00373825"/>
    <w:rsid w:val="003739CB"/>
    <w:rsid w:val="00374017"/>
    <w:rsid w:val="003744FC"/>
    <w:rsid w:val="00374C86"/>
    <w:rsid w:val="00375408"/>
    <w:rsid w:val="003756EB"/>
    <w:rsid w:val="003757F9"/>
    <w:rsid w:val="00375B4C"/>
    <w:rsid w:val="003760D8"/>
    <w:rsid w:val="0037668D"/>
    <w:rsid w:val="00376843"/>
    <w:rsid w:val="00376CC0"/>
    <w:rsid w:val="00377942"/>
    <w:rsid w:val="00380323"/>
    <w:rsid w:val="00380F70"/>
    <w:rsid w:val="003812DC"/>
    <w:rsid w:val="003816F5"/>
    <w:rsid w:val="00381C65"/>
    <w:rsid w:val="00382173"/>
    <w:rsid w:val="00382686"/>
    <w:rsid w:val="00383246"/>
    <w:rsid w:val="00383748"/>
    <w:rsid w:val="00383C1A"/>
    <w:rsid w:val="00383F51"/>
    <w:rsid w:val="00384245"/>
    <w:rsid w:val="00384C67"/>
    <w:rsid w:val="00386D0D"/>
    <w:rsid w:val="00386DC3"/>
    <w:rsid w:val="00386FD5"/>
    <w:rsid w:val="0038766D"/>
    <w:rsid w:val="00387AD9"/>
    <w:rsid w:val="003907A3"/>
    <w:rsid w:val="00390C0A"/>
    <w:rsid w:val="00391159"/>
    <w:rsid w:val="00391189"/>
    <w:rsid w:val="0039164A"/>
    <w:rsid w:val="00391DE6"/>
    <w:rsid w:val="003929FA"/>
    <w:rsid w:val="00392E7E"/>
    <w:rsid w:val="0039306A"/>
    <w:rsid w:val="00393267"/>
    <w:rsid w:val="003937D7"/>
    <w:rsid w:val="00393851"/>
    <w:rsid w:val="00393F4F"/>
    <w:rsid w:val="0039485A"/>
    <w:rsid w:val="00395205"/>
    <w:rsid w:val="00395696"/>
    <w:rsid w:val="00395839"/>
    <w:rsid w:val="0039583B"/>
    <w:rsid w:val="003964C8"/>
    <w:rsid w:val="00397376"/>
    <w:rsid w:val="00397425"/>
    <w:rsid w:val="00397FB1"/>
    <w:rsid w:val="003A11E9"/>
    <w:rsid w:val="003A24ED"/>
    <w:rsid w:val="003A28DF"/>
    <w:rsid w:val="003A2A5E"/>
    <w:rsid w:val="003A2A87"/>
    <w:rsid w:val="003A2C19"/>
    <w:rsid w:val="003A30B2"/>
    <w:rsid w:val="003A3258"/>
    <w:rsid w:val="003A376F"/>
    <w:rsid w:val="003A380F"/>
    <w:rsid w:val="003A3AEE"/>
    <w:rsid w:val="003A46F6"/>
    <w:rsid w:val="003A4AAE"/>
    <w:rsid w:val="003A5B4F"/>
    <w:rsid w:val="003A5C47"/>
    <w:rsid w:val="003A6406"/>
    <w:rsid w:val="003A7024"/>
    <w:rsid w:val="003A7065"/>
    <w:rsid w:val="003B0BCA"/>
    <w:rsid w:val="003B0D86"/>
    <w:rsid w:val="003B0F34"/>
    <w:rsid w:val="003B0F98"/>
    <w:rsid w:val="003B1343"/>
    <w:rsid w:val="003B1463"/>
    <w:rsid w:val="003B15BB"/>
    <w:rsid w:val="003B18E7"/>
    <w:rsid w:val="003B23B6"/>
    <w:rsid w:val="003B24A3"/>
    <w:rsid w:val="003B24CA"/>
    <w:rsid w:val="003B2A73"/>
    <w:rsid w:val="003B2A7A"/>
    <w:rsid w:val="003B2F52"/>
    <w:rsid w:val="003B37FF"/>
    <w:rsid w:val="003B3BA8"/>
    <w:rsid w:val="003B4918"/>
    <w:rsid w:val="003B4925"/>
    <w:rsid w:val="003B4BF7"/>
    <w:rsid w:val="003B4E1D"/>
    <w:rsid w:val="003B4ED0"/>
    <w:rsid w:val="003B5AF5"/>
    <w:rsid w:val="003B672A"/>
    <w:rsid w:val="003B6854"/>
    <w:rsid w:val="003B68D7"/>
    <w:rsid w:val="003C031F"/>
    <w:rsid w:val="003C0370"/>
    <w:rsid w:val="003C0816"/>
    <w:rsid w:val="003C0AB7"/>
    <w:rsid w:val="003C10C0"/>
    <w:rsid w:val="003C15D9"/>
    <w:rsid w:val="003C1DE4"/>
    <w:rsid w:val="003C2549"/>
    <w:rsid w:val="003C37B3"/>
    <w:rsid w:val="003C3EF2"/>
    <w:rsid w:val="003C4162"/>
    <w:rsid w:val="003C5271"/>
    <w:rsid w:val="003C5275"/>
    <w:rsid w:val="003C57D7"/>
    <w:rsid w:val="003C5CE9"/>
    <w:rsid w:val="003C6440"/>
    <w:rsid w:val="003C6A19"/>
    <w:rsid w:val="003C6B10"/>
    <w:rsid w:val="003C6EC8"/>
    <w:rsid w:val="003C6F28"/>
    <w:rsid w:val="003C7333"/>
    <w:rsid w:val="003C7353"/>
    <w:rsid w:val="003C7E6B"/>
    <w:rsid w:val="003D1196"/>
    <w:rsid w:val="003D1D01"/>
    <w:rsid w:val="003D22E8"/>
    <w:rsid w:val="003D2491"/>
    <w:rsid w:val="003D2541"/>
    <w:rsid w:val="003D29B0"/>
    <w:rsid w:val="003D35AF"/>
    <w:rsid w:val="003D3A04"/>
    <w:rsid w:val="003D3A1A"/>
    <w:rsid w:val="003D402E"/>
    <w:rsid w:val="003D4277"/>
    <w:rsid w:val="003D4742"/>
    <w:rsid w:val="003D48FB"/>
    <w:rsid w:val="003D4D54"/>
    <w:rsid w:val="003D5264"/>
    <w:rsid w:val="003D591D"/>
    <w:rsid w:val="003D59F4"/>
    <w:rsid w:val="003D6099"/>
    <w:rsid w:val="003D659E"/>
    <w:rsid w:val="003D6828"/>
    <w:rsid w:val="003D6C54"/>
    <w:rsid w:val="003D6FB4"/>
    <w:rsid w:val="003D7167"/>
    <w:rsid w:val="003D75F6"/>
    <w:rsid w:val="003D762D"/>
    <w:rsid w:val="003D794D"/>
    <w:rsid w:val="003D79CF"/>
    <w:rsid w:val="003E073F"/>
    <w:rsid w:val="003E0FA1"/>
    <w:rsid w:val="003E0FD2"/>
    <w:rsid w:val="003E16E3"/>
    <w:rsid w:val="003E1B87"/>
    <w:rsid w:val="003E226B"/>
    <w:rsid w:val="003E2F48"/>
    <w:rsid w:val="003E3AE6"/>
    <w:rsid w:val="003E44ED"/>
    <w:rsid w:val="003E4ADB"/>
    <w:rsid w:val="003E4E20"/>
    <w:rsid w:val="003E5C4B"/>
    <w:rsid w:val="003E5DB6"/>
    <w:rsid w:val="003E638A"/>
    <w:rsid w:val="003E6624"/>
    <w:rsid w:val="003E6B4B"/>
    <w:rsid w:val="003E76A7"/>
    <w:rsid w:val="003E7C93"/>
    <w:rsid w:val="003F0157"/>
    <w:rsid w:val="003F06A2"/>
    <w:rsid w:val="003F1121"/>
    <w:rsid w:val="003F1324"/>
    <w:rsid w:val="003F18EC"/>
    <w:rsid w:val="003F25B1"/>
    <w:rsid w:val="003F26A3"/>
    <w:rsid w:val="003F2FE7"/>
    <w:rsid w:val="003F3245"/>
    <w:rsid w:val="003F327A"/>
    <w:rsid w:val="003F38BA"/>
    <w:rsid w:val="003F3BDE"/>
    <w:rsid w:val="003F3CF6"/>
    <w:rsid w:val="003F3EFF"/>
    <w:rsid w:val="003F4418"/>
    <w:rsid w:val="003F4E1A"/>
    <w:rsid w:val="003F52CC"/>
    <w:rsid w:val="003F548C"/>
    <w:rsid w:val="003F5760"/>
    <w:rsid w:val="003F5BEB"/>
    <w:rsid w:val="003F5BF2"/>
    <w:rsid w:val="003F5F42"/>
    <w:rsid w:val="003F5F91"/>
    <w:rsid w:val="003F5F9A"/>
    <w:rsid w:val="003F6E1C"/>
    <w:rsid w:val="003F7068"/>
    <w:rsid w:val="003F731B"/>
    <w:rsid w:val="004023F5"/>
    <w:rsid w:val="004026D9"/>
    <w:rsid w:val="00402921"/>
    <w:rsid w:val="00403485"/>
    <w:rsid w:val="00403639"/>
    <w:rsid w:val="0040406E"/>
    <w:rsid w:val="004042B4"/>
    <w:rsid w:val="004047E0"/>
    <w:rsid w:val="0040499B"/>
    <w:rsid w:val="00404CDD"/>
    <w:rsid w:val="00404EEB"/>
    <w:rsid w:val="00405173"/>
    <w:rsid w:val="00405652"/>
    <w:rsid w:val="00405734"/>
    <w:rsid w:val="00405D7E"/>
    <w:rsid w:val="004061D8"/>
    <w:rsid w:val="00406388"/>
    <w:rsid w:val="00406410"/>
    <w:rsid w:val="004069A7"/>
    <w:rsid w:val="00406C75"/>
    <w:rsid w:val="00406DAA"/>
    <w:rsid w:val="00407176"/>
    <w:rsid w:val="00407FCF"/>
    <w:rsid w:val="00410D8A"/>
    <w:rsid w:val="00410F55"/>
    <w:rsid w:val="0041211C"/>
    <w:rsid w:val="00412640"/>
    <w:rsid w:val="00412B67"/>
    <w:rsid w:val="00412EDA"/>
    <w:rsid w:val="0041326A"/>
    <w:rsid w:val="004144B6"/>
    <w:rsid w:val="00414B73"/>
    <w:rsid w:val="00415087"/>
    <w:rsid w:val="00415A04"/>
    <w:rsid w:val="00415DC0"/>
    <w:rsid w:val="004161F6"/>
    <w:rsid w:val="00416568"/>
    <w:rsid w:val="0041672E"/>
    <w:rsid w:val="0041672F"/>
    <w:rsid w:val="00416844"/>
    <w:rsid w:val="00416BF5"/>
    <w:rsid w:val="00417A92"/>
    <w:rsid w:val="00420628"/>
    <w:rsid w:val="004208BC"/>
    <w:rsid w:val="004209B7"/>
    <w:rsid w:val="00420B8F"/>
    <w:rsid w:val="00421147"/>
    <w:rsid w:val="004211D7"/>
    <w:rsid w:val="00421245"/>
    <w:rsid w:val="00421F40"/>
    <w:rsid w:val="00421FE4"/>
    <w:rsid w:val="004221F5"/>
    <w:rsid w:val="0042282B"/>
    <w:rsid w:val="00422AA7"/>
    <w:rsid w:val="00422AE6"/>
    <w:rsid w:val="00422C0B"/>
    <w:rsid w:val="0042337E"/>
    <w:rsid w:val="004243D6"/>
    <w:rsid w:val="004247C1"/>
    <w:rsid w:val="00424A26"/>
    <w:rsid w:val="00424E9D"/>
    <w:rsid w:val="004254A1"/>
    <w:rsid w:val="00425959"/>
    <w:rsid w:val="0042595E"/>
    <w:rsid w:val="0042659E"/>
    <w:rsid w:val="00426E2C"/>
    <w:rsid w:val="004279B5"/>
    <w:rsid w:val="0043007B"/>
    <w:rsid w:val="004304D1"/>
    <w:rsid w:val="00430BC3"/>
    <w:rsid w:val="00430E16"/>
    <w:rsid w:val="004310AB"/>
    <w:rsid w:val="004310B8"/>
    <w:rsid w:val="0043132F"/>
    <w:rsid w:val="00431801"/>
    <w:rsid w:val="00431A4F"/>
    <w:rsid w:val="00431CE9"/>
    <w:rsid w:val="0043231A"/>
    <w:rsid w:val="00432571"/>
    <w:rsid w:val="00432764"/>
    <w:rsid w:val="00432BF4"/>
    <w:rsid w:val="00433528"/>
    <w:rsid w:val="00433B1A"/>
    <w:rsid w:val="00434343"/>
    <w:rsid w:val="004347DF"/>
    <w:rsid w:val="00434B5C"/>
    <w:rsid w:val="00434BA0"/>
    <w:rsid w:val="00434C6F"/>
    <w:rsid w:val="00435655"/>
    <w:rsid w:val="00435661"/>
    <w:rsid w:val="004358AA"/>
    <w:rsid w:val="004359EC"/>
    <w:rsid w:val="00435CEA"/>
    <w:rsid w:val="0043603C"/>
    <w:rsid w:val="004364B7"/>
    <w:rsid w:val="00437275"/>
    <w:rsid w:val="004372D1"/>
    <w:rsid w:val="00437A48"/>
    <w:rsid w:val="00437BC3"/>
    <w:rsid w:val="004406C5"/>
    <w:rsid w:val="00440E8A"/>
    <w:rsid w:val="00441158"/>
    <w:rsid w:val="004413EC"/>
    <w:rsid w:val="00442EF3"/>
    <w:rsid w:val="004433F2"/>
    <w:rsid w:val="004434C7"/>
    <w:rsid w:val="004438DC"/>
    <w:rsid w:val="0044405B"/>
    <w:rsid w:val="0044540B"/>
    <w:rsid w:val="00445846"/>
    <w:rsid w:val="00445CD7"/>
    <w:rsid w:val="00447126"/>
    <w:rsid w:val="00447442"/>
    <w:rsid w:val="00447603"/>
    <w:rsid w:val="00447D83"/>
    <w:rsid w:val="0044C486"/>
    <w:rsid w:val="004500DF"/>
    <w:rsid w:val="00450382"/>
    <w:rsid w:val="0045072C"/>
    <w:rsid w:val="004507CF"/>
    <w:rsid w:val="00451873"/>
    <w:rsid w:val="0045214E"/>
    <w:rsid w:val="00452D9D"/>
    <w:rsid w:val="00452DB2"/>
    <w:rsid w:val="00452E0B"/>
    <w:rsid w:val="004530E5"/>
    <w:rsid w:val="004533E4"/>
    <w:rsid w:val="004534E5"/>
    <w:rsid w:val="004534F6"/>
    <w:rsid w:val="00453688"/>
    <w:rsid w:val="00453E39"/>
    <w:rsid w:val="004544B3"/>
    <w:rsid w:val="00455104"/>
    <w:rsid w:val="0045552C"/>
    <w:rsid w:val="00456322"/>
    <w:rsid w:val="004566E4"/>
    <w:rsid w:val="004569E3"/>
    <w:rsid w:val="004575F4"/>
    <w:rsid w:val="00457A6E"/>
    <w:rsid w:val="00457C27"/>
    <w:rsid w:val="00457EFF"/>
    <w:rsid w:val="0046137B"/>
    <w:rsid w:val="004614BB"/>
    <w:rsid w:val="004615F7"/>
    <w:rsid w:val="00461B1A"/>
    <w:rsid w:val="00461B7E"/>
    <w:rsid w:val="00462008"/>
    <w:rsid w:val="00462038"/>
    <w:rsid w:val="004627FC"/>
    <w:rsid w:val="00463590"/>
    <w:rsid w:val="00463EFC"/>
    <w:rsid w:val="00464450"/>
    <w:rsid w:val="0046495A"/>
    <w:rsid w:val="00464BEF"/>
    <w:rsid w:val="00464DA7"/>
    <w:rsid w:val="004654A3"/>
    <w:rsid w:val="00465A06"/>
    <w:rsid w:val="00465C0D"/>
    <w:rsid w:val="004673EB"/>
    <w:rsid w:val="00467802"/>
    <w:rsid w:val="00467DE7"/>
    <w:rsid w:val="004700CF"/>
    <w:rsid w:val="00470275"/>
    <w:rsid w:val="0047030B"/>
    <w:rsid w:val="0047033B"/>
    <w:rsid w:val="0047040D"/>
    <w:rsid w:val="00470828"/>
    <w:rsid w:val="00470ED9"/>
    <w:rsid w:val="00471323"/>
    <w:rsid w:val="00471661"/>
    <w:rsid w:val="00471A8B"/>
    <w:rsid w:val="00471AC6"/>
    <w:rsid w:val="00471BDE"/>
    <w:rsid w:val="00471DCD"/>
    <w:rsid w:val="004720F7"/>
    <w:rsid w:val="004724F4"/>
    <w:rsid w:val="00472532"/>
    <w:rsid w:val="0047296C"/>
    <w:rsid w:val="00472A26"/>
    <w:rsid w:val="00472B85"/>
    <w:rsid w:val="00472E6C"/>
    <w:rsid w:val="0047339F"/>
    <w:rsid w:val="00473571"/>
    <w:rsid w:val="00473B90"/>
    <w:rsid w:val="00473BF3"/>
    <w:rsid w:val="00474061"/>
    <w:rsid w:val="00474746"/>
    <w:rsid w:val="0047514B"/>
    <w:rsid w:val="004751E5"/>
    <w:rsid w:val="00475400"/>
    <w:rsid w:val="00476336"/>
    <w:rsid w:val="00476C6D"/>
    <w:rsid w:val="0047741E"/>
    <w:rsid w:val="00477522"/>
    <w:rsid w:val="00477CE5"/>
    <w:rsid w:val="00480554"/>
    <w:rsid w:val="00480AF9"/>
    <w:rsid w:val="0048159D"/>
    <w:rsid w:val="00481772"/>
    <w:rsid w:val="004817D9"/>
    <w:rsid w:val="00481819"/>
    <w:rsid w:val="00481C39"/>
    <w:rsid w:val="00481C61"/>
    <w:rsid w:val="00481C6A"/>
    <w:rsid w:val="00481FD0"/>
    <w:rsid w:val="00482082"/>
    <w:rsid w:val="004823A2"/>
    <w:rsid w:val="00482783"/>
    <w:rsid w:val="00482E22"/>
    <w:rsid w:val="00483428"/>
    <w:rsid w:val="004839FC"/>
    <w:rsid w:val="00483A4C"/>
    <w:rsid w:val="00483DF8"/>
    <w:rsid w:val="00484077"/>
    <w:rsid w:val="004842CE"/>
    <w:rsid w:val="00484C00"/>
    <w:rsid w:val="00484FB5"/>
    <w:rsid w:val="0048561A"/>
    <w:rsid w:val="00485DF8"/>
    <w:rsid w:val="00486858"/>
    <w:rsid w:val="0048689E"/>
    <w:rsid w:val="00486DBC"/>
    <w:rsid w:val="00486DF6"/>
    <w:rsid w:val="00487006"/>
    <w:rsid w:val="00487FBA"/>
    <w:rsid w:val="004903D3"/>
    <w:rsid w:val="00491B0F"/>
    <w:rsid w:val="00491C86"/>
    <w:rsid w:val="00491CDB"/>
    <w:rsid w:val="00491DBA"/>
    <w:rsid w:val="004940CF"/>
    <w:rsid w:val="004946F9"/>
    <w:rsid w:val="00494935"/>
    <w:rsid w:val="00495B95"/>
    <w:rsid w:val="00495C29"/>
    <w:rsid w:val="00495F83"/>
    <w:rsid w:val="0049678B"/>
    <w:rsid w:val="004974A9"/>
    <w:rsid w:val="004A0E93"/>
    <w:rsid w:val="004A105E"/>
    <w:rsid w:val="004A1253"/>
    <w:rsid w:val="004A1519"/>
    <w:rsid w:val="004A15AB"/>
    <w:rsid w:val="004A1B4B"/>
    <w:rsid w:val="004A1F99"/>
    <w:rsid w:val="004A235D"/>
    <w:rsid w:val="004A25B2"/>
    <w:rsid w:val="004A28EE"/>
    <w:rsid w:val="004A2E32"/>
    <w:rsid w:val="004A34E9"/>
    <w:rsid w:val="004A3649"/>
    <w:rsid w:val="004A37FB"/>
    <w:rsid w:val="004A4D38"/>
    <w:rsid w:val="004A552B"/>
    <w:rsid w:val="004A5657"/>
    <w:rsid w:val="004A636F"/>
    <w:rsid w:val="004A6964"/>
    <w:rsid w:val="004A7018"/>
    <w:rsid w:val="004A7832"/>
    <w:rsid w:val="004A7D52"/>
    <w:rsid w:val="004A7E16"/>
    <w:rsid w:val="004B00AB"/>
    <w:rsid w:val="004B098D"/>
    <w:rsid w:val="004B0BEE"/>
    <w:rsid w:val="004B0C6A"/>
    <w:rsid w:val="004B112F"/>
    <w:rsid w:val="004B17A2"/>
    <w:rsid w:val="004B1BF7"/>
    <w:rsid w:val="004B1BF9"/>
    <w:rsid w:val="004B2563"/>
    <w:rsid w:val="004B32F6"/>
    <w:rsid w:val="004B34B5"/>
    <w:rsid w:val="004B384D"/>
    <w:rsid w:val="004B3AE6"/>
    <w:rsid w:val="004B4014"/>
    <w:rsid w:val="004B420D"/>
    <w:rsid w:val="004B4789"/>
    <w:rsid w:val="004B4FFC"/>
    <w:rsid w:val="004B5A62"/>
    <w:rsid w:val="004B5DA4"/>
    <w:rsid w:val="004B5EDE"/>
    <w:rsid w:val="004B613F"/>
    <w:rsid w:val="004B67A1"/>
    <w:rsid w:val="004B6CBA"/>
    <w:rsid w:val="004B70C9"/>
    <w:rsid w:val="004B77DF"/>
    <w:rsid w:val="004C0591"/>
    <w:rsid w:val="004C0B9B"/>
    <w:rsid w:val="004C16FD"/>
    <w:rsid w:val="004C1DF5"/>
    <w:rsid w:val="004C20EB"/>
    <w:rsid w:val="004C21A0"/>
    <w:rsid w:val="004C2872"/>
    <w:rsid w:val="004C319B"/>
    <w:rsid w:val="004C3855"/>
    <w:rsid w:val="004C385A"/>
    <w:rsid w:val="004C3B16"/>
    <w:rsid w:val="004C40C8"/>
    <w:rsid w:val="004C4133"/>
    <w:rsid w:val="004C427C"/>
    <w:rsid w:val="004C5230"/>
    <w:rsid w:val="004C52E0"/>
    <w:rsid w:val="004C54CD"/>
    <w:rsid w:val="004C5718"/>
    <w:rsid w:val="004C5ACB"/>
    <w:rsid w:val="004C5CF0"/>
    <w:rsid w:val="004C5D26"/>
    <w:rsid w:val="004C65C6"/>
    <w:rsid w:val="004C75E7"/>
    <w:rsid w:val="004C7860"/>
    <w:rsid w:val="004C78F3"/>
    <w:rsid w:val="004C7996"/>
    <w:rsid w:val="004C7B81"/>
    <w:rsid w:val="004C7DE3"/>
    <w:rsid w:val="004D0280"/>
    <w:rsid w:val="004D0362"/>
    <w:rsid w:val="004D140D"/>
    <w:rsid w:val="004D1B18"/>
    <w:rsid w:val="004D1B99"/>
    <w:rsid w:val="004D1E3D"/>
    <w:rsid w:val="004D1EC7"/>
    <w:rsid w:val="004D279D"/>
    <w:rsid w:val="004D2D18"/>
    <w:rsid w:val="004D2D60"/>
    <w:rsid w:val="004D318E"/>
    <w:rsid w:val="004D3730"/>
    <w:rsid w:val="004D4861"/>
    <w:rsid w:val="004D4ACE"/>
    <w:rsid w:val="004D4D4E"/>
    <w:rsid w:val="004D5037"/>
    <w:rsid w:val="004D5428"/>
    <w:rsid w:val="004D5BC0"/>
    <w:rsid w:val="004D615D"/>
    <w:rsid w:val="004D6180"/>
    <w:rsid w:val="004D6275"/>
    <w:rsid w:val="004D7077"/>
    <w:rsid w:val="004D72A9"/>
    <w:rsid w:val="004D7BDC"/>
    <w:rsid w:val="004D7BFA"/>
    <w:rsid w:val="004D7F20"/>
    <w:rsid w:val="004D7FD9"/>
    <w:rsid w:val="004E0456"/>
    <w:rsid w:val="004E048A"/>
    <w:rsid w:val="004E0D13"/>
    <w:rsid w:val="004E1860"/>
    <w:rsid w:val="004E194A"/>
    <w:rsid w:val="004E264C"/>
    <w:rsid w:val="004E2672"/>
    <w:rsid w:val="004E27D2"/>
    <w:rsid w:val="004E29AA"/>
    <w:rsid w:val="004E2ACB"/>
    <w:rsid w:val="004E3E4D"/>
    <w:rsid w:val="004E428D"/>
    <w:rsid w:val="004E462A"/>
    <w:rsid w:val="004E49AA"/>
    <w:rsid w:val="004E4BC4"/>
    <w:rsid w:val="004E54AA"/>
    <w:rsid w:val="004E5550"/>
    <w:rsid w:val="004E5C79"/>
    <w:rsid w:val="004E5D28"/>
    <w:rsid w:val="004E6349"/>
    <w:rsid w:val="004E66DB"/>
    <w:rsid w:val="004E7034"/>
    <w:rsid w:val="004E7C5A"/>
    <w:rsid w:val="004F02D0"/>
    <w:rsid w:val="004F0457"/>
    <w:rsid w:val="004F0848"/>
    <w:rsid w:val="004F095C"/>
    <w:rsid w:val="004F0F7A"/>
    <w:rsid w:val="004F2269"/>
    <w:rsid w:val="004F2ABE"/>
    <w:rsid w:val="004F3DC3"/>
    <w:rsid w:val="004F3FD0"/>
    <w:rsid w:val="004F420C"/>
    <w:rsid w:val="004F4F25"/>
    <w:rsid w:val="004F546C"/>
    <w:rsid w:val="004F55C4"/>
    <w:rsid w:val="004F56A5"/>
    <w:rsid w:val="004F5888"/>
    <w:rsid w:val="004F607C"/>
    <w:rsid w:val="004F663E"/>
    <w:rsid w:val="004F6F10"/>
    <w:rsid w:val="004F71B4"/>
    <w:rsid w:val="004F7362"/>
    <w:rsid w:val="00500DBB"/>
    <w:rsid w:val="005014D0"/>
    <w:rsid w:val="005016F9"/>
    <w:rsid w:val="005019F5"/>
    <w:rsid w:val="00501D45"/>
    <w:rsid w:val="00501E6F"/>
    <w:rsid w:val="005020FA"/>
    <w:rsid w:val="005021DC"/>
    <w:rsid w:val="005021E4"/>
    <w:rsid w:val="0050306C"/>
    <w:rsid w:val="00503353"/>
    <w:rsid w:val="00503365"/>
    <w:rsid w:val="00503DCD"/>
    <w:rsid w:val="005042F3"/>
    <w:rsid w:val="005045EC"/>
    <w:rsid w:val="00504D5F"/>
    <w:rsid w:val="00504DEC"/>
    <w:rsid w:val="00504DFE"/>
    <w:rsid w:val="00505643"/>
    <w:rsid w:val="00506299"/>
    <w:rsid w:val="005067FF"/>
    <w:rsid w:val="005068A7"/>
    <w:rsid w:val="005070A1"/>
    <w:rsid w:val="005074C3"/>
    <w:rsid w:val="005077D8"/>
    <w:rsid w:val="0051015F"/>
    <w:rsid w:val="0051044B"/>
    <w:rsid w:val="005113A7"/>
    <w:rsid w:val="005118A5"/>
    <w:rsid w:val="005119F5"/>
    <w:rsid w:val="00511D0E"/>
    <w:rsid w:val="00512D5B"/>
    <w:rsid w:val="00513278"/>
    <w:rsid w:val="00513920"/>
    <w:rsid w:val="00513D17"/>
    <w:rsid w:val="00514982"/>
    <w:rsid w:val="00514AA9"/>
    <w:rsid w:val="00515606"/>
    <w:rsid w:val="00515A45"/>
    <w:rsid w:val="00515D40"/>
    <w:rsid w:val="00516B10"/>
    <w:rsid w:val="00517054"/>
    <w:rsid w:val="00517582"/>
    <w:rsid w:val="00517635"/>
    <w:rsid w:val="00517783"/>
    <w:rsid w:val="00520ED9"/>
    <w:rsid w:val="005216FC"/>
    <w:rsid w:val="00522E89"/>
    <w:rsid w:val="00523353"/>
    <w:rsid w:val="00523981"/>
    <w:rsid w:val="00523B85"/>
    <w:rsid w:val="00524AA4"/>
    <w:rsid w:val="00524C5A"/>
    <w:rsid w:val="00524E4F"/>
    <w:rsid w:val="00525246"/>
    <w:rsid w:val="00525C28"/>
    <w:rsid w:val="00525E02"/>
    <w:rsid w:val="005263BE"/>
    <w:rsid w:val="0052659C"/>
    <w:rsid w:val="00526C53"/>
    <w:rsid w:val="005276B0"/>
    <w:rsid w:val="00527756"/>
    <w:rsid w:val="005277FC"/>
    <w:rsid w:val="00527D0B"/>
    <w:rsid w:val="00527DC1"/>
    <w:rsid w:val="00530417"/>
    <w:rsid w:val="005305C7"/>
    <w:rsid w:val="005306A2"/>
    <w:rsid w:val="0053074D"/>
    <w:rsid w:val="00530A84"/>
    <w:rsid w:val="00530AB4"/>
    <w:rsid w:val="00531778"/>
    <w:rsid w:val="00531A60"/>
    <w:rsid w:val="00531F9D"/>
    <w:rsid w:val="00532136"/>
    <w:rsid w:val="00532781"/>
    <w:rsid w:val="00532AA1"/>
    <w:rsid w:val="00532B66"/>
    <w:rsid w:val="00532BBA"/>
    <w:rsid w:val="00532BF4"/>
    <w:rsid w:val="00533690"/>
    <w:rsid w:val="00533844"/>
    <w:rsid w:val="00533F4B"/>
    <w:rsid w:val="00534131"/>
    <w:rsid w:val="005342A3"/>
    <w:rsid w:val="005348B2"/>
    <w:rsid w:val="00534DEE"/>
    <w:rsid w:val="005353D7"/>
    <w:rsid w:val="005355E8"/>
    <w:rsid w:val="00536E14"/>
    <w:rsid w:val="0053784A"/>
    <w:rsid w:val="00540106"/>
    <w:rsid w:val="00540B88"/>
    <w:rsid w:val="00540C3D"/>
    <w:rsid w:val="00540D2D"/>
    <w:rsid w:val="005417A4"/>
    <w:rsid w:val="0054199B"/>
    <w:rsid w:val="00541B6D"/>
    <w:rsid w:val="00541B96"/>
    <w:rsid w:val="00541F5D"/>
    <w:rsid w:val="0054206D"/>
    <w:rsid w:val="0054219A"/>
    <w:rsid w:val="005423D2"/>
    <w:rsid w:val="00542BEB"/>
    <w:rsid w:val="00542DE0"/>
    <w:rsid w:val="00543A0A"/>
    <w:rsid w:val="00543B5F"/>
    <w:rsid w:val="00543F9E"/>
    <w:rsid w:val="00543FBA"/>
    <w:rsid w:val="00544246"/>
    <w:rsid w:val="00544B43"/>
    <w:rsid w:val="00544E9E"/>
    <w:rsid w:val="00544EF5"/>
    <w:rsid w:val="00545A90"/>
    <w:rsid w:val="00545CBD"/>
    <w:rsid w:val="00546BD5"/>
    <w:rsid w:val="00546CAB"/>
    <w:rsid w:val="005508EA"/>
    <w:rsid w:val="00550DCD"/>
    <w:rsid w:val="00551268"/>
    <w:rsid w:val="00552363"/>
    <w:rsid w:val="00552C16"/>
    <w:rsid w:val="00552F4F"/>
    <w:rsid w:val="0055335C"/>
    <w:rsid w:val="0055342A"/>
    <w:rsid w:val="005548F1"/>
    <w:rsid w:val="005555FF"/>
    <w:rsid w:val="0055664C"/>
    <w:rsid w:val="00556B7A"/>
    <w:rsid w:val="00556E1C"/>
    <w:rsid w:val="00556E67"/>
    <w:rsid w:val="00556EE5"/>
    <w:rsid w:val="00557065"/>
    <w:rsid w:val="005600FF"/>
    <w:rsid w:val="00560A02"/>
    <w:rsid w:val="00560A30"/>
    <w:rsid w:val="00560BC8"/>
    <w:rsid w:val="00560CD8"/>
    <w:rsid w:val="00560E55"/>
    <w:rsid w:val="00560F32"/>
    <w:rsid w:val="0056196A"/>
    <w:rsid w:val="00561C44"/>
    <w:rsid w:val="00561DF5"/>
    <w:rsid w:val="005624EA"/>
    <w:rsid w:val="00562C74"/>
    <w:rsid w:val="00563129"/>
    <w:rsid w:val="00563677"/>
    <w:rsid w:val="005637D0"/>
    <w:rsid w:val="005638CE"/>
    <w:rsid w:val="00563D2B"/>
    <w:rsid w:val="00564031"/>
    <w:rsid w:val="005640A2"/>
    <w:rsid w:val="00564507"/>
    <w:rsid w:val="00564C63"/>
    <w:rsid w:val="0056505A"/>
    <w:rsid w:val="005660B7"/>
    <w:rsid w:val="00566B16"/>
    <w:rsid w:val="00566D32"/>
    <w:rsid w:val="00566F7A"/>
    <w:rsid w:val="00566FEE"/>
    <w:rsid w:val="0056724E"/>
    <w:rsid w:val="005678B5"/>
    <w:rsid w:val="00567A42"/>
    <w:rsid w:val="00567A9A"/>
    <w:rsid w:val="005701E8"/>
    <w:rsid w:val="005711DB"/>
    <w:rsid w:val="00571872"/>
    <w:rsid w:val="0057190C"/>
    <w:rsid w:val="0057224B"/>
    <w:rsid w:val="00572482"/>
    <w:rsid w:val="00572600"/>
    <w:rsid w:val="00572A3A"/>
    <w:rsid w:val="00572EE8"/>
    <w:rsid w:val="00573136"/>
    <w:rsid w:val="0057319B"/>
    <w:rsid w:val="005732BF"/>
    <w:rsid w:val="00573543"/>
    <w:rsid w:val="00573613"/>
    <w:rsid w:val="00573BDD"/>
    <w:rsid w:val="00573DF7"/>
    <w:rsid w:val="00573E61"/>
    <w:rsid w:val="005744BA"/>
    <w:rsid w:val="00574754"/>
    <w:rsid w:val="00575690"/>
    <w:rsid w:val="00575FD3"/>
    <w:rsid w:val="0057633C"/>
    <w:rsid w:val="005766CD"/>
    <w:rsid w:val="00576ABC"/>
    <w:rsid w:val="00576DE1"/>
    <w:rsid w:val="005776AB"/>
    <w:rsid w:val="005777B2"/>
    <w:rsid w:val="00577D14"/>
    <w:rsid w:val="00577DB2"/>
    <w:rsid w:val="00580C43"/>
    <w:rsid w:val="00581C1F"/>
    <w:rsid w:val="00581D90"/>
    <w:rsid w:val="00582019"/>
    <w:rsid w:val="00582102"/>
    <w:rsid w:val="00582947"/>
    <w:rsid w:val="00582B1C"/>
    <w:rsid w:val="005849A0"/>
    <w:rsid w:val="005849AD"/>
    <w:rsid w:val="0058537B"/>
    <w:rsid w:val="005860A0"/>
    <w:rsid w:val="00586155"/>
    <w:rsid w:val="005864AC"/>
    <w:rsid w:val="00586732"/>
    <w:rsid w:val="00586BE1"/>
    <w:rsid w:val="00587301"/>
    <w:rsid w:val="00587667"/>
    <w:rsid w:val="005914C5"/>
    <w:rsid w:val="005917C4"/>
    <w:rsid w:val="0059268E"/>
    <w:rsid w:val="0059270D"/>
    <w:rsid w:val="005929EF"/>
    <w:rsid w:val="00592B2C"/>
    <w:rsid w:val="00593088"/>
    <w:rsid w:val="00593226"/>
    <w:rsid w:val="0059349E"/>
    <w:rsid w:val="00593735"/>
    <w:rsid w:val="0059377B"/>
    <w:rsid w:val="00593F06"/>
    <w:rsid w:val="00594093"/>
    <w:rsid w:val="0059450F"/>
    <w:rsid w:val="00594654"/>
    <w:rsid w:val="005949AF"/>
    <w:rsid w:val="00595164"/>
    <w:rsid w:val="00595388"/>
    <w:rsid w:val="0059588C"/>
    <w:rsid w:val="00595B86"/>
    <w:rsid w:val="005962BC"/>
    <w:rsid w:val="00596533"/>
    <w:rsid w:val="00596701"/>
    <w:rsid w:val="00597548"/>
    <w:rsid w:val="00597682"/>
    <w:rsid w:val="00597AC3"/>
    <w:rsid w:val="005A04B4"/>
    <w:rsid w:val="005A099B"/>
    <w:rsid w:val="005A09BD"/>
    <w:rsid w:val="005A10BC"/>
    <w:rsid w:val="005A1413"/>
    <w:rsid w:val="005A1B8E"/>
    <w:rsid w:val="005A1C7B"/>
    <w:rsid w:val="005A2167"/>
    <w:rsid w:val="005A2510"/>
    <w:rsid w:val="005A2B25"/>
    <w:rsid w:val="005A2DCB"/>
    <w:rsid w:val="005A35EE"/>
    <w:rsid w:val="005A38B0"/>
    <w:rsid w:val="005A4643"/>
    <w:rsid w:val="005A4FD4"/>
    <w:rsid w:val="005A506D"/>
    <w:rsid w:val="005A5171"/>
    <w:rsid w:val="005A549E"/>
    <w:rsid w:val="005A5C70"/>
    <w:rsid w:val="005A5CAB"/>
    <w:rsid w:val="005A5D3E"/>
    <w:rsid w:val="005A69C4"/>
    <w:rsid w:val="005A70BC"/>
    <w:rsid w:val="005B0C36"/>
    <w:rsid w:val="005B0DDA"/>
    <w:rsid w:val="005B13DD"/>
    <w:rsid w:val="005B1DA6"/>
    <w:rsid w:val="005B2646"/>
    <w:rsid w:val="005B2AF6"/>
    <w:rsid w:val="005B2F98"/>
    <w:rsid w:val="005B3F38"/>
    <w:rsid w:val="005B4268"/>
    <w:rsid w:val="005B4939"/>
    <w:rsid w:val="005B4D62"/>
    <w:rsid w:val="005B5384"/>
    <w:rsid w:val="005B5832"/>
    <w:rsid w:val="005B5F0F"/>
    <w:rsid w:val="005B624D"/>
    <w:rsid w:val="005B63A6"/>
    <w:rsid w:val="005B725A"/>
    <w:rsid w:val="005B782D"/>
    <w:rsid w:val="005B79A4"/>
    <w:rsid w:val="005B7EBE"/>
    <w:rsid w:val="005C0634"/>
    <w:rsid w:val="005C06F9"/>
    <w:rsid w:val="005C0B42"/>
    <w:rsid w:val="005C0BFD"/>
    <w:rsid w:val="005C1731"/>
    <w:rsid w:val="005C1DBF"/>
    <w:rsid w:val="005C1E2D"/>
    <w:rsid w:val="005C21E5"/>
    <w:rsid w:val="005C3558"/>
    <w:rsid w:val="005C35ED"/>
    <w:rsid w:val="005C376C"/>
    <w:rsid w:val="005C3B59"/>
    <w:rsid w:val="005C4859"/>
    <w:rsid w:val="005C4A0A"/>
    <w:rsid w:val="005C4DE1"/>
    <w:rsid w:val="005C500F"/>
    <w:rsid w:val="005C532F"/>
    <w:rsid w:val="005C672D"/>
    <w:rsid w:val="005C6820"/>
    <w:rsid w:val="005C6ED8"/>
    <w:rsid w:val="005C7318"/>
    <w:rsid w:val="005C77C7"/>
    <w:rsid w:val="005C78AF"/>
    <w:rsid w:val="005C7C8E"/>
    <w:rsid w:val="005D04E3"/>
    <w:rsid w:val="005D0AC3"/>
    <w:rsid w:val="005D0BDD"/>
    <w:rsid w:val="005D1046"/>
    <w:rsid w:val="005D143F"/>
    <w:rsid w:val="005D1933"/>
    <w:rsid w:val="005D1A54"/>
    <w:rsid w:val="005D1B2B"/>
    <w:rsid w:val="005D1BF1"/>
    <w:rsid w:val="005D1BF6"/>
    <w:rsid w:val="005D1C78"/>
    <w:rsid w:val="005D23D6"/>
    <w:rsid w:val="005D26B0"/>
    <w:rsid w:val="005D2EE8"/>
    <w:rsid w:val="005D3061"/>
    <w:rsid w:val="005D3A8B"/>
    <w:rsid w:val="005D3CD5"/>
    <w:rsid w:val="005D3D5B"/>
    <w:rsid w:val="005D4B0E"/>
    <w:rsid w:val="005D4F08"/>
    <w:rsid w:val="005D529A"/>
    <w:rsid w:val="005D5314"/>
    <w:rsid w:val="005D5A9D"/>
    <w:rsid w:val="005D667E"/>
    <w:rsid w:val="005D7551"/>
    <w:rsid w:val="005E0173"/>
    <w:rsid w:val="005E0BEF"/>
    <w:rsid w:val="005E0D26"/>
    <w:rsid w:val="005E0D96"/>
    <w:rsid w:val="005E0F83"/>
    <w:rsid w:val="005E1BC2"/>
    <w:rsid w:val="005E1DF4"/>
    <w:rsid w:val="005E201E"/>
    <w:rsid w:val="005E21CF"/>
    <w:rsid w:val="005E2A02"/>
    <w:rsid w:val="005E2F42"/>
    <w:rsid w:val="005E3117"/>
    <w:rsid w:val="005E37C2"/>
    <w:rsid w:val="005E3853"/>
    <w:rsid w:val="005E4287"/>
    <w:rsid w:val="005E44E0"/>
    <w:rsid w:val="005E4724"/>
    <w:rsid w:val="005E52FC"/>
    <w:rsid w:val="005E65AE"/>
    <w:rsid w:val="005E6918"/>
    <w:rsid w:val="005E6F2B"/>
    <w:rsid w:val="005E7532"/>
    <w:rsid w:val="005E7B41"/>
    <w:rsid w:val="005E7CA5"/>
    <w:rsid w:val="005E7EAF"/>
    <w:rsid w:val="005E7FE9"/>
    <w:rsid w:val="005F008A"/>
    <w:rsid w:val="005F1048"/>
    <w:rsid w:val="005F2837"/>
    <w:rsid w:val="005F2885"/>
    <w:rsid w:val="005F2B3A"/>
    <w:rsid w:val="005F2D32"/>
    <w:rsid w:val="005F2E67"/>
    <w:rsid w:val="005F322D"/>
    <w:rsid w:val="005F38A6"/>
    <w:rsid w:val="005F3ED5"/>
    <w:rsid w:val="005F3F6C"/>
    <w:rsid w:val="005F422C"/>
    <w:rsid w:val="005F4852"/>
    <w:rsid w:val="005F5990"/>
    <w:rsid w:val="005F5D15"/>
    <w:rsid w:val="005F5D5E"/>
    <w:rsid w:val="005F5F6B"/>
    <w:rsid w:val="005F6449"/>
    <w:rsid w:val="005F7173"/>
    <w:rsid w:val="005F772C"/>
    <w:rsid w:val="00600319"/>
    <w:rsid w:val="00600557"/>
    <w:rsid w:val="006007E2"/>
    <w:rsid w:val="0060093F"/>
    <w:rsid w:val="00601692"/>
    <w:rsid w:val="006019E4"/>
    <w:rsid w:val="00602128"/>
    <w:rsid w:val="006025C4"/>
    <w:rsid w:val="006028B4"/>
    <w:rsid w:val="006038CE"/>
    <w:rsid w:val="00603957"/>
    <w:rsid w:val="00605F64"/>
    <w:rsid w:val="0060610D"/>
    <w:rsid w:val="0060611A"/>
    <w:rsid w:val="0060698F"/>
    <w:rsid w:val="00607AC0"/>
    <w:rsid w:val="00607B8E"/>
    <w:rsid w:val="00607F95"/>
    <w:rsid w:val="0061033F"/>
    <w:rsid w:val="00610A0F"/>
    <w:rsid w:val="006111C6"/>
    <w:rsid w:val="00611473"/>
    <w:rsid w:val="006114D2"/>
    <w:rsid w:val="00611686"/>
    <w:rsid w:val="00612440"/>
    <w:rsid w:val="006127C9"/>
    <w:rsid w:val="00613446"/>
    <w:rsid w:val="00613465"/>
    <w:rsid w:val="0061351D"/>
    <w:rsid w:val="00613815"/>
    <w:rsid w:val="00613916"/>
    <w:rsid w:val="00613979"/>
    <w:rsid w:val="00613CFC"/>
    <w:rsid w:val="006144AD"/>
    <w:rsid w:val="0061478D"/>
    <w:rsid w:val="00614D4F"/>
    <w:rsid w:val="00615975"/>
    <w:rsid w:val="00616577"/>
    <w:rsid w:val="00616606"/>
    <w:rsid w:val="0061699B"/>
    <w:rsid w:val="006173AE"/>
    <w:rsid w:val="006178B9"/>
    <w:rsid w:val="006179CC"/>
    <w:rsid w:val="006179E1"/>
    <w:rsid w:val="00617D73"/>
    <w:rsid w:val="00617FB8"/>
    <w:rsid w:val="00620AD8"/>
    <w:rsid w:val="00620B17"/>
    <w:rsid w:val="00621024"/>
    <w:rsid w:val="0062115F"/>
    <w:rsid w:val="00621392"/>
    <w:rsid w:val="00621651"/>
    <w:rsid w:val="00621AD3"/>
    <w:rsid w:val="006222E4"/>
    <w:rsid w:val="00622337"/>
    <w:rsid w:val="00622438"/>
    <w:rsid w:val="00622B53"/>
    <w:rsid w:val="0062325C"/>
    <w:rsid w:val="00623643"/>
    <w:rsid w:val="00623BF3"/>
    <w:rsid w:val="00623CD2"/>
    <w:rsid w:val="0062401A"/>
    <w:rsid w:val="0062412F"/>
    <w:rsid w:val="00624D75"/>
    <w:rsid w:val="00624E44"/>
    <w:rsid w:val="00625441"/>
    <w:rsid w:val="006254B8"/>
    <w:rsid w:val="00625EFB"/>
    <w:rsid w:val="006261D8"/>
    <w:rsid w:val="006266B2"/>
    <w:rsid w:val="00627063"/>
    <w:rsid w:val="006278B5"/>
    <w:rsid w:val="0063131F"/>
    <w:rsid w:val="0063134D"/>
    <w:rsid w:val="0063144B"/>
    <w:rsid w:val="006319DB"/>
    <w:rsid w:val="00631CF6"/>
    <w:rsid w:val="00632F11"/>
    <w:rsid w:val="0063391F"/>
    <w:rsid w:val="006344FC"/>
    <w:rsid w:val="00635254"/>
    <w:rsid w:val="0063561E"/>
    <w:rsid w:val="00635E18"/>
    <w:rsid w:val="006362A9"/>
    <w:rsid w:val="006364D1"/>
    <w:rsid w:val="00636CFA"/>
    <w:rsid w:val="0063782B"/>
    <w:rsid w:val="00637A3A"/>
    <w:rsid w:val="006404A4"/>
    <w:rsid w:val="006404D1"/>
    <w:rsid w:val="00640F31"/>
    <w:rsid w:val="00641C3A"/>
    <w:rsid w:val="00641CD3"/>
    <w:rsid w:val="00642043"/>
    <w:rsid w:val="0064222A"/>
    <w:rsid w:val="00642309"/>
    <w:rsid w:val="0064265C"/>
    <w:rsid w:val="00643786"/>
    <w:rsid w:val="00643E19"/>
    <w:rsid w:val="006441F3"/>
    <w:rsid w:val="0064467C"/>
    <w:rsid w:val="00644785"/>
    <w:rsid w:val="00644D6A"/>
    <w:rsid w:val="00644E91"/>
    <w:rsid w:val="0064629F"/>
    <w:rsid w:val="00647570"/>
    <w:rsid w:val="0064774E"/>
    <w:rsid w:val="00647D36"/>
    <w:rsid w:val="00647F83"/>
    <w:rsid w:val="00647FDF"/>
    <w:rsid w:val="00650198"/>
    <w:rsid w:val="006505DE"/>
    <w:rsid w:val="00650F5F"/>
    <w:rsid w:val="006512DE"/>
    <w:rsid w:val="00651515"/>
    <w:rsid w:val="00651962"/>
    <w:rsid w:val="00652208"/>
    <w:rsid w:val="006522C9"/>
    <w:rsid w:val="006525A3"/>
    <w:rsid w:val="00652BAD"/>
    <w:rsid w:val="00653A2B"/>
    <w:rsid w:val="00653AF1"/>
    <w:rsid w:val="00653E16"/>
    <w:rsid w:val="00654B0E"/>
    <w:rsid w:val="00654BA7"/>
    <w:rsid w:val="006554A7"/>
    <w:rsid w:val="00655D3A"/>
    <w:rsid w:val="0065615C"/>
    <w:rsid w:val="00656623"/>
    <w:rsid w:val="0065698C"/>
    <w:rsid w:val="00656AB2"/>
    <w:rsid w:val="00656E64"/>
    <w:rsid w:val="00656F2D"/>
    <w:rsid w:val="00657A4F"/>
    <w:rsid w:val="00657CB6"/>
    <w:rsid w:val="00657D74"/>
    <w:rsid w:val="0066197E"/>
    <w:rsid w:val="00662004"/>
    <w:rsid w:val="00662723"/>
    <w:rsid w:val="00662856"/>
    <w:rsid w:val="006646C4"/>
    <w:rsid w:val="006648F2"/>
    <w:rsid w:val="0066533A"/>
    <w:rsid w:val="0066534C"/>
    <w:rsid w:val="00665DEA"/>
    <w:rsid w:val="00665EE6"/>
    <w:rsid w:val="006665B2"/>
    <w:rsid w:val="006665B7"/>
    <w:rsid w:val="00666D81"/>
    <w:rsid w:val="00667F9E"/>
    <w:rsid w:val="006704C9"/>
    <w:rsid w:val="006708EC"/>
    <w:rsid w:val="00670999"/>
    <w:rsid w:val="00670C62"/>
    <w:rsid w:val="00670EE9"/>
    <w:rsid w:val="006711B8"/>
    <w:rsid w:val="00671CF8"/>
    <w:rsid w:val="00671D10"/>
    <w:rsid w:val="006725B9"/>
    <w:rsid w:val="00672C2E"/>
    <w:rsid w:val="0067341D"/>
    <w:rsid w:val="006734A8"/>
    <w:rsid w:val="00673A0D"/>
    <w:rsid w:val="00673A3C"/>
    <w:rsid w:val="006746E9"/>
    <w:rsid w:val="00674779"/>
    <w:rsid w:val="00674B24"/>
    <w:rsid w:val="0067520E"/>
    <w:rsid w:val="0067542D"/>
    <w:rsid w:val="00675C69"/>
    <w:rsid w:val="00675E33"/>
    <w:rsid w:val="006765DE"/>
    <w:rsid w:val="00676A87"/>
    <w:rsid w:val="006776D0"/>
    <w:rsid w:val="00677744"/>
    <w:rsid w:val="00680691"/>
    <w:rsid w:val="006806F2"/>
    <w:rsid w:val="006807F7"/>
    <w:rsid w:val="0068081E"/>
    <w:rsid w:val="006809C7"/>
    <w:rsid w:val="00680FF1"/>
    <w:rsid w:val="0068131A"/>
    <w:rsid w:val="0068158D"/>
    <w:rsid w:val="00681CE3"/>
    <w:rsid w:val="00681E19"/>
    <w:rsid w:val="00681F08"/>
    <w:rsid w:val="00682120"/>
    <w:rsid w:val="006822C0"/>
    <w:rsid w:val="00682315"/>
    <w:rsid w:val="006825D8"/>
    <w:rsid w:val="00682E7B"/>
    <w:rsid w:val="00683604"/>
    <w:rsid w:val="006838DF"/>
    <w:rsid w:val="00683EBF"/>
    <w:rsid w:val="00683F64"/>
    <w:rsid w:val="006841FA"/>
    <w:rsid w:val="006849A1"/>
    <w:rsid w:val="00685370"/>
    <w:rsid w:val="006854D6"/>
    <w:rsid w:val="0068560F"/>
    <w:rsid w:val="00685E87"/>
    <w:rsid w:val="00687482"/>
    <w:rsid w:val="006876C7"/>
    <w:rsid w:val="00687CFD"/>
    <w:rsid w:val="00687E2F"/>
    <w:rsid w:val="0069020C"/>
    <w:rsid w:val="00690B2B"/>
    <w:rsid w:val="00690D17"/>
    <w:rsid w:val="006921B5"/>
    <w:rsid w:val="00692313"/>
    <w:rsid w:val="006923CB"/>
    <w:rsid w:val="00692A92"/>
    <w:rsid w:val="0069324B"/>
    <w:rsid w:val="006937E0"/>
    <w:rsid w:val="00695EDA"/>
    <w:rsid w:val="006960F4"/>
    <w:rsid w:val="00696132"/>
    <w:rsid w:val="0069673E"/>
    <w:rsid w:val="00696BC2"/>
    <w:rsid w:val="00696CF8"/>
    <w:rsid w:val="00697357"/>
    <w:rsid w:val="006977F1"/>
    <w:rsid w:val="00697BB7"/>
    <w:rsid w:val="006A002D"/>
    <w:rsid w:val="006A17FF"/>
    <w:rsid w:val="006A18BA"/>
    <w:rsid w:val="006A255E"/>
    <w:rsid w:val="006A306C"/>
    <w:rsid w:val="006A30C8"/>
    <w:rsid w:val="006A31E6"/>
    <w:rsid w:val="006A34A7"/>
    <w:rsid w:val="006A37BB"/>
    <w:rsid w:val="006A392E"/>
    <w:rsid w:val="006A41E4"/>
    <w:rsid w:val="006A4370"/>
    <w:rsid w:val="006A4B3D"/>
    <w:rsid w:val="006A4EB4"/>
    <w:rsid w:val="006A57C7"/>
    <w:rsid w:val="006A5B68"/>
    <w:rsid w:val="006A5CA6"/>
    <w:rsid w:val="006A64A5"/>
    <w:rsid w:val="006A747A"/>
    <w:rsid w:val="006A7933"/>
    <w:rsid w:val="006A7E09"/>
    <w:rsid w:val="006B0233"/>
    <w:rsid w:val="006B03BE"/>
    <w:rsid w:val="006B0ACA"/>
    <w:rsid w:val="006B0AF4"/>
    <w:rsid w:val="006B0DBD"/>
    <w:rsid w:val="006B0FB8"/>
    <w:rsid w:val="006B12C9"/>
    <w:rsid w:val="006B1365"/>
    <w:rsid w:val="006B140C"/>
    <w:rsid w:val="006B17EA"/>
    <w:rsid w:val="006B21C8"/>
    <w:rsid w:val="006B2828"/>
    <w:rsid w:val="006B2ECD"/>
    <w:rsid w:val="006B36AB"/>
    <w:rsid w:val="006B3CC8"/>
    <w:rsid w:val="006B4046"/>
    <w:rsid w:val="006B4C2E"/>
    <w:rsid w:val="006B5560"/>
    <w:rsid w:val="006B6043"/>
    <w:rsid w:val="006B68EB"/>
    <w:rsid w:val="006B71F4"/>
    <w:rsid w:val="006B724E"/>
    <w:rsid w:val="006B7377"/>
    <w:rsid w:val="006B7BD3"/>
    <w:rsid w:val="006C069B"/>
    <w:rsid w:val="006C0903"/>
    <w:rsid w:val="006C0BC2"/>
    <w:rsid w:val="006C180B"/>
    <w:rsid w:val="006C18D1"/>
    <w:rsid w:val="006C1C7D"/>
    <w:rsid w:val="006C22C9"/>
    <w:rsid w:val="006C2931"/>
    <w:rsid w:val="006C295C"/>
    <w:rsid w:val="006C2C24"/>
    <w:rsid w:val="006C32E3"/>
    <w:rsid w:val="006C35AA"/>
    <w:rsid w:val="006C3A8A"/>
    <w:rsid w:val="006C4337"/>
    <w:rsid w:val="006C4744"/>
    <w:rsid w:val="006C4D63"/>
    <w:rsid w:val="006C4E72"/>
    <w:rsid w:val="006C517F"/>
    <w:rsid w:val="006C52D7"/>
    <w:rsid w:val="006C5A48"/>
    <w:rsid w:val="006C6101"/>
    <w:rsid w:val="006C6903"/>
    <w:rsid w:val="006C69D3"/>
    <w:rsid w:val="006C6E1F"/>
    <w:rsid w:val="006C75F5"/>
    <w:rsid w:val="006C7846"/>
    <w:rsid w:val="006C7BAE"/>
    <w:rsid w:val="006D027F"/>
    <w:rsid w:val="006D1312"/>
    <w:rsid w:val="006D188B"/>
    <w:rsid w:val="006D24B9"/>
    <w:rsid w:val="006D30A0"/>
    <w:rsid w:val="006D3968"/>
    <w:rsid w:val="006D3A2A"/>
    <w:rsid w:val="006D3C77"/>
    <w:rsid w:val="006D43A3"/>
    <w:rsid w:val="006D467D"/>
    <w:rsid w:val="006D4D7A"/>
    <w:rsid w:val="006D51B8"/>
    <w:rsid w:val="006D5281"/>
    <w:rsid w:val="006D52B6"/>
    <w:rsid w:val="006D54D3"/>
    <w:rsid w:val="006D58E7"/>
    <w:rsid w:val="006D5D8B"/>
    <w:rsid w:val="006D6A43"/>
    <w:rsid w:val="006D6B3D"/>
    <w:rsid w:val="006D6CF7"/>
    <w:rsid w:val="006D73E2"/>
    <w:rsid w:val="006D77DC"/>
    <w:rsid w:val="006D7BA9"/>
    <w:rsid w:val="006D7D7A"/>
    <w:rsid w:val="006E002E"/>
    <w:rsid w:val="006E009A"/>
    <w:rsid w:val="006E0219"/>
    <w:rsid w:val="006E03F5"/>
    <w:rsid w:val="006E076A"/>
    <w:rsid w:val="006E0846"/>
    <w:rsid w:val="006E0887"/>
    <w:rsid w:val="006E08DF"/>
    <w:rsid w:val="006E149F"/>
    <w:rsid w:val="006E16CB"/>
    <w:rsid w:val="006E16F5"/>
    <w:rsid w:val="006E17FE"/>
    <w:rsid w:val="006E1B10"/>
    <w:rsid w:val="006E1DD1"/>
    <w:rsid w:val="006E2B68"/>
    <w:rsid w:val="006E377D"/>
    <w:rsid w:val="006E3828"/>
    <w:rsid w:val="006E3C49"/>
    <w:rsid w:val="006E3E68"/>
    <w:rsid w:val="006E4044"/>
    <w:rsid w:val="006E4116"/>
    <w:rsid w:val="006E42DD"/>
    <w:rsid w:val="006E42DF"/>
    <w:rsid w:val="006E4384"/>
    <w:rsid w:val="006E4939"/>
    <w:rsid w:val="006E5480"/>
    <w:rsid w:val="006E55E2"/>
    <w:rsid w:val="006E576B"/>
    <w:rsid w:val="006E6405"/>
    <w:rsid w:val="006E66AF"/>
    <w:rsid w:val="006E69B7"/>
    <w:rsid w:val="006E69CA"/>
    <w:rsid w:val="006E6E95"/>
    <w:rsid w:val="006E7341"/>
    <w:rsid w:val="006F1D61"/>
    <w:rsid w:val="006F2838"/>
    <w:rsid w:val="006F33A6"/>
    <w:rsid w:val="006F3521"/>
    <w:rsid w:val="006F3B2A"/>
    <w:rsid w:val="006F3ECF"/>
    <w:rsid w:val="006F4045"/>
    <w:rsid w:val="006F499F"/>
    <w:rsid w:val="006F4F81"/>
    <w:rsid w:val="006F5385"/>
    <w:rsid w:val="006F54B0"/>
    <w:rsid w:val="006F5C03"/>
    <w:rsid w:val="006F5CF2"/>
    <w:rsid w:val="006F61A5"/>
    <w:rsid w:val="006F6301"/>
    <w:rsid w:val="006F6A74"/>
    <w:rsid w:val="006F6C47"/>
    <w:rsid w:val="006F6E9E"/>
    <w:rsid w:val="006F6FC4"/>
    <w:rsid w:val="006F7B89"/>
    <w:rsid w:val="0070080B"/>
    <w:rsid w:val="007011B2"/>
    <w:rsid w:val="0070154C"/>
    <w:rsid w:val="00701BC2"/>
    <w:rsid w:val="00702037"/>
    <w:rsid w:val="007021B8"/>
    <w:rsid w:val="00703B30"/>
    <w:rsid w:val="00704052"/>
    <w:rsid w:val="00704069"/>
    <w:rsid w:val="007053F8"/>
    <w:rsid w:val="00705DBF"/>
    <w:rsid w:val="00706579"/>
    <w:rsid w:val="007078ED"/>
    <w:rsid w:val="007103CB"/>
    <w:rsid w:val="00710809"/>
    <w:rsid w:val="00710F2C"/>
    <w:rsid w:val="00711654"/>
    <w:rsid w:val="0071172E"/>
    <w:rsid w:val="00711D74"/>
    <w:rsid w:val="00711F60"/>
    <w:rsid w:val="00712430"/>
    <w:rsid w:val="00713851"/>
    <w:rsid w:val="007138D4"/>
    <w:rsid w:val="00713C3F"/>
    <w:rsid w:val="00713ED1"/>
    <w:rsid w:val="007141F5"/>
    <w:rsid w:val="0071430A"/>
    <w:rsid w:val="0071457C"/>
    <w:rsid w:val="00714BF5"/>
    <w:rsid w:val="00715740"/>
    <w:rsid w:val="00715AAB"/>
    <w:rsid w:val="00716515"/>
    <w:rsid w:val="00716BAF"/>
    <w:rsid w:val="00716F02"/>
    <w:rsid w:val="00717092"/>
    <w:rsid w:val="00717162"/>
    <w:rsid w:val="00717422"/>
    <w:rsid w:val="00717FFA"/>
    <w:rsid w:val="0072183F"/>
    <w:rsid w:val="007220ED"/>
    <w:rsid w:val="00722255"/>
    <w:rsid w:val="00722270"/>
    <w:rsid w:val="00722441"/>
    <w:rsid w:val="0072268D"/>
    <w:rsid w:val="00723043"/>
    <w:rsid w:val="007235B6"/>
    <w:rsid w:val="00723C80"/>
    <w:rsid w:val="00723C8D"/>
    <w:rsid w:val="00723CE4"/>
    <w:rsid w:val="00724A52"/>
    <w:rsid w:val="00724E83"/>
    <w:rsid w:val="007255B2"/>
    <w:rsid w:val="00725980"/>
    <w:rsid w:val="00725B3A"/>
    <w:rsid w:val="00726D72"/>
    <w:rsid w:val="00727046"/>
    <w:rsid w:val="00727E77"/>
    <w:rsid w:val="0073018F"/>
    <w:rsid w:val="00730CA3"/>
    <w:rsid w:val="00730D8D"/>
    <w:rsid w:val="00731255"/>
    <w:rsid w:val="007312F3"/>
    <w:rsid w:val="007313FF"/>
    <w:rsid w:val="007326C5"/>
    <w:rsid w:val="00732BFA"/>
    <w:rsid w:val="007333A2"/>
    <w:rsid w:val="007333E4"/>
    <w:rsid w:val="00733772"/>
    <w:rsid w:val="007339B4"/>
    <w:rsid w:val="00734A6A"/>
    <w:rsid w:val="00734E5D"/>
    <w:rsid w:val="007355EE"/>
    <w:rsid w:val="00735709"/>
    <w:rsid w:val="007358DD"/>
    <w:rsid w:val="00735CC2"/>
    <w:rsid w:val="00736756"/>
    <w:rsid w:val="007370FB"/>
    <w:rsid w:val="007375F4"/>
    <w:rsid w:val="00737C14"/>
    <w:rsid w:val="0074005F"/>
    <w:rsid w:val="00740128"/>
    <w:rsid w:val="007402EE"/>
    <w:rsid w:val="007410DB"/>
    <w:rsid w:val="007414EA"/>
    <w:rsid w:val="00741B26"/>
    <w:rsid w:val="00741D4D"/>
    <w:rsid w:val="00741F71"/>
    <w:rsid w:val="007420A5"/>
    <w:rsid w:val="00742287"/>
    <w:rsid w:val="00742387"/>
    <w:rsid w:val="00742D69"/>
    <w:rsid w:val="00742E42"/>
    <w:rsid w:val="00743A4B"/>
    <w:rsid w:val="00743C19"/>
    <w:rsid w:val="00744447"/>
    <w:rsid w:val="007452D2"/>
    <w:rsid w:val="0074672B"/>
    <w:rsid w:val="00746B05"/>
    <w:rsid w:val="007502A5"/>
    <w:rsid w:val="00750CEE"/>
    <w:rsid w:val="007520A5"/>
    <w:rsid w:val="00752444"/>
    <w:rsid w:val="00752484"/>
    <w:rsid w:val="00753596"/>
    <w:rsid w:val="00753BF0"/>
    <w:rsid w:val="00753CD1"/>
    <w:rsid w:val="007541C4"/>
    <w:rsid w:val="007541D6"/>
    <w:rsid w:val="007542A3"/>
    <w:rsid w:val="007545AC"/>
    <w:rsid w:val="00754708"/>
    <w:rsid w:val="00754939"/>
    <w:rsid w:val="00754A19"/>
    <w:rsid w:val="007550A6"/>
    <w:rsid w:val="00755A36"/>
    <w:rsid w:val="00755F72"/>
    <w:rsid w:val="0075607F"/>
    <w:rsid w:val="00756AB3"/>
    <w:rsid w:val="00756D71"/>
    <w:rsid w:val="00757293"/>
    <w:rsid w:val="007576C8"/>
    <w:rsid w:val="00757A61"/>
    <w:rsid w:val="00760183"/>
    <w:rsid w:val="00760223"/>
    <w:rsid w:val="00760410"/>
    <w:rsid w:val="00761349"/>
    <w:rsid w:val="00761680"/>
    <w:rsid w:val="00761BDC"/>
    <w:rsid w:val="007625C3"/>
    <w:rsid w:val="0076300C"/>
    <w:rsid w:val="007630D2"/>
    <w:rsid w:val="0076325B"/>
    <w:rsid w:val="007641AE"/>
    <w:rsid w:val="007648A5"/>
    <w:rsid w:val="00765430"/>
    <w:rsid w:val="00765ADC"/>
    <w:rsid w:val="00765DF7"/>
    <w:rsid w:val="00765EF1"/>
    <w:rsid w:val="007662A0"/>
    <w:rsid w:val="007669D7"/>
    <w:rsid w:val="00766E57"/>
    <w:rsid w:val="00767532"/>
    <w:rsid w:val="0076756E"/>
    <w:rsid w:val="00767D9C"/>
    <w:rsid w:val="00770414"/>
    <w:rsid w:val="00770447"/>
    <w:rsid w:val="007706C6"/>
    <w:rsid w:val="007710D6"/>
    <w:rsid w:val="0077121F"/>
    <w:rsid w:val="00771C3D"/>
    <w:rsid w:val="00772F05"/>
    <w:rsid w:val="0077301A"/>
    <w:rsid w:val="00773236"/>
    <w:rsid w:val="00773647"/>
    <w:rsid w:val="0077391D"/>
    <w:rsid w:val="00773E1E"/>
    <w:rsid w:val="00774A6D"/>
    <w:rsid w:val="007759BD"/>
    <w:rsid w:val="007761DE"/>
    <w:rsid w:val="00776301"/>
    <w:rsid w:val="00776B4B"/>
    <w:rsid w:val="00776B68"/>
    <w:rsid w:val="00776CAD"/>
    <w:rsid w:val="00777170"/>
    <w:rsid w:val="00780781"/>
    <w:rsid w:val="00781078"/>
    <w:rsid w:val="00781387"/>
    <w:rsid w:val="00781755"/>
    <w:rsid w:val="0078184C"/>
    <w:rsid w:val="007818DF"/>
    <w:rsid w:val="00781DEC"/>
    <w:rsid w:val="00781E28"/>
    <w:rsid w:val="007825B8"/>
    <w:rsid w:val="007828F7"/>
    <w:rsid w:val="007829DE"/>
    <w:rsid w:val="00782F5F"/>
    <w:rsid w:val="0078395B"/>
    <w:rsid w:val="007840F4"/>
    <w:rsid w:val="0078474A"/>
    <w:rsid w:val="00784C1A"/>
    <w:rsid w:val="007850CE"/>
    <w:rsid w:val="00785A98"/>
    <w:rsid w:val="00785E74"/>
    <w:rsid w:val="00787069"/>
    <w:rsid w:val="0078718C"/>
    <w:rsid w:val="00790356"/>
    <w:rsid w:val="00790CDF"/>
    <w:rsid w:val="00790D43"/>
    <w:rsid w:val="0079154A"/>
    <w:rsid w:val="0079194B"/>
    <w:rsid w:val="00791CCB"/>
    <w:rsid w:val="007925BB"/>
    <w:rsid w:val="00792606"/>
    <w:rsid w:val="00792B8D"/>
    <w:rsid w:val="00793584"/>
    <w:rsid w:val="00793CCE"/>
    <w:rsid w:val="00794A07"/>
    <w:rsid w:val="007951F9"/>
    <w:rsid w:val="00796127"/>
    <w:rsid w:val="00796332"/>
    <w:rsid w:val="00796855"/>
    <w:rsid w:val="007970D6"/>
    <w:rsid w:val="00797168"/>
    <w:rsid w:val="00797C41"/>
    <w:rsid w:val="00797E94"/>
    <w:rsid w:val="00797EAE"/>
    <w:rsid w:val="007A00B0"/>
    <w:rsid w:val="007A07DB"/>
    <w:rsid w:val="007A07E7"/>
    <w:rsid w:val="007A0853"/>
    <w:rsid w:val="007A0892"/>
    <w:rsid w:val="007A0B9D"/>
    <w:rsid w:val="007A1125"/>
    <w:rsid w:val="007A173F"/>
    <w:rsid w:val="007A23F4"/>
    <w:rsid w:val="007A2405"/>
    <w:rsid w:val="007A2407"/>
    <w:rsid w:val="007A2834"/>
    <w:rsid w:val="007A344A"/>
    <w:rsid w:val="007A35B8"/>
    <w:rsid w:val="007A3D47"/>
    <w:rsid w:val="007A4393"/>
    <w:rsid w:val="007A44E5"/>
    <w:rsid w:val="007A4835"/>
    <w:rsid w:val="007A4E3F"/>
    <w:rsid w:val="007A521E"/>
    <w:rsid w:val="007A55B6"/>
    <w:rsid w:val="007A5C10"/>
    <w:rsid w:val="007A6204"/>
    <w:rsid w:val="007A6603"/>
    <w:rsid w:val="007A682C"/>
    <w:rsid w:val="007A6B8A"/>
    <w:rsid w:val="007A72AE"/>
    <w:rsid w:val="007A79A3"/>
    <w:rsid w:val="007A7ACD"/>
    <w:rsid w:val="007A7F21"/>
    <w:rsid w:val="007B008D"/>
    <w:rsid w:val="007B00EC"/>
    <w:rsid w:val="007B0425"/>
    <w:rsid w:val="007B0E50"/>
    <w:rsid w:val="007B167F"/>
    <w:rsid w:val="007B1B9E"/>
    <w:rsid w:val="007B2571"/>
    <w:rsid w:val="007B2DB7"/>
    <w:rsid w:val="007B2FF8"/>
    <w:rsid w:val="007B3B6B"/>
    <w:rsid w:val="007B42CD"/>
    <w:rsid w:val="007B45D4"/>
    <w:rsid w:val="007B4B27"/>
    <w:rsid w:val="007B4BA8"/>
    <w:rsid w:val="007B5504"/>
    <w:rsid w:val="007B580E"/>
    <w:rsid w:val="007B5A72"/>
    <w:rsid w:val="007B6268"/>
    <w:rsid w:val="007B65AA"/>
    <w:rsid w:val="007B6662"/>
    <w:rsid w:val="007B6786"/>
    <w:rsid w:val="007B69B6"/>
    <w:rsid w:val="007B7FA0"/>
    <w:rsid w:val="007C0410"/>
    <w:rsid w:val="007C0C42"/>
    <w:rsid w:val="007C1197"/>
    <w:rsid w:val="007C1619"/>
    <w:rsid w:val="007C1A93"/>
    <w:rsid w:val="007C2134"/>
    <w:rsid w:val="007C2254"/>
    <w:rsid w:val="007C2260"/>
    <w:rsid w:val="007C2754"/>
    <w:rsid w:val="007C29D4"/>
    <w:rsid w:val="007C2A01"/>
    <w:rsid w:val="007C2C54"/>
    <w:rsid w:val="007C3051"/>
    <w:rsid w:val="007C384E"/>
    <w:rsid w:val="007C38A0"/>
    <w:rsid w:val="007C3D77"/>
    <w:rsid w:val="007C3E24"/>
    <w:rsid w:val="007C3F09"/>
    <w:rsid w:val="007C41A2"/>
    <w:rsid w:val="007C4744"/>
    <w:rsid w:val="007C4C63"/>
    <w:rsid w:val="007C5451"/>
    <w:rsid w:val="007C578F"/>
    <w:rsid w:val="007C62E9"/>
    <w:rsid w:val="007C65E0"/>
    <w:rsid w:val="007C72BB"/>
    <w:rsid w:val="007C79D7"/>
    <w:rsid w:val="007C7D07"/>
    <w:rsid w:val="007D09E8"/>
    <w:rsid w:val="007D1954"/>
    <w:rsid w:val="007D1FAE"/>
    <w:rsid w:val="007D1FE8"/>
    <w:rsid w:val="007D2047"/>
    <w:rsid w:val="007D24FC"/>
    <w:rsid w:val="007D252C"/>
    <w:rsid w:val="007D372B"/>
    <w:rsid w:val="007D3CED"/>
    <w:rsid w:val="007D4474"/>
    <w:rsid w:val="007D4D5F"/>
    <w:rsid w:val="007D6BCE"/>
    <w:rsid w:val="007D6BDB"/>
    <w:rsid w:val="007D6C94"/>
    <w:rsid w:val="007D6D70"/>
    <w:rsid w:val="007D71E1"/>
    <w:rsid w:val="007D769C"/>
    <w:rsid w:val="007D7910"/>
    <w:rsid w:val="007D7CF8"/>
    <w:rsid w:val="007E00B9"/>
    <w:rsid w:val="007E062E"/>
    <w:rsid w:val="007E082E"/>
    <w:rsid w:val="007E1558"/>
    <w:rsid w:val="007E185E"/>
    <w:rsid w:val="007E1DC3"/>
    <w:rsid w:val="007E1EF1"/>
    <w:rsid w:val="007E2B93"/>
    <w:rsid w:val="007E3996"/>
    <w:rsid w:val="007E4427"/>
    <w:rsid w:val="007E488C"/>
    <w:rsid w:val="007E49A0"/>
    <w:rsid w:val="007E53A7"/>
    <w:rsid w:val="007E64D0"/>
    <w:rsid w:val="007E758B"/>
    <w:rsid w:val="007E7CED"/>
    <w:rsid w:val="007F038D"/>
    <w:rsid w:val="007F079D"/>
    <w:rsid w:val="007F0C2A"/>
    <w:rsid w:val="007F1006"/>
    <w:rsid w:val="007F1040"/>
    <w:rsid w:val="007F11B2"/>
    <w:rsid w:val="007F1550"/>
    <w:rsid w:val="007F2904"/>
    <w:rsid w:val="007F35C4"/>
    <w:rsid w:val="007F3BC4"/>
    <w:rsid w:val="007F4436"/>
    <w:rsid w:val="007F4733"/>
    <w:rsid w:val="007F4858"/>
    <w:rsid w:val="007F49E0"/>
    <w:rsid w:val="007F4DBE"/>
    <w:rsid w:val="007F61C4"/>
    <w:rsid w:val="007F6745"/>
    <w:rsid w:val="007F6C84"/>
    <w:rsid w:val="007F6EA9"/>
    <w:rsid w:val="007F6F13"/>
    <w:rsid w:val="007F72F4"/>
    <w:rsid w:val="007F73CA"/>
    <w:rsid w:val="008001CF"/>
    <w:rsid w:val="00800548"/>
    <w:rsid w:val="0080058F"/>
    <w:rsid w:val="00800FDE"/>
    <w:rsid w:val="00801744"/>
    <w:rsid w:val="008018DF"/>
    <w:rsid w:val="008018F8"/>
    <w:rsid w:val="00802D29"/>
    <w:rsid w:val="00802D90"/>
    <w:rsid w:val="00802E57"/>
    <w:rsid w:val="0080319F"/>
    <w:rsid w:val="008032B5"/>
    <w:rsid w:val="00803721"/>
    <w:rsid w:val="0080397D"/>
    <w:rsid w:val="00803AA2"/>
    <w:rsid w:val="00803F29"/>
    <w:rsid w:val="00805113"/>
    <w:rsid w:val="00805343"/>
    <w:rsid w:val="008054E2"/>
    <w:rsid w:val="00805BC6"/>
    <w:rsid w:val="00806185"/>
    <w:rsid w:val="00806450"/>
    <w:rsid w:val="00806536"/>
    <w:rsid w:val="00806B03"/>
    <w:rsid w:val="008073B8"/>
    <w:rsid w:val="0081074B"/>
    <w:rsid w:val="008109F8"/>
    <w:rsid w:val="00811332"/>
    <w:rsid w:val="00812335"/>
    <w:rsid w:val="00812A45"/>
    <w:rsid w:val="00812E75"/>
    <w:rsid w:val="00813636"/>
    <w:rsid w:val="00813BDD"/>
    <w:rsid w:val="0081400D"/>
    <w:rsid w:val="008143F9"/>
    <w:rsid w:val="0081513D"/>
    <w:rsid w:val="00815AC0"/>
    <w:rsid w:val="00815EAB"/>
    <w:rsid w:val="0081607B"/>
    <w:rsid w:val="008160DF"/>
    <w:rsid w:val="0081679C"/>
    <w:rsid w:val="00816988"/>
    <w:rsid w:val="008169B1"/>
    <w:rsid w:val="008171DB"/>
    <w:rsid w:val="00817753"/>
    <w:rsid w:val="00817765"/>
    <w:rsid w:val="008179C8"/>
    <w:rsid w:val="00820585"/>
    <w:rsid w:val="00820A0C"/>
    <w:rsid w:val="00821560"/>
    <w:rsid w:val="00821645"/>
    <w:rsid w:val="00821691"/>
    <w:rsid w:val="008219AD"/>
    <w:rsid w:val="00821B61"/>
    <w:rsid w:val="00822D1A"/>
    <w:rsid w:val="00823174"/>
    <w:rsid w:val="00823696"/>
    <w:rsid w:val="00823E30"/>
    <w:rsid w:val="00823F46"/>
    <w:rsid w:val="00823FEA"/>
    <w:rsid w:val="00824237"/>
    <w:rsid w:val="0082450E"/>
    <w:rsid w:val="00824ABA"/>
    <w:rsid w:val="00824EA3"/>
    <w:rsid w:val="00825A4B"/>
    <w:rsid w:val="00826406"/>
    <w:rsid w:val="008266D9"/>
    <w:rsid w:val="008266DA"/>
    <w:rsid w:val="008267E9"/>
    <w:rsid w:val="00826FA3"/>
    <w:rsid w:val="00827271"/>
    <w:rsid w:val="008278AD"/>
    <w:rsid w:val="00827925"/>
    <w:rsid w:val="008308A3"/>
    <w:rsid w:val="008311F5"/>
    <w:rsid w:val="008313FB"/>
    <w:rsid w:val="008315D2"/>
    <w:rsid w:val="00831752"/>
    <w:rsid w:val="00831B23"/>
    <w:rsid w:val="00831CBC"/>
    <w:rsid w:val="00831E9A"/>
    <w:rsid w:val="0083204A"/>
    <w:rsid w:val="00832605"/>
    <w:rsid w:val="0083294D"/>
    <w:rsid w:val="00832A15"/>
    <w:rsid w:val="00832AD9"/>
    <w:rsid w:val="00832D67"/>
    <w:rsid w:val="00832F25"/>
    <w:rsid w:val="008332CF"/>
    <w:rsid w:val="0083349A"/>
    <w:rsid w:val="00834418"/>
    <w:rsid w:val="008344FF"/>
    <w:rsid w:val="008345CA"/>
    <w:rsid w:val="008345E7"/>
    <w:rsid w:val="00834BF5"/>
    <w:rsid w:val="00834DE0"/>
    <w:rsid w:val="00834E36"/>
    <w:rsid w:val="00834EEC"/>
    <w:rsid w:val="00835596"/>
    <w:rsid w:val="008355DA"/>
    <w:rsid w:val="008355DF"/>
    <w:rsid w:val="00835A44"/>
    <w:rsid w:val="00835D8B"/>
    <w:rsid w:val="00836367"/>
    <w:rsid w:val="00836E6E"/>
    <w:rsid w:val="00836EA6"/>
    <w:rsid w:val="0083702F"/>
    <w:rsid w:val="00837247"/>
    <w:rsid w:val="008400A0"/>
    <w:rsid w:val="0084049F"/>
    <w:rsid w:val="00840646"/>
    <w:rsid w:val="00840744"/>
    <w:rsid w:val="00840C77"/>
    <w:rsid w:val="00841968"/>
    <w:rsid w:val="00841F2E"/>
    <w:rsid w:val="0084237E"/>
    <w:rsid w:val="008426FC"/>
    <w:rsid w:val="008429F6"/>
    <w:rsid w:val="008431D6"/>
    <w:rsid w:val="00843532"/>
    <w:rsid w:val="008438BE"/>
    <w:rsid w:val="00844411"/>
    <w:rsid w:val="008444B2"/>
    <w:rsid w:val="00845981"/>
    <w:rsid w:val="0084669C"/>
    <w:rsid w:val="0084673B"/>
    <w:rsid w:val="008468B2"/>
    <w:rsid w:val="00846B38"/>
    <w:rsid w:val="00846C1A"/>
    <w:rsid w:val="008477BB"/>
    <w:rsid w:val="00847B92"/>
    <w:rsid w:val="0085077B"/>
    <w:rsid w:val="008511D9"/>
    <w:rsid w:val="00851664"/>
    <w:rsid w:val="00852490"/>
    <w:rsid w:val="008528E6"/>
    <w:rsid w:val="008533CF"/>
    <w:rsid w:val="00853939"/>
    <w:rsid w:val="00853A5F"/>
    <w:rsid w:val="00853D26"/>
    <w:rsid w:val="00854423"/>
    <w:rsid w:val="00854561"/>
    <w:rsid w:val="008548D0"/>
    <w:rsid w:val="00854E1E"/>
    <w:rsid w:val="00854FDD"/>
    <w:rsid w:val="008550F3"/>
    <w:rsid w:val="00856027"/>
    <w:rsid w:val="008563C0"/>
    <w:rsid w:val="00856BB8"/>
    <w:rsid w:val="00856D28"/>
    <w:rsid w:val="00856D8E"/>
    <w:rsid w:val="00856EF3"/>
    <w:rsid w:val="00857113"/>
    <w:rsid w:val="00857284"/>
    <w:rsid w:val="0085764A"/>
    <w:rsid w:val="008577CC"/>
    <w:rsid w:val="00857E50"/>
    <w:rsid w:val="00857FFD"/>
    <w:rsid w:val="008607A6"/>
    <w:rsid w:val="008609B3"/>
    <w:rsid w:val="00862080"/>
    <w:rsid w:val="00863FAF"/>
    <w:rsid w:val="00864ACC"/>
    <w:rsid w:val="008659B7"/>
    <w:rsid w:val="008673A8"/>
    <w:rsid w:val="008677EA"/>
    <w:rsid w:val="008678CE"/>
    <w:rsid w:val="00867D57"/>
    <w:rsid w:val="00867EFB"/>
    <w:rsid w:val="0087167F"/>
    <w:rsid w:val="00871DCD"/>
    <w:rsid w:val="0087212D"/>
    <w:rsid w:val="008722B8"/>
    <w:rsid w:val="00872355"/>
    <w:rsid w:val="0087306B"/>
    <w:rsid w:val="00874324"/>
    <w:rsid w:val="008749C7"/>
    <w:rsid w:val="00875B88"/>
    <w:rsid w:val="0087617A"/>
    <w:rsid w:val="008761C4"/>
    <w:rsid w:val="00876A07"/>
    <w:rsid w:val="00876EFE"/>
    <w:rsid w:val="0087747B"/>
    <w:rsid w:val="00877C74"/>
    <w:rsid w:val="00880B84"/>
    <w:rsid w:val="00880DC9"/>
    <w:rsid w:val="008817E5"/>
    <w:rsid w:val="00881B04"/>
    <w:rsid w:val="00881B30"/>
    <w:rsid w:val="00882E2E"/>
    <w:rsid w:val="00882FD5"/>
    <w:rsid w:val="00883628"/>
    <w:rsid w:val="008843A3"/>
    <w:rsid w:val="00884642"/>
    <w:rsid w:val="0088482E"/>
    <w:rsid w:val="00884A13"/>
    <w:rsid w:val="00885E74"/>
    <w:rsid w:val="00886914"/>
    <w:rsid w:val="00886ACB"/>
    <w:rsid w:val="008874A0"/>
    <w:rsid w:val="008875CF"/>
    <w:rsid w:val="0089082C"/>
    <w:rsid w:val="00890832"/>
    <w:rsid w:val="00891F85"/>
    <w:rsid w:val="008922BD"/>
    <w:rsid w:val="0089277A"/>
    <w:rsid w:val="00892EA1"/>
    <w:rsid w:val="008932E7"/>
    <w:rsid w:val="008938DA"/>
    <w:rsid w:val="00894136"/>
    <w:rsid w:val="0089424E"/>
    <w:rsid w:val="00894366"/>
    <w:rsid w:val="008943B4"/>
    <w:rsid w:val="00894718"/>
    <w:rsid w:val="00894F18"/>
    <w:rsid w:val="0089545C"/>
    <w:rsid w:val="00895558"/>
    <w:rsid w:val="008967BF"/>
    <w:rsid w:val="00896B6F"/>
    <w:rsid w:val="00897AAE"/>
    <w:rsid w:val="00897B39"/>
    <w:rsid w:val="008A04E6"/>
    <w:rsid w:val="008A09EF"/>
    <w:rsid w:val="008A0FF9"/>
    <w:rsid w:val="008A1077"/>
    <w:rsid w:val="008A1AA3"/>
    <w:rsid w:val="008A1C35"/>
    <w:rsid w:val="008A1FC7"/>
    <w:rsid w:val="008A2A54"/>
    <w:rsid w:val="008A30BE"/>
    <w:rsid w:val="008A3BA8"/>
    <w:rsid w:val="008A3FDA"/>
    <w:rsid w:val="008A443F"/>
    <w:rsid w:val="008A511B"/>
    <w:rsid w:val="008A57CA"/>
    <w:rsid w:val="008A5845"/>
    <w:rsid w:val="008A5B9E"/>
    <w:rsid w:val="008A5D88"/>
    <w:rsid w:val="008A5E76"/>
    <w:rsid w:val="008A5F07"/>
    <w:rsid w:val="008A612F"/>
    <w:rsid w:val="008A6720"/>
    <w:rsid w:val="008A68C7"/>
    <w:rsid w:val="008A6ACD"/>
    <w:rsid w:val="008A6BB6"/>
    <w:rsid w:val="008A6DFC"/>
    <w:rsid w:val="008A6EA1"/>
    <w:rsid w:val="008A741D"/>
    <w:rsid w:val="008A7936"/>
    <w:rsid w:val="008A7BA1"/>
    <w:rsid w:val="008A7C2B"/>
    <w:rsid w:val="008B03D4"/>
    <w:rsid w:val="008B04C1"/>
    <w:rsid w:val="008B0C3A"/>
    <w:rsid w:val="008B0D8F"/>
    <w:rsid w:val="008B0FE5"/>
    <w:rsid w:val="008B1247"/>
    <w:rsid w:val="008B195C"/>
    <w:rsid w:val="008B2875"/>
    <w:rsid w:val="008B2B22"/>
    <w:rsid w:val="008B2BF0"/>
    <w:rsid w:val="008B3780"/>
    <w:rsid w:val="008B4591"/>
    <w:rsid w:val="008B477C"/>
    <w:rsid w:val="008B493C"/>
    <w:rsid w:val="008B4EC4"/>
    <w:rsid w:val="008B4F09"/>
    <w:rsid w:val="008B57F9"/>
    <w:rsid w:val="008B598A"/>
    <w:rsid w:val="008B650C"/>
    <w:rsid w:val="008B6A4B"/>
    <w:rsid w:val="008B6C01"/>
    <w:rsid w:val="008B6E92"/>
    <w:rsid w:val="008B6ED5"/>
    <w:rsid w:val="008B6FAC"/>
    <w:rsid w:val="008B74BB"/>
    <w:rsid w:val="008B75F1"/>
    <w:rsid w:val="008B79DD"/>
    <w:rsid w:val="008C017B"/>
    <w:rsid w:val="008C06E0"/>
    <w:rsid w:val="008C0D96"/>
    <w:rsid w:val="008C1235"/>
    <w:rsid w:val="008C1932"/>
    <w:rsid w:val="008C3283"/>
    <w:rsid w:val="008C3738"/>
    <w:rsid w:val="008C3B01"/>
    <w:rsid w:val="008C4900"/>
    <w:rsid w:val="008C4CCD"/>
    <w:rsid w:val="008C50DB"/>
    <w:rsid w:val="008C51BC"/>
    <w:rsid w:val="008C54B2"/>
    <w:rsid w:val="008C57F4"/>
    <w:rsid w:val="008C5A31"/>
    <w:rsid w:val="008C5B98"/>
    <w:rsid w:val="008C5ECC"/>
    <w:rsid w:val="008C613D"/>
    <w:rsid w:val="008C6614"/>
    <w:rsid w:val="008C6942"/>
    <w:rsid w:val="008C6A28"/>
    <w:rsid w:val="008C6FC3"/>
    <w:rsid w:val="008C70A6"/>
    <w:rsid w:val="008C7335"/>
    <w:rsid w:val="008C76C2"/>
    <w:rsid w:val="008D04C3"/>
    <w:rsid w:val="008D0E61"/>
    <w:rsid w:val="008D0F6B"/>
    <w:rsid w:val="008D1C0F"/>
    <w:rsid w:val="008D28F2"/>
    <w:rsid w:val="008D2BEB"/>
    <w:rsid w:val="008D2DED"/>
    <w:rsid w:val="008D2E6B"/>
    <w:rsid w:val="008D3606"/>
    <w:rsid w:val="008D3676"/>
    <w:rsid w:val="008D376A"/>
    <w:rsid w:val="008D3A2B"/>
    <w:rsid w:val="008D4332"/>
    <w:rsid w:val="008D46EC"/>
    <w:rsid w:val="008D4729"/>
    <w:rsid w:val="008D4BFA"/>
    <w:rsid w:val="008D4CA3"/>
    <w:rsid w:val="008D4F44"/>
    <w:rsid w:val="008D61F2"/>
    <w:rsid w:val="008D7631"/>
    <w:rsid w:val="008D7DB1"/>
    <w:rsid w:val="008E06EE"/>
    <w:rsid w:val="008E0937"/>
    <w:rsid w:val="008E0BD0"/>
    <w:rsid w:val="008E1137"/>
    <w:rsid w:val="008E1543"/>
    <w:rsid w:val="008E16BA"/>
    <w:rsid w:val="008E1C33"/>
    <w:rsid w:val="008E1FB2"/>
    <w:rsid w:val="008E3420"/>
    <w:rsid w:val="008E396C"/>
    <w:rsid w:val="008E3A66"/>
    <w:rsid w:val="008E483D"/>
    <w:rsid w:val="008E4C56"/>
    <w:rsid w:val="008E503A"/>
    <w:rsid w:val="008E510C"/>
    <w:rsid w:val="008E52CF"/>
    <w:rsid w:val="008E5BBF"/>
    <w:rsid w:val="008E5D4E"/>
    <w:rsid w:val="008E5E21"/>
    <w:rsid w:val="008E6321"/>
    <w:rsid w:val="008E6434"/>
    <w:rsid w:val="008E6CAC"/>
    <w:rsid w:val="008E6D9D"/>
    <w:rsid w:val="008E6DD3"/>
    <w:rsid w:val="008E79C3"/>
    <w:rsid w:val="008E7ADB"/>
    <w:rsid w:val="008F0738"/>
    <w:rsid w:val="008F0CD7"/>
    <w:rsid w:val="008F1AD6"/>
    <w:rsid w:val="008F2079"/>
    <w:rsid w:val="008F220C"/>
    <w:rsid w:val="008F23A5"/>
    <w:rsid w:val="008F2ECB"/>
    <w:rsid w:val="008F314A"/>
    <w:rsid w:val="008F323D"/>
    <w:rsid w:val="008F38B2"/>
    <w:rsid w:val="008F3B08"/>
    <w:rsid w:val="008F3D04"/>
    <w:rsid w:val="008F3D5C"/>
    <w:rsid w:val="008F5113"/>
    <w:rsid w:val="008F56D1"/>
    <w:rsid w:val="008F5E76"/>
    <w:rsid w:val="008F606F"/>
    <w:rsid w:val="008F6616"/>
    <w:rsid w:val="008F69AB"/>
    <w:rsid w:val="008F6C74"/>
    <w:rsid w:val="008F7E63"/>
    <w:rsid w:val="0090146B"/>
    <w:rsid w:val="0090181E"/>
    <w:rsid w:val="00901B3B"/>
    <w:rsid w:val="00901B68"/>
    <w:rsid w:val="009026DC"/>
    <w:rsid w:val="009027BC"/>
    <w:rsid w:val="00902E52"/>
    <w:rsid w:val="0090302D"/>
    <w:rsid w:val="00903095"/>
    <w:rsid w:val="009038F9"/>
    <w:rsid w:val="00903E5F"/>
    <w:rsid w:val="0090430E"/>
    <w:rsid w:val="00904762"/>
    <w:rsid w:val="009048EE"/>
    <w:rsid w:val="009049B9"/>
    <w:rsid w:val="009049E2"/>
    <w:rsid w:val="00904A6B"/>
    <w:rsid w:val="00905763"/>
    <w:rsid w:val="00905BA4"/>
    <w:rsid w:val="00905E85"/>
    <w:rsid w:val="0090674B"/>
    <w:rsid w:val="00906C05"/>
    <w:rsid w:val="00907052"/>
    <w:rsid w:val="009070FD"/>
    <w:rsid w:val="009076C4"/>
    <w:rsid w:val="00907712"/>
    <w:rsid w:val="0090792D"/>
    <w:rsid w:val="0091040F"/>
    <w:rsid w:val="0091071D"/>
    <w:rsid w:val="009109ED"/>
    <w:rsid w:val="00910BD7"/>
    <w:rsid w:val="0091105D"/>
    <w:rsid w:val="0091114B"/>
    <w:rsid w:val="009111C5"/>
    <w:rsid w:val="00912036"/>
    <w:rsid w:val="009124B3"/>
    <w:rsid w:val="009125A7"/>
    <w:rsid w:val="00912B8F"/>
    <w:rsid w:val="00913399"/>
    <w:rsid w:val="00913965"/>
    <w:rsid w:val="009147F3"/>
    <w:rsid w:val="0091481C"/>
    <w:rsid w:val="00914AEA"/>
    <w:rsid w:val="00914C7B"/>
    <w:rsid w:val="0091598F"/>
    <w:rsid w:val="00915A56"/>
    <w:rsid w:val="00915AA2"/>
    <w:rsid w:val="00915C1C"/>
    <w:rsid w:val="00916513"/>
    <w:rsid w:val="009172CD"/>
    <w:rsid w:val="009177F3"/>
    <w:rsid w:val="00917B64"/>
    <w:rsid w:val="00917C09"/>
    <w:rsid w:val="009201A1"/>
    <w:rsid w:val="00920648"/>
    <w:rsid w:val="009206BF"/>
    <w:rsid w:val="0092092E"/>
    <w:rsid w:val="00920AC4"/>
    <w:rsid w:val="00921067"/>
    <w:rsid w:val="009213D6"/>
    <w:rsid w:val="009216E7"/>
    <w:rsid w:val="00921FF7"/>
    <w:rsid w:val="0092253D"/>
    <w:rsid w:val="0092292C"/>
    <w:rsid w:val="00922AFE"/>
    <w:rsid w:val="00923F1D"/>
    <w:rsid w:val="00923FA8"/>
    <w:rsid w:val="00924177"/>
    <w:rsid w:val="00924435"/>
    <w:rsid w:val="009246A7"/>
    <w:rsid w:val="00924705"/>
    <w:rsid w:val="00924745"/>
    <w:rsid w:val="00924BFF"/>
    <w:rsid w:val="00925398"/>
    <w:rsid w:val="00925B31"/>
    <w:rsid w:val="00925DB0"/>
    <w:rsid w:val="00926667"/>
    <w:rsid w:val="009269A2"/>
    <w:rsid w:val="009278A7"/>
    <w:rsid w:val="00927AD2"/>
    <w:rsid w:val="009307B0"/>
    <w:rsid w:val="00930865"/>
    <w:rsid w:val="00931202"/>
    <w:rsid w:val="00931503"/>
    <w:rsid w:val="00931670"/>
    <w:rsid w:val="009319D8"/>
    <w:rsid w:val="00931D33"/>
    <w:rsid w:val="00931FE7"/>
    <w:rsid w:val="009323DF"/>
    <w:rsid w:val="00932B2F"/>
    <w:rsid w:val="00933132"/>
    <w:rsid w:val="00933DA7"/>
    <w:rsid w:val="009346BA"/>
    <w:rsid w:val="00934BCC"/>
    <w:rsid w:val="00935099"/>
    <w:rsid w:val="00935838"/>
    <w:rsid w:val="00935A11"/>
    <w:rsid w:val="00935C9B"/>
    <w:rsid w:val="00935CEE"/>
    <w:rsid w:val="00935E34"/>
    <w:rsid w:val="00937176"/>
    <w:rsid w:val="0093741E"/>
    <w:rsid w:val="009375AF"/>
    <w:rsid w:val="009375F0"/>
    <w:rsid w:val="00937620"/>
    <w:rsid w:val="00937B05"/>
    <w:rsid w:val="009405DA"/>
    <w:rsid w:val="009408C4"/>
    <w:rsid w:val="00940A65"/>
    <w:rsid w:val="00940BEC"/>
    <w:rsid w:val="00941097"/>
    <w:rsid w:val="009415B4"/>
    <w:rsid w:val="009416E7"/>
    <w:rsid w:val="00941B17"/>
    <w:rsid w:val="00941C90"/>
    <w:rsid w:val="00941D78"/>
    <w:rsid w:val="00941F1A"/>
    <w:rsid w:val="00942260"/>
    <w:rsid w:val="00942280"/>
    <w:rsid w:val="0094231C"/>
    <w:rsid w:val="00942D3D"/>
    <w:rsid w:val="00942F0E"/>
    <w:rsid w:val="00943042"/>
    <w:rsid w:val="00943D54"/>
    <w:rsid w:val="00944A38"/>
    <w:rsid w:val="00944D0F"/>
    <w:rsid w:val="00945A1F"/>
    <w:rsid w:val="00946308"/>
    <w:rsid w:val="00946965"/>
    <w:rsid w:val="00946B8C"/>
    <w:rsid w:val="00946C22"/>
    <w:rsid w:val="0094717D"/>
    <w:rsid w:val="00947C2D"/>
    <w:rsid w:val="00950124"/>
    <w:rsid w:val="009501DD"/>
    <w:rsid w:val="00950AA9"/>
    <w:rsid w:val="00950BF0"/>
    <w:rsid w:val="00951376"/>
    <w:rsid w:val="00951476"/>
    <w:rsid w:val="00951593"/>
    <w:rsid w:val="00951861"/>
    <w:rsid w:val="009518E4"/>
    <w:rsid w:val="009518FF"/>
    <w:rsid w:val="00951AB4"/>
    <w:rsid w:val="00951E13"/>
    <w:rsid w:val="009528C8"/>
    <w:rsid w:val="00953213"/>
    <w:rsid w:val="00953980"/>
    <w:rsid w:val="00954487"/>
    <w:rsid w:val="0095585E"/>
    <w:rsid w:val="0095588E"/>
    <w:rsid w:val="00955CC4"/>
    <w:rsid w:val="00955D30"/>
    <w:rsid w:val="00956110"/>
    <w:rsid w:val="00956222"/>
    <w:rsid w:val="009565F9"/>
    <w:rsid w:val="00956C3A"/>
    <w:rsid w:val="00956CF3"/>
    <w:rsid w:val="00957635"/>
    <w:rsid w:val="0095765C"/>
    <w:rsid w:val="009576B0"/>
    <w:rsid w:val="00957A35"/>
    <w:rsid w:val="00960395"/>
    <w:rsid w:val="0096077E"/>
    <w:rsid w:val="00960B7F"/>
    <w:rsid w:val="009618BE"/>
    <w:rsid w:val="0096229D"/>
    <w:rsid w:val="00962552"/>
    <w:rsid w:val="009626D6"/>
    <w:rsid w:val="00962757"/>
    <w:rsid w:val="00962A9E"/>
    <w:rsid w:val="0096389F"/>
    <w:rsid w:val="009639E7"/>
    <w:rsid w:val="0096459D"/>
    <w:rsid w:val="009651C3"/>
    <w:rsid w:val="00965CDB"/>
    <w:rsid w:val="00965E3E"/>
    <w:rsid w:val="0096608D"/>
    <w:rsid w:val="0096641D"/>
    <w:rsid w:val="00967060"/>
    <w:rsid w:val="00967232"/>
    <w:rsid w:val="0096739C"/>
    <w:rsid w:val="009707DF"/>
    <w:rsid w:val="00970BA3"/>
    <w:rsid w:val="00971241"/>
    <w:rsid w:val="00971283"/>
    <w:rsid w:val="00971FF4"/>
    <w:rsid w:val="00972401"/>
    <w:rsid w:val="00972A2E"/>
    <w:rsid w:val="00972E21"/>
    <w:rsid w:val="00973BE9"/>
    <w:rsid w:val="00973C69"/>
    <w:rsid w:val="00974056"/>
    <w:rsid w:val="009740A8"/>
    <w:rsid w:val="00974927"/>
    <w:rsid w:val="00974B0A"/>
    <w:rsid w:val="00974B61"/>
    <w:rsid w:val="00975ACD"/>
    <w:rsid w:val="00975AFE"/>
    <w:rsid w:val="00975B18"/>
    <w:rsid w:val="00975B55"/>
    <w:rsid w:val="009766C5"/>
    <w:rsid w:val="00976DC0"/>
    <w:rsid w:val="00977598"/>
    <w:rsid w:val="00977C2F"/>
    <w:rsid w:val="00980D2F"/>
    <w:rsid w:val="0098100B"/>
    <w:rsid w:val="00981011"/>
    <w:rsid w:val="00981A21"/>
    <w:rsid w:val="00981BDA"/>
    <w:rsid w:val="00982527"/>
    <w:rsid w:val="009842A3"/>
    <w:rsid w:val="00984F67"/>
    <w:rsid w:val="00985487"/>
    <w:rsid w:val="0098553C"/>
    <w:rsid w:val="009859F2"/>
    <w:rsid w:val="00985AAE"/>
    <w:rsid w:val="00985F95"/>
    <w:rsid w:val="0098656C"/>
    <w:rsid w:val="00986DED"/>
    <w:rsid w:val="00986FCF"/>
    <w:rsid w:val="0098741D"/>
    <w:rsid w:val="00987BFB"/>
    <w:rsid w:val="0099031A"/>
    <w:rsid w:val="0099051B"/>
    <w:rsid w:val="0099059F"/>
    <w:rsid w:val="00990AF1"/>
    <w:rsid w:val="00990BAE"/>
    <w:rsid w:val="00991441"/>
    <w:rsid w:val="009914C3"/>
    <w:rsid w:val="00991D40"/>
    <w:rsid w:val="009929B5"/>
    <w:rsid w:val="00992A1C"/>
    <w:rsid w:val="00992E21"/>
    <w:rsid w:val="00992E43"/>
    <w:rsid w:val="00992EC2"/>
    <w:rsid w:val="009932DE"/>
    <w:rsid w:val="00993368"/>
    <w:rsid w:val="00993BAE"/>
    <w:rsid w:val="0099472C"/>
    <w:rsid w:val="009949AA"/>
    <w:rsid w:val="009958A6"/>
    <w:rsid w:val="0099594B"/>
    <w:rsid w:val="00995C7D"/>
    <w:rsid w:val="00995FB2"/>
    <w:rsid w:val="0099637F"/>
    <w:rsid w:val="0099644E"/>
    <w:rsid w:val="00996F8E"/>
    <w:rsid w:val="009975E8"/>
    <w:rsid w:val="009A04AD"/>
    <w:rsid w:val="009A07F1"/>
    <w:rsid w:val="009A112A"/>
    <w:rsid w:val="009A15C6"/>
    <w:rsid w:val="009A1635"/>
    <w:rsid w:val="009A1C72"/>
    <w:rsid w:val="009A2210"/>
    <w:rsid w:val="009A2369"/>
    <w:rsid w:val="009A2397"/>
    <w:rsid w:val="009A2B69"/>
    <w:rsid w:val="009A2BD1"/>
    <w:rsid w:val="009A3B65"/>
    <w:rsid w:val="009A3D0F"/>
    <w:rsid w:val="009A4AB2"/>
    <w:rsid w:val="009A4B16"/>
    <w:rsid w:val="009A4D73"/>
    <w:rsid w:val="009A4EFE"/>
    <w:rsid w:val="009A560C"/>
    <w:rsid w:val="009A5750"/>
    <w:rsid w:val="009A5AC6"/>
    <w:rsid w:val="009A71D2"/>
    <w:rsid w:val="009A7DF6"/>
    <w:rsid w:val="009A7F5C"/>
    <w:rsid w:val="009B1862"/>
    <w:rsid w:val="009B1B6F"/>
    <w:rsid w:val="009B1C40"/>
    <w:rsid w:val="009B2F62"/>
    <w:rsid w:val="009B39D5"/>
    <w:rsid w:val="009B3BB5"/>
    <w:rsid w:val="009B3C52"/>
    <w:rsid w:val="009B4979"/>
    <w:rsid w:val="009B4C25"/>
    <w:rsid w:val="009B51B0"/>
    <w:rsid w:val="009B527E"/>
    <w:rsid w:val="009B52F2"/>
    <w:rsid w:val="009B5E33"/>
    <w:rsid w:val="009B683E"/>
    <w:rsid w:val="009B6FC0"/>
    <w:rsid w:val="009B7190"/>
    <w:rsid w:val="009B7396"/>
    <w:rsid w:val="009B74DE"/>
    <w:rsid w:val="009B782E"/>
    <w:rsid w:val="009B7D9A"/>
    <w:rsid w:val="009C039A"/>
    <w:rsid w:val="009C088F"/>
    <w:rsid w:val="009C1779"/>
    <w:rsid w:val="009C21D8"/>
    <w:rsid w:val="009C2536"/>
    <w:rsid w:val="009C2F31"/>
    <w:rsid w:val="009C31FC"/>
    <w:rsid w:val="009C35D4"/>
    <w:rsid w:val="009C3F90"/>
    <w:rsid w:val="009C402C"/>
    <w:rsid w:val="009C46D1"/>
    <w:rsid w:val="009C47FC"/>
    <w:rsid w:val="009C4EA1"/>
    <w:rsid w:val="009C509F"/>
    <w:rsid w:val="009C5309"/>
    <w:rsid w:val="009C5505"/>
    <w:rsid w:val="009C5569"/>
    <w:rsid w:val="009C5884"/>
    <w:rsid w:val="009C5D07"/>
    <w:rsid w:val="009C6116"/>
    <w:rsid w:val="009C6801"/>
    <w:rsid w:val="009C6843"/>
    <w:rsid w:val="009C69AE"/>
    <w:rsid w:val="009C69E8"/>
    <w:rsid w:val="009C72D8"/>
    <w:rsid w:val="009C78B7"/>
    <w:rsid w:val="009D1672"/>
    <w:rsid w:val="009D17BB"/>
    <w:rsid w:val="009D1A92"/>
    <w:rsid w:val="009D1DE7"/>
    <w:rsid w:val="009D1F9D"/>
    <w:rsid w:val="009D2C86"/>
    <w:rsid w:val="009D33BA"/>
    <w:rsid w:val="009D367C"/>
    <w:rsid w:val="009D3A65"/>
    <w:rsid w:val="009D3CBD"/>
    <w:rsid w:val="009D40F0"/>
    <w:rsid w:val="009D447D"/>
    <w:rsid w:val="009D4699"/>
    <w:rsid w:val="009D47A2"/>
    <w:rsid w:val="009D4AE2"/>
    <w:rsid w:val="009D5329"/>
    <w:rsid w:val="009D5628"/>
    <w:rsid w:val="009D562B"/>
    <w:rsid w:val="009D5791"/>
    <w:rsid w:val="009D60B3"/>
    <w:rsid w:val="009D686C"/>
    <w:rsid w:val="009D70A3"/>
    <w:rsid w:val="009E03B1"/>
    <w:rsid w:val="009E04B7"/>
    <w:rsid w:val="009E0501"/>
    <w:rsid w:val="009E09CE"/>
    <w:rsid w:val="009E0A8C"/>
    <w:rsid w:val="009E1485"/>
    <w:rsid w:val="009E1885"/>
    <w:rsid w:val="009E1DC1"/>
    <w:rsid w:val="009E2A90"/>
    <w:rsid w:val="009E3041"/>
    <w:rsid w:val="009E3210"/>
    <w:rsid w:val="009E3370"/>
    <w:rsid w:val="009E3D3B"/>
    <w:rsid w:val="009E3DB9"/>
    <w:rsid w:val="009E44B2"/>
    <w:rsid w:val="009E476B"/>
    <w:rsid w:val="009E4811"/>
    <w:rsid w:val="009E4DB7"/>
    <w:rsid w:val="009E4EE4"/>
    <w:rsid w:val="009E51C0"/>
    <w:rsid w:val="009E51FA"/>
    <w:rsid w:val="009E531B"/>
    <w:rsid w:val="009E566C"/>
    <w:rsid w:val="009E5837"/>
    <w:rsid w:val="009E6755"/>
    <w:rsid w:val="009E6764"/>
    <w:rsid w:val="009E6AD0"/>
    <w:rsid w:val="009E71DD"/>
    <w:rsid w:val="009F0256"/>
    <w:rsid w:val="009F030C"/>
    <w:rsid w:val="009F053A"/>
    <w:rsid w:val="009F054E"/>
    <w:rsid w:val="009F10EB"/>
    <w:rsid w:val="009F183F"/>
    <w:rsid w:val="009F21E9"/>
    <w:rsid w:val="009F25B5"/>
    <w:rsid w:val="009F26C3"/>
    <w:rsid w:val="009F27BD"/>
    <w:rsid w:val="009F2841"/>
    <w:rsid w:val="009F2F13"/>
    <w:rsid w:val="009F2F64"/>
    <w:rsid w:val="009F367D"/>
    <w:rsid w:val="009F4906"/>
    <w:rsid w:val="009F4CBF"/>
    <w:rsid w:val="009F4D2E"/>
    <w:rsid w:val="009F51F9"/>
    <w:rsid w:val="009F54EE"/>
    <w:rsid w:val="009F5B2B"/>
    <w:rsid w:val="009F6A93"/>
    <w:rsid w:val="009F6DD6"/>
    <w:rsid w:val="009F72D3"/>
    <w:rsid w:val="009F7A17"/>
    <w:rsid w:val="009F7C9B"/>
    <w:rsid w:val="009F7D92"/>
    <w:rsid w:val="009F7D94"/>
    <w:rsid w:val="009F7F0C"/>
    <w:rsid w:val="009F7F78"/>
    <w:rsid w:val="00A002B2"/>
    <w:rsid w:val="00A00554"/>
    <w:rsid w:val="00A00918"/>
    <w:rsid w:val="00A010F6"/>
    <w:rsid w:val="00A01130"/>
    <w:rsid w:val="00A0151D"/>
    <w:rsid w:val="00A017B7"/>
    <w:rsid w:val="00A01C59"/>
    <w:rsid w:val="00A01DDE"/>
    <w:rsid w:val="00A023E8"/>
    <w:rsid w:val="00A02786"/>
    <w:rsid w:val="00A0290A"/>
    <w:rsid w:val="00A032F3"/>
    <w:rsid w:val="00A033DA"/>
    <w:rsid w:val="00A033F0"/>
    <w:rsid w:val="00A03E61"/>
    <w:rsid w:val="00A0422C"/>
    <w:rsid w:val="00A04710"/>
    <w:rsid w:val="00A05686"/>
    <w:rsid w:val="00A0594D"/>
    <w:rsid w:val="00A05F58"/>
    <w:rsid w:val="00A06DA8"/>
    <w:rsid w:val="00A07586"/>
    <w:rsid w:val="00A0781C"/>
    <w:rsid w:val="00A10117"/>
    <w:rsid w:val="00A1080F"/>
    <w:rsid w:val="00A10B06"/>
    <w:rsid w:val="00A1100A"/>
    <w:rsid w:val="00A1101F"/>
    <w:rsid w:val="00A11034"/>
    <w:rsid w:val="00A11079"/>
    <w:rsid w:val="00A119BD"/>
    <w:rsid w:val="00A11DD4"/>
    <w:rsid w:val="00A11EC6"/>
    <w:rsid w:val="00A11FC1"/>
    <w:rsid w:val="00A1200A"/>
    <w:rsid w:val="00A12920"/>
    <w:rsid w:val="00A12BD0"/>
    <w:rsid w:val="00A12BE6"/>
    <w:rsid w:val="00A13725"/>
    <w:rsid w:val="00A137F0"/>
    <w:rsid w:val="00A14F32"/>
    <w:rsid w:val="00A15637"/>
    <w:rsid w:val="00A15840"/>
    <w:rsid w:val="00A15A8E"/>
    <w:rsid w:val="00A15E3C"/>
    <w:rsid w:val="00A16156"/>
    <w:rsid w:val="00A161E5"/>
    <w:rsid w:val="00A1628A"/>
    <w:rsid w:val="00A162AC"/>
    <w:rsid w:val="00A169FA"/>
    <w:rsid w:val="00A17057"/>
    <w:rsid w:val="00A178C6"/>
    <w:rsid w:val="00A1791E"/>
    <w:rsid w:val="00A17ABD"/>
    <w:rsid w:val="00A2084F"/>
    <w:rsid w:val="00A20C06"/>
    <w:rsid w:val="00A210C3"/>
    <w:rsid w:val="00A21618"/>
    <w:rsid w:val="00A21BE2"/>
    <w:rsid w:val="00A23387"/>
    <w:rsid w:val="00A2379A"/>
    <w:rsid w:val="00A239D6"/>
    <w:rsid w:val="00A249BC"/>
    <w:rsid w:val="00A24F43"/>
    <w:rsid w:val="00A25070"/>
    <w:rsid w:val="00A25237"/>
    <w:rsid w:val="00A252B5"/>
    <w:rsid w:val="00A25797"/>
    <w:rsid w:val="00A25C90"/>
    <w:rsid w:val="00A2609F"/>
    <w:rsid w:val="00A26227"/>
    <w:rsid w:val="00A26332"/>
    <w:rsid w:val="00A264E0"/>
    <w:rsid w:val="00A26BDA"/>
    <w:rsid w:val="00A275FA"/>
    <w:rsid w:val="00A27EC1"/>
    <w:rsid w:val="00A30764"/>
    <w:rsid w:val="00A309FF"/>
    <w:rsid w:val="00A30AA6"/>
    <w:rsid w:val="00A30DF6"/>
    <w:rsid w:val="00A31179"/>
    <w:rsid w:val="00A312B5"/>
    <w:rsid w:val="00A3153B"/>
    <w:rsid w:val="00A318E3"/>
    <w:rsid w:val="00A3223A"/>
    <w:rsid w:val="00A3246B"/>
    <w:rsid w:val="00A32539"/>
    <w:rsid w:val="00A32D10"/>
    <w:rsid w:val="00A32F6C"/>
    <w:rsid w:val="00A332F0"/>
    <w:rsid w:val="00A335B3"/>
    <w:rsid w:val="00A3393E"/>
    <w:rsid w:val="00A33A6A"/>
    <w:rsid w:val="00A33F15"/>
    <w:rsid w:val="00A34375"/>
    <w:rsid w:val="00A357C8"/>
    <w:rsid w:val="00A35F83"/>
    <w:rsid w:val="00A362F7"/>
    <w:rsid w:val="00A36886"/>
    <w:rsid w:val="00A40302"/>
    <w:rsid w:val="00A4072A"/>
    <w:rsid w:val="00A414AF"/>
    <w:rsid w:val="00A41AE4"/>
    <w:rsid w:val="00A41DC6"/>
    <w:rsid w:val="00A4268D"/>
    <w:rsid w:val="00A431FF"/>
    <w:rsid w:val="00A435A9"/>
    <w:rsid w:val="00A43CA3"/>
    <w:rsid w:val="00A43DED"/>
    <w:rsid w:val="00A44FFC"/>
    <w:rsid w:val="00A4530B"/>
    <w:rsid w:val="00A45A1E"/>
    <w:rsid w:val="00A470A0"/>
    <w:rsid w:val="00A4714F"/>
    <w:rsid w:val="00A47431"/>
    <w:rsid w:val="00A478C1"/>
    <w:rsid w:val="00A47ED7"/>
    <w:rsid w:val="00A504F1"/>
    <w:rsid w:val="00A50F4C"/>
    <w:rsid w:val="00A5103E"/>
    <w:rsid w:val="00A5194F"/>
    <w:rsid w:val="00A51CC4"/>
    <w:rsid w:val="00A51F15"/>
    <w:rsid w:val="00A52693"/>
    <w:rsid w:val="00A52F0E"/>
    <w:rsid w:val="00A5342A"/>
    <w:rsid w:val="00A5346F"/>
    <w:rsid w:val="00A53643"/>
    <w:rsid w:val="00A53686"/>
    <w:rsid w:val="00A53B21"/>
    <w:rsid w:val="00A543C9"/>
    <w:rsid w:val="00A5445B"/>
    <w:rsid w:val="00A54BB7"/>
    <w:rsid w:val="00A54D3B"/>
    <w:rsid w:val="00A557B2"/>
    <w:rsid w:val="00A55954"/>
    <w:rsid w:val="00A55E04"/>
    <w:rsid w:val="00A566D0"/>
    <w:rsid w:val="00A5691E"/>
    <w:rsid w:val="00A5694B"/>
    <w:rsid w:val="00A5695F"/>
    <w:rsid w:val="00A57501"/>
    <w:rsid w:val="00A60221"/>
    <w:rsid w:val="00A60430"/>
    <w:rsid w:val="00A61385"/>
    <w:rsid w:val="00A6139F"/>
    <w:rsid w:val="00A61480"/>
    <w:rsid w:val="00A6194B"/>
    <w:rsid w:val="00A61A13"/>
    <w:rsid w:val="00A621F6"/>
    <w:rsid w:val="00A62856"/>
    <w:rsid w:val="00A630B6"/>
    <w:rsid w:val="00A631F4"/>
    <w:rsid w:val="00A632D7"/>
    <w:rsid w:val="00A63D0A"/>
    <w:rsid w:val="00A6412E"/>
    <w:rsid w:val="00A6499B"/>
    <w:rsid w:val="00A64F6B"/>
    <w:rsid w:val="00A6570F"/>
    <w:rsid w:val="00A65A16"/>
    <w:rsid w:val="00A65AAB"/>
    <w:rsid w:val="00A65AED"/>
    <w:rsid w:val="00A661A4"/>
    <w:rsid w:val="00A661C1"/>
    <w:rsid w:val="00A66472"/>
    <w:rsid w:val="00A667B4"/>
    <w:rsid w:val="00A66C0B"/>
    <w:rsid w:val="00A6706E"/>
    <w:rsid w:val="00A67918"/>
    <w:rsid w:val="00A7047A"/>
    <w:rsid w:val="00A70B1C"/>
    <w:rsid w:val="00A710E8"/>
    <w:rsid w:val="00A7190D"/>
    <w:rsid w:val="00A7191D"/>
    <w:rsid w:val="00A71A88"/>
    <w:rsid w:val="00A71ADA"/>
    <w:rsid w:val="00A71F54"/>
    <w:rsid w:val="00A7205D"/>
    <w:rsid w:val="00A72502"/>
    <w:rsid w:val="00A72578"/>
    <w:rsid w:val="00A727D5"/>
    <w:rsid w:val="00A72CD8"/>
    <w:rsid w:val="00A73078"/>
    <w:rsid w:val="00A74396"/>
    <w:rsid w:val="00A744AD"/>
    <w:rsid w:val="00A748B0"/>
    <w:rsid w:val="00A74C4D"/>
    <w:rsid w:val="00A75493"/>
    <w:rsid w:val="00A76433"/>
    <w:rsid w:val="00A7734A"/>
    <w:rsid w:val="00A77854"/>
    <w:rsid w:val="00A8087F"/>
    <w:rsid w:val="00A80C65"/>
    <w:rsid w:val="00A8121E"/>
    <w:rsid w:val="00A8235F"/>
    <w:rsid w:val="00A82898"/>
    <w:rsid w:val="00A82D6D"/>
    <w:rsid w:val="00A82F74"/>
    <w:rsid w:val="00A83824"/>
    <w:rsid w:val="00A83F3A"/>
    <w:rsid w:val="00A840E9"/>
    <w:rsid w:val="00A84112"/>
    <w:rsid w:val="00A84720"/>
    <w:rsid w:val="00A853B1"/>
    <w:rsid w:val="00A85A7D"/>
    <w:rsid w:val="00A85D8E"/>
    <w:rsid w:val="00A862FC"/>
    <w:rsid w:val="00A8667C"/>
    <w:rsid w:val="00A86C61"/>
    <w:rsid w:val="00A8770F"/>
    <w:rsid w:val="00A90662"/>
    <w:rsid w:val="00A90A9D"/>
    <w:rsid w:val="00A90D4B"/>
    <w:rsid w:val="00A90DA0"/>
    <w:rsid w:val="00A90E63"/>
    <w:rsid w:val="00A90F87"/>
    <w:rsid w:val="00A91527"/>
    <w:rsid w:val="00A9258A"/>
    <w:rsid w:val="00A929A8"/>
    <w:rsid w:val="00A929EE"/>
    <w:rsid w:val="00A92FA7"/>
    <w:rsid w:val="00A92FF0"/>
    <w:rsid w:val="00A9311B"/>
    <w:rsid w:val="00A931E2"/>
    <w:rsid w:val="00A936A6"/>
    <w:rsid w:val="00A94814"/>
    <w:rsid w:val="00A9483B"/>
    <w:rsid w:val="00A956E3"/>
    <w:rsid w:val="00A95ABF"/>
    <w:rsid w:val="00A95D97"/>
    <w:rsid w:val="00A9600B"/>
    <w:rsid w:val="00A96041"/>
    <w:rsid w:val="00A96612"/>
    <w:rsid w:val="00A9732B"/>
    <w:rsid w:val="00A97716"/>
    <w:rsid w:val="00A97C68"/>
    <w:rsid w:val="00A97E35"/>
    <w:rsid w:val="00AA00B4"/>
    <w:rsid w:val="00AA0480"/>
    <w:rsid w:val="00AA08BB"/>
    <w:rsid w:val="00AA0E2D"/>
    <w:rsid w:val="00AA1627"/>
    <w:rsid w:val="00AA1DDB"/>
    <w:rsid w:val="00AA2926"/>
    <w:rsid w:val="00AA2A6C"/>
    <w:rsid w:val="00AA2F52"/>
    <w:rsid w:val="00AA3C5C"/>
    <w:rsid w:val="00AA3EE2"/>
    <w:rsid w:val="00AA4041"/>
    <w:rsid w:val="00AA4C42"/>
    <w:rsid w:val="00AA55C4"/>
    <w:rsid w:val="00AA5A1E"/>
    <w:rsid w:val="00AA5B6D"/>
    <w:rsid w:val="00AA5BA1"/>
    <w:rsid w:val="00AA5F8A"/>
    <w:rsid w:val="00AA604A"/>
    <w:rsid w:val="00AA6E48"/>
    <w:rsid w:val="00AA75DA"/>
    <w:rsid w:val="00AA77D2"/>
    <w:rsid w:val="00AA7B00"/>
    <w:rsid w:val="00AA7D31"/>
    <w:rsid w:val="00AB012F"/>
    <w:rsid w:val="00AB10DE"/>
    <w:rsid w:val="00AB1877"/>
    <w:rsid w:val="00AB28A3"/>
    <w:rsid w:val="00AB4268"/>
    <w:rsid w:val="00AB47C8"/>
    <w:rsid w:val="00AB5910"/>
    <w:rsid w:val="00AB593C"/>
    <w:rsid w:val="00AB5D6B"/>
    <w:rsid w:val="00AB6822"/>
    <w:rsid w:val="00AB6849"/>
    <w:rsid w:val="00AB6DA0"/>
    <w:rsid w:val="00AB6F37"/>
    <w:rsid w:val="00AB7217"/>
    <w:rsid w:val="00AB74A9"/>
    <w:rsid w:val="00AB7667"/>
    <w:rsid w:val="00AB78E1"/>
    <w:rsid w:val="00AC0533"/>
    <w:rsid w:val="00AC07CB"/>
    <w:rsid w:val="00AC13A5"/>
    <w:rsid w:val="00AC155D"/>
    <w:rsid w:val="00AC1700"/>
    <w:rsid w:val="00AC179D"/>
    <w:rsid w:val="00AC17D9"/>
    <w:rsid w:val="00AC1F54"/>
    <w:rsid w:val="00AC23D3"/>
    <w:rsid w:val="00AC2FBE"/>
    <w:rsid w:val="00AC320B"/>
    <w:rsid w:val="00AC34C2"/>
    <w:rsid w:val="00AC37A6"/>
    <w:rsid w:val="00AC3FF9"/>
    <w:rsid w:val="00AC4754"/>
    <w:rsid w:val="00AC4E6A"/>
    <w:rsid w:val="00AC5C27"/>
    <w:rsid w:val="00AC681C"/>
    <w:rsid w:val="00AC688E"/>
    <w:rsid w:val="00AC69B4"/>
    <w:rsid w:val="00AC7039"/>
    <w:rsid w:val="00AC7087"/>
    <w:rsid w:val="00AC74A6"/>
    <w:rsid w:val="00AC75BF"/>
    <w:rsid w:val="00AD1536"/>
    <w:rsid w:val="00AD1953"/>
    <w:rsid w:val="00AD1BFF"/>
    <w:rsid w:val="00AD29E8"/>
    <w:rsid w:val="00AD39B7"/>
    <w:rsid w:val="00AD3CB6"/>
    <w:rsid w:val="00AD3F1F"/>
    <w:rsid w:val="00AD4A84"/>
    <w:rsid w:val="00AD4B06"/>
    <w:rsid w:val="00AD57B2"/>
    <w:rsid w:val="00AD7368"/>
    <w:rsid w:val="00AD7451"/>
    <w:rsid w:val="00AD761A"/>
    <w:rsid w:val="00AD7F0D"/>
    <w:rsid w:val="00AE022E"/>
    <w:rsid w:val="00AE03FE"/>
    <w:rsid w:val="00AE0422"/>
    <w:rsid w:val="00AE0ED9"/>
    <w:rsid w:val="00AE1399"/>
    <w:rsid w:val="00AE23BD"/>
    <w:rsid w:val="00AE2943"/>
    <w:rsid w:val="00AE35E1"/>
    <w:rsid w:val="00AE36BE"/>
    <w:rsid w:val="00AE3834"/>
    <w:rsid w:val="00AE3CFD"/>
    <w:rsid w:val="00AE3DD0"/>
    <w:rsid w:val="00AE4041"/>
    <w:rsid w:val="00AE40C9"/>
    <w:rsid w:val="00AE4B86"/>
    <w:rsid w:val="00AE4E8D"/>
    <w:rsid w:val="00AE580B"/>
    <w:rsid w:val="00AE6B8F"/>
    <w:rsid w:val="00AE6DDB"/>
    <w:rsid w:val="00AE6EBF"/>
    <w:rsid w:val="00AE6EE5"/>
    <w:rsid w:val="00AE7198"/>
    <w:rsid w:val="00AE71D8"/>
    <w:rsid w:val="00AF0076"/>
    <w:rsid w:val="00AF01EF"/>
    <w:rsid w:val="00AF026D"/>
    <w:rsid w:val="00AF0632"/>
    <w:rsid w:val="00AF0D3A"/>
    <w:rsid w:val="00AF1871"/>
    <w:rsid w:val="00AF192B"/>
    <w:rsid w:val="00AF1A52"/>
    <w:rsid w:val="00AF1AFF"/>
    <w:rsid w:val="00AF201A"/>
    <w:rsid w:val="00AF213D"/>
    <w:rsid w:val="00AF22E9"/>
    <w:rsid w:val="00AF277E"/>
    <w:rsid w:val="00AF28DA"/>
    <w:rsid w:val="00AF47C5"/>
    <w:rsid w:val="00AF4893"/>
    <w:rsid w:val="00AF51A2"/>
    <w:rsid w:val="00AF60CE"/>
    <w:rsid w:val="00AF6104"/>
    <w:rsid w:val="00AF6448"/>
    <w:rsid w:val="00AF65FD"/>
    <w:rsid w:val="00AF682C"/>
    <w:rsid w:val="00AF6948"/>
    <w:rsid w:val="00AF779E"/>
    <w:rsid w:val="00AF7FCF"/>
    <w:rsid w:val="00B005E3"/>
    <w:rsid w:val="00B006A3"/>
    <w:rsid w:val="00B0081D"/>
    <w:rsid w:val="00B01476"/>
    <w:rsid w:val="00B018B4"/>
    <w:rsid w:val="00B02152"/>
    <w:rsid w:val="00B02232"/>
    <w:rsid w:val="00B0229C"/>
    <w:rsid w:val="00B02316"/>
    <w:rsid w:val="00B02DFC"/>
    <w:rsid w:val="00B0398A"/>
    <w:rsid w:val="00B03D0B"/>
    <w:rsid w:val="00B042E7"/>
    <w:rsid w:val="00B04816"/>
    <w:rsid w:val="00B0484D"/>
    <w:rsid w:val="00B0497D"/>
    <w:rsid w:val="00B04EC2"/>
    <w:rsid w:val="00B052A3"/>
    <w:rsid w:val="00B05AA0"/>
    <w:rsid w:val="00B05F19"/>
    <w:rsid w:val="00B06179"/>
    <w:rsid w:val="00B062B3"/>
    <w:rsid w:val="00B0655E"/>
    <w:rsid w:val="00B069ED"/>
    <w:rsid w:val="00B06FF4"/>
    <w:rsid w:val="00B072DC"/>
    <w:rsid w:val="00B07C58"/>
    <w:rsid w:val="00B07E0A"/>
    <w:rsid w:val="00B10B48"/>
    <w:rsid w:val="00B10C21"/>
    <w:rsid w:val="00B10DAB"/>
    <w:rsid w:val="00B11256"/>
    <w:rsid w:val="00B1141A"/>
    <w:rsid w:val="00B114AA"/>
    <w:rsid w:val="00B118D2"/>
    <w:rsid w:val="00B11AEF"/>
    <w:rsid w:val="00B11B4F"/>
    <w:rsid w:val="00B129F2"/>
    <w:rsid w:val="00B12B06"/>
    <w:rsid w:val="00B12D41"/>
    <w:rsid w:val="00B14790"/>
    <w:rsid w:val="00B14854"/>
    <w:rsid w:val="00B14B27"/>
    <w:rsid w:val="00B15151"/>
    <w:rsid w:val="00B15527"/>
    <w:rsid w:val="00B1567A"/>
    <w:rsid w:val="00B15B3D"/>
    <w:rsid w:val="00B16E25"/>
    <w:rsid w:val="00B17127"/>
    <w:rsid w:val="00B17759"/>
    <w:rsid w:val="00B17E0D"/>
    <w:rsid w:val="00B20746"/>
    <w:rsid w:val="00B20767"/>
    <w:rsid w:val="00B20BB6"/>
    <w:rsid w:val="00B21790"/>
    <w:rsid w:val="00B21A7C"/>
    <w:rsid w:val="00B21E07"/>
    <w:rsid w:val="00B21FB7"/>
    <w:rsid w:val="00B22541"/>
    <w:rsid w:val="00B22CDC"/>
    <w:rsid w:val="00B22CE2"/>
    <w:rsid w:val="00B23E74"/>
    <w:rsid w:val="00B23EBB"/>
    <w:rsid w:val="00B24219"/>
    <w:rsid w:val="00B2449C"/>
    <w:rsid w:val="00B24718"/>
    <w:rsid w:val="00B24D88"/>
    <w:rsid w:val="00B2503A"/>
    <w:rsid w:val="00B25658"/>
    <w:rsid w:val="00B2599B"/>
    <w:rsid w:val="00B2633D"/>
    <w:rsid w:val="00B266E6"/>
    <w:rsid w:val="00B2731B"/>
    <w:rsid w:val="00B274F4"/>
    <w:rsid w:val="00B27891"/>
    <w:rsid w:val="00B27B79"/>
    <w:rsid w:val="00B27D76"/>
    <w:rsid w:val="00B3002D"/>
    <w:rsid w:val="00B3012A"/>
    <w:rsid w:val="00B3046A"/>
    <w:rsid w:val="00B30494"/>
    <w:rsid w:val="00B304F2"/>
    <w:rsid w:val="00B30E48"/>
    <w:rsid w:val="00B314F0"/>
    <w:rsid w:val="00B315AC"/>
    <w:rsid w:val="00B31E89"/>
    <w:rsid w:val="00B31E91"/>
    <w:rsid w:val="00B321D0"/>
    <w:rsid w:val="00B3250A"/>
    <w:rsid w:val="00B327D4"/>
    <w:rsid w:val="00B3291C"/>
    <w:rsid w:val="00B3332C"/>
    <w:rsid w:val="00B349B4"/>
    <w:rsid w:val="00B34F57"/>
    <w:rsid w:val="00B350E3"/>
    <w:rsid w:val="00B35FAF"/>
    <w:rsid w:val="00B36540"/>
    <w:rsid w:val="00B3722B"/>
    <w:rsid w:val="00B37408"/>
    <w:rsid w:val="00B377D4"/>
    <w:rsid w:val="00B37947"/>
    <w:rsid w:val="00B403F6"/>
    <w:rsid w:val="00B407D1"/>
    <w:rsid w:val="00B40DB7"/>
    <w:rsid w:val="00B4107B"/>
    <w:rsid w:val="00B41457"/>
    <w:rsid w:val="00B41680"/>
    <w:rsid w:val="00B41B24"/>
    <w:rsid w:val="00B41D9C"/>
    <w:rsid w:val="00B42227"/>
    <w:rsid w:val="00B4226D"/>
    <w:rsid w:val="00B423F4"/>
    <w:rsid w:val="00B426D2"/>
    <w:rsid w:val="00B42985"/>
    <w:rsid w:val="00B429F4"/>
    <w:rsid w:val="00B43DB2"/>
    <w:rsid w:val="00B44A30"/>
    <w:rsid w:val="00B44FB7"/>
    <w:rsid w:val="00B454DA"/>
    <w:rsid w:val="00B4652E"/>
    <w:rsid w:val="00B47A30"/>
    <w:rsid w:val="00B5052D"/>
    <w:rsid w:val="00B50EC3"/>
    <w:rsid w:val="00B5146C"/>
    <w:rsid w:val="00B5197C"/>
    <w:rsid w:val="00B51BC0"/>
    <w:rsid w:val="00B53D4D"/>
    <w:rsid w:val="00B540F8"/>
    <w:rsid w:val="00B54370"/>
    <w:rsid w:val="00B551E9"/>
    <w:rsid w:val="00B55DC9"/>
    <w:rsid w:val="00B56042"/>
    <w:rsid w:val="00B560E3"/>
    <w:rsid w:val="00B56285"/>
    <w:rsid w:val="00B56531"/>
    <w:rsid w:val="00B5698C"/>
    <w:rsid w:val="00B56E53"/>
    <w:rsid w:val="00B576AE"/>
    <w:rsid w:val="00B57B05"/>
    <w:rsid w:val="00B57D88"/>
    <w:rsid w:val="00B6016B"/>
    <w:rsid w:val="00B60A2D"/>
    <w:rsid w:val="00B61CAB"/>
    <w:rsid w:val="00B61DC5"/>
    <w:rsid w:val="00B624EC"/>
    <w:rsid w:val="00B62733"/>
    <w:rsid w:val="00B630D2"/>
    <w:rsid w:val="00B63710"/>
    <w:rsid w:val="00B638CD"/>
    <w:rsid w:val="00B63946"/>
    <w:rsid w:val="00B63B17"/>
    <w:rsid w:val="00B63D35"/>
    <w:rsid w:val="00B63DF5"/>
    <w:rsid w:val="00B646B9"/>
    <w:rsid w:val="00B65A0E"/>
    <w:rsid w:val="00B65A80"/>
    <w:rsid w:val="00B65E8F"/>
    <w:rsid w:val="00B66015"/>
    <w:rsid w:val="00B661BD"/>
    <w:rsid w:val="00B6660D"/>
    <w:rsid w:val="00B66BD8"/>
    <w:rsid w:val="00B67253"/>
    <w:rsid w:val="00B672E6"/>
    <w:rsid w:val="00B6749A"/>
    <w:rsid w:val="00B67586"/>
    <w:rsid w:val="00B676AA"/>
    <w:rsid w:val="00B679E4"/>
    <w:rsid w:val="00B7063C"/>
    <w:rsid w:val="00B7064C"/>
    <w:rsid w:val="00B7081D"/>
    <w:rsid w:val="00B70A07"/>
    <w:rsid w:val="00B70D49"/>
    <w:rsid w:val="00B71352"/>
    <w:rsid w:val="00B71728"/>
    <w:rsid w:val="00B726AE"/>
    <w:rsid w:val="00B7289F"/>
    <w:rsid w:val="00B72D27"/>
    <w:rsid w:val="00B733C3"/>
    <w:rsid w:val="00B73702"/>
    <w:rsid w:val="00B73ED2"/>
    <w:rsid w:val="00B748D3"/>
    <w:rsid w:val="00B749F4"/>
    <w:rsid w:val="00B74D92"/>
    <w:rsid w:val="00B75279"/>
    <w:rsid w:val="00B75435"/>
    <w:rsid w:val="00B75C28"/>
    <w:rsid w:val="00B7619D"/>
    <w:rsid w:val="00B77615"/>
    <w:rsid w:val="00B77B2C"/>
    <w:rsid w:val="00B77B97"/>
    <w:rsid w:val="00B77BE6"/>
    <w:rsid w:val="00B77D8D"/>
    <w:rsid w:val="00B80EEB"/>
    <w:rsid w:val="00B81445"/>
    <w:rsid w:val="00B815D3"/>
    <w:rsid w:val="00B81976"/>
    <w:rsid w:val="00B81BFA"/>
    <w:rsid w:val="00B81F04"/>
    <w:rsid w:val="00B821D5"/>
    <w:rsid w:val="00B82560"/>
    <w:rsid w:val="00B82649"/>
    <w:rsid w:val="00B82B77"/>
    <w:rsid w:val="00B82F0C"/>
    <w:rsid w:val="00B83013"/>
    <w:rsid w:val="00B83A44"/>
    <w:rsid w:val="00B83AC6"/>
    <w:rsid w:val="00B844BE"/>
    <w:rsid w:val="00B84801"/>
    <w:rsid w:val="00B8486F"/>
    <w:rsid w:val="00B856C7"/>
    <w:rsid w:val="00B858CF"/>
    <w:rsid w:val="00B86109"/>
    <w:rsid w:val="00B86DFE"/>
    <w:rsid w:val="00B8749D"/>
    <w:rsid w:val="00B87AB1"/>
    <w:rsid w:val="00B87C3B"/>
    <w:rsid w:val="00B87E56"/>
    <w:rsid w:val="00B87FB0"/>
    <w:rsid w:val="00B9097B"/>
    <w:rsid w:val="00B90BF8"/>
    <w:rsid w:val="00B90F57"/>
    <w:rsid w:val="00B91022"/>
    <w:rsid w:val="00B9260D"/>
    <w:rsid w:val="00B926FD"/>
    <w:rsid w:val="00B92C71"/>
    <w:rsid w:val="00B92DEB"/>
    <w:rsid w:val="00B935EB"/>
    <w:rsid w:val="00B93B1F"/>
    <w:rsid w:val="00B93CDC"/>
    <w:rsid w:val="00B93EB5"/>
    <w:rsid w:val="00B9483D"/>
    <w:rsid w:val="00B94B96"/>
    <w:rsid w:val="00B94DA0"/>
    <w:rsid w:val="00B957C7"/>
    <w:rsid w:val="00B95978"/>
    <w:rsid w:val="00B95A5C"/>
    <w:rsid w:val="00B95FD3"/>
    <w:rsid w:val="00B96349"/>
    <w:rsid w:val="00B96C8E"/>
    <w:rsid w:val="00B97D0E"/>
    <w:rsid w:val="00B97DB9"/>
    <w:rsid w:val="00B97E22"/>
    <w:rsid w:val="00BA04AF"/>
    <w:rsid w:val="00BA1E70"/>
    <w:rsid w:val="00BA230E"/>
    <w:rsid w:val="00BA3014"/>
    <w:rsid w:val="00BA31ED"/>
    <w:rsid w:val="00BA35D8"/>
    <w:rsid w:val="00BA37C3"/>
    <w:rsid w:val="00BA450A"/>
    <w:rsid w:val="00BA4AFF"/>
    <w:rsid w:val="00BA4BB9"/>
    <w:rsid w:val="00BA4F1A"/>
    <w:rsid w:val="00BA5401"/>
    <w:rsid w:val="00BA563E"/>
    <w:rsid w:val="00BA5A41"/>
    <w:rsid w:val="00BA7285"/>
    <w:rsid w:val="00BB0558"/>
    <w:rsid w:val="00BB0BA4"/>
    <w:rsid w:val="00BB0E8F"/>
    <w:rsid w:val="00BB0EC2"/>
    <w:rsid w:val="00BB10C6"/>
    <w:rsid w:val="00BB1173"/>
    <w:rsid w:val="00BB143F"/>
    <w:rsid w:val="00BB155F"/>
    <w:rsid w:val="00BB1B72"/>
    <w:rsid w:val="00BB2117"/>
    <w:rsid w:val="00BB3BE5"/>
    <w:rsid w:val="00BB3D2D"/>
    <w:rsid w:val="00BB3E6D"/>
    <w:rsid w:val="00BB471E"/>
    <w:rsid w:val="00BB491D"/>
    <w:rsid w:val="00BB5639"/>
    <w:rsid w:val="00BB577C"/>
    <w:rsid w:val="00BB5D6B"/>
    <w:rsid w:val="00BB6428"/>
    <w:rsid w:val="00BB6449"/>
    <w:rsid w:val="00BB7256"/>
    <w:rsid w:val="00BB7E69"/>
    <w:rsid w:val="00BC054D"/>
    <w:rsid w:val="00BC1237"/>
    <w:rsid w:val="00BC1344"/>
    <w:rsid w:val="00BC15F5"/>
    <w:rsid w:val="00BC1F7C"/>
    <w:rsid w:val="00BC2765"/>
    <w:rsid w:val="00BC30BE"/>
    <w:rsid w:val="00BC3A04"/>
    <w:rsid w:val="00BC3C11"/>
    <w:rsid w:val="00BC47CE"/>
    <w:rsid w:val="00BC48F0"/>
    <w:rsid w:val="00BC5BA3"/>
    <w:rsid w:val="00BC5D06"/>
    <w:rsid w:val="00BC6029"/>
    <w:rsid w:val="00BC6C25"/>
    <w:rsid w:val="00BC7579"/>
    <w:rsid w:val="00BC75CC"/>
    <w:rsid w:val="00BC7763"/>
    <w:rsid w:val="00BC778F"/>
    <w:rsid w:val="00BC7CFA"/>
    <w:rsid w:val="00BC7F4A"/>
    <w:rsid w:val="00BC7FE0"/>
    <w:rsid w:val="00BD0354"/>
    <w:rsid w:val="00BD0BC0"/>
    <w:rsid w:val="00BD1F3E"/>
    <w:rsid w:val="00BD2356"/>
    <w:rsid w:val="00BD26B8"/>
    <w:rsid w:val="00BD2AB1"/>
    <w:rsid w:val="00BD2AE1"/>
    <w:rsid w:val="00BD2F52"/>
    <w:rsid w:val="00BD3464"/>
    <w:rsid w:val="00BD3796"/>
    <w:rsid w:val="00BD4177"/>
    <w:rsid w:val="00BD42F6"/>
    <w:rsid w:val="00BD44C0"/>
    <w:rsid w:val="00BD4599"/>
    <w:rsid w:val="00BD477E"/>
    <w:rsid w:val="00BD4B4C"/>
    <w:rsid w:val="00BD4DD9"/>
    <w:rsid w:val="00BD5519"/>
    <w:rsid w:val="00BD6428"/>
    <w:rsid w:val="00BD64A1"/>
    <w:rsid w:val="00BD6595"/>
    <w:rsid w:val="00BD7167"/>
    <w:rsid w:val="00BE01C1"/>
    <w:rsid w:val="00BE15CC"/>
    <w:rsid w:val="00BE22A7"/>
    <w:rsid w:val="00BE2484"/>
    <w:rsid w:val="00BE2565"/>
    <w:rsid w:val="00BE29B8"/>
    <w:rsid w:val="00BE2D95"/>
    <w:rsid w:val="00BE32D3"/>
    <w:rsid w:val="00BE32D6"/>
    <w:rsid w:val="00BE381C"/>
    <w:rsid w:val="00BE3D05"/>
    <w:rsid w:val="00BE4050"/>
    <w:rsid w:val="00BE5270"/>
    <w:rsid w:val="00BE5A8E"/>
    <w:rsid w:val="00BE6492"/>
    <w:rsid w:val="00BE649C"/>
    <w:rsid w:val="00BF0079"/>
    <w:rsid w:val="00BF0A33"/>
    <w:rsid w:val="00BF0A39"/>
    <w:rsid w:val="00BF178C"/>
    <w:rsid w:val="00BF17B1"/>
    <w:rsid w:val="00BF22B2"/>
    <w:rsid w:val="00BF245C"/>
    <w:rsid w:val="00BF2E99"/>
    <w:rsid w:val="00BF3F07"/>
    <w:rsid w:val="00BF4150"/>
    <w:rsid w:val="00BF4689"/>
    <w:rsid w:val="00BF540C"/>
    <w:rsid w:val="00BF5430"/>
    <w:rsid w:val="00BF6D77"/>
    <w:rsid w:val="00BF6F3A"/>
    <w:rsid w:val="00BF790A"/>
    <w:rsid w:val="00C0024C"/>
    <w:rsid w:val="00C00FB0"/>
    <w:rsid w:val="00C01902"/>
    <w:rsid w:val="00C01ECA"/>
    <w:rsid w:val="00C01FA6"/>
    <w:rsid w:val="00C021E2"/>
    <w:rsid w:val="00C02472"/>
    <w:rsid w:val="00C029D1"/>
    <w:rsid w:val="00C02AC4"/>
    <w:rsid w:val="00C0325A"/>
    <w:rsid w:val="00C03261"/>
    <w:rsid w:val="00C035E7"/>
    <w:rsid w:val="00C03C84"/>
    <w:rsid w:val="00C041DB"/>
    <w:rsid w:val="00C049B0"/>
    <w:rsid w:val="00C04BB1"/>
    <w:rsid w:val="00C05312"/>
    <w:rsid w:val="00C0553B"/>
    <w:rsid w:val="00C0568E"/>
    <w:rsid w:val="00C06618"/>
    <w:rsid w:val="00C06DE5"/>
    <w:rsid w:val="00C06E01"/>
    <w:rsid w:val="00C070F5"/>
    <w:rsid w:val="00C07176"/>
    <w:rsid w:val="00C07221"/>
    <w:rsid w:val="00C07FCC"/>
    <w:rsid w:val="00C111F2"/>
    <w:rsid w:val="00C11440"/>
    <w:rsid w:val="00C114A7"/>
    <w:rsid w:val="00C11D8C"/>
    <w:rsid w:val="00C12B1D"/>
    <w:rsid w:val="00C1316F"/>
    <w:rsid w:val="00C136E4"/>
    <w:rsid w:val="00C13914"/>
    <w:rsid w:val="00C13D4C"/>
    <w:rsid w:val="00C13DEF"/>
    <w:rsid w:val="00C146D2"/>
    <w:rsid w:val="00C148D3"/>
    <w:rsid w:val="00C14FFF"/>
    <w:rsid w:val="00C15562"/>
    <w:rsid w:val="00C157C9"/>
    <w:rsid w:val="00C15A29"/>
    <w:rsid w:val="00C15C32"/>
    <w:rsid w:val="00C15CA8"/>
    <w:rsid w:val="00C162B9"/>
    <w:rsid w:val="00C172D1"/>
    <w:rsid w:val="00C17CE6"/>
    <w:rsid w:val="00C204F4"/>
    <w:rsid w:val="00C20A78"/>
    <w:rsid w:val="00C21EC8"/>
    <w:rsid w:val="00C21F18"/>
    <w:rsid w:val="00C22616"/>
    <w:rsid w:val="00C22DA2"/>
    <w:rsid w:val="00C23626"/>
    <w:rsid w:val="00C23A21"/>
    <w:rsid w:val="00C24703"/>
    <w:rsid w:val="00C24C44"/>
    <w:rsid w:val="00C24FB7"/>
    <w:rsid w:val="00C254FD"/>
    <w:rsid w:val="00C25C55"/>
    <w:rsid w:val="00C25DC0"/>
    <w:rsid w:val="00C266A9"/>
    <w:rsid w:val="00C2683D"/>
    <w:rsid w:val="00C26B85"/>
    <w:rsid w:val="00C26FC4"/>
    <w:rsid w:val="00C2709C"/>
    <w:rsid w:val="00C2743D"/>
    <w:rsid w:val="00C27759"/>
    <w:rsid w:val="00C2780C"/>
    <w:rsid w:val="00C27A0E"/>
    <w:rsid w:val="00C27A41"/>
    <w:rsid w:val="00C27A6C"/>
    <w:rsid w:val="00C30357"/>
    <w:rsid w:val="00C309A3"/>
    <w:rsid w:val="00C30B13"/>
    <w:rsid w:val="00C30C4C"/>
    <w:rsid w:val="00C30DBD"/>
    <w:rsid w:val="00C311CC"/>
    <w:rsid w:val="00C31431"/>
    <w:rsid w:val="00C31490"/>
    <w:rsid w:val="00C3208C"/>
    <w:rsid w:val="00C320D8"/>
    <w:rsid w:val="00C322DF"/>
    <w:rsid w:val="00C328F8"/>
    <w:rsid w:val="00C32BD6"/>
    <w:rsid w:val="00C33C7E"/>
    <w:rsid w:val="00C34021"/>
    <w:rsid w:val="00C34E12"/>
    <w:rsid w:val="00C3520D"/>
    <w:rsid w:val="00C35F31"/>
    <w:rsid w:val="00C36298"/>
    <w:rsid w:val="00C36534"/>
    <w:rsid w:val="00C36B75"/>
    <w:rsid w:val="00C36F99"/>
    <w:rsid w:val="00C37E0E"/>
    <w:rsid w:val="00C4052B"/>
    <w:rsid w:val="00C407DC"/>
    <w:rsid w:val="00C408CB"/>
    <w:rsid w:val="00C4131C"/>
    <w:rsid w:val="00C42C7D"/>
    <w:rsid w:val="00C42CD0"/>
    <w:rsid w:val="00C42E1D"/>
    <w:rsid w:val="00C42EF4"/>
    <w:rsid w:val="00C43459"/>
    <w:rsid w:val="00C43AA4"/>
    <w:rsid w:val="00C43C42"/>
    <w:rsid w:val="00C43E11"/>
    <w:rsid w:val="00C43E12"/>
    <w:rsid w:val="00C43FAD"/>
    <w:rsid w:val="00C44C24"/>
    <w:rsid w:val="00C450C1"/>
    <w:rsid w:val="00C45515"/>
    <w:rsid w:val="00C457AC"/>
    <w:rsid w:val="00C45A54"/>
    <w:rsid w:val="00C4616E"/>
    <w:rsid w:val="00C46524"/>
    <w:rsid w:val="00C467CB"/>
    <w:rsid w:val="00C47972"/>
    <w:rsid w:val="00C47EB8"/>
    <w:rsid w:val="00C47F28"/>
    <w:rsid w:val="00C50CA8"/>
    <w:rsid w:val="00C5108A"/>
    <w:rsid w:val="00C514E6"/>
    <w:rsid w:val="00C515F8"/>
    <w:rsid w:val="00C52642"/>
    <w:rsid w:val="00C52D96"/>
    <w:rsid w:val="00C539D2"/>
    <w:rsid w:val="00C53B2A"/>
    <w:rsid w:val="00C53F34"/>
    <w:rsid w:val="00C54499"/>
    <w:rsid w:val="00C545C3"/>
    <w:rsid w:val="00C54C2E"/>
    <w:rsid w:val="00C54C7D"/>
    <w:rsid w:val="00C54DC2"/>
    <w:rsid w:val="00C55403"/>
    <w:rsid w:val="00C555E6"/>
    <w:rsid w:val="00C55764"/>
    <w:rsid w:val="00C560D1"/>
    <w:rsid w:val="00C561A8"/>
    <w:rsid w:val="00C56383"/>
    <w:rsid w:val="00C56384"/>
    <w:rsid w:val="00C56D93"/>
    <w:rsid w:val="00C57139"/>
    <w:rsid w:val="00C57472"/>
    <w:rsid w:val="00C5769F"/>
    <w:rsid w:val="00C57763"/>
    <w:rsid w:val="00C6013B"/>
    <w:rsid w:val="00C603C6"/>
    <w:rsid w:val="00C6111B"/>
    <w:rsid w:val="00C615D8"/>
    <w:rsid w:val="00C617B0"/>
    <w:rsid w:val="00C61834"/>
    <w:rsid w:val="00C61C12"/>
    <w:rsid w:val="00C62D99"/>
    <w:rsid w:val="00C62F66"/>
    <w:rsid w:val="00C6340D"/>
    <w:rsid w:val="00C63DF6"/>
    <w:rsid w:val="00C63F4D"/>
    <w:rsid w:val="00C6428A"/>
    <w:rsid w:val="00C66CBB"/>
    <w:rsid w:val="00C675DA"/>
    <w:rsid w:val="00C704D3"/>
    <w:rsid w:val="00C70628"/>
    <w:rsid w:val="00C70652"/>
    <w:rsid w:val="00C7092E"/>
    <w:rsid w:val="00C71861"/>
    <w:rsid w:val="00C721D9"/>
    <w:rsid w:val="00C72443"/>
    <w:rsid w:val="00C729AC"/>
    <w:rsid w:val="00C72B07"/>
    <w:rsid w:val="00C733E2"/>
    <w:rsid w:val="00C7411D"/>
    <w:rsid w:val="00C7426B"/>
    <w:rsid w:val="00C742D5"/>
    <w:rsid w:val="00C7476D"/>
    <w:rsid w:val="00C7552A"/>
    <w:rsid w:val="00C75D3F"/>
    <w:rsid w:val="00C76010"/>
    <w:rsid w:val="00C764A9"/>
    <w:rsid w:val="00C77709"/>
    <w:rsid w:val="00C77BEE"/>
    <w:rsid w:val="00C77CAC"/>
    <w:rsid w:val="00C80093"/>
    <w:rsid w:val="00C80321"/>
    <w:rsid w:val="00C8035D"/>
    <w:rsid w:val="00C80A52"/>
    <w:rsid w:val="00C80AF7"/>
    <w:rsid w:val="00C8109B"/>
    <w:rsid w:val="00C81796"/>
    <w:rsid w:val="00C819BA"/>
    <w:rsid w:val="00C81A1A"/>
    <w:rsid w:val="00C81B21"/>
    <w:rsid w:val="00C8204A"/>
    <w:rsid w:val="00C82111"/>
    <w:rsid w:val="00C821DB"/>
    <w:rsid w:val="00C8233A"/>
    <w:rsid w:val="00C823C6"/>
    <w:rsid w:val="00C82871"/>
    <w:rsid w:val="00C832C2"/>
    <w:rsid w:val="00C833E4"/>
    <w:rsid w:val="00C84233"/>
    <w:rsid w:val="00C843EC"/>
    <w:rsid w:val="00C84479"/>
    <w:rsid w:val="00C84818"/>
    <w:rsid w:val="00C84E94"/>
    <w:rsid w:val="00C84F3B"/>
    <w:rsid w:val="00C85109"/>
    <w:rsid w:val="00C85451"/>
    <w:rsid w:val="00C86522"/>
    <w:rsid w:val="00C86C40"/>
    <w:rsid w:val="00C86E89"/>
    <w:rsid w:val="00C870D7"/>
    <w:rsid w:val="00C876B6"/>
    <w:rsid w:val="00C8777E"/>
    <w:rsid w:val="00C87852"/>
    <w:rsid w:val="00C879B3"/>
    <w:rsid w:val="00C87D06"/>
    <w:rsid w:val="00C90343"/>
    <w:rsid w:val="00C90C73"/>
    <w:rsid w:val="00C90F5B"/>
    <w:rsid w:val="00C911AC"/>
    <w:rsid w:val="00C9124A"/>
    <w:rsid w:val="00C91259"/>
    <w:rsid w:val="00C91349"/>
    <w:rsid w:val="00C913D6"/>
    <w:rsid w:val="00C91411"/>
    <w:rsid w:val="00C917B8"/>
    <w:rsid w:val="00C923DE"/>
    <w:rsid w:val="00C92C1D"/>
    <w:rsid w:val="00C9388B"/>
    <w:rsid w:val="00C93A3F"/>
    <w:rsid w:val="00C94644"/>
    <w:rsid w:val="00C95E1B"/>
    <w:rsid w:val="00C9676E"/>
    <w:rsid w:val="00C96CF9"/>
    <w:rsid w:val="00C97126"/>
    <w:rsid w:val="00C97965"/>
    <w:rsid w:val="00C97E0C"/>
    <w:rsid w:val="00C97FBC"/>
    <w:rsid w:val="00CA034B"/>
    <w:rsid w:val="00CA0403"/>
    <w:rsid w:val="00CA0AFE"/>
    <w:rsid w:val="00CA0C53"/>
    <w:rsid w:val="00CA1570"/>
    <w:rsid w:val="00CA1E32"/>
    <w:rsid w:val="00CA23ED"/>
    <w:rsid w:val="00CA26BD"/>
    <w:rsid w:val="00CA2956"/>
    <w:rsid w:val="00CA29D2"/>
    <w:rsid w:val="00CA2CB5"/>
    <w:rsid w:val="00CA2CD1"/>
    <w:rsid w:val="00CA3377"/>
    <w:rsid w:val="00CA3B88"/>
    <w:rsid w:val="00CA3BD4"/>
    <w:rsid w:val="00CA3C83"/>
    <w:rsid w:val="00CA40FD"/>
    <w:rsid w:val="00CA440E"/>
    <w:rsid w:val="00CA4D53"/>
    <w:rsid w:val="00CA5416"/>
    <w:rsid w:val="00CA5536"/>
    <w:rsid w:val="00CA626E"/>
    <w:rsid w:val="00CA68BC"/>
    <w:rsid w:val="00CA6C34"/>
    <w:rsid w:val="00CA6C37"/>
    <w:rsid w:val="00CA71F9"/>
    <w:rsid w:val="00CA7EC4"/>
    <w:rsid w:val="00CB0060"/>
    <w:rsid w:val="00CB0289"/>
    <w:rsid w:val="00CB029E"/>
    <w:rsid w:val="00CB04A1"/>
    <w:rsid w:val="00CB0566"/>
    <w:rsid w:val="00CB0750"/>
    <w:rsid w:val="00CB12DD"/>
    <w:rsid w:val="00CB19AA"/>
    <w:rsid w:val="00CB1E94"/>
    <w:rsid w:val="00CB21BB"/>
    <w:rsid w:val="00CB24A2"/>
    <w:rsid w:val="00CB2BB1"/>
    <w:rsid w:val="00CB3679"/>
    <w:rsid w:val="00CB3D71"/>
    <w:rsid w:val="00CB4093"/>
    <w:rsid w:val="00CB4605"/>
    <w:rsid w:val="00CB4965"/>
    <w:rsid w:val="00CB4A87"/>
    <w:rsid w:val="00CB5264"/>
    <w:rsid w:val="00CB5502"/>
    <w:rsid w:val="00CB571E"/>
    <w:rsid w:val="00CB64BF"/>
    <w:rsid w:val="00CB6767"/>
    <w:rsid w:val="00CB67F6"/>
    <w:rsid w:val="00CB6C9C"/>
    <w:rsid w:val="00CB6F5C"/>
    <w:rsid w:val="00CB71EE"/>
    <w:rsid w:val="00CB76C2"/>
    <w:rsid w:val="00CC035F"/>
    <w:rsid w:val="00CC0656"/>
    <w:rsid w:val="00CC0DC8"/>
    <w:rsid w:val="00CC0F8D"/>
    <w:rsid w:val="00CC1307"/>
    <w:rsid w:val="00CC1881"/>
    <w:rsid w:val="00CC1E6E"/>
    <w:rsid w:val="00CC2346"/>
    <w:rsid w:val="00CC2377"/>
    <w:rsid w:val="00CC2D37"/>
    <w:rsid w:val="00CC3283"/>
    <w:rsid w:val="00CC3819"/>
    <w:rsid w:val="00CC42BF"/>
    <w:rsid w:val="00CC5AFE"/>
    <w:rsid w:val="00CC635B"/>
    <w:rsid w:val="00CC65A8"/>
    <w:rsid w:val="00CC6FF7"/>
    <w:rsid w:val="00CC7046"/>
    <w:rsid w:val="00CC7577"/>
    <w:rsid w:val="00CC7B93"/>
    <w:rsid w:val="00CD06F9"/>
    <w:rsid w:val="00CD0E46"/>
    <w:rsid w:val="00CD188B"/>
    <w:rsid w:val="00CD20F3"/>
    <w:rsid w:val="00CD22A3"/>
    <w:rsid w:val="00CD32C3"/>
    <w:rsid w:val="00CD385A"/>
    <w:rsid w:val="00CD3BA4"/>
    <w:rsid w:val="00CD3E0F"/>
    <w:rsid w:val="00CD4CBB"/>
    <w:rsid w:val="00CD5CD3"/>
    <w:rsid w:val="00CD6111"/>
    <w:rsid w:val="00CD61C4"/>
    <w:rsid w:val="00CD6226"/>
    <w:rsid w:val="00CD63A6"/>
    <w:rsid w:val="00CD64D0"/>
    <w:rsid w:val="00CD6A0C"/>
    <w:rsid w:val="00CD7946"/>
    <w:rsid w:val="00CD7A67"/>
    <w:rsid w:val="00CD7CC9"/>
    <w:rsid w:val="00CE0429"/>
    <w:rsid w:val="00CE1649"/>
    <w:rsid w:val="00CE28E3"/>
    <w:rsid w:val="00CE3AB2"/>
    <w:rsid w:val="00CE3FF4"/>
    <w:rsid w:val="00CE45C1"/>
    <w:rsid w:val="00CE4A57"/>
    <w:rsid w:val="00CE4E79"/>
    <w:rsid w:val="00CE505F"/>
    <w:rsid w:val="00CE5964"/>
    <w:rsid w:val="00CE62DB"/>
    <w:rsid w:val="00CE6AA9"/>
    <w:rsid w:val="00CE7210"/>
    <w:rsid w:val="00CE79F3"/>
    <w:rsid w:val="00CF0103"/>
    <w:rsid w:val="00CF0206"/>
    <w:rsid w:val="00CF0874"/>
    <w:rsid w:val="00CF08D4"/>
    <w:rsid w:val="00CF11D0"/>
    <w:rsid w:val="00CF16FB"/>
    <w:rsid w:val="00CF176E"/>
    <w:rsid w:val="00CF1864"/>
    <w:rsid w:val="00CF1B6D"/>
    <w:rsid w:val="00CF20CB"/>
    <w:rsid w:val="00CF2392"/>
    <w:rsid w:val="00CF299D"/>
    <w:rsid w:val="00CF2E84"/>
    <w:rsid w:val="00CF2F1E"/>
    <w:rsid w:val="00CF311A"/>
    <w:rsid w:val="00CF31D5"/>
    <w:rsid w:val="00CF399A"/>
    <w:rsid w:val="00CF4146"/>
    <w:rsid w:val="00CF41D9"/>
    <w:rsid w:val="00CF444E"/>
    <w:rsid w:val="00CF46CF"/>
    <w:rsid w:val="00CF4FDE"/>
    <w:rsid w:val="00CF5123"/>
    <w:rsid w:val="00CF56B8"/>
    <w:rsid w:val="00CF5AA7"/>
    <w:rsid w:val="00CF5FC4"/>
    <w:rsid w:val="00CF65DD"/>
    <w:rsid w:val="00CF69D6"/>
    <w:rsid w:val="00CF6ADE"/>
    <w:rsid w:val="00CF6B3D"/>
    <w:rsid w:val="00CF6D8B"/>
    <w:rsid w:val="00CF6E74"/>
    <w:rsid w:val="00CF6F78"/>
    <w:rsid w:val="00CF6F8F"/>
    <w:rsid w:val="00CF702F"/>
    <w:rsid w:val="00CF7267"/>
    <w:rsid w:val="00CF7781"/>
    <w:rsid w:val="00CF7873"/>
    <w:rsid w:val="00CF798D"/>
    <w:rsid w:val="00CF79F8"/>
    <w:rsid w:val="00D002B9"/>
    <w:rsid w:val="00D009E9"/>
    <w:rsid w:val="00D00A0C"/>
    <w:rsid w:val="00D010EC"/>
    <w:rsid w:val="00D01395"/>
    <w:rsid w:val="00D01796"/>
    <w:rsid w:val="00D02114"/>
    <w:rsid w:val="00D02B43"/>
    <w:rsid w:val="00D02C7D"/>
    <w:rsid w:val="00D0337F"/>
    <w:rsid w:val="00D03501"/>
    <w:rsid w:val="00D03E3B"/>
    <w:rsid w:val="00D0410F"/>
    <w:rsid w:val="00D042EC"/>
    <w:rsid w:val="00D04632"/>
    <w:rsid w:val="00D047E2"/>
    <w:rsid w:val="00D048F3"/>
    <w:rsid w:val="00D04EAF"/>
    <w:rsid w:val="00D04EDF"/>
    <w:rsid w:val="00D0516A"/>
    <w:rsid w:val="00D052BD"/>
    <w:rsid w:val="00D057B9"/>
    <w:rsid w:val="00D05A6F"/>
    <w:rsid w:val="00D05E95"/>
    <w:rsid w:val="00D061C4"/>
    <w:rsid w:val="00D06499"/>
    <w:rsid w:val="00D0690F"/>
    <w:rsid w:val="00D071CC"/>
    <w:rsid w:val="00D073C6"/>
    <w:rsid w:val="00D07545"/>
    <w:rsid w:val="00D075D4"/>
    <w:rsid w:val="00D0773D"/>
    <w:rsid w:val="00D07820"/>
    <w:rsid w:val="00D07DE1"/>
    <w:rsid w:val="00D101B4"/>
    <w:rsid w:val="00D102BD"/>
    <w:rsid w:val="00D10681"/>
    <w:rsid w:val="00D11BB5"/>
    <w:rsid w:val="00D1200C"/>
    <w:rsid w:val="00D121FC"/>
    <w:rsid w:val="00D1243B"/>
    <w:rsid w:val="00D124E7"/>
    <w:rsid w:val="00D1263C"/>
    <w:rsid w:val="00D12784"/>
    <w:rsid w:val="00D12978"/>
    <w:rsid w:val="00D12A8E"/>
    <w:rsid w:val="00D12DBD"/>
    <w:rsid w:val="00D13052"/>
    <w:rsid w:val="00D13274"/>
    <w:rsid w:val="00D13752"/>
    <w:rsid w:val="00D1414E"/>
    <w:rsid w:val="00D14BCF"/>
    <w:rsid w:val="00D1538F"/>
    <w:rsid w:val="00D1648E"/>
    <w:rsid w:val="00D1697D"/>
    <w:rsid w:val="00D16BE7"/>
    <w:rsid w:val="00D16E81"/>
    <w:rsid w:val="00D16FB4"/>
    <w:rsid w:val="00D171C8"/>
    <w:rsid w:val="00D17484"/>
    <w:rsid w:val="00D17C5B"/>
    <w:rsid w:val="00D20036"/>
    <w:rsid w:val="00D20050"/>
    <w:rsid w:val="00D20634"/>
    <w:rsid w:val="00D20857"/>
    <w:rsid w:val="00D208E6"/>
    <w:rsid w:val="00D21CE3"/>
    <w:rsid w:val="00D21D0A"/>
    <w:rsid w:val="00D22465"/>
    <w:rsid w:val="00D226C5"/>
    <w:rsid w:val="00D22920"/>
    <w:rsid w:val="00D23840"/>
    <w:rsid w:val="00D23C68"/>
    <w:rsid w:val="00D23F4F"/>
    <w:rsid w:val="00D24714"/>
    <w:rsid w:val="00D24F5B"/>
    <w:rsid w:val="00D2572A"/>
    <w:rsid w:val="00D257F7"/>
    <w:rsid w:val="00D261E7"/>
    <w:rsid w:val="00D26C36"/>
    <w:rsid w:val="00D26CC3"/>
    <w:rsid w:val="00D27342"/>
    <w:rsid w:val="00D277D1"/>
    <w:rsid w:val="00D279A8"/>
    <w:rsid w:val="00D279C3"/>
    <w:rsid w:val="00D27AFF"/>
    <w:rsid w:val="00D27B5F"/>
    <w:rsid w:val="00D27ECE"/>
    <w:rsid w:val="00D300A2"/>
    <w:rsid w:val="00D3048F"/>
    <w:rsid w:val="00D3075A"/>
    <w:rsid w:val="00D30882"/>
    <w:rsid w:val="00D308C8"/>
    <w:rsid w:val="00D308DF"/>
    <w:rsid w:val="00D309C4"/>
    <w:rsid w:val="00D30C64"/>
    <w:rsid w:val="00D31771"/>
    <w:rsid w:val="00D31917"/>
    <w:rsid w:val="00D31FC6"/>
    <w:rsid w:val="00D32159"/>
    <w:rsid w:val="00D3248C"/>
    <w:rsid w:val="00D32528"/>
    <w:rsid w:val="00D3325F"/>
    <w:rsid w:val="00D332BE"/>
    <w:rsid w:val="00D33889"/>
    <w:rsid w:val="00D33BE0"/>
    <w:rsid w:val="00D34744"/>
    <w:rsid w:val="00D34ECA"/>
    <w:rsid w:val="00D36072"/>
    <w:rsid w:val="00D364BD"/>
    <w:rsid w:val="00D3713C"/>
    <w:rsid w:val="00D37233"/>
    <w:rsid w:val="00D37A9F"/>
    <w:rsid w:val="00D405E2"/>
    <w:rsid w:val="00D40977"/>
    <w:rsid w:val="00D40CFD"/>
    <w:rsid w:val="00D40E93"/>
    <w:rsid w:val="00D4108D"/>
    <w:rsid w:val="00D413E4"/>
    <w:rsid w:val="00D4148F"/>
    <w:rsid w:val="00D4166B"/>
    <w:rsid w:val="00D42FEB"/>
    <w:rsid w:val="00D431B3"/>
    <w:rsid w:val="00D43383"/>
    <w:rsid w:val="00D43BFF"/>
    <w:rsid w:val="00D448D4"/>
    <w:rsid w:val="00D449DA"/>
    <w:rsid w:val="00D44CFF"/>
    <w:rsid w:val="00D44DC8"/>
    <w:rsid w:val="00D45217"/>
    <w:rsid w:val="00D4573C"/>
    <w:rsid w:val="00D4588C"/>
    <w:rsid w:val="00D45BB4"/>
    <w:rsid w:val="00D45DA8"/>
    <w:rsid w:val="00D46459"/>
    <w:rsid w:val="00D50D70"/>
    <w:rsid w:val="00D50E53"/>
    <w:rsid w:val="00D50E9A"/>
    <w:rsid w:val="00D5153C"/>
    <w:rsid w:val="00D51945"/>
    <w:rsid w:val="00D51BA8"/>
    <w:rsid w:val="00D5259A"/>
    <w:rsid w:val="00D52A65"/>
    <w:rsid w:val="00D52BD7"/>
    <w:rsid w:val="00D52CE7"/>
    <w:rsid w:val="00D53519"/>
    <w:rsid w:val="00D53ACE"/>
    <w:rsid w:val="00D53D2B"/>
    <w:rsid w:val="00D54486"/>
    <w:rsid w:val="00D5502C"/>
    <w:rsid w:val="00D559D9"/>
    <w:rsid w:val="00D55AC5"/>
    <w:rsid w:val="00D55CEF"/>
    <w:rsid w:val="00D55F11"/>
    <w:rsid w:val="00D56C3B"/>
    <w:rsid w:val="00D56F65"/>
    <w:rsid w:val="00D570A2"/>
    <w:rsid w:val="00D57DE2"/>
    <w:rsid w:val="00D57EA5"/>
    <w:rsid w:val="00D57FB0"/>
    <w:rsid w:val="00D60FA8"/>
    <w:rsid w:val="00D614C9"/>
    <w:rsid w:val="00D615A4"/>
    <w:rsid w:val="00D61752"/>
    <w:rsid w:val="00D628EC"/>
    <w:rsid w:val="00D62BA8"/>
    <w:rsid w:val="00D632CF"/>
    <w:rsid w:val="00D63878"/>
    <w:rsid w:val="00D63A1A"/>
    <w:rsid w:val="00D63A1E"/>
    <w:rsid w:val="00D63D67"/>
    <w:rsid w:val="00D64CC7"/>
    <w:rsid w:val="00D65589"/>
    <w:rsid w:val="00D66031"/>
    <w:rsid w:val="00D66603"/>
    <w:rsid w:val="00D66E29"/>
    <w:rsid w:val="00D67818"/>
    <w:rsid w:val="00D715A4"/>
    <w:rsid w:val="00D71A10"/>
    <w:rsid w:val="00D71E67"/>
    <w:rsid w:val="00D72281"/>
    <w:rsid w:val="00D7270B"/>
    <w:rsid w:val="00D72E39"/>
    <w:rsid w:val="00D7310B"/>
    <w:rsid w:val="00D73CC2"/>
    <w:rsid w:val="00D73DBE"/>
    <w:rsid w:val="00D73F2D"/>
    <w:rsid w:val="00D745C2"/>
    <w:rsid w:val="00D74829"/>
    <w:rsid w:val="00D7520C"/>
    <w:rsid w:val="00D754F2"/>
    <w:rsid w:val="00D75E75"/>
    <w:rsid w:val="00D75F6F"/>
    <w:rsid w:val="00D76955"/>
    <w:rsid w:val="00D76FEF"/>
    <w:rsid w:val="00D778C7"/>
    <w:rsid w:val="00D77D2B"/>
    <w:rsid w:val="00D80440"/>
    <w:rsid w:val="00D81D37"/>
    <w:rsid w:val="00D8216F"/>
    <w:rsid w:val="00D82A62"/>
    <w:rsid w:val="00D83C05"/>
    <w:rsid w:val="00D84225"/>
    <w:rsid w:val="00D8471E"/>
    <w:rsid w:val="00D847D2"/>
    <w:rsid w:val="00D851F2"/>
    <w:rsid w:val="00D85C5E"/>
    <w:rsid w:val="00D85D6A"/>
    <w:rsid w:val="00D86269"/>
    <w:rsid w:val="00D8644B"/>
    <w:rsid w:val="00D86470"/>
    <w:rsid w:val="00D8661C"/>
    <w:rsid w:val="00D86D74"/>
    <w:rsid w:val="00D8740F"/>
    <w:rsid w:val="00D878E0"/>
    <w:rsid w:val="00D901E0"/>
    <w:rsid w:val="00D90857"/>
    <w:rsid w:val="00D90EA9"/>
    <w:rsid w:val="00D912CA"/>
    <w:rsid w:val="00D916FC"/>
    <w:rsid w:val="00D918EA"/>
    <w:rsid w:val="00D92289"/>
    <w:rsid w:val="00D92703"/>
    <w:rsid w:val="00D92A56"/>
    <w:rsid w:val="00D92BF1"/>
    <w:rsid w:val="00D92D81"/>
    <w:rsid w:val="00D92F45"/>
    <w:rsid w:val="00D9354C"/>
    <w:rsid w:val="00D937FA"/>
    <w:rsid w:val="00D940B9"/>
    <w:rsid w:val="00D943A5"/>
    <w:rsid w:val="00D94727"/>
    <w:rsid w:val="00D948F2"/>
    <w:rsid w:val="00D95175"/>
    <w:rsid w:val="00D95461"/>
    <w:rsid w:val="00D954AF"/>
    <w:rsid w:val="00D95A9D"/>
    <w:rsid w:val="00D95B84"/>
    <w:rsid w:val="00D96134"/>
    <w:rsid w:val="00D96366"/>
    <w:rsid w:val="00D96DF8"/>
    <w:rsid w:val="00D97002"/>
    <w:rsid w:val="00D9722D"/>
    <w:rsid w:val="00D97396"/>
    <w:rsid w:val="00D97EC3"/>
    <w:rsid w:val="00DA0470"/>
    <w:rsid w:val="00DA04E9"/>
    <w:rsid w:val="00DA127F"/>
    <w:rsid w:val="00DA130B"/>
    <w:rsid w:val="00DA1604"/>
    <w:rsid w:val="00DA1958"/>
    <w:rsid w:val="00DA1CDA"/>
    <w:rsid w:val="00DA2183"/>
    <w:rsid w:val="00DA2804"/>
    <w:rsid w:val="00DA2E19"/>
    <w:rsid w:val="00DA30ED"/>
    <w:rsid w:val="00DA31CC"/>
    <w:rsid w:val="00DA3247"/>
    <w:rsid w:val="00DA32FA"/>
    <w:rsid w:val="00DA4517"/>
    <w:rsid w:val="00DA470E"/>
    <w:rsid w:val="00DA4C49"/>
    <w:rsid w:val="00DA4EF4"/>
    <w:rsid w:val="00DA4F66"/>
    <w:rsid w:val="00DA5258"/>
    <w:rsid w:val="00DA5474"/>
    <w:rsid w:val="00DA5733"/>
    <w:rsid w:val="00DA5FA7"/>
    <w:rsid w:val="00DA64BD"/>
    <w:rsid w:val="00DA67A6"/>
    <w:rsid w:val="00DA6C23"/>
    <w:rsid w:val="00DA6CBB"/>
    <w:rsid w:val="00DA6D35"/>
    <w:rsid w:val="00DA762C"/>
    <w:rsid w:val="00DA76F7"/>
    <w:rsid w:val="00DB0424"/>
    <w:rsid w:val="00DB12C6"/>
    <w:rsid w:val="00DB175B"/>
    <w:rsid w:val="00DB1B90"/>
    <w:rsid w:val="00DB1C9A"/>
    <w:rsid w:val="00DB2545"/>
    <w:rsid w:val="00DB2B70"/>
    <w:rsid w:val="00DB3036"/>
    <w:rsid w:val="00DB3418"/>
    <w:rsid w:val="00DB3D21"/>
    <w:rsid w:val="00DB3F57"/>
    <w:rsid w:val="00DB40A8"/>
    <w:rsid w:val="00DB4286"/>
    <w:rsid w:val="00DB4BAC"/>
    <w:rsid w:val="00DB5986"/>
    <w:rsid w:val="00DB6718"/>
    <w:rsid w:val="00DB6E4F"/>
    <w:rsid w:val="00DB7E35"/>
    <w:rsid w:val="00DC0E64"/>
    <w:rsid w:val="00DC1752"/>
    <w:rsid w:val="00DC1BFD"/>
    <w:rsid w:val="00DC2275"/>
    <w:rsid w:val="00DC286B"/>
    <w:rsid w:val="00DC311C"/>
    <w:rsid w:val="00DC3226"/>
    <w:rsid w:val="00DC35C3"/>
    <w:rsid w:val="00DC4417"/>
    <w:rsid w:val="00DC44C7"/>
    <w:rsid w:val="00DC46F8"/>
    <w:rsid w:val="00DC4D8B"/>
    <w:rsid w:val="00DC4FDB"/>
    <w:rsid w:val="00DC5358"/>
    <w:rsid w:val="00DC59D0"/>
    <w:rsid w:val="00DC5F19"/>
    <w:rsid w:val="00DC7034"/>
    <w:rsid w:val="00DC707D"/>
    <w:rsid w:val="00DC71FE"/>
    <w:rsid w:val="00DC737F"/>
    <w:rsid w:val="00DC754E"/>
    <w:rsid w:val="00DC7BE6"/>
    <w:rsid w:val="00DD0E32"/>
    <w:rsid w:val="00DD0E9C"/>
    <w:rsid w:val="00DD14CA"/>
    <w:rsid w:val="00DD1587"/>
    <w:rsid w:val="00DD188B"/>
    <w:rsid w:val="00DD1C03"/>
    <w:rsid w:val="00DD1E06"/>
    <w:rsid w:val="00DD1FF4"/>
    <w:rsid w:val="00DD2088"/>
    <w:rsid w:val="00DD2494"/>
    <w:rsid w:val="00DD274E"/>
    <w:rsid w:val="00DD2983"/>
    <w:rsid w:val="00DD2C27"/>
    <w:rsid w:val="00DD3B88"/>
    <w:rsid w:val="00DD3C01"/>
    <w:rsid w:val="00DD3C8C"/>
    <w:rsid w:val="00DD3D73"/>
    <w:rsid w:val="00DD3E5E"/>
    <w:rsid w:val="00DD45B9"/>
    <w:rsid w:val="00DD495F"/>
    <w:rsid w:val="00DD4C2B"/>
    <w:rsid w:val="00DD56CE"/>
    <w:rsid w:val="00DD6346"/>
    <w:rsid w:val="00DD6448"/>
    <w:rsid w:val="00DD70D5"/>
    <w:rsid w:val="00DD78F6"/>
    <w:rsid w:val="00DD794D"/>
    <w:rsid w:val="00DD7AA5"/>
    <w:rsid w:val="00DD7DE6"/>
    <w:rsid w:val="00DE0884"/>
    <w:rsid w:val="00DE095B"/>
    <w:rsid w:val="00DE0BBB"/>
    <w:rsid w:val="00DE0E14"/>
    <w:rsid w:val="00DE12F4"/>
    <w:rsid w:val="00DE170D"/>
    <w:rsid w:val="00DE1C1B"/>
    <w:rsid w:val="00DE2392"/>
    <w:rsid w:val="00DE2BBE"/>
    <w:rsid w:val="00DE2CCF"/>
    <w:rsid w:val="00DE3092"/>
    <w:rsid w:val="00DE39E2"/>
    <w:rsid w:val="00DE55CD"/>
    <w:rsid w:val="00DE5E3D"/>
    <w:rsid w:val="00DE5FD0"/>
    <w:rsid w:val="00DE60EC"/>
    <w:rsid w:val="00DE6538"/>
    <w:rsid w:val="00DE6695"/>
    <w:rsid w:val="00DE69DA"/>
    <w:rsid w:val="00DE73A3"/>
    <w:rsid w:val="00DE7541"/>
    <w:rsid w:val="00DE7580"/>
    <w:rsid w:val="00DE7617"/>
    <w:rsid w:val="00DF09DD"/>
    <w:rsid w:val="00DF1270"/>
    <w:rsid w:val="00DF1580"/>
    <w:rsid w:val="00DF1777"/>
    <w:rsid w:val="00DF19B8"/>
    <w:rsid w:val="00DF1A53"/>
    <w:rsid w:val="00DF1CCB"/>
    <w:rsid w:val="00DF1EA0"/>
    <w:rsid w:val="00DF1FD2"/>
    <w:rsid w:val="00DF256A"/>
    <w:rsid w:val="00DF2761"/>
    <w:rsid w:val="00DF36B1"/>
    <w:rsid w:val="00DF36FD"/>
    <w:rsid w:val="00DF371F"/>
    <w:rsid w:val="00DF4309"/>
    <w:rsid w:val="00DF46AE"/>
    <w:rsid w:val="00DF5C9D"/>
    <w:rsid w:val="00DF64DC"/>
    <w:rsid w:val="00DF6D82"/>
    <w:rsid w:val="00DF74D6"/>
    <w:rsid w:val="00DF7725"/>
    <w:rsid w:val="00DF7F72"/>
    <w:rsid w:val="00E002B7"/>
    <w:rsid w:val="00E004CC"/>
    <w:rsid w:val="00E004F2"/>
    <w:rsid w:val="00E007F7"/>
    <w:rsid w:val="00E009D6"/>
    <w:rsid w:val="00E00F4A"/>
    <w:rsid w:val="00E0187D"/>
    <w:rsid w:val="00E02275"/>
    <w:rsid w:val="00E022CC"/>
    <w:rsid w:val="00E03113"/>
    <w:rsid w:val="00E03663"/>
    <w:rsid w:val="00E04100"/>
    <w:rsid w:val="00E0555F"/>
    <w:rsid w:val="00E05C24"/>
    <w:rsid w:val="00E0606E"/>
    <w:rsid w:val="00E061AA"/>
    <w:rsid w:val="00E064D2"/>
    <w:rsid w:val="00E06A0C"/>
    <w:rsid w:val="00E07A97"/>
    <w:rsid w:val="00E07C18"/>
    <w:rsid w:val="00E07D46"/>
    <w:rsid w:val="00E1003A"/>
    <w:rsid w:val="00E10097"/>
    <w:rsid w:val="00E10445"/>
    <w:rsid w:val="00E11646"/>
    <w:rsid w:val="00E118F6"/>
    <w:rsid w:val="00E11E44"/>
    <w:rsid w:val="00E12020"/>
    <w:rsid w:val="00E1208B"/>
    <w:rsid w:val="00E1273C"/>
    <w:rsid w:val="00E12C1D"/>
    <w:rsid w:val="00E15285"/>
    <w:rsid w:val="00E15384"/>
    <w:rsid w:val="00E1562F"/>
    <w:rsid w:val="00E157F2"/>
    <w:rsid w:val="00E16172"/>
    <w:rsid w:val="00E163C1"/>
    <w:rsid w:val="00E16EEF"/>
    <w:rsid w:val="00E1727E"/>
    <w:rsid w:val="00E2077F"/>
    <w:rsid w:val="00E20F46"/>
    <w:rsid w:val="00E21213"/>
    <w:rsid w:val="00E2131E"/>
    <w:rsid w:val="00E21435"/>
    <w:rsid w:val="00E2162C"/>
    <w:rsid w:val="00E219DB"/>
    <w:rsid w:val="00E21A0C"/>
    <w:rsid w:val="00E22D7C"/>
    <w:rsid w:val="00E2335E"/>
    <w:rsid w:val="00E2389C"/>
    <w:rsid w:val="00E23DB5"/>
    <w:rsid w:val="00E23EBD"/>
    <w:rsid w:val="00E23FF4"/>
    <w:rsid w:val="00E24CB8"/>
    <w:rsid w:val="00E24F73"/>
    <w:rsid w:val="00E24FDF"/>
    <w:rsid w:val="00E25D54"/>
    <w:rsid w:val="00E25FF7"/>
    <w:rsid w:val="00E26EC2"/>
    <w:rsid w:val="00E26FA5"/>
    <w:rsid w:val="00E27391"/>
    <w:rsid w:val="00E27531"/>
    <w:rsid w:val="00E27723"/>
    <w:rsid w:val="00E2795C"/>
    <w:rsid w:val="00E27BD3"/>
    <w:rsid w:val="00E27DB7"/>
    <w:rsid w:val="00E27E50"/>
    <w:rsid w:val="00E27F4B"/>
    <w:rsid w:val="00E300F8"/>
    <w:rsid w:val="00E30B7F"/>
    <w:rsid w:val="00E30C49"/>
    <w:rsid w:val="00E31087"/>
    <w:rsid w:val="00E3123E"/>
    <w:rsid w:val="00E31474"/>
    <w:rsid w:val="00E314DA"/>
    <w:rsid w:val="00E31D83"/>
    <w:rsid w:val="00E320B5"/>
    <w:rsid w:val="00E32452"/>
    <w:rsid w:val="00E32455"/>
    <w:rsid w:val="00E32505"/>
    <w:rsid w:val="00E3261C"/>
    <w:rsid w:val="00E3293E"/>
    <w:rsid w:val="00E33ECB"/>
    <w:rsid w:val="00E348D3"/>
    <w:rsid w:val="00E34BAD"/>
    <w:rsid w:val="00E35097"/>
    <w:rsid w:val="00E35888"/>
    <w:rsid w:val="00E35D3C"/>
    <w:rsid w:val="00E35D52"/>
    <w:rsid w:val="00E35E9F"/>
    <w:rsid w:val="00E35FAA"/>
    <w:rsid w:val="00E366DB"/>
    <w:rsid w:val="00E369ED"/>
    <w:rsid w:val="00E36B8B"/>
    <w:rsid w:val="00E36DF7"/>
    <w:rsid w:val="00E370E2"/>
    <w:rsid w:val="00E37682"/>
    <w:rsid w:val="00E40A33"/>
    <w:rsid w:val="00E41354"/>
    <w:rsid w:val="00E4165F"/>
    <w:rsid w:val="00E41E19"/>
    <w:rsid w:val="00E41F29"/>
    <w:rsid w:val="00E42578"/>
    <w:rsid w:val="00E42711"/>
    <w:rsid w:val="00E4301A"/>
    <w:rsid w:val="00E4320C"/>
    <w:rsid w:val="00E4330B"/>
    <w:rsid w:val="00E43582"/>
    <w:rsid w:val="00E43BE2"/>
    <w:rsid w:val="00E43ECB"/>
    <w:rsid w:val="00E44007"/>
    <w:rsid w:val="00E4483E"/>
    <w:rsid w:val="00E44870"/>
    <w:rsid w:val="00E44C0F"/>
    <w:rsid w:val="00E45250"/>
    <w:rsid w:val="00E467E9"/>
    <w:rsid w:val="00E47161"/>
    <w:rsid w:val="00E47255"/>
    <w:rsid w:val="00E47802"/>
    <w:rsid w:val="00E47DC6"/>
    <w:rsid w:val="00E500F0"/>
    <w:rsid w:val="00E50C5E"/>
    <w:rsid w:val="00E510D4"/>
    <w:rsid w:val="00E51DAE"/>
    <w:rsid w:val="00E521BF"/>
    <w:rsid w:val="00E526D7"/>
    <w:rsid w:val="00E5279F"/>
    <w:rsid w:val="00E53994"/>
    <w:rsid w:val="00E53A1F"/>
    <w:rsid w:val="00E541EB"/>
    <w:rsid w:val="00E54EA2"/>
    <w:rsid w:val="00E55579"/>
    <w:rsid w:val="00E5562E"/>
    <w:rsid w:val="00E55AF7"/>
    <w:rsid w:val="00E55D09"/>
    <w:rsid w:val="00E564E0"/>
    <w:rsid w:val="00E60011"/>
    <w:rsid w:val="00E601B8"/>
    <w:rsid w:val="00E60704"/>
    <w:rsid w:val="00E617E7"/>
    <w:rsid w:val="00E61A0E"/>
    <w:rsid w:val="00E62061"/>
    <w:rsid w:val="00E621E2"/>
    <w:rsid w:val="00E6238B"/>
    <w:rsid w:val="00E62C8A"/>
    <w:rsid w:val="00E6342D"/>
    <w:rsid w:val="00E63B4B"/>
    <w:rsid w:val="00E64091"/>
    <w:rsid w:val="00E641A4"/>
    <w:rsid w:val="00E646D7"/>
    <w:rsid w:val="00E64DD9"/>
    <w:rsid w:val="00E65E8E"/>
    <w:rsid w:val="00E65FD6"/>
    <w:rsid w:val="00E66141"/>
    <w:rsid w:val="00E66440"/>
    <w:rsid w:val="00E66610"/>
    <w:rsid w:val="00E66A74"/>
    <w:rsid w:val="00E66C05"/>
    <w:rsid w:val="00E67105"/>
    <w:rsid w:val="00E6744C"/>
    <w:rsid w:val="00E679B0"/>
    <w:rsid w:val="00E70397"/>
    <w:rsid w:val="00E712DB"/>
    <w:rsid w:val="00E713B1"/>
    <w:rsid w:val="00E71740"/>
    <w:rsid w:val="00E71A6C"/>
    <w:rsid w:val="00E71B9B"/>
    <w:rsid w:val="00E7232E"/>
    <w:rsid w:val="00E723EC"/>
    <w:rsid w:val="00E727BD"/>
    <w:rsid w:val="00E72F92"/>
    <w:rsid w:val="00E7335B"/>
    <w:rsid w:val="00E734AF"/>
    <w:rsid w:val="00E73652"/>
    <w:rsid w:val="00E737CF"/>
    <w:rsid w:val="00E73A7E"/>
    <w:rsid w:val="00E73CF6"/>
    <w:rsid w:val="00E73DCE"/>
    <w:rsid w:val="00E745E7"/>
    <w:rsid w:val="00E74A9F"/>
    <w:rsid w:val="00E74AA8"/>
    <w:rsid w:val="00E75029"/>
    <w:rsid w:val="00E758E7"/>
    <w:rsid w:val="00E7650C"/>
    <w:rsid w:val="00E76551"/>
    <w:rsid w:val="00E76A3C"/>
    <w:rsid w:val="00E77DDD"/>
    <w:rsid w:val="00E800CD"/>
    <w:rsid w:val="00E8045C"/>
    <w:rsid w:val="00E8078A"/>
    <w:rsid w:val="00E8163C"/>
    <w:rsid w:val="00E8185A"/>
    <w:rsid w:val="00E81B35"/>
    <w:rsid w:val="00E81EE9"/>
    <w:rsid w:val="00E8256C"/>
    <w:rsid w:val="00E82576"/>
    <w:rsid w:val="00E82712"/>
    <w:rsid w:val="00E82916"/>
    <w:rsid w:val="00E83326"/>
    <w:rsid w:val="00E839D4"/>
    <w:rsid w:val="00E840C3"/>
    <w:rsid w:val="00E8545B"/>
    <w:rsid w:val="00E856D4"/>
    <w:rsid w:val="00E85B22"/>
    <w:rsid w:val="00E85D6D"/>
    <w:rsid w:val="00E85F89"/>
    <w:rsid w:val="00E8614B"/>
    <w:rsid w:val="00E862E2"/>
    <w:rsid w:val="00E86AF5"/>
    <w:rsid w:val="00E86EEE"/>
    <w:rsid w:val="00E87CCB"/>
    <w:rsid w:val="00E902B4"/>
    <w:rsid w:val="00E919C7"/>
    <w:rsid w:val="00E919D0"/>
    <w:rsid w:val="00E92235"/>
    <w:rsid w:val="00E9300C"/>
    <w:rsid w:val="00E934B1"/>
    <w:rsid w:val="00E9429B"/>
    <w:rsid w:val="00E944F2"/>
    <w:rsid w:val="00E9496D"/>
    <w:rsid w:val="00E94FF4"/>
    <w:rsid w:val="00E954B1"/>
    <w:rsid w:val="00E95F0C"/>
    <w:rsid w:val="00E95F1D"/>
    <w:rsid w:val="00E96087"/>
    <w:rsid w:val="00E9661D"/>
    <w:rsid w:val="00E96A84"/>
    <w:rsid w:val="00E96FED"/>
    <w:rsid w:val="00E97030"/>
    <w:rsid w:val="00E972E9"/>
    <w:rsid w:val="00E975E6"/>
    <w:rsid w:val="00E9784E"/>
    <w:rsid w:val="00E97942"/>
    <w:rsid w:val="00E97E67"/>
    <w:rsid w:val="00EA0B99"/>
    <w:rsid w:val="00EA0C33"/>
    <w:rsid w:val="00EA0D47"/>
    <w:rsid w:val="00EA0D5E"/>
    <w:rsid w:val="00EA2F9C"/>
    <w:rsid w:val="00EA3220"/>
    <w:rsid w:val="00EA329B"/>
    <w:rsid w:val="00EA37C4"/>
    <w:rsid w:val="00EA3A46"/>
    <w:rsid w:val="00EA3DF9"/>
    <w:rsid w:val="00EA496C"/>
    <w:rsid w:val="00EA4CAE"/>
    <w:rsid w:val="00EA4FDB"/>
    <w:rsid w:val="00EA591F"/>
    <w:rsid w:val="00EA5F31"/>
    <w:rsid w:val="00EA5F6D"/>
    <w:rsid w:val="00EA5FBE"/>
    <w:rsid w:val="00EA6362"/>
    <w:rsid w:val="00EA679B"/>
    <w:rsid w:val="00EA682C"/>
    <w:rsid w:val="00EA760A"/>
    <w:rsid w:val="00EB00BC"/>
    <w:rsid w:val="00EB096E"/>
    <w:rsid w:val="00EB159D"/>
    <w:rsid w:val="00EB15C6"/>
    <w:rsid w:val="00EB1A30"/>
    <w:rsid w:val="00EB22C2"/>
    <w:rsid w:val="00EB2F39"/>
    <w:rsid w:val="00EB309E"/>
    <w:rsid w:val="00EB3127"/>
    <w:rsid w:val="00EB3855"/>
    <w:rsid w:val="00EB4D4B"/>
    <w:rsid w:val="00EB557D"/>
    <w:rsid w:val="00EB660F"/>
    <w:rsid w:val="00EB6996"/>
    <w:rsid w:val="00EB6B17"/>
    <w:rsid w:val="00EB6EF7"/>
    <w:rsid w:val="00EB717F"/>
    <w:rsid w:val="00EB790B"/>
    <w:rsid w:val="00EB7EF8"/>
    <w:rsid w:val="00EC01D5"/>
    <w:rsid w:val="00EC0369"/>
    <w:rsid w:val="00EC07A7"/>
    <w:rsid w:val="00EC0968"/>
    <w:rsid w:val="00EC0D47"/>
    <w:rsid w:val="00EC0FD9"/>
    <w:rsid w:val="00EC1197"/>
    <w:rsid w:val="00EC2020"/>
    <w:rsid w:val="00EC2BF5"/>
    <w:rsid w:val="00EC2E41"/>
    <w:rsid w:val="00EC3244"/>
    <w:rsid w:val="00EC3C70"/>
    <w:rsid w:val="00EC407E"/>
    <w:rsid w:val="00EC4085"/>
    <w:rsid w:val="00EC4727"/>
    <w:rsid w:val="00EC4DAF"/>
    <w:rsid w:val="00EC4E07"/>
    <w:rsid w:val="00EC55E2"/>
    <w:rsid w:val="00EC5C36"/>
    <w:rsid w:val="00EC637C"/>
    <w:rsid w:val="00EC6858"/>
    <w:rsid w:val="00EC6922"/>
    <w:rsid w:val="00EC70D2"/>
    <w:rsid w:val="00EC7719"/>
    <w:rsid w:val="00EC78C8"/>
    <w:rsid w:val="00ED01CA"/>
    <w:rsid w:val="00ED0227"/>
    <w:rsid w:val="00ED12D2"/>
    <w:rsid w:val="00ED18BE"/>
    <w:rsid w:val="00ED2165"/>
    <w:rsid w:val="00ED2176"/>
    <w:rsid w:val="00ED2459"/>
    <w:rsid w:val="00ED3506"/>
    <w:rsid w:val="00ED3AC3"/>
    <w:rsid w:val="00ED3E34"/>
    <w:rsid w:val="00ED40D8"/>
    <w:rsid w:val="00ED422E"/>
    <w:rsid w:val="00ED431D"/>
    <w:rsid w:val="00ED43E6"/>
    <w:rsid w:val="00ED469E"/>
    <w:rsid w:val="00ED4BF6"/>
    <w:rsid w:val="00ED54E4"/>
    <w:rsid w:val="00ED5669"/>
    <w:rsid w:val="00ED5DAB"/>
    <w:rsid w:val="00ED5EB9"/>
    <w:rsid w:val="00ED5EF1"/>
    <w:rsid w:val="00ED69E3"/>
    <w:rsid w:val="00ED71A1"/>
    <w:rsid w:val="00ED79AA"/>
    <w:rsid w:val="00ED7C4C"/>
    <w:rsid w:val="00EE0487"/>
    <w:rsid w:val="00EE114C"/>
    <w:rsid w:val="00EE116C"/>
    <w:rsid w:val="00EE13EC"/>
    <w:rsid w:val="00EE17F2"/>
    <w:rsid w:val="00EE1920"/>
    <w:rsid w:val="00EE1CC8"/>
    <w:rsid w:val="00EE1E09"/>
    <w:rsid w:val="00EE2244"/>
    <w:rsid w:val="00EE279D"/>
    <w:rsid w:val="00EE27D0"/>
    <w:rsid w:val="00EE2DCA"/>
    <w:rsid w:val="00EE3E3C"/>
    <w:rsid w:val="00EE4BF3"/>
    <w:rsid w:val="00EE5DD6"/>
    <w:rsid w:val="00EE66A1"/>
    <w:rsid w:val="00EE68F4"/>
    <w:rsid w:val="00EE6CB7"/>
    <w:rsid w:val="00EE757E"/>
    <w:rsid w:val="00EE792C"/>
    <w:rsid w:val="00EE7D14"/>
    <w:rsid w:val="00EE7EF1"/>
    <w:rsid w:val="00EF02F4"/>
    <w:rsid w:val="00EF046A"/>
    <w:rsid w:val="00EF0AB9"/>
    <w:rsid w:val="00EF0EAD"/>
    <w:rsid w:val="00EF1888"/>
    <w:rsid w:val="00EF1C0C"/>
    <w:rsid w:val="00EF2674"/>
    <w:rsid w:val="00EF317D"/>
    <w:rsid w:val="00EF3429"/>
    <w:rsid w:val="00EF37CA"/>
    <w:rsid w:val="00EF408C"/>
    <w:rsid w:val="00EF5290"/>
    <w:rsid w:val="00EF56AD"/>
    <w:rsid w:val="00EF5EC5"/>
    <w:rsid w:val="00EF61F2"/>
    <w:rsid w:val="00EF63AF"/>
    <w:rsid w:val="00EF63C0"/>
    <w:rsid w:val="00EF6487"/>
    <w:rsid w:val="00EF654B"/>
    <w:rsid w:val="00EF6D25"/>
    <w:rsid w:val="00EF6E55"/>
    <w:rsid w:val="00EF6F08"/>
    <w:rsid w:val="00EF6FA5"/>
    <w:rsid w:val="00EF7851"/>
    <w:rsid w:val="00EF7AC9"/>
    <w:rsid w:val="00F0010B"/>
    <w:rsid w:val="00F00516"/>
    <w:rsid w:val="00F01691"/>
    <w:rsid w:val="00F02595"/>
    <w:rsid w:val="00F02722"/>
    <w:rsid w:val="00F02DCA"/>
    <w:rsid w:val="00F03314"/>
    <w:rsid w:val="00F033DE"/>
    <w:rsid w:val="00F03700"/>
    <w:rsid w:val="00F039BA"/>
    <w:rsid w:val="00F03BD3"/>
    <w:rsid w:val="00F03FF4"/>
    <w:rsid w:val="00F041F2"/>
    <w:rsid w:val="00F04300"/>
    <w:rsid w:val="00F04E01"/>
    <w:rsid w:val="00F052BA"/>
    <w:rsid w:val="00F05720"/>
    <w:rsid w:val="00F05DEB"/>
    <w:rsid w:val="00F064D0"/>
    <w:rsid w:val="00F065EA"/>
    <w:rsid w:val="00F065EE"/>
    <w:rsid w:val="00F071C3"/>
    <w:rsid w:val="00F075B5"/>
    <w:rsid w:val="00F075F9"/>
    <w:rsid w:val="00F07FFC"/>
    <w:rsid w:val="00F11700"/>
    <w:rsid w:val="00F117D4"/>
    <w:rsid w:val="00F11F93"/>
    <w:rsid w:val="00F124CD"/>
    <w:rsid w:val="00F12D4A"/>
    <w:rsid w:val="00F13BAC"/>
    <w:rsid w:val="00F1405D"/>
    <w:rsid w:val="00F14637"/>
    <w:rsid w:val="00F14C59"/>
    <w:rsid w:val="00F16594"/>
    <w:rsid w:val="00F166C9"/>
    <w:rsid w:val="00F16897"/>
    <w:rsid w:val="00F17436"/>
    <w:rsid w:val="00F17650"/>
    <w:rsid w:val="00F1794A"/>
    <w:rsid w:val="00F17BF4"/>
    <w:rsid w:val="00F20A64"/>
    <w:rsid w:val="00F210D5"/>
    <w:rsid w:val="00F2158A"/>
    <w:rsid w:val="00F218AD"/>
    <w:rsid w:val="00F21DF3"/>
    <w:rsid w:val="00F223E7"/>
    <w:rsid w:val="00F22A32"/>
    <w:rsid w:val="00F24F20"/>
    <w:rsid w:val="00F2574C"/>
    <w:rsid w:val="00F26602"/>
    <w:rsid w:val="00F2673D"/>
    <w:rsid w:val="00F2750C"/>
    <w:rsid w:val="00F276EE"/>
    <w:rsid w:val="00F278B0"/>
    <w:rsid w:val="00F27C93"/>
    <w:rsid w:val="00F305E5"/>
    <w:rsid w:val="00F30EA5"/>
    <w:rsid w:val="00F312E0"/>
    <w:rsid w:val="00F31DD9"/>
    <w:rsid w:val="00F31FFA"/>
    <w:rsid w:val="00F323CB"/>
    <w:rsid w:val="00F32979"/>
    <w:rsid w:val="00F32D02"/>
    <w:rsid w:val="00F334F8"/>
    <w:rsid w:val="00F33572"/>
    <w:rsid w:val="00F33BF2"/>
    <w:rsid w:val="00F33CAE"/>
    <w:rsid w:val="00F33CDB"/>
    <w:rsid w:val="00F3458F"/>
    <w:rsid w:val="00F3480A"/>
    <w:rsid w:val="00F34C0A"/>
    <w:rsid w:val="00F34D53"/>
    <w:rsid w:val="00F3526C"/>
    <w:rsid w:val="00F35EE0"/>
    <w:rsid w:val="00F3654E"/>
    <w:rsid w:val="00F367AF"/>
    <w:rsid w:val="00F36B14"/>
    <w:rsid w:val="00F36F34"/>
    <w:rsid w:val="00F37436"/>
    <w:rsid w:val="00F376A8"/>
    <w:rsid w:val="00F376EF"/>
    <w:rsid w:val="00F37855"/>
    <w:rsid w:val="00F378F4"/>
    <w:rsid w:val="00F37DD9"/>
    <w:rsid w:val="00F405A5"/>
    <w:rsid w:val="00F406D2"/>
    <w:rsid w:val="00F40847"/>
    <w:rsid w:val="00F40B84"/>
    <w:rsid w:val="00F40C3C"/>
    <w:rsid w:val="00F40E2D"/>
    <w:rsid w:val="00F40F21"/>
    <w:rsid w:val="00F4208C"/>
    <w:rsid w:val="00F420C1"/>
    <w:rsid w:val="00F420CF"/>
    <w:rsid w:val="00F4229E"/>
    <w:rsid w:val="00F42429"/>
    <w:rsid w:val="00F42503"/>
    <w:rsid w:val="00F43023"/>
    <w:rsid w:val="00F43520"/>
    <w:rsid w:val="00F43708"/>
    <w:rsid w:val="00F43B1D"/>
    <w:rsid w:val="00F43C49"/>
    <w:rsid w:val="00F4477F"/>
    <w:rsid w:val="00F44EA0"/>
    <w:rsid w:val="00F44ED4"/>
    <w:rsid w:val="00F45086"/>
    <w:rsid w:val="00F454D7"/>
    <w:rsid w:val="00F45CDA"/>
    <w:rsid w:val="00F45DF6"/>
    <w:rsid w:val="00F45F1B"/>
    <w:rsid w:val="00F463EF"/>
    <w:rsid w:val="00F46841"/>
    <w:rsid w:val="00F46CAC"/>
    <w:rsid w:val="00F50207"/>
    <w:rsid w:val="00F50C7E"/>
    <w:rsid w:val="00F510C7"/>
    <w:rsid w:val="00F511C7"/>
    <w:rsid w:val="00F516AB"/>
    <w:rsid w:val="00F521B9"/>
    <w:rsid w:val="00F5237A"/>
    <w:rsid w:val="00F52CA5"/>
    <w:rsid w:val="00F531DB"/>
    <w:rsid w:val="00F53F1E"/>
    <w:rsid w:val="00F5431E"/>
    <w:rsid w:val="00F5432E"/>
    <w:rsid w:val="00F54947"/>
    <w:rsid w:val="00F5545E"/>
    <w:rsid w:val="00F55805"/>
    <w:rsid w:val="00F55912"/>
    <w:rsid w:val="00F55E39"/>
    <w:rsid w:val="00F566E9"/>
    <w:rsid w:val="00F569FB"/>
    <w:rsid w:val="00F56ACC"/>
    <w:rsid w:val="00F56B06"/>
    <w:rsid w:val="00F60336"/>
    <w:rsid w:val="00F60577"/>
    <w:rsid w:val="00F606AB"/>
    <w:rsid w:val="00F60BB6"/>
    <w:rsid w:val="00F60CFA"/>
    <w:rsid w:val="00F6146C"/>
    <w:rsid w:val="00F614B0"/>
    <w:rsid w:val="00F61AB2"/>
    <w:rsid w:val="00F62A9B"/>
    <w:rsid w:val="00F62EF0"/>
    <w:rsid w:val="00F63515"/>
    <w:rsid w:val="00F637CB"/>
    <w:rsid w:val="00F63CB0"/>
    <w:rsid w:val="00F641E8"/>
    <w:rsid w:val="00F64F36"/>
    <w:rsid w:val="00F65186"/>
    <w:rsid w:val="00F657ED"/>
    <w:rsid w:val="00F65C8C"/>
    <w:rsid w:val="00F66209"/>
    <w:rsid w:val="00F66283"/>
    <w:rsid w:val="00F66383"/>
    <w:rsid w:val="00F66593"/>
    <w:rsid w:val="00F66F91"/>
    <w:rsid w:val="00F670B0"/>
    <w:rsid w:val="00F671DE"/>
    <w:rsid w:val="00F6798F"/>
    <w:rsid w:val="00F67C26"/>
    <w:rsid w:val="00F70472"/>
    <w:rsid w:val="00F7185D"/>
    <w:rsid w:val="00F71BE5"/>
    <w:rsid w:val="00F71FC5"/>
    <w:rsid w:val="00F72396"/>
    <w:rsid w:val="00F7245C"/>
    <w:rsid w:val="00F729C4"/>
    <w:rsid w:val="00F72ADA"/>
    <w:rsid w:val="00F72E99"/>
    <w:rsid w:val="00F72F07"/>
    <w:rsid w:val="00F7302D"/>
    <w:rsid w:val="00F73280"/>
    <w:rsid w:val="00F733B3"/>
    <w:rsid w:val="00F73A02"/>
    <w:rsid w:val="00F73AA5"/>
    <w:rsid w:val="00F7435B"/>
    <w:rsid w:val="00F745C6"/>
    <w:rsid w:val="00F74609"/>
    <w:rsid w:val="00F748A5"/>
    <w:rsid w:val="00F74B3C"/>
    <w:rsid w:val="00F74B52"/>
    <w:rsid w:val="00F7545C"/>
    <w:rsid w:val="00F754F0"/>
    <w:rsid w:val="00F75530"/>
    <w:rsid w:val="00F75835"/>
    <w:rsid w:val="00F76328"/>
    <w:rsid w:val="00F76807"/>
    <w:rsid w:val="00F76CC0"/>
    <w:rsid w:val="00F7734A"/>
    <w:rsid w:val="00F77358"/>
    <w:rsid w:val="00F775B7"/>
    <w:rsid w:val="00F77638"/>
    <w:rsid w:val="00F777DE"/>
    <w:rsid w:val="00F77854"/>
    <w:rsid w:val="00F778EA"/>
    <w:rsid w:val="00F808BB"/>
    <w:rsid w:val="00F81051"/>
    <w:rsid w:val="00F81612"/>
    <w:rsid w:val="00F81D18"/>
    <w:rsid w:val="00F82334"/>
    <w:rsid w:val="00F8234F"/>
    <w:rsid w:val="00F82B00"/>
    <w:rsid w:val="00F82D28"/>
    <w:rsid w:val="00F82EDD"/>
    <w:rsid w:val="00F834AA"/>
    <w:rsid w:val="00F83820"/>
    <w:rsid w:val="00F83FA5"/>
    <w:rsid w:val="00F84522"/>
    <w:rsid w:val="00F84C24"/>
    <w:rsid w:val="00F84DAB"/>
    <w:rsid w:val="00F84EC9"/>
    <w:rsid w:val="00F85CFA"/>
    <w:rsid w:val="00F86E36"/>
    <w:rsid w:val="00F86F59"/>
    <w:rsid w:val="00F8721A"/>
    <w:rsid w:val="00F90607"/>
    <w:rsid w:val="00F90ED1"/>
    <w:rsid w:val="00F90F1B"/>
    <w:rsid w:val="00F9247F"/>
    <w:rsid w:val="00F92980"/>
    <w:rsid w:val="00F92CDD"/>
    <w:rsid w:val="00F93A7F"/>
    <w:rsid w:val="00F93B73"/>
    <w:rsid w:val="00F94C9A"/>
    <w:rsid w:val="00F94D59"/>
    <w:rsid w:val="00F94E1E"/>
    <w:rsid w:val="00F94F6F"/>
    <w:rsid w:val="00F9549B"/>
    <w:rsid w:val="00F9577E"/>
    <w:rsid w:val="00F959B8"/>
    <w:rsid w:val="00F96246"/>
    <w:rsid w:val="00F962E0"/>
    <w:rsid w:val="00F96635"/>
    <w:rsid w:val="00FA0F3C"/>
    <w:rsid w:val="00FA11BA"/>
    <w:rsid w:val="00FA1285"/>
    <w:rsid w:val="00FA16F9"/>
    <w:rsid w:val="00FA18EE"/>
    <w:rsid w:val="00FA209B"/>
    <w:rsid w:val="00FA2B39"/>
    <w:rsid w:val="00FA2C4A"/>
    <w:rsid w:val="00FA2C7F"/>
    <w:rsid w:val="00FA302C"/>
    <w:rsid w:val="00FA339C"/>
    <w:rsid w:val="00FA3B58"/>
    <w:rsid w:val="00FA45AD"/>
    <w:rsid w:val="00FA4DD4"/>
    <w:rsid w:val="00FA4E28"/>
    <w:rsid w:val="00FA4F8A"/>
    <w:rsid w:val="00FA6CD1"/>
    <w:rsid w:val="00FA6CFB"/>
    <w:rsid w:val="00FA742B"/>
    <w:rsid w:val="00FA7447"/>
    <w:rsid w:val="00FA7D54"/>
    <w:rsid w:val="00FB0008"/>
    <w:rsid w:val="00FB025C"/>
    <w:rsid w:val="00FB06D5"/>
    <w:rsid w:val="00FB1098"/>
    <w:rsid w:val="00FB1360"/>
    <w:rsid w:val="00FB151E"/>
    <w:rsid w:val="00FB2911"/>
    <w:rsid w:val="00FB35ED"/>
    <w:rsid w:val="00FB3D54"/>
    <w:rsid w:val="00FB40BD"/>
    <w:rsid w:val="00FB4440"/>
    <w:rsid w:val="00FB5100"/>
    <w:rsid w:val="00FB51FC"/>
    <w:rsid w:val="00FB5259"/>
    <w:rsid w:val="00FB53FC"/>
    <w:rsid w:val="00FB5CE1"/>
    <w:rsid w:val="00FB5D78"/>
    <w:rsid w:val="00FB5F67"/>
    <w:rsid w:val="00FB620B"/>
    <w:rsid w:val="00FB6299"/>
    <w:rsid w:val="00FB6694"/>
    <w:rsid w:val="00FB6739"/>
    <w:rsid w:val="00FB6A49"/>
    <w:rsid w:val="00FB71B4"/>
    <w:rsid w:val="00FB7809"/>
    <w:rsid w:val="00FB7F95"/>
    <w:rsid w:val="00FC0296"/>
    <w:rsid w:val="00FC0D7F"/>
    <w:rsid w:val="00FC1202"/>
    <w:rsid w:val="00FC16EF"/>
    <w:rsid w:val="00FC231C"/>
    <w:rsid w:val="00FC2ACB"/>
    <w:rsid w:val="00FC2F3B"/>
    <w:rsid w:val="00FC2FDC"/>
    <w:rsid w:val="00FC328E"/>
    <w:rsid w:val="00FC35CC"/>
    <w:rsid w:val="00FC36EE"/>
    <w:rsid w:val="00FC3C3D"/>
    <w:rsid w:val="00FC3D2A"/>
    <w:rsid w:val="00FC3F66"/>
    <w:rsid w:val="00FC430D"/>
    <w:rsid w:val="00FC49DD"/>
    <w:rsid w:val="00FC5164"/>
    <w:rsid w:val="00FC56F5"/>
    <w:rsid w:val="00FC5871"/>
    <w:rsid w:val="00FC5A21"/>
    <w:rsid w:val="00FC6116"/>
    <w:rsid w:val="00FC7042"/>
    <w:rsid w:val="00FD0587"/>
    <w:rsid w:val="00FD06F0"/>
    <w:rsid w:val="00FD0873"/>
    <w:rsid w:val="00FD0E0D"/>
    <w:rsid w:val="00FD11A7"/>
    <w:rsid w:val="00FD12A3"/>
    <w:rsid w:val="00FD1CB9"/>
    <w:rsid w:val="00FD1E4C"/>
    <w:rsid w:val="00FD2035"/>
    <w:rsid w:val="00FD20A9"/>
    <w:rsid w:val="00FD2DD8"/>
    <w:rsid w:val="00FD340F"/>
    <w:rsid w:val="00FD448C"/>
    <w:rsid w:val="00FD4548"/>
    <w:rsid w:val="00FD4EE4"/>
    <w:rsid w:val="00FD4FA0"/>
    <w:rsid w:val="00FD54AD"/>
    <w:rsid w:val="00FD5DCB"/>
    <w:rsid w:val="00FD6254"/>
    <w:rsid w:val="00FD6A31"/>
    <w:rsid w:val="00FD7372"/>
    <w:rsid w:val="00FD746B"/>
    <w:rsid w:val="00FE0A62"/>
    <w:rsid w:val="00FE0C96"/>
    <w:rsid w:val="00FE1929"/>
    <w:rsid w:val="00FE1ECD"/>
    <w:rsid w:val="00FE2034"/>
    <w:rsid w:val="00FE2AD5"/>
    <w:rsid w:val="00FE2D46"/>
    <w:rsid w:val="00FE2D94"/>
    <w:rsid w:val="00FE2F22"/>
    <w:rsid w:val="00FE2F59"/>
    <w:rsid w:val="00FE33D1"/>
    <w:rsid w:val="00FE3EC0"/>
    <w:rsid w:val="00FE4746"/>
    <w:rsid w:val="00FE518E"/>
    <w:rsid w:val="00FE55E9"/>
    <w:rsid w:val="00FE5795"/>
    <w:rsid w:val="00FE5CE2"/>
    <w:rsid w:val="00FE5FAC"/>
    <w:rsid w:val="00FE6078"/>
    <w:rsid w:val="00FE6566"/>
    <w:rsid w:val="00FE6759"/>
    <w:rsid w:val="00FE68C0"/>
    <w:rsid w:val="00FE6E6D"/>
    <w:rsid w:val="00FE7683"/>
    <w:rsid w:val="00FE7CFA"/>
    <w:rsid w:val="00FE7E31"/>
    <w:rsid w:val="00FE7E34"/>
    <w:rsid w:val="00FF05BD"/>
    <w:rsid w:val="00FF06B8"/>
    <w:rsid w:val="00FF08E7"/>
    <w:rsid w:val="00FF0ABE"/>
    <w:rsid w:val="00FF1DE1"/>
    <w:rsid w:val="00FF1DFC"/>
    <w:rsid w:val="00FF2EEF"/>
    <w:rsid w:val="00FF32CD"/>
    <w:rsid w:val="00FF33C3"/>
    <w:rsid w:val="00FF4C3E"/>
    <w:rsid w:val="00FF4CBD"/>
    <w:rsid w:val="00FF54FD"/>
    <w:rsid w:val="00FF583B"/>
    <w:rsid w:val="00FF63A6"/>
    <w:rsid w:val="00FF6411"/>
    <w:rsid w:val="00FF7284"/>
    <w:rsid w:val="00FF7DC7"/>
    <w:rsid w:val="014E0DD6"/>
    <w:rsid w:val="015D2135"/>
    <w:rsid w:val="015D659F"/>
    <w:rsid w:val="0161FE6E"/>
    <w:rsid w:val="01CBC3A3"/>
    <w:rsid w:val="01E265E7"/>
    <w:rsid w:val="01E490F6"/>
    <w:rsid w:val="023A2B44"/>
    <w:rsid w:val="0262BD78"/>
    <w:rsid w:val="02801E52"/>
    <w:rsid w:val="02BF20F4"/>
    <w:rsid w:val="03253763"/>
    <w:rsid w:val="0340F30D"/>
    <w:rsid w:val="0345492B"/>
    <w:rsid w:val="036F8B27"/>
    <w:rsid w:val="037E3449"/>
    <w:rsid w:val="03F2726E"/>
    <w:rsid w:val="041F41B1"/>
    <w:rsid w:val="046C04EE"/>
    <w:rsid w:val="048D7E7D"/>
    <w:rsid w:val="049E6EDE"/>
    <w:rsid w:val="04C49494"/>
    <w:rsid w:val="04C9F78C"/>
    <w:rsid w:val="04CC811F"/>
    <w:rsid w:val="04E576AB"/>
    <w:rsid w:val="053DCC7F"/>
    <w:rsid w:val="05DE2639"/>
    <w:rsid w:val="05FF0850"/>
    <w:rsid w:val="060C2B6D"/>
    <w:rsid w:val="0652C08B"/>
    <w:rsid w:val="0680BA2C"/>
    <w:rsid w:val="06954F02"/>
    <w:rsid w:val="06A4C803"/>
    <w:rsid w:val="06BFD974"/>
    <w:rsid w:val="07567DCC"/>
    <w:rsid w:val="077A379A"/>
    <w:rsid w:val="078A72BB"/>
    <w:rsid w:val="07DB206E"/>
    <w:rsid w:val="08361791"/>
    <w:rsid w:val="08B3EB47"/>
    <w:rsid w:val="08F25FC6"/>
    <w:rsid w:val="096B65DB"/>
    <w:rsid w:val="09710420"/>
    <w:rsid w:val="09DEBB12"/>
    <w:rsid w:val="0A4EDE83"/>
    <w:rsid w:val="0A9DD767"/>
    <w:rsid w:val="0AAC451F"/>
    <w:rsid w:val="0ABDF030"/>
    <w:rsid w:val="0AF376C8"/>
    <w:rsid w:val="0AF4D70D"/>
    <w:rsid w:val="0AFF1DE1"/>
    <w:rsid w:val="0B3BCD3B"/>
    <w:rsid w:val="0B49FD8A"/>
    <w:rsid w:val="0B5B3861"/>
    <w:rsid w:val="0B6550F6"/>
    <w:rsid w:val="0B802CB2"/>
    <w:rsid w:val="0BAD4B6C"/>
    <w:rsid w:val="0BC931BE"/>
    <w:rsid w:val="0C67A264"/>
    <w:rsid w:val="0C84C5D5"/>
    <w:rsid w:val="0CBBE77D"/>
    <w:rsid w:val="0CD2D83F"/>
    <w:rsid w:val="0D3A0D2F"/>
    <w:rsid w:val="0D5A5DA5"/>
    <w:rsid w:val="0D6E048B"/>
    <w:rsid w:val="0D81D619"/>
    <w:rsid w:val="0D8F15DC"/>
    <w:rsid w:val="0D946BB0"/>
    <w:rsid w:val="0DB86144"/>
    <w:rsid w:val="0E290FA1"/>
    <w:rsid w:val="0E2CDC76"/>
    <w:rsid w:val="0E7B1287"/>
    <w:rsid w:val="0E87D002"/>
    <w:rsid w:val="0E90E0E5"/>
    <w:rsid w:val="0F8974C8"/>
    <w:rsid w:val="0F8B709D"/>
    <w:rsid w:val="0F9F1055"/>
    <w:rsid w:val="0FAA7E1D"/>
    <w:rsid w:val="0FAC81EE"/>
    <w:rsid w:val="0FF470D1"/>
    <w:rsid w:val="10093F79"/>
    <w:rsid w:val="103CF395"/>
    <w:rsid w:val="10666542"/>
    <w:rsid w:val="10BDC5F8"/>
    <w:rsid w:val="10D22466"/>
    <w:rsid w:val="10EA1DD3"/>
    <w:rsid w:val="1103EBD7"/>
    <w:rsid w:val="1115EFFC"/>
    <w:rsid w:val="1129C61C"/>
    <w:rsid w:val="118725B7"/>
    <w:rsid w:val="11B6BAEB"/>
    <w:rsid w:val="11D379B5"/>
    <w:rsid w:val="11D63B41"/>
    <w:rsid w:val="11E5B0AB"/>
    <w:rsid w:val="11ECF08E"/>
    <w:rsid w:val="1263220E"/>
    <w:rsid w:val="127196C7"/>
    <w:rsid w:val="127B5452"/>
    <w:rsid w:val="127BEBCA"/>
    <w:rsid w:val="1299420C"/>
    <w:rsid w:val="131ED2CB"/>
    <w:rsid w:val="137274DB"/>
    <w:rsid w:val="13766D53"/>
    <w:rsid w:val="138ACF58"/>
    <w:rsid w:val="13AADC8E"/>
    <w:rsid w:val="13BE8A75"/>
    <w:rsid w:val="13E1011E"/>
    <w:rsid w:val="13F14A6E"/>
    <w:rsid w:val="142E2201"/>
    <w:rsid w:val="144342BC"/>
    <w:rsid w:val="144F9B90"/>
    <w:rsid w:val="14750A2D"/>
    <w:rsid w:val="1488D4BA"/>
    <w:rsid w:val="152EBF15"/>
    <w:rsid w:val="1537AB56"/>
    <w:rsid w:val="1546210A"/>
    <w:rsid w:val="15592CE1"/>
    <w:rsid w:val="156E30F6"/>
    <w:rsid w:val="157AB108"/>
    <w:rsid w:val="15BBA35A"/>
    <w:rsid w:val="15BE0D5F"/>
    <w:rsid w:val="15CFE6AF"/>
    <w:rsid w:val="15FB4602"/>
    <w:rsid w:val="161D9A18"/>
    <w:rsid w:val="1628DE93"/>
    <w:rsid w:val="167955DE"/>
    <w:rsid w:val="16846D2E"/>
    <w:rsid w:val="168E8CC4"/>
    <w:rsid w:val="16BBED45"/>
    <w:rsid w:val="16ED755E"/>
    <w:rsid w:val="1753B30B"/>
    <w:rsid w:val="1761D14C"/>
    <w:rsid w:val="17C8D895"/>
    <w:rsid w:val="17E13756"/>
    <w:rsid w:val="17EDD8A0"/>
    <w:rsid w:val="1811F810"/>
    <w:rsid w:val="186C24EA"/>
    <w:rsid w:val="18786F8F"/>
    <w:rsid w:val="188DBDE6"/>
    <w:rsid w:val="18C29082"/>
    <w:rsid w:val="19710D84"/>
    <w:rsid w:val="1979AEB3"/>
    <w:rsid w:val="1980A78F"/>
    <w:rsid w:val="19812F96"/>
    <w:rsid w:val="1A1309FF"/>
    <w:rsid w:val="1A208299"/>
    <w:rsid w:val="1A3457BE"/>
    <w:rsid w:val="1A374183"/>
    <w:rsid w:val="1A41D408"/>
    <w:rsid w:val="1A44FC18"/>
    <w:rsid w:val="1A8B5E65"/>
    <w:rsid w:val="1AAB445D"/>
    <w:rsid w:val="1B285119"/>
    <w:rsid w:val="1B7DE7D0"/>
    <w:rsid w:val="1BACA027"/>
    <w:rsid w:val="1BE3FE3F"/>
    <w:rsid w:val="1C63BE58"/>
    <w:rsid w:val="1CD7AB07"/>
    <w:rsid w:val="1CF43B92"/>
    <w:rsid w:val="1D03241C"/>
    <w:rsid w:val="1D50C2B5"/>
    <w:rsid w:val="1D7C08F9"/>
    <w:rsid w:val="1E066661"/>
    <w:rsid w:val="1E0AE372"/>
    <w:rsid w:val="1E1D543A"/>
    <w:rsid w:val="1E67A8F9"/>
    <w:rsid w:val="1F20BE6D"/>
    <w:rsid w:val="1F2E6D6F"/>
    <w:rsid w:val="1F4D2572"/>
    <w:rsid w:val="1F89CA34"/>
    <w:rsid w:val="1FA19467"/>
    <w:rsid w:val="1FABD43A"/>
    <w:rsid w:val="1FC8D76E"/>
    <w:rsid w:val="20070FC7"/>
    <w:rsid w:val="201C727D"/>
    <w:rsid w:val="20346758"/>
    <w:rsid w:val="203E77F1"/>
    <w:rsid w:val="20496FFF"/>
    <w:rsid w:val="20632ED9"/>
    <w:rsid w:val="2082E9FC"/>
    <w:rsid w:val="20A0403E"/>
    <w:rsid w:val="20A525D8"/>
    <w:rsid w:val="20A56A42"/>
    <w:rsid w:val="20D70D59"/>
    <w:rsid w:val="20F43C5D"/>
    <w:rsid w:val="20F4C842"/>
    <w:rsid w:val="2118E0B1"/>
    <w:rsid w:val="21448805"/>
    <w:rsid w:val="215F4AFA"/>
    <w:rsid w:val="217D6389"/>
    <w:rsid w:val="21A4D165"/>
    <w:rsid w:val="21E638E8"/>
    <w:rsid w:val="2216CC2A"/>
    <w:rsid w:val="22322ADB"/>
    <w:rsid w:val="22387937"/>
    <w:rsid w:val="225522D1"/>
    <w:rsid w:val="2280F4FA"/>
    <w:rsid w:val="22B189E4"/>
    <w:rsid w:val="22F32DD5"/>
    <w:rsid w:val="22FBE4A9"/>
    <w:rsid w:val="23924801"/>
    <w:rsid w:val="23A6B49E"/>
    <w:rsid w:val="23AA030A"/>
    <w:rsid w:val="23EA759C"/>
    <w:rsid w:val="23EDBAEF"/>
    <w:rsid w:val="23F26DBA"/>
    <w:rsid w:val="241356D2"/>
    <w:rsid w:val="2415B4B2"/>
    <w:rsid w:val="24167E00"/>
    <w:rsid w:val="2429BCA8"/>
    <w:rsid w:val="24A8C1A2"/>
    <w:rsid w:val="250BA1B9"/>
    <w:rsid w:val="25165C5E"/>
    <w:rsid w:val="25269B16"/>
    <w:rsid w:val="2532E857"/>
    <w:rsid w:val="2543B786"/>
    <w:rsid w:val="254D6A79"/>
    <w:rsid w:val="256734E6"/>
    <w:rsid w:val="2582F252"/>
    <w:rsid w:val="25985CB6"/>
    <w:rsid w:val="25E39769"/>
    <w:rsid w:val="2647DCD8"/>
    <w:rsid w:val="26525C2A"/>
    <w:rsid w:val="266013AE"/>
    <w:rsid w:val="26C1A12E"/>
    <w:rsid w:val="26D86113"/>
    <w:rsid w:val="272291E6"/>
    <w:rsid w:val="275C81E2"/>
    <w:rsid w:val="27684DD6"/>
    <w:rsid w:val="27D0A162"/>
    <w:rsid w:val="280955A8"/>
    <w:rsid w:val="28248B73"/>
    <w:rsid w:val="2826E953"/>
    <w:rsid w:val="285E0907"/>
    <w:rsid w:val="288B232F"/>
    <w:rsid w:val="28CD021A"/>
    <w:rsid w:val="28D094F0"/>
    <w:rsid w:val="28F3D87E"/>
    <w:rsid w:val="2917BA85"/>
    <w:rsid w:val="29373BD6"/>
    <w:rsid w:val="295CDFB3"/>
    <w:rsid w:val="29BDFEEF"/>
    <w:rsid w:val="2A158A7A"/>
    <w:rsid w:val="2A3253DC"/>
    <w:rsid w:val="2A818A9E"/>
    <w:rsid w:val="2AAD2E5B"/>
    <w:rsid w:val="2AC056D8"/>
    <w:rsid w:val="2AC5AAD4"/>
    <w:rsid w:val="2AD3FDBE"/>
    <w:rsid w:val="2B27D8A5"/>
    <w:rsid w:val="2B635309"/>
    <w:rsid w:val="2B6F9CB3"/>
    <w:rsid w:val="2B81F4E1"/>
    <w:rsid w:val="2BF9A737"/>
    <w:rsid w:val="2C03A22B"/>
    <w:rsid w:val="2C069B1A"/>
    <w:rsid w:val="2C24B713"/>
    <w:rsid w:val="2C31054F"/>
    <w:rsid w:val="2C567AED"/>
    <w:rsid w:val="2C7435D6"/>
    <w:rsid w:val="2CD3B5E8"/>
    <w:rsid w:val="2CD461D3"/>
    <w:rsid w:val="2CD9DD06"/>
    <w:rsid w:val="2D1ED78C"/>
    <w:rsid w:val="2D219581"/>
    <w:rsid w:val="2D91B1F1"/>
    <w:rsid w:val="2DA2CC8B"/>
    <w:rsid w:val="2DDF6A4C"/>
    <w:rsid w:val="2DF63BCA"/>
    <w:rsid w:val="2DFB33F8"/>
    <w:rsid w:val="2E020F34"/>
    <w:rsid w:val="2E16F6A3"/>
    <w:rsid w:val="2E2F1BE0"/>
    <w:rsid w:val="2EB7AEFE"/>
    <w:rsid w:val="2EBAA7ED"/>
    <w:rsid w:val="2EBF32F4"/>
    <w:rsid w:val="2EC9814D"/>
    <w:rsid w:val="2ECB524D"/>
    <w:rsid w:val="2ED59220"/>
    <w:rsid w:val="2ED89115"/>
    <w:rsid w:val="2EE9ED24"/>
    <w:rsid w:val="2EF8E046"/>
    <w:rsid w:val="2F5DB295"/>
    <w:rsid w:val="2F64B49A"/>
    <w:rsid w:val="2FC2CCE5"/>
    <w:rsid w:val="2FE4B21C"/>
    <w:rsid w:val="3015C853"/>
    <w:rsid w:val="303D1989"/>
    <w:rsid w:val="3046CC7C"/>
    <w:rsid w:val="306C74EB"/>
    <w:rsid w:val="30772E95"/>
    <w:rsid w:val="30883796"/>
    <w:rsid w:val="309A20C7"/>
    <w:rsid w:val="30A9B125"/>
    <w:rsid w:val="30C3CA0E"/>
    <w:rsid w:val="30EF5FC9"/>
    <w:rsid w:val="3109D347"/>
    <w:rsid w:val="310E8374"/>
    <w:rsid w:val="312199E3"/>
    <w:rsid w:val="3129C5CB"/>
    <w:rsid w:val="314B5E9E"/>
    <w:rsid w:val="3178D7A8"/>
    <w:rsid w:val="31929235"/>
    <w:rsid w:val="319BA318"/>
    <w:rsid w:val="31C3B304"/>
    <w:rsid w:val="32121F7D"/>
    <w:rsid w:val="3213C797"/>
    <w:rsid w:val="3240BC29"/>
    <w:rsid w:val="32659A4F"/>
    <w:rsid w:val="32B3A5B8"/>
    <w:rsid w:val="32CF3592"/>
    <w:rsid w:val="32DFD8F1"/>
    <w:rsid w:val="3314F238"/>
    <w:rsid w:val="3366A6A2"/>
    <w:rsid w:val="33EA62CA"/>
    <w:rsid w:val="33EB9C52"/>
    <w:rsid w:val="3430FB7F"/>
    <w:rsid w:val="344AE292"/>
    <w:rsid w:val="345DEE69"/>
    <w:rsid w:val="34941852"/>
    <w:rsid w:val="34DDCBAE"/>
    <w:rsid w:val="3521C583"/>
    <w:rsid w:val="353A8238"/>
    <w:rsid w:val="355A1522"/>
    <w:rsid w:val="357D86EF"/>
    <w:rsid w:val="35C04136"/>
    <w:rsid w:val="35CF9581"/>
    <w:rsid w:val="35D7EB2C"/>
    <w:rsid w:val="35E2D410"/>
    <w:rsid w:val="35EECEB8"/>
    <w:rsid w:val="363F25F3"/>
    <w:rsid w:val="3662CED0"/>
    <w:rsid w:val="3684DB98"/>
    <w:rsid w:val="36887906"/>
    <w:rsid w:val="3692CF04"/>
    <w:rsid w:val="36DF6982"/>
    <w:rsid w:val="372D95AE"/>
    <w:rsid w:val="37436075"/>
    <w:rsid w:val="37B61733"/>
    <w:rsid w:val="37D83036"/>
    <w:rsid w:val="37F6B46D"/>
    <w:rsid w:val="38095B9D"/>
    <w:rsid w:val="382DA24B"/>
    <w:rsid w:val="387D484C"/>
    <w:rsid w:val="389EE313"/>
    <w:rsid w:val="3921FCB6"/>
    <w:rsid w:val="3952B8DE"/>
    <w:rsid w:val="39C37E5F"/>
    <w:rsid w:val="3A071488"/>
    <w:rsid w:val="3A0DD223"/>
    <w:rsid w:val="3A16A59D"/>
    <w:rsid w:val="3A71A853"/>
    <w:rsid w:val="3A8947B1"/>
    <w:rsid w:val="3ACED618"/>
    <w:rsid w:val="3B21ADDF"/>
    <w:rsid w:val="3B725A97"/>
    <w:rsid w:val="3BC7EA4D"/>
    <w:rsid w:val="3C43CF1A"/>
    <w:rsid w:val="3C9DB4EE"/>
    <w:rsid w:val="3D3C1A01"/>
    <w:rsid w:val="3D70F976"/>
    <w:rsid w:val="3D759890"/>
    <w:rsid w:val="3D77853B"/>
    <w:rsid w:val="3D814E59"/>
    <w:rsid w:val="3D90254A"/>
    <w:rsid w:val="3DCCBE2B"/>
    <w:rsid w:val="3DDB923E"/>
    <w:rsid w:val="3DDE0BE4"/>
    <w:rsid w:val="3DDE5EF2"/>
    <w:rsid w:val="3E2758F1"/>
    <w:rsid w:val="3E411B62"/>
    <w:rsid w:val="3EFBE2C7"/>
    <w:rsid w:val="3F0E7399"/>
    <w:rsid w:val="3F328170"/>
    <w:rsid w:val="3F8B3759"/>
    <w:rsid w:val="3F9E7601"/>
    <w:rsid w:val="3FB23C4A"/>
    <w:rsid w:val="3FE1170C"/>
    <w:rsid w:val="3FFBFDD5"/>
    <w:rsid w:val="40A6AD8D"/>
    <w:rsid w:val="40DB64E2"/>
    <w:rsid w:val="40FF3C38"/>
    <w:rsid w:val="4114394C"/>
    <w:rsid w:val="411547FF"/>
    <w:rsid w:val="411A676B"/>
    <w:rsid w:val="41499393"/>
    <w:rsid w:val="41538058"/>
    <w:rsid w:val="4179EB14"/>
    <w:rsid w:val="41862325"/>
    <w:rsid w:val="418BB2CB"/>
    <w:rsid w:val="41EBF312"/>
    <w:rsid w:val="42370493"/>
    <w:rsid w:val="423A4BFE"/>
    <w:rsid w:val="42A8BB9B"/>
    <w:rsid w:val="42C67684"/>
    <w:rsid w:val="42CC6AD1"/>
    <w:rsid w:val="42DBE03B"/>
    <w:rsid w:val="42E0D869"/>
    <w:rsid w:val="42E3611E"/>
    <w:rsid w:val="43259C87"/>
    <w:rsid w:val="433E5F42"/>
    <w:rsid w:val="43971626"/>
    <w:rsid w:val="43BB02C5"/>
    <w:rsid w:val="441F3D9C"/>
    <w:rsid w:val="443382FB"/>
    <w:rsid w:val="4471EE25"/>
    <w:rsid w:val="448C82DB"/>
    <w:rsid w:val="44969E0C"/>
    <w:rsid w:val="44A3455C"/>
    <w:rsid w:val="44B70C52"/>
    <w:rsid w:val="45146155"/>
    <w:rsid w:val="4550B79B"/>
    <w:rsid w:val="45C86687"/>
    <w:rsid w:val="46144A4B"/>
    <w:rsid w:val="461E300F"/>
    <w:rsid w:val="463316BB"/>
    <w:rsid w:val="464929C0"/>
    <w:rsid w:val="4694E9DD"/>
    <w:rsid w:val="46C8F56C"/>
    <w:rsid w:val="4767CAB9"/>
    <w:rsid w:val="4770E634"/>
    <w:rsid w:val="477BD2AF"/>
    <w:rsid w:val="4790F9F2"/>
    <w:rsid w:val="47C15A15"/>
    <w:rsid w:val="47D756B2"/>
    <w:rsid w:val="4825A685"/>
    <w:rsid w:val="486DB20E"/>
    <w:rsid w:val="48732177"/>
    <w:rsid w:val="4889874D"/>
    <w:rsid w:val="48A446D8"/>
    <w:rsid w:val="48C90328"/>
    <w:rsid w:val="48F75170"/>
    <w:rsid w:val="49127811"/>
    <w:rsid w:val="492B3BC7"/>
    <w:rsid w:val="494072AD"/>
    <w:rsid w:val="4969D8C7"/>
    <w:rsid w:val="4973E960"/>
    <w:rsid w:val="49882B28"/>
    <w:rsid w:val="49917273"/>
    <w:rsid w:val="499D797A"/>
    <w:rsid w:val="499D94DF"/>
    <w:rsid w:val="49D11E26"/>
    <w:rsid w:val="49E8E859"/>
    <w:rsid w:val="49EB0FD1"/>
    <w:rsid w:val="4A00AB5E"/>
    <w:rsid w:val="4A0C3429"/>
    <w:rsid w:val="4A4639C5"/>
    <w:rsid w:val="4A63F4AE"/>
    <w:rsid w:val="4A6BE234"/>
    <w:rsid w:val="4A9D67AA"/>
    <w:rsid w:val="4AFEEB8D"/>
    <w:rsid w:val="4B359C02"/>
    <w:rsid w:val="4B547EDA"/>
    <w:rsid w:val="4B71A94C"/>
    <w:rsid w:val="4B88CDD8"/>
    <w:rsid w:val="4BBF570F"/>
    <w:rsid w:val="4C01F3B5"/>
    <w:rsid w:val="4C27CEF5"/>
    <w:rsid w:val="4C4719DE"/>
    <w:rsid w:val="4C69D08C"/>
    <w:rsid w:val="4C87EC85"/>
    <w:rsid w:val="4CC977DC"/>
    <w:rsid w:val="4CD46948"/>
    <w:rsid w:val="4D3EF48B"/>
    <w:rsid w:val="4D4006EE"/>
    <w:rsid w:val="4D43F84C"/>
    <w:rsid w:val="4D495521"/>
    <w:rsid w:val="4D5D2345"/>
    <w:rsid w:val="4DC0D938"/>
    <w:rsid w:val="4E5B824D"/>
    <w:rsid w:val="4E67B7B6"/>
    <w:rsid w:val="4E75835E"/>
    <w:rsid w:val="4E980F37"/>
    <w:rsid w:val="4EB83298"/>
    <w:rsid w:val="4EC30D7A"/>
    <w:rsid w:val="4F2ADEBE"/>
    <w:rsid w:val="4F5FA88E"/>
    <w:rsid w:val="4F831B56"/>
    <w:rsid w:val="4F847FB3"/>
    <w:rsid w:val="4F8F03F0"/>
    <w:rsid w:val="4F96202C"/>
    <w:rsid w:val="4FA4F28B"/>
    <w:rsid w:val="4FFCFFE9"/>
    <w:rsid w:val="502BF30D"/>
    <w:rsid w:val="5046495F"/>
    <w:rsid w:val="504DF6EB"/>
    <w:rsid w:val="505E7839"/>
    <w:rsid w:val="509D81DC"/>
    <w:rsid w:val="50BD06C4"/>
    <w:rsid w:val="50C9D2B6"/>
    <w:rsid w:val="50CD13A6"/>
    <w:rsid w:val="50E46A08"/>
    <w:rsid w:val="5137E143"/>
    <w:rsid w:val="5161A16C"/>
    <w:rsid w:val="51C4696F"/>
    <w:rsid w:val="51F0B94E"/>
    <w:rsid w:val="5209595D"/>
    <w:rsid w:val="5209C505"/>
    <w:rsid w:val="521CF119"/>
    <w:rsid w:val="5235BBD0"/>
    <w:rsid w:val="52469200"/>
    <w:rsid w:val="52888C96"/>
    <w:rsid w:val="52C73C2A"/>
    <w:rsid w:val="52F0A244"/>
    <w:rsid w:val="52F5689C"/>
    <w:rsid w:val="5308EEBF"/>
    <w:rsid w:val="537C9F84"/>
    <w:rsid w:val="5399ACCC"/>
    <w:rsid w:val="53ADB4C2"/>
    <w:rsid w:val="53BE8AF2"/>
    <w:rsid w:val="5414C551"/>
    <w:rsid w:val="541B4C14"/>
    <w:rsid w:val="545A8187"/>
    <w:rsid w:val="54600C9B"/>
    <w:rsid w:val="548AFBB4"/>
    <w:rsid w:val="5492CC94"/>
    <w:rsid w:val="54951EE1"/>
    <w:rsid w:val="54A20F2D"/>
    <w:rsid w:val="54E2E1D4"/>
    <w:rsid w:val="54E36EB4"/>
    <w:rsid w:val="54F3208C"/>
    <w:rsid w:val="55009225"/>
    <w:rsid w:val="551E3B75"/>
    <w:rsid w:val="554BE303"/>
    <w:rsid w:val="556DFEA2"/>
    <w:rsid w:val="557EFFA7"/>
    <w:rsid w:val="55AB6DAD"/>
    <w:rsid w:val="55C7EF0E"/>
    <w:rsid w:val="55E60E9E"/>
    <w:rsid w:val="55FFA63A"/>
    <w:rsid w:val="5634BC17"/>
    <w:rsid w:val="56628AE3"/>
    <w:rsid w:val="56AC09C6"/>
    <w:rsid w:val="570278F5"/>
    <w:rsid w:val="5717AFDB"/>
    <w:rsid w:val="5744A2C5"/>
    <w:rsid w:val="57EBB414"/>
    <w:rsid w:val="57F66EB9"/>
    <w:rsid w:val="58422343"/>
    <w:rsid w:val="5843B62D"/>
    <w:rsid w:val="58471B71"/>
    <w:rsid w:val="58952DDB"/>
    <w:rsid w:val="58A0D20B"/>
    <w:rsid w:val="58A68558"/>
    <w:rsid w:val="58EEEC71"/>
    <w:rsid w:val="591253A6"/>
    <w:rsid w:val="59214A5F"/>
    <w:rsid w:val="59302FFB"/>
    <w:rsid w:val="59334BE8"/>
    <w:rsid w:val="59A2192B"/>
    <w:rsid w:val="5A405D7B"/>
    <w:rsid w:val="5A4B75C6"/>
    <w:rsid w:val="5A4D789C"/>
    <w:rsid w:val="5ABDE077"/>
    <w:rsid w:val="5ACAC62B"/>
    <w:rsid w:val="5B0CEFFB"/>
    <w:rsid w:val="5B63572E"/>
    <w:rsid w:val="5B74CBD7"/>
    <w:rsid w:val="5B77875D"/>
    <w:rsid w:val="5BB0DA1C"/>
    <w:rsid w:val="5BB42C1F"/>
    <w:rsid w:val="5BBF6F12"/>
    <w:rsid w:val="5BEABC57"/>
    <w:rsid w:val="5BF29E4A"/>
    <w:rsid w:val="5C04AE02"/>
    <w:rsid w:val="5C1D427E"/>
    <w:rsid w:val="5C3B8A47"/>
    <w:rsid w:val="5C61D4C6"/>
    <w:rsid w:val="5C62527C"/>
    <w:rsid w:val="5C698AE9"/>
    <w:rsid w:val="5C7B35FA"/>
    <w:rsid w:val="5C97564B"/>
    <w:rsid w:val="5CD595A5"/>
    <w:rsid w:val="5CEB269A"/>
    <w:rsid w:val="5D10C808"/>
    <w:rsid w:val="5D1882BD"/>
    <w:rsid w:val="5D1B7E1B"/>
    <w:rsid w:val="5D204378"/>
    <w:rsid w:val="5D29BD94"/>
    <w:rsid w:val="5D46835F"/>
    <w:rsid w:val="5D592794"/>
    <w:rsid w:val="5D9891D8"/>
    <w:rsid w:val="5DB5E81A"/>
    <w:rsid w:val="5DBAF5ED"/>
    <w:rsid w:val="5DC3BE5A"/>
    <w:rsid w:val="5DF9CCBF"/>
    <w:rsid w:val="5E0B4F97"/>
    <w:rsid w:val="5E11A986"/>
    <w:rsid w:val="5E4B7A28"/>
    <w:rsid w:val="5E690DD3"/>
    <w:rsid w:val="5E7CDF61"/>
    <w:rsid w:val="5E927AEE"/>
    <w:rsid w:val="5EBA3841"/>
    <w:rsid w:val="5F170F8E"/>
    <w:rsid w:val="5F54DFA9"/>
    <w:rsid w:val="5F6C4535"/>
    <w:rsid w:val="5FCA6A87"/>
    <w:rsid w:val="604644BC"/>
    <w:rsid w:val="605A4CB2"/>
    <w:rsid w:val="60644F1C"/>
    <w:rsid w:val="609AE2EB"/>
    <w:rsid w:val="60C8AAB6"/>
    <w:rsid w:val="60E82C07"/>
    <w:rsid w:val="6103E6B6"/>
    <w:rsid w:val="613021EB"/>
    <w:rsid w:val="6134AADA"/>
    <w:rsid w:val="614A167C"/>
    <w:rsid w:val="614D6694"/>
    <w:rsid w:val="616C5B05"/>
    <w:rsid w:val="6172D7A0"/>
    <w:rsid w:val="617B5C9E"/>
    <w:rsid w:val="61A49B7A"/>
    <w:rsid w:val="61A7F910"/>
    <w:rsid w:val="61F1755F"/>
    <w:rsid w:val="625275F7"/>
    <w:rsid w:val="6281D159"/>
    <w:rsid w:val="62A2B370"/>
    <w:rsid w:val="62AC8DA1"/>
    <w:rsid w:val="62D267E6"/>
    <w:rsid w:val="62FFA3CC"/>
    <w:rsid w:val="631266A7"/>
    <w:rsid w:val="6352B1FB"/>
    <w:rsid w:val="635F2775"/>
    <w:rsid w:val="6390BC3C"/>
    <w:rsid w:val="649E5DF2"/>
    <w:rsid w:val="64A36B50"/>
    <w:rsid w:val="64B1DD9A"/>
    <w:rsid w:val="64C41490"/>
    <w:rsid w:val="64D6E9FF"/>
    <w:rsid w:val="64EAC9FE"/>
    <w:rsid w:val="65200ED3"/>
    <w:rsid w:val="65210B0B"/>
    <w:rsid w:val="65C9195B"/>
    <w:rsid w:val="65FA3A2A"/>
    <w:rsid w:val="65FCD573"/>
    <w:rsid w:val="66012395"/>
    <w:rsid w:val="661724C4"/>
    <w:rsid w:val="6617F9A5"/>
    <w:rsid w:val="66322427"/>
    <w:rsid w:val="663240CD"/>
    <w:rsid w:val="66748B60"/>
    <w:rsid w:val="669F860C"/>
    <w:rsid w:val="66BC43F4"/>
    <w:rsid w:val="66E04E1B"/>
    <w:rsid w:val="6732C13B"/>
    <w:rsid w:val="674BC15F"/>
    <w:rsid w:val="6757CB31"/>
    <w:rsid w:val="67719C9F"/>
    <w:rsid w:val="67B28F83"/>
    <w:rsid w:val="67B8B6A1"/>
    <w:rsid w:val="681A9001"/>
    <w:rsid w:val="681A9B94"/>
    <w:rsid w:val="6846E5F1"/>
    <w:rsid w:val="686BA25B"/>
    <w:rsid w:val="687FEB51"/>
    <w:rsid w:val="68AB6E4B"/>
    <w:rsid w:val="69148F42"/>
    <w:rsid w:val="6932AFCD"/>
    <w:rsid w:val="693EF276"/>
    <w:rsid w:val="697EB3CE"/>
    <w:rsid w:val="698F6D58"/>
    <w:rsid w:val="6A002841"/>
    <w:rsid w:val="6A8682E9"/>
    <w:rsid w:val="6AA835AF"/>
    <w:rsid w:val="6AAA9726"/>
    <w:rsid w:val="6AB8378B"/>
    <w:rsid w:val="6AD53BCA"/>
    <w:rsid w:val="6B193899"/>
    <w:rsid w:val="6B3C45D8"/>
    <w:rsid w:val="6B3ECADD"/>
    <w:rsid w:val="6B6B6E50"/>
    <w:rsid w:val="6B6F3188"/>
    <w:rsid w:val="6B73C07D"/>
    <w:rsid w:val="6B963ABD"/>
    <w:rsid w:val="6BC63734"/>
    <w:rsid w:val="6C05363F"/>
    <w:rsid w:val="6C0E1451"/>
    <w:rsid w:val="6C2C34DC"/>
    <w:rsid w:val="6C4CFA4D"/>
    <w:rsid w:val="6C511D9A"/>
    <w:rsid w:val="6C6642E7"/>
    <w:rsid w:val="6CF2A3D5"/>
    <w:rsid w:val="6D0AF656"/>
    <w:rsid w:val="6D5CF9E2"/>
    <w:rsid w:val="6D5D4238"/>
    <w:rsid w:val="6DB11287"/>
    <w:rsid w:val="6DB5D8DF"/>
    <w:rsid w:val="6DBDF83B"/>
    <w:rsid w:val="6DEFEDEB"/>
    <w:rsid w:val="6E1B41AB"/>
    <w:rsid w:val="6E4A3BFD"/>
    <w:rsid w:val="6E67CC11"/>
    <w:rsid w:val="6E7F2D0B"/>
    <w:rsid w:val="6E8D2F1B"/>
    <w:rsid w:val="6E939AA3"/>
    <w:rsid w:val="6EADB38C"/>
    <w:rsid w:val="6EAE23C6"/>
    <w:rsid w:val="6EDDB495"/>
    <w:rsid w:val="6EE0A55B"/>
    <w:rsid w:val="6F21AF65"/>
    <w:rsid w:val="6F81941E"/>
    <w:rsid w:val="6F9D2BF4"/>
    <w:rsid w:val="6FE2B25F"/>
    <w:rsid w:val="6FEAD1BB"/>
    <w:rsid w:val="70195F3D"/>
    <w:rsid w:val="70713AC5"/>
    <w:rsid w:val="7083D662"/>
    <w:rsid w:val="70910A92"/>
    <w:rsid w:val="70D46DEA"/>
    <w:rsid w:val="71AC1EBB"/>
    <w:rsid w:val="71ACD670"/>
    <w:rsid w:val="71D1CAC1"/>
    <w:rsid w:val="71DB404B"/>
    <w:rsid w:val="71E4D301"/>
    <w:rsid w:val="72294F1E"/>
    <w:rsid w:val="7230184C"/>
    <w:rsid w:val="723537B8"/>
    <w:rsid w:val="726BF757"/>
    <w:rsid w:val="72731A94"/>
    <w:rsid w:val="727CF12E"/>
    <w:rsid w:val="72D6C88B"/>
    <w:rsid w:val="72E43A24"/>
    <w:rsid w:val="72F0AF9E"/>
    <w:rsid w:val="732180F6"/>
    <w:rsid w:val="7341C8F9"/>
    <w:rsid w:val="7381D252"/>
    <w:rsid w:val="73B9E38D"/>
    <w:rsid w:val="73D4F990"/>
    <w:rsid w:val="73DA93CE"/>
    <w:rsid w:val="73DD60ED"/>
    <w:rsid w:val="73F05B2B"/>
    <w:rsid w:val="743A4A48"/>
    <w:rsid w:val="744CBEA7"/>
    <w:rsid w:val="74570912"/>
    <w:rsid w:val="7463247D"/>
    <w:rsid w:val="74990712"/>
    <w:rsid w:val="74C4A3CE"/>
    <w:rsid w:val="74D1B457"/>
    <w:rsid w:val="7504C9CD"/>
    <w:rsid w:val="753035CD"/>
    <w:rsid w:val="7536CA2E"/>
    <w:rsid w:val="7564F687"/>
    <w:rsid w:val="75B9E42D"/>
    <w:rsid w:val="75D7E717"/>
    <w:rsid w:val="75E09DEB"/>
    <w:rsid w:val="75E729B0"/>
    <w:rsid w:val="75F76BFF"/>
    <w:rsid w:val="765E0F4E"/>
    <w:rsid w:val="76B89E33"/>
    <w:rsid w:val="76C0F3F7"/>
    <w:rsid w:val="76C1589E"/>
    <w:rsid w:val="76CE6C91"/>
    <w:rsid w:val="76ED4F69"/>
    <w:rsid w:val="76F99CAA"/>
    <w:rsid w:val="7706DB72"/>
    <w:rsid w:val="770FD6B0"/>
    <w:rsid w:val="7783EF2F"/>
    <w:rsid w:val="7789EA7D"/>
    <w:rsid w:val="77B15CEB"/>
    <w:rsid w:val="77DD11BB"/>
    <w:rsid w:val="7813C6C2"/>
    <w:rsid w:val="7817C9D2"/>
    <w:rsid w:val="7818D089"/>
    <w:rsid w:val="781E592E"/>
    <w:rsid w:val="78304F24"/>
    <w:rsid w:val="7833CE33"/>
    <w:rsid w:val="783AE527"/>
    <w:rsid w:val="784633AD"/>
    <w:rsid w:val="78802B8D"/>
    <w:rsid w:val="78BC3FD8"/>
    <w:rsid w:val="7906D105"/>
    <w:rsid w:val="7907C623"/>
    <w:rsid w:val="7986A749"/>
    <w:rsid w:val="79C207EB"/>
    <w:rsid w:val="79D287A3"/>
    <w:rsid w:val="79E8C1A9"/>
    <w:rsid w:val="79FC82DB"/>
    <w:rsid w:val="7A090547"/>
    <w:rsid w:val="7A2AC141"/>
    <w:rsid w:val="7A33413D"/>
    <w:rsid w:val="7A38F821"/>
    <w:rsid w:val="7A482A1B"/>
    <w:rsid w:val="7A860E6C"/>
    <w:rsid w:val="7A99EAAB"/>
    <w:rsid w:val="7ABB35E2"/>
    <w:rsid w:val="7AC38478"/>
    <w:rsid w:val="7AE86635"/>
    <w:rsid w:val="7AF07667"/>
    <w:rsid w:val="7B0A0EFE"/>
    <w:rsid w:val="7B5C59E5"/>
    <w:rsid w:val="7BBD3BB8"/>
    <w:rsid w:val="7BFA1250"/>
    <w:rsid w:val="7BFB0F6A"/>
    <w:rsid w:val="7C2F61FF"/>
    <w:rsid w:val="7C59BE32"/>
    <w:rsid w:val="7CB16C06"/>
    <w:rsid w:val="7CC85FA5"/>
    <w:rsid w:val="7CEB458D"/>
    <w:rsid w:val="7D02A081"/>
    <w:rsid w:val="7D25B4A8"/>
    <w:rsid w:val="7D800D52"/>
    <w:rsid w:val="7D9D8BCD"/>
    <w:rsid w:val="7DAE035C"/>
    <w:rsid w:val="7E11583F"/>
    <w:rsid w:val="7E68C38D"/>
    <w:rsid w:val="7E7C4619"/>
    <w:rsid w:val="7E8DA1B3"/>
    <w:rsid w:val="7EC7E28F"/>
    <w:rsid w:val="7EE1F7E1"/>
    <w:rsid w:val="7F2607E1"/>
    <w:rsid w:val="7F27BBB5"/>
    <w:rsid w:val="7F3CD25E"/>
    <w:rsid w:val="7F8DAAE6"/>
    <w:rsid w:val="7FA117CD"/>
    <w:rsid w:val="7FB3A1D1"/>
    <w:rsid w:val="7FB3EA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971C6"/>
  <w15:chartTrackingRefBased/>
  <w15:docId w15:val="{318B9F62-4729-47D1-B506-A3408DC9E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55E2"/>
    <w:pPr>
      <w:keepNext/>
      <w:keepLines/>
      <w:spacing w:before="360" w:after="80"/>
      <w:outlineLvl w:val="0"/>
    </w:pPr>
    <w:rPr>
      <w:rFonts w:asciiTheme="majorHAnsi" w:eastAsiaTheme="majorEastAsia" w:hAnsiTheme="majorHAnsi" w:cstheme="majorBidi"/>
      <w:b/>
      <w:color w:val="0F4761" w:themeColor="accent1" w:themeShade="BF"/>
      <w:sz w:val="40"/>
      <w:szCs w:val="40"/>
    </w:rPr>
  </w:style>
  <w:style w:type="paragraph" w:styleId="Heading2">
    <w:name w:val="heading 2"/>
    <w:basedOn w:val="Normal"/>
    <w:next w:val="Normal"/>
    <w:link w:val="Heading2Char"/>
    <w:uiPriority w:val="9"/>
    <w:unhideWhenUsed/>
    <w:qFormat/>
    <w:rsid w:val="00B856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220ED"/>
    <w:pPr>
      <w:keepNext/>
      <w:keepLines/>
      <w:spacing w:before="160" w:after="80"/>
      <w:outlineLvl w:val="2"/>
    </w:pPr>
    <w:rPr>
      <w:rFonts w:eastAsiaTheme="majorEastAsia" w:cstheme="majorBidi"/>
      <w:i/>
      <w:color w:val="0F4761" w:themeColor="accent1" w:themeShade="BF"/>
      <w:szCs w:val="28"/>
      <w:u w:val="single"/>
    </w:rPr>
  </w:style>
  <w:style w:type="paragraph" w:styleId="Heading4">
    <w:name w:val="heading 4"/>
    <w:basedOn w:val="Normal"/>
    <w:next w:val="Normal"/>
    <w:link w:val="Heading4Char"/>
    <w:uiPriority w:val="9"/>
    <w:unhideWhenUsed/>
    <w:qFormat/>
    <w:rsid w:val="00B856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56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56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56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56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56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55E2"/>
    <w:rPr>
      <w:rFonts w:asciiTheme="majorHAnsi" w:eastAsiaTheme="majorEastAsia" w:hAnsiTheme="majorHAnsi" w:cstheme="majorBidi"/>
      <w:b/>
      <w:color w:val="0F4761" w:themeColor="accent1" w:themeShade="BF"/>
      <w:sz w:val="40"/>
      <w:szCs w:val="40"/>
    </w:rPr>
  </w:style>
  <w:style w:type="character" w:customStyle="1" w:styleId="Heading2Char">
    <w:name w:val="Heading 2 Char"/>
    <w:basedOn w:val="DefaultParagraphFont"/>
    <w:link w:val="Heading2"/>
    <w:uiPriority w:val="9"/>
    <w:rsid w:val="00B856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220ED"/>
    <w:rPr>
      <w:rFonts w:eastAsiaTheme="majorEastAsia" w:cstheme="majorBidi"/>
      <w:i/>
      <w:color w:val="0F4761" w:themeColor="accent1" w:themeShade="BF"/>
      <w:szCs w:val="28"/>
      <w:u w:val="single"/>
    </w:rPr>
  </w:style>
  <w:style w:type="character" w:customStyle="1" w:styleId="Heading4Char">
    <w:name w:val="Heading 4 Char"/>
    <w:basedOn w:val="DefaultParagraphFont"/>
    <w:link w:val="Heading4"/>
    <w:uiPriority w:val="9"/>
    <w:rsid w:val="00B856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56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56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56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56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56C7"/>
    <w:rPr>
      <w:rFonts w:eastAsiaTheme="majorEastAsia" w:cstheme="majorBidi"/>
      <w:color w:val="272727" w:themeColor="text1" w:themeTint="D8"/>
    </w:rPr>
  </w:style>
  <w:style w:type="paragraph" w:styleId="Title">
    <w:name w:val="Title"/>
    <w:basedOn w:val="Normal"/>
    <w:next w:val="Normal"/>
    <w:link w:val="TitleChar"/>
    <w:uiPriority w:val="10"/>
    <w:qFormat/>
    <w:rsid w:val="00B856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56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56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56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56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856C7"/>
    <w:rPr>
      <w:i/>
      <w:iCs/>
      <w:color w:val="404040" w:themeColor="text1" w:themeTint="BF"/>
    </w:rPr>
  </w:style>
  <w:style w:type="paragraph" w:styleId="ListParagraph">
    <w:name w:val="List Paragraph"/>
    <w:basedOn w:val="Normal"/>
    <w:uiPriority w:val="34"/>
    <w:qFormat/>
    <w:rsid w:val="00B856C7"/>
    <w:pPr>
      <w:ind w:left="720"/>
      <w:contextualSpacing/>
    </w:pPr>
  </w:style>
  <w:style w:type="character" w:styleId="IntenseEmphasis">
    <w:name w:val="Intense Emphasis"/>
    <w:basedOn w:val="DefaultParagraphFont"/>
    <w:uiPriority w:val="21"/>
    <w:qFormat/>
    <w:rsid w:val="00B856C7"/>
    <w:rPr>
      <w:i/>
      <w:iCs/>
      <w:color w:val="0F4761" w:themeColor="accent1" w:themeShade="BF"/>
    </w:rPr>
  </w:style>
  <w:style w:type="paragraph" w:styleId="IntenseQuote">
    <w:name w:val="Intense Quote"/>
    <w:basedOn w:val="Normal"/>
    <w:next w:val="Normal"/>
    <w:link w:val="IntenseQuoteChar"/>
    <w:uiPriority w:val="30"/>
    <w:qFormat/>
    <w:rsid w:val="00B856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56C7"/>
    <w:rPr>
      <w:i/>
      <w:iCs/>
      <w:color w:val="0F4761" w:themeColor="accent1" w:themeShade="BF"/>
    </w:rPr>
  </w:style>
  <w:style w:type="character" w:styleId="IntenseReference">
    <w:name w:val="Intense Reference"/>
    <w:basedOn w:val="DefaultParagraphFont"/>
    <w:uiPriority w:val="32"/>
    <w:qFormat/>
    <w:rsid w:val="00B856C7"/>
    <w:rPr>
      <w:b/>
      <w:bCs/>
      <w:smallCaps/>
      <w:color w:val="0F4761" w:themeColor="accent1" w:themeShade="BF"/>
      <w:spacing w:val="5"/>
    </w:rPr>
  </w:style>
  <w:style w:type="paragraph" w:styleId="TOCHeading">
    <w:name w:val="TOC Heading"/>
    <w:basedOn w:val="Heading1"/>
    <w:next w:val="Normal"/>
    <w:uiPriority w:val="39"/>
    <w:unhideWhenUsed/>
    <w:qFormat/>
    <w:rsid w:val="00926667"/>
    <w:pPr>
      <w:spacing w:before="480" w:after="0" w:line="276" w:lineRule="auto"/>
      <w:outlineLvl w:val="9"/>
    </w:pPr>
    <w:rPr>
      <w:b w:val="0"/>
      <w:bCs/>
      <w:kern w:val="0"/>
      <w:sz w:val="28"/>
      <w:szCs w:val="28"/>
      <w14:ligatures w14:val="none"/>
    </w:rPr>
  </w:style>
  <w:style w:type="paragraph" w:styleId="TOC1">
    <w:name w:val="toc 1"/>
    <w:basedOn w:val="Normal"/>
    <w:next w:val="Normal"/>
    <w:autoRedefine/>
    <w:uiPriority w:val="39"/>
    <w:unhideWhenUsed/>
    <w:rsid w:val="00926667"/>
    <w:pPr>
      <w:spacing w:before="120"/>
    </w:pPr>
    <w:rPr>
      <w:b/>
      <w:bCs/>
      <w:i/>
      <w:iCs/>
    </w:rPr>
  </w:style>
  <w:style w:type="paragraph" w:styleId="TOC2">
    <w:name w:val="toc 2"/>
    <w:basedOn w:val="Normal"/>
    <w:next w:val="Normal"/>
    <w:autoRedefine/>
    <w:uiPriority w:val="39"/>
    <w:unhideWhenUsed/>
    <w:rsid w:val="00926667"/>
    <w:pPr>
      <w:spacing w:before="120"/>
      <w:ind w:left="240"/>
    </w:pPr>
    <w:rPr>
      <w:b/>
      <w:bCs/>
      <w:sz w:val="22"/>
      <w:szCs w:val="22"/>
    </w:rPr>
  </w:style>
  <w:style w:type="paragraph" w:styleId="TOC3">
    <w:name w:val="toc 3"/>
    <w:basedOn w:val="Normal"/>
    <w:next w:val="Normal"/>
    <w:autoRedefine/>
    <w:uiPriority w:val="39"/>
    <w:unhideWhenUsed/>
    <w:rsid w:val="00926667"/>
    <w:pPr>
      <w:ind w:left="480"/>
    </w:pPr>
    <w:rPr>
      <w:sz w:val="20"/>
      <w:szCs w:val="20"/>
    </w:rPr>
  </w:style>
  <w:style w:type="character" w:styleId="Hyperlink">
    <w:name w:val="Hyperlink"/>
    <w:basedOn w:val="DefaultParagraphFont"/>
    <w:uiPriority w:val="99"/>
    <w:unhideWhenUsed/>
    <w:rsid w:val="00926667"/>
    <w:rPr>
      <w:color w:val="467886" w:themeColor="hyperlink"/>
      <w:u w:val="single"/>
    </w:rPr>
  </w:style>
  <w:style w:type="paragraph" w:styleId="TOC4">
    <w:name w:val="toc 4"/>
    <w:basedOn w:val="Normal"/>
    <w:next w:val="Normal"/>
    <w:autoRedefine/>
    <w:uiPriority w:val="39"/>
    <w:unhideWhenUsed/>
    <w:rsid w:val="00926667"/>
    <w:pPr>
      <w:ind w:left="720"/>
    </w:pPr>
    <w:rPr>
      <w:sz w:val="20"/>
      <w:szCs w:val="20"/>
    </w:rPr>
  </w:style>
  <w:style w:type="paragraph" w:styleId="TOC5">
    <w:name w:val="toc 5"/>
    <w:basedOn w:val="Normal"/>
    <w:next w:val="Normal"/>
    <w:autoRedefine/>
    <w:uiPriority w:val="39"/>
    <w:semiHidden/>
    <w:unhideWhenUsed/>
    <w:rsid w:val="00926667"/>
    <w:pPr>
      <w:ind w:left="960"/>
    </w:pPr>
    <w:rPr>
      <w:sz w:val="20"/>
      <w:szCs w:val="20"/>
    </w:rPr>
  </w:style>
  <w:style w:type="paragraph" w:styleId="TOC6">
    <w:name w:val="toc 6"/>
    <w:basedOn w:val="Normal"/>
    <w:next w:val="Normal"/>
    <w:autoRedefine/>
    <w:uiPriority w:val="39"/>
    <w:semiHidden/>
    <w:unhideWhenUsed/>
    <w:rsid w:val="00926667"/>
    <w:pPr>
      <w:ind w:left="1200"/>
    </w:pPr>
    <w:rPr>
      <w:sz w:val="20"/>
      <w:szCs w:val="20"/>
    </w:rPr>
  </w:style>
  <w:style w:type="paragraph" w:styleId="TOC7">
    <w:name w:val="toc 7"/>
    <w:basedOn w:val="Normal"/>
    <w:next w:val="Normal"/>
    <w:autoRedefine/>
    <w:uiPriority w:val="39"/>
    <w:semiHidden/>
    <w:unhideWhenUsed/>
    <w:rsid w:val="00926667"/>
    <w:pPr>
      <w:ind w:left="1440"/>
    </w:pPr>
    <w:rPr>
      <w:sz w:val="20"/>
      <w:szCs w:val="20"/>
    </w:rPr>
  </w:style>
  <w:style w:type="paragraph" w:styleId="TOC8">
    <w:name w:val="toc 8"/>
    <w:basedOn w:val="Normal"/>
    <w:next w:val="Normal"/>
    <w:autoRedefine/>
    <w:uiPriority w:val="39"/>
    <w:semiHidden/>
    <w:unhideWhenUsed/>
    <w:rsid w:val="00926667"/>
    <w:pPr>
      <w:ind w:left="1680"/>
    </w:pPr>
    <w:rPr>
      <w:sz w:val="20"/>
      <w:szCs w:val="20"/>
    </w:rPr>
  </w:style>
  <w:style w:type="paragraph" w:styleId="TOC9">
    <w:name w:val="toc 9"/>
    <w:basedOn w:val="Normal"/>
    <w:next w:val="Normal"/>
    <w:autoRedefine/>
    <w:uiPriority w:val="39"/>
    <w:semiHidden/>
    <w:unhideWhenUsed/>
    <w:rsid w:val="00926667"/>
    <w:pPr>
      <w:ind w:left="1920"/>
    </w:pPr>
    <w:rPr>
      <w:sz w:val="20"/>
      <w:szCs w:val="20"/>
    </w:rPr>
  </w:style>
  <w:style w:type="paragraph" w:styleId="Caption">
    <w:name w:val="caption"/>
    <w:basedOn w:val="Normal"/>
    <w:next w:val="Normal"/>
    <w:uiPriority w:val="35"/>
    <w:unhideWhenUsed/>
    <w:qFormat/>
    <w:rsid w:val="00C76010"/>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671CF8"/>
    <w:rPr>
      <w:sz w:val="16"/>
      <w:szCs w:val="16"/>
    </w:rPr>
  </w:style>
  <w:style w:type="paragraph" w:styleId="CommentText">
    <w:name w:val="annotation text"/>
    <w:basedOn w:val="Normal"/>
    <w:link w:val="CommentTextChar"/>
    <w:uiPriority w:val="99"/>
    <w:semiHidden/>
    <w:unhideWhenUsed/>
    <w:rsid w:val="00671CF8"/>
    <w:rPr>
      <w:sz w:val="20"/>
      <w:szCs w:val="20"/>
    </w:rPr>
  </w:style>
  <w:style w:type="character" w:customStyle="1" w:styleId="CommentTextChar">
    <w:name w:val="Comment Text Char"/>
    <w:basedOn w:val="DefaultParagraphFont"/>
    <w:link w:val="CommentText"/>
    <w:uiPriority w:val="99"/>
    <w:semiHidden/>
    <w:rsid w:val="00671CF8"/>
    <w:rPr>
      <w:sz w:val="20"/>
      <w:szCs w:val="20"/>
    </w:rPr>
  </w:style>
  <w:style w:type="paragraph" w:styleId="CommentSubject">
    <w:name w:val="annotation subject"/>
    <w:basedOn w:val="CommentText"/>
    <w:next w:val="CommentText"/>
    <w:link w:val="CommentSubjectChar"/>
    <w:uiPriority w:val="99"/>
    <w:semiHidden/>
    <w:unhideWhenUsed/>
    <w:rsid w:val="00671CF8"/>
    <w:rPr>
      <w:b/>
      <w:bCs/>
    </w:rPr>
  </w:style>
  <w:style w:type="character" w:customStyle="1" w:styleId="CommentSubjectChar">
    <w:name w:val="Comment Subject Char"/>
    <w:basedOn w:val="CommentTextChar"/>
    <w:link w:val="CommentSubject"/>
    <w:uiPriority w:val="99"/>
    <w:semiHidden/>
    <w:rsid w:val="00671CF8"/>
    <w:rPr>
      <w:b/>
      <w:bCs/>
      <w:sz w:val="20"/>
      <w:szCs w:val="20"/>
    </w:rPr>
  </w:style>
  <w:style w:type="table" w:styleId="TableGrid">
    <w:name w:val="Table Grid"/>
    <w:basedOn w:val="TableNormal"/>
    <w:uiPriority w:val="39"/>
    <w:rsid w:val="00471D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27358"/>
    <w:pPr>
      <w:tabs>
        <w:tab w:val="center" w:pos="4513"/>
        <w:tab w:val="right" w:pos="9026"/>
      </w:tabs>
    </w:pPr>
  </w:style>
  <w:style w:type="character" w:customStyle="1" w:styleId="HeaderChar">
    <w:name w:val="Header Char"/>
    <w:basedOn w:val="DefaultParagraphFont"/>
    <w:link w:val="Header"/>
    <w:uiPriority w:val="99"/>
    <w:rsid w:val="00127358"/>
  </w:style>
  <w:style w:type="paragraph" w:styleId="Footer">
    <w:name w:val="footer"/>
    <w:basedOn w:val="Normal"/>
    <w:link w:val="FooterChar"/>
    <w:uiPriority w:val="99"/>
    <w:unhideWhenUsed/>
    <w:rsid w:val="00127358"/>
    <w:pPr>
      <w:tabs>
        <w:tab w:val="center" w:pos="4513"/>
        <w:tab w:val="right" w:pos="9026"/>
      </w:tabs>
    </w:pPr>
  </w:style>
  <w:style w:type="character" w:customStyle="1" w:styleId="FooterChar">
    <w:name w:val="Footer Char"/>
    <w:basedOn w:val="DefaultParagraphFont"/>
    <w:link w:val="Footer"/>
    <w:uiPriority w:val="99"/>
    <w:rsid w:val="00127358"/>
  </w:style>
  <w:style w:type="character" w:styleId="PlaceholderText">
    <w:name w:val="Placeholder Text"/>
    <w:basedOn w:val="DefaultParagraphFont"/>
    <w:uiPriority w:val="99"/>
    <w:semiHidden/>
    <w:rsid w:val="00295ECE"/>
    <w:rPr>
      <w:color w:val="666666"/>
    </w:rPr>
  </w:style>
  <w:style w:type="paragraph" w:styleId="FootnoteText">
    <w:name w:val="footnote text"/>
    <w:basedOn w:val="Normal"/>
    <w:link w:val="FootnoteTextChar"/>
    <w:uiPriority w:val="99"/>
    <w:semiHidden/>
    <w:unhideWhenUsed/>
    <w:rsid w:val="00BB577C"/>
    <w:rPr>
      <w:sz w:val="20"/>
      <w:szCs w:val="20"/>
    </w:rPr>
  </w:style>
  <w:style w:type="character" w:customStyle="1" w:styleId="FootnoteTextChar">
    <w:name w:val="Footnote Text Char"/>
    <w:basedOn w:val="DefaultParagraphFont"/>
    <w:link w:val="FootnoteText"/>
    <w:uiPriority w:val="99"/>
    <w:semiHidden/>
    <w:rsid w:val="00BB577C"/>
    <w:rPr>
      <w:sz w:val="20"/>
      <w:szCs w:val="20"/>
    </w:rPr>
  </w:style>
  <w:style w:type="character" w:styleId="FootnoteReference">
    <w:name w:val="footnote reference"/>
    <w:basedOn w:val="DefaultParagraphFont"/>
    <w:uiPriority w:val="99"/>
    <w:semiHidden/>
    <w:unhideWhenUsed/>
    <w:rsid w:val="00BB577C"/>
    <w:rPr>
      <w:vertAlign w:val="superscript"/>
    </w:rPr>
  </w:style>
  <w:style w:type="paragraph" w:styleId="Bibliography">
    <w:name w:val="Bibliography"/>
    <w:basedOn w:val="Normal"/>
    <w:next w:val="Normal"/>
    <w:uiPriority w:val="37"/>
    <w:unhideWhenUsed/>
    <w:rsid w:val="00C4052B"/>
    <w:pPr>
      <w:spacing w:after="240"/>
    </w:pPr>
  </w:style>
  <w:style w:type="paragraph" w:styleId="TableofFigures">
    <w:name w:val="table of figures"/>
    <w:basedOn w:val="Normal"/>
    <w:next w:val="Normal"/>
    <w:uiPriority w:val="99"/>
    <w:unhideWhenUsed/>
    <w:rsid w:val="00657C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938668">
      <w:bodyDiv w:val="1"/>
      <w:marLeft w:val="0"/>
      <w:marRight w:val="0"/>
      <w:marTop w:val="0"/>
      <w:marBottom w:val="0"/>
      <w:divBdr>
        <w:top w:val="none" w:sz="0" w:space="0" w:color="auto"/>
        <w:left w:val="none" w:sz="0" w:space="0" w:color="auto"/>
        <w:bottom w:val="none" w:sz="0" w:space="0" w:color="auto"/>
        <w:right w:val="none" w:sz="0" w:space="0" w:color="auto"/>
      </w:divBdr>
      <w:divsChild>
        <w:div w:id="1493375872">
          <w:marLeft w:val="0"/>
          <w:marRight w:val="0"/>
          <w:marTop w:val="0"/>
          <w:marBottom w:val="0"/>
          <w:divBdr>
            <w:top w:val="none" w:sz="0" w:space="0" w:color="auto"/>
            <w:left w:val="none" w:sz="0" w:space="0" w:color="auto"/>
            <w:bottom w:val="none" w:sz="0" w:space="0" w:color="auto"/>
            <w:right w:val="none" w:sz="0" w:space="0" w:color="auto"/>
          </w:divBdr>
          <w:divsChild>
            <w:div w:id="21982981">
              <w:marLeft w:val="0"/>
              <w:marRight w:val="0"/>
              <w:marTop w:val="0"/>
              <w:marBottom w:val="0"/>
              <w:divBdr>
                <w:top w:val="none" w:sz="0" w:space="0" w:color="auto"/>
                <w:left w:val="none" w:sz="0" w:space="0" w:color="auto"/>
                <w:bottom w:val="none" w:sz="0" w:space="0" w:color="auto"/>
                <w:right w:val="none" w:sz="0" w:space="0" w:color="auto"/>
              </w:divBdr>
            </w:div>
            <w:div w:id="277565205">
              <w:marLeft w:val="0"/>
              <w:marRight w:val="0"/>
              <w:marTop w:val="0"/>
              <w:marBottom w:val="0"/>
              <w:divBdr>
                <w:top w:val="none" w:sz="0" w:space="0" w:color="auto"/>
                <w:left w:val="none" w:sz="0" w:space="0" w:color="auto"/>
                <w:bottom w:val="none" w:sz="0" w:space="0" w:color="auto"/>
                <w:right w:val="none" w:sz="0" w:space="0" w:color="auto"/>
              </w:divBdr>
            </w:div>
            <w:div w:id="433596759">
              <w:marLeft w:val="0"/>
              <w:marRight w:val="0"/>
              <w:marTop w:val="0"/>
              <w:marBottom w:val="0"/>
              <w:divBdr>
                <w:top w:val="none" w:sz="0" w:space="0" w:color="auto"/>
                <w:left w:val="none" w:sz="0" w:space="0" w:color="auto"/>
                <w:bottom w:val="none" w:sz="0" w:space="0" w:color="auto"/>
                <w:right w:val="none" w:sz="0" w:space="0" w:color="auto"/>
              </w:divBdr>
            </w:div>
            <w:div w:id="446239072">
              <w:marLeft w:val="0"/>
              <w:marRight w:val="0"/>
              <w:marTop w:val="0"/>
              <w:marBottom w:val="0"/>
              <w:divBdr>
                <w:top w:val="none" w:sz="0" w:space="0" w:color="auto"/>
                <w:left w:val="none" w:sz="0" w:space="0" w:color="auto"/>
                <w:bottom w:val="none" w:sz="0" w:space="0" w:color="auto"/>
                <w:right w:val="none" w:sz="0" w:space="0" w:color="auto"/>
              </w:divBdr>
            </w:div>
            <w:div w:id="504445371">
              <w:marLeft w:val="0"/>
              <w:marRight w:val="0"/>
              <w:marTop w:val="0"/>
              <w:marBottom w:val="0"/>
              <w:divBdr>
                <w:top w:val="none" w:sz="0" w:space="0" w:color="auto"/>
                <w:left w:val="none" w:sz="0" w:space="0" w:color="auto"/>
                <w:bottom w:val="none" w:sz="0" w:space="0" w:color="auto"/>
                <w:right w:val="none" w:sz="0" w:space="0" w:color="auto"/>
              </w:divBdr>
            </w:div>
            <w:div w:id="534078051">
              <w:marLeft w:val="0"/>
              <w:marRight w:val="0"/>
              <w:marTop w:val="0"/>
              <w:marBottom w:val="0"/>
              <w:divBdr>
                <w:top w:val="none" w:sz="0" w:space="0" w:color="auto"/>
                <w:left w:val="none" w:sz="0" w:space="0" w:color="auto"/>
                <w:bottom w:val="none" w:sz="0" w:space="0" w:color="auto"/>
                <w:right w:val="none" w:sz="0" w:space="0" w:color="auto"/>
              </w:divBdr>
            </w:div>
            <w:div w:id="679503302">
              <w:marLeft w:val="0"/>
              <w:marRight w:val="0"/>
              <w:marTop w:val="0"/>
              <w:marBottom w:val="0"/>
              <w:divBdr>
                <w:top w:val="none" w:sz="0" w:space="0" w:color="auto"/>
                <w:left w:val="none" w:sz="0" w:space="0" w:color="auto"/>
                <w:bottom w:val="none" w:sz="0" w:space="0" w:color="auto"/>
                <w:right w:val="none" w:sz="0" w:space="0" w:color="auto"/>
              </w:divBdr>
            </w:div>
            <w:div w:id="751004762">
              <w:marLeft w:val="0"/>
              <w:marRight w:val="0"/>
              <w:marTop w:val="0"/>
              <w:marBottom w:val="0"/>
              <w:divBdr>
                <w:top w:val="none" w:sz="0" w:space="0" w:color="auto"/>
                <w:left w:val="none" w:sz="0" w:space="0" w:color="auto"/>
                <w:bottom w:val="none" w:sz="0" w:space="0" w:color="auto"/>
                <w:right w:val="none" w:sz="0" w:space="0" w:color="auto"/>
              </w:divBdr>
            </w:div>
            <w:div w:id="1035471312">
              <w:marLeft w:val="0"/>
              <w:marRight w:val="0"/>
              <w:marTop w:val="0"/>
              <w:marBottom w:val="0"/>
              <w:divBdr>
                <w:top w:val="none" w:sz="0" w:space="0" w:color="auto"/>
                <w:left w:val="none" w:sz="0" w:space="0" w:color="auto"/>
                <w:bottom w:val="none" w:sz="0" w:space="0" w:color="auto"/>
                <w:right w:val="none" w:sz="0" w:space="0" w:color="auto"/>
              </w:divBdr>
            </w:div>
            <w:div w:id="1161851179">
              <w:marLeft w:val="0"/>
              <w:marRight w:val="0"/>
              <w:marTop w:val="0"/>
              <w:marBottom w:val="0"/>
              <w:divBdr>
                <w:top w:val="none" w:sz="0" w:space="0" w:color="auto"/>
                <w:left w:val="none" w:sz="0" w:space="0" w:color="auto"/>
                <w:bottom w:val="none" w:sz="0" w:space="0" w:color="auto"/>
                <w:right w:val="none" w:sz="0" w:space="0" w:color="auto"/>
              </w:divBdr>
            </w:div>
            <w:div w:id="1465467530">
              <w:marLeft w:val="0"/>
              <w:marRight w:val="0"/>
              <w:marTop w:val="0"/>
              <w:marBottom w:val="0"/>
              <w:divBdr>
                <w:top w:val="none" w:sz="0" w:space="0" w:color="auto"/>
                <w:left w:val="none" w:sz="0" w:space="0" w:color="auto"/>
                <w:bottom w:val="none" w:sz="0" w:space="0" w:color="auto"/>
                <w:right w:val="none" w:sz="0" w:space="0" w:color="auto"/>
              </w:divBdr>
            </w:div>
            <w:div w:id="1497378348">
              <w:marLeft w:val="0"/>
              <w:marRight w:val="0"/>
              <w:marTop w:val="0"/>
              <w:marBottom w:val="0"/>
              <w:divBdr>
                <w:top w:val="none" w:sz="0" w:space="0" w:color="auto"/>
                <w:left w:val="none" w:sz="0" w:space="0" w:color="auto"/>
                <w:bottom w:val="none" w:sz="0" w:space="0" w:color="auto"/>
                <w:right w:val="none" w:sz="0" w:space="0" w:color="auto"/>
              </w:divBdr>
            </w:div>
            <w:div w:id="1640919725">
              <w:marLeft w:val="0"/>
              <w:marRight w:val="0"/>
              <w:marTop w:val="0"/>
              <w:marBottom w:val="0"/>
              <w:divBdr>
                <w:top w:val="none" w:sz="0" w:space="0" w:color="auto"/>
                <w:left w:val="none" w:sz="0" w:space="0" w:color="auto"/>
                <w:bottom w:val="none" w:sz="0" w:space="0" w:color="auto"/>
                <w:right w:val="none" w:sz="0" w:space="0" w:color="auto"/>
              </w:divBdr>
            </w:div>
            <w:div w:id="1877573490">
              <w:marLeft w:val="0"/>
              <w:marRight w:val="0"/>
              <w:marTop w:val="0"/>
              <w:marBottom w:val="0"/>
              <w:divBdr>
                <w:top w:val="none" w:sz="0" w:space="0" w:color="auto"/>
                <w:left w:val="none" w:sz="0" w:space="0" w:color="auto"/>
                <w:bottom w:val="none" w:sz="0" w:space="0" w:color="auto"/>
                <w:right w:val="none" w:sz="0" w:space="0" w:color="auto"/>
              </w:divBdr>
            </w:div>
            <w:div w:id="1884948626">
              <w:marLeft w:val="0"/>
              <w:marRight w:val="0"/>
              <w:marTop w:val="0"/>
              <w:marBottom w:val="0"/>
              <w:divBdr>
                <w:top w:val="none" w:sz="0" w:space="0" w:color="auto"/>
                <w:left w:val="none" w:sz="0" w:space="0" w:color="auto"/>
                <w:bottom w:val="none" w:sz="0" w:space="0" w:color="auto"/>
                <w:right w:val="none" w:sz="0" w:space="0" w:color="auto"/>
              </w:divBdr>
            </w:div>
            <w:div w:id="2065643525">
              <w:marLeft w:val="0"/>
              <w:marRight w:val="0"/>
              <w:marTop w:val="0"/>
              <w:marBottom w:val="0"/>
              <w:divBdr>
                <w:top w:val="none" w:sz="0" w:space="0" w:color="auto"/>
                <w:left w:val="none" w:sz="0" w:space="0" w:color="auto"/>
                <w:bottom w:val="none" w:sz="0" w:space="0" w:color="auto"/>
                <w:right w:val="none" w:sz="0" w:space="0" w:color="auto"/>
              </w:divBdr>
            </w:div>
            <w:div w:id="214585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90611">
      <w:bodyDiv w:val="1"/>
      <w:marLeft w:val="0"/>
      <w:marRight w:val="0"/>
      <w:marTop w:val="0"/>
      <w:marBottom w:val="0"/>
      <w:divBdr>
        <w:top w:val="none" w:sz="0" w:space="0" w:color="auto"/>
        <w:left w:val="none" w:sz="0" w:space="0" w:color="auto"/>
        <w:bottom w:val="none" w:sz="0" w:space="0" w:color="auto"/>
        <w:right w:val="none" w:sz="0" w:space="0" w:color="auto"/>
      </w:divBdr>
      <w:divsChild>
        <w:div w:id="275253609">
          <w:marLeft w:val="0"/>
          <w:marRight w:val="0"/>
          <w:marTop w:val="0"/>
          <w:marBottom w:val="0"/>
          <w:divBdr>
            <w:top w:val="none" w:sz="0" w:space="0" w:color="auto"/>
            <w:left w:val="none" w:sz="0" w:space="0" w:color="auto"/>
            <w:bottom w:val="none" w:sz="0" w:space="0" w:color="auto"/>
            <w:right w:val="none" w:sz="0" w:space="0" w:color="auto"/>
          </w:divBdr>
          <w:divsChild>
            <w:div w:id="59671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135366">
      <w:bodyDiv w:val="1"/>
      <w:marLeft w:val="0"/>
      <w:marRight w:val="0"/>
      <w:marTop w:val="0"/>
      <w:marBottom w:val="0"/>
      <w:divBdr>
        <w:top w:val="none" w:sz="0" w:space="0" w:color="auto"/>
        <w:left w:val="none" w:sz="0" w:space="0" w:color="auto"/>
        <w:bottom w:val="none" w:sz="0" w:space="0" w:color="auto"/>
        <w:right w:val="none" w:sz="0" w:space="0" w:color="auto"/>
      </w:divBdr>
      <w:divsChild>
        <w:div w:id="1702969607">
          <w:marLeft w:val="0"/>
          <w:marRight w:val="0"/>
          <w:marTop w:val="0"/>
          <w:marBottom w:val="0"/>
          <w:divBdr>
            <w:top w:val="none" w:sz="0" w:space="0" w:color="auto"/>
            <w:left w:val="none" w:sz="0" w:space="0" w:color="auto"/>
            <w:bottom w:val="none" w:sz="0" w:space="0" w:color="auto"/>
            <w:right w:val="none" w:sz="0" w:space="0" w:color="auto"/>
          </w:divBdr>
          <w:divsChild>
            <w:div w:id="73381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810695">
      <w:bodyDiv w:val="1"/>
      <w:marLeft w:val="0"/>
      <w:marRight w:val="0"/>
      <w:marTop w:val="0"/>
      <w:marBottom w:val="0"/>
      <w:divBdr>
        <w:top w:val="none" w:sz="0" w:space="0" w:color="auto"/>
        <w:left w:val="none" w:sz="0" w:space="0" w:color="auto"/>
        <w:bottom w:val="none" w:sz="0" w:space="0" w:color="auto"/>
        <w:right w:val="none" w:sz="0" w:space="0" w:color="auto"/>
      </w:divBdr>
      <w:divsChild>
        <w:div w:id="682899629">
          <w:marLeft w:val="0"/>
          <w:marRight w:val="0"/>
          <w:marTop w:val="0"/>
          <w:marBottom w:val="0"/>
          <w:divBdr>
            <w:top w:val="none" w:sz="0" w:space="0" w:color="auto"/>
            <w:left w:val="none" w:sz="0" w:space="0" w:color="auto"/>
            <w:bottom w:val="none" w:sz="0" w:space="0" w:color="auto"/>
            <w:right w:val="none" w:sz="0" w:space="0" w:color="auto"/>
          </w:divBdr>
          <w:divsChild>
            <w:div w:id="92853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342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jp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8.emf"/><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emf"/><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package" Target="embeddings/Microsoft_Word_Document.docx"/><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F8065E-B9E0-FD4D-B6DD-0496620DECDC}">
  <we:reference id="wa200000113" version="1.0.0.0" store="en-US" storeType="OMEX"/>
  <we:alternateReferences>
    <we:reference id="WA200000113" version="1.0.0.0" store="" storeType="OMEX"/>
  </we:alternateReferences>
  <we:properties>
    <we:property name="drawioRecentList" value="&quot;{\&quot;109937CFF21DB2B5!151376\&quot;:{\&quot;id\&quot;:\&quot;109937CFF21DB2B5!151376\&quot;,\&quot;name\&quot;:\&quot;System design .drawio\&quot;,\&quot;lastModifiedDateTime\&quot;:\&quot;2024-04-20T13:26:07.02Z\&quot;,\&quot;size\&quot;:18182,\&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OERTaoe7NsjKqZjR+8SiMV5S2c=\&quot;,\&quot;sha1Hash\&quot;:\&quot;FF67F923305FC86E0132E091BCC29863891173D1\&quot;,\&quot;sha256Hash\&quot;:\&quot;F1E6CE84033E8AA7E23DAF00815F2520AAAA97784AD2FC0F067D0E35637FD4DC\&quot;}},\&quot;creat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6602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f4060000\&quot;}},\&quot;fromOD\&quot;:true,\&quot;isDrawio\&quot;:true},\&quot;109937CFF21DB2B5!105864\&quot;:{\&quot;id\&quot;:\&quot;109937CFF21DB2B5!105864\&quot;,\&quot;name\&quot;:\&quot;extract Picture Sequence Diagram.drawio\&quot;,\&quot;lastModifiedDateTime\&quot;:\&quot;2024-04-20T08:36:25.86Z\&quot;,\&quot;size\&quot;:27176,\&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P7hpQf/U+HEIoKiKVc+YnVhv5m0=\&quot;,\&quot;sha1Hash\&quot;:\&quot;374ECE47223F3ADA31CDE92A57D6FC42E067E90E\&quot;,\&quot;sha256Hash\&quot;:\&quot;84C457FEDA57B5ACE41DE32056D7A41B9C3C7F17C5881E255EBDC4732469A27C\&quot;}},\&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480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05020000\&quot;}},\&quot;fromOD\&quot;:true,\&quot;isDrawio\&quot;:true},\&quot;109937CFF21DB2B5!145764\&quot;:{\&quot;id\&quot;:\&quot;109937CFF21DB2B5!145764\&quot;,\&quot;name\&quot;:\&quot;System_class_diagram.drawio\&quot;,\&quot;lastModifiedDateTime\&quot;:\&quot;2024-04-20T15:38:02.417Z\&quot;,\&quot;size\&quot;:41371,\&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L4MQD3deUOhblHKhpkS/m3r5giQ=\&quot;,\&quot;sha1Hash\&quot;:\&quot;17925945E6A93681470224AA80B85CF72BE4F6B7\&quot;,\&quot;sha256Hash\&quot;:\&quot;0EE59B45A443C966486B94CA0C64FB32C188B53FD895BEEDBA0915FB706353ED\&quot;}},\&quot;createdBy\&quot;:{\&quot;application\&quot;:{\&quot;displayName\&quot;:\&quot;MSOffice15\&quot;,\&quot;id\&quot;:\&quot;480728c5\&quot;},\&quot;user\&quot;:{\&quot;displayName\&quot;:\&quot;damien maujean\&quot;,\&quot;id\&quot;:\&quot;109937cff21db2b5\&quot;},\&quot;oneDriveSync\&quot;:{\&quot;@odata.type\&quot;:\&quot;#microsoft.graph.identity\&quot;,\&quot;id\&quot;:\&quot;78ae8e58-4c10-4706-9a2c-ffff801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4f0a0000\&quot;}},\&quot;fromOD\&quot;:true,\&quot;isDrawio\&quot;:true},\&quot;109937CFF21DB2B5!105872\&quot;:{\&quot;id\&quot;:\&quot;109937CFF21DB2B5!105872\&quot;,\&quot;name\&quot;:\&quot;database class.drawio\&quot;,\&quot;lastModifiedDateTime\&quot;:\&quot;2024-04-21T07:05:33.093Z\&quot;,\&quot;size\&quot;:24224,\&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1qBtqLF9UADJ17IOulJJtn36jOQ=\&quot;,\&quot;sha1Hash\&quot;:\&quot;066782128C4C5F0FBAE1F0530075ED05836124A9\&quot;,\&quot;sha256Hash\&quot;:\&quot;B9164F009030506C5915DC279B1D4F652DA7691D9B30140CD86022EA08D0997D\&quot;}},\&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7701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b80a0000\&quot;}},\&quot;fromOD\&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F35CA-DE04-E045-8D5B-C4F176BE4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TotalTime>
  <Pages>47</Pages>
  <Words>14534</Words>
  <Characters>82848</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88</CharactersWithSpaces>
  <SharedDoc>false</SharedDoc>
  <HLinks>
    <vt:vector size="504" baseType="variant">
      <vt:variant>
        <vt:i4>1114164</vt:i4>
      </vt:variant>
      <vt:variant>
        <vt:i4>512</vt:i4>
      </vt:variant>
      <vt:variant>
        <vt:i4>0</vt:i4>
      </vt:variant>
      <vt:variant>
        <vt:i4>5</vt:i4>
      </vt:variant>
      <vt:variant>
        <vt:lpwstr/>
      </vt:variant>
      <vt:variant>
        <vt:lpwstr>_Toc164597821</vt:lpwstr>
      </vt:variant>
      <vt:variant>
        <vt:i4>1114164</vt:i4>
      </vt:variant>
      <vt:variant>
        <vt:i4>506</vt:i4>
      </vt:variant>
      <vt:variant>
        <vt:i4>0</vt:i4>
      </vt:variant>
      <vt:variant>
        <vt:i4>5</vt:i4>
      </vt:variant>
      <vt:variant>
        <vt:lpwstr/>
      </vt:variant>
      <vt:variant>
        <vt:lpwstr>_Toc164597820</vt:lpwstr>
      </vt:variant>
      <vt:variant>
        <vt:i4>1179700</vt:i4>
      </vt:variant>
      <vt:variant>
        <vt:i4>500</vt:i4>
      </vt:variant>
      <vt:variant>
        <vt:i4>0</vt:i4>
      </vt:variant>
      <vt:variant>
        <vt:i4>5</vt:i4>
      </vt:variant>
      <vt:variant>
        <vt:lpwstr/>
      </vt:variant>
      <vt:variant>
        <vt:lpwstr>_Toc164597819</vt:lpwstr>
      </vt:variant>
      <vt:variant>
        <vt:i4>1179700</vt:i4>
      </vt:variant>
      <vt:variant>
        <vt:i4>494</vt:i4>
      </vt:variant>
      <vt:variant>
        <vt:i4>0</vt:i4>
      </vt:variant>
      <vt:variant>
        <vt:i4>5</vt:i4>
      </vt:variant>
      <vt:variant>
        <vt:lpwstr/>
      </vt:variant>
      <vt:variant>
        <vt:lpwstr>_Toc164597818</vt:lpwstr>
      </vt:variant>
      <vt:variant>
        <vt:i4>1179700</vt:i4>
      </vt:variant>
      <vt:variant>
        <vt:i4>488</vt:i4>
      </vt:variant>
      <vt:variant>
        <vt:i4>0</vt:i4>
      </vt:variant>
      <vt:variant>
        <vt:i4>5</vt:i4>
      </vt:variant>
      <vt:variant>
        <vt:lpwstr/>
      </vt:variant>
      <vt:variant>
        <vt:lpwstr>_Toc164597817</vt:lpwstr>
      </vt:variant>
      <vt:variant>
        <vt:i4>1114164</vt:i4>
      </vt:variant>
      <vt:variant>
        <vt:i4>479</vt:i4>
      </vt:variant>
      <vt:variant>
        <vt:i4>0</vt:i4>
      </vt:variant>
      <vt:variant>
        <vt:i4>5</vt:i4>
      </vt:variant>
      <vt:variant>
        <vt:lpwstr/>
      </vt:variant>
      <vt:variant>
        <vt:lpwstr>_Toc164597821</vt:lpwstr>
      </vt:variant>
      <vt:variant>
        <vt:i4>1114164</vt:i4>
      </vt:variant>
      <vt:variant>
        <vt:i4>473</vt:i4>
      </vt:variant>
      <vt:variant>
        <vt:i4>0</vt:i4>
      </vt:variant>
      <vt:variant>
        <vt:i4>5</vt:i4>
      </vt:variant>
      <vt:variant>
        <vt:lpwstr/>
      </vt:variant>
      <vt:variant>
        <vt:lpwstr>_Toc164597820</vt:lpwstr>
      </vt:variant>
      <vt:variant>
        <vt:i4>1179700</vt:i4>
      </vt:variant>
      <vt:variant>
        <vt:i4>467</vt:i4>
      </vt:variant>
      <vt:variant>
        <vt:i4>0</vt:i4>
      </vt:variant>
      <vt:variant>
        <vt:i4>5</vt:i4>
      </vt:variant>
      <vt:variant>
        <vt:lpwstr/>
      </vt:variant>
      <vt:variant>
        <vt:lpwstr>_Toc164597819</vt:lpwstr>
      </vt:variant>
      <vt:variant>
        <vt:i4>1179700</vt:i4>
      </vt:variant>
      <vt:variant>
        <vt:i4>461</vt:i4>
      </vt:variant>
      <vt:variant>
        <vt:i4>0</vt:i4>
      </vt:variant>
      <vt:variant>
        <vt:i4>5</vt:i4>
      </vt:variant>
      <vt:variant>
        <vt:lpwstr/>
      </vt:variant>
      <vt:variant>
        <vt:lpwstr>_Toc164597818</vt:lpwstr>
      </vt:variant>
      <vt:variant>
        <vt:i4>1179700</vt:i4>
      </vt:variant>
      <vt:variant>
        <vt:i4>455</vt:i4>
      </vt:variant>
      <vt:variant>
        <vt:i4>0</vt:i4>
      </vt:variant>
      <vt:variant>
        <vt:i4>5</vt:i4>
      </vt:variant>
      <vt:variant>
        <vt:lpwstr/>
      </vt:variant>
      <vt:variant>
        <vt:lpwstr>_Toc164597817</vt:lpwstr>
      </vt:variant>
      <vt:variant>
        <vt:i4>1179700</vt:i4>
      </vt:variant>
      <vt:variant>
        <vt:i4>446</vt:i4>
      </vt:variant>
      <vt:variant>
        <vt:i4>0</vt:i4>
      </vt:variant>
      <vt:variant>
        <vt:i4>5</vt:i4>
      </vt:variant>
      <vt:variant>
        <vt:lpwstr/>
      </vt:variant>
      <vt:variant>
        <vt:lpwstr>_Toc164597816</vt:lpwstr>
      </vt:variant>
      <vt:variant>
        <vt:i4>1441853</vt:i4>
      </vt:variant>
      <vt:variant>
        <vt:i4>437</vt:i4>
      </vt:variant>
      <vt:variant>
        <vt:i4>0</vt:i4>
      </vt:variant>
      <vt:variant>
        <vt:i4>5</vt:i4>
      </vt:variant>
      <vt:variant>
        <vt:lpwstr/>
      </vt:variant>
      <vt:variant>
        <vt:lpwstr>_Toc164604857</vt:lpwstr>
      </vt:variant>
      <vt:variant>
        <vt:i4>1441853</vt:i4>
      </vt:variant>
      <vt:variant>
        <vt:i4>431</vt:i4>
      </vt:variant>
      <vt:variant>
        <vt:i4>0</vt:i4>
      </vt:variant>
      <vt:variant>
        <vt:i4>5</vt:i4>
      </vt:variant>
      <vt:variant>
        <vt:lpwstr/>
      </vt:variant>
      <vt:variant>
        <vt:lpwstr>_Toc164604856</vt:lpwstr>
      </vt:variant>
      <vt:variant>
        <vt:i4>1441853</vt:i4>
      </vt:variant>
      <vt:variant>
        <vt:i4>425</vt:i4>
      </vt:variant>
      <vt:variant>
        <vt:i4>0</vt:i4>
      </vt:variant>
      <vt:variant>
        <vt:i4>5</vt:i4>
      </vt:variant>
      <vt:variant>
        <vt:lpwstr/>
      </vt:variant>
      <vt:variant>
        <vt:lpwstr>_Toc164604855</vt:lpwstr>
      </vt:variant>
      <vt:variant>
        <vt:i4>1441853</vt:i4>
      </vt:variant>
      <vt:variant>
        <vt:i4>419</vt:i4>
      </vt:variant>
      <vt:variant>
        <vt:i4>0</vt:i4>
      </vt:variant>
      <vt:variant>
        <vt:i4>5</vt:i4>
      </vt:variant>
      <vt:variant>
        <vt:lpwstr/>
      </vt:variant>
      <vt:variant>
        <vt:lpwstr>_Toc164604854</vt:lpwstr>
      </vt:variant>
      <vt:variant>
        <vt:i4>1441853</vt:i4>
      </vt:variant>
      <vt:variant>
        <vt:i4>413</vt:i4>
      </vt:variant>
      <vt:variant>
        <vt:i4>0</vt:i4>
      </vt:variant>
      <vt:variant>
        <vt:i4>5</vt:i4>
      </vt:variant>
      <vt:variant>
        <vt:lpwstr/>
      </vt:variant>
      <vt:variant>
        <vt:lpwstr>_Toc164604853</vt:lpwstr>
      </vt:variant>
      <vt:variant>
        <vt:i4>1441853</vt:i4>
      </vt:variant>
      <vt:variant>
        <vt:i4>407</vt:i4>
      </vt:variant>
      <vt:variant>
        <vt:i4>0</vt:i4>
      </vt:variant>
      <vt:variant>
        <vt:i4>5</vt:i4>
      </vt:variant>
      <vt:variant>
        <vt:lpwstr/>
      </vt:variant>
      <vt:variant>
        <vt:lpwstr>_Toc164604852</vt:lpwstr>
      </vt:variant>
      <vt:variant>
        <vt:i4>1441853</vt:i4>
      </vt:variant>
      <vt:variant>
        <vt:i4>401</vt:i4>
      </vt:variant>
      <vt:variant>
        <vt:i4>0</vt:i4>
      </vt:variant>
      <vt:variant>
        <vt:i4>5</vt:i4>
      </vt:variant>
      <vt:variant>
        <vt:lpwstr/>
      </vt:variant>
      <vt:variant>
        <vt:lpwstr>_Toc164604851</vt:lpwstr>
      </vt:variant>
      <vt:variant>
        <vt:i4>1441853</vt:i4>
      </vt:variant>
      <vt:variant>
        <vt:i4>395</vt:i4>
      </vt:variant>
      <vt:variant>
        <vt:i4>0</vt:i4>
      </vt:variant>
      <vt:variant>
        <vt:i4>5</vt:i4>
      </vt:variant>
      <vt:variant>
        <vt:lpwstr/>
      </vt:variant>
      <vt:variant>
        <vt:lpwstr>_Toc164604850</vt:lpwstr>
      </vt:variant>
      <vt:variant>
        <vt:i4>1507389</vt:i4>
      </vt:variant>
      <vt:variant>
        <vt:i4>389</vt:i4>
      </vt:variant>
      <vt:variant>
        <vt:i4>0</vt:i4>
      </vt:variant>
      <vt:variant>
        <vt:i4>5</vt:i4>
      </vt:variant>
      <vt:variant>
        <vt:lpwstr/>
      </vt:variant>
      <vt:variant>
        <vt:lpwstr>_Toc164604849</vt:lpwstr>
      </vt:variant>
      <vt:variant>
        <vt:i4>1507389</vt:i4>
      </vt:variant>
      <vt:variant>
        <vt:i4>383</vt:i4>
      </vt:variant>
      <vt:variant>
        <vt:i4>0</vt:i4>
      </vt:variant>
      <vt:variant>
        <vt:i4>5</vt:i4>
      </vt:variant>
      <vt:variant>
        <vt:lpwstr/>
      </vt:variant>
      <vt:variant>
        <vt:lpwstr>_Toc164604848</vt:lpwstr>
      </vt:variant>
      <vt:variant>
        <vt:i4>1507389</vt:i4>
      </vt:variant>
      <vt:variant>
        <vt:i4>377</vt:i4>
      </vt:variant>
      <vt:variant>
        <vt:i4>0</vt:i4>
      </vt:variant>
      <vt:variant>
        <vt:i4>5</vt:i4>
      </vt:variant>
      <vt:variant>
        <vt:lpwstr/>
      </vt:variant>
      <vt:variant>
        <vt:lpwstr>_Toc164604847</vt:lpwstr>
      </vt:variant>
      <vt:variant>
        <vt:i4>1507389</vt:i4>
      </vt:variant>
      <vt:variant>
        <vt:i4>371</vt:i4>
      </vt:variant>
      <vt:variant>
        <vt:i4>0</vt:i4>
      </vt:variant>
      <vt:variant>
        <vt:i4>5</vt:i4>
      </vt:variant>
      <vt:variant>
        <vt:lpwstr/>
      </vt:variant>
      <vt:variant>
        <vt:lpwstr>_Toc164604846</vt:lpwstr>
      </vt:variant>
      <vt:variant>
        <vt:i4>1507389</vt:i4>
      </vt:variant>
      <vt:variant>
        <vt:i4>365</vt:i4>
      </vt:variant>
      <vt:variant>
        <vt:i4>0</vt:i4>
      </vt:variant>
      <vt:variant>
        <vt:i4>5</vt:i4>
      </vt:variant>
      <vt:variant>
        <vt:lpwstr/>
      </vt:variant>
      <vt:variant>
        <vt:lpwstr>_Toc164604845</vt:lpwstr>
      </vt:variant>
      <vt:variant>
        <vt:i4>1507389</vt:i4>
      </vt:variant>
      <vt:variant>
        <vt:i4>359</vt:i4>
      </vt:variant>
      <vt:variant>
        <vt:i4>0</vt:i4>
      </vt:variant>
      <vt:variant>
        <vt:i4>5</vt:i4>
      </vt:variant>
      <vt:variant>
        <vt:lpwstr/>
      </vt:variant>
      <vt:variant>
        <vt:lpwstr>_Toc164604844</vt:lpwstr>
      </vt:variant>
      <vt:variant>
        <vt:i4>1507389</vt:i4>
      </vt:variant>
      <vt:variant>
        <vt:i4>353</vt:i4>
      </vt:variant>
      <vt:variant>
        <vt:i4>0</vt:i4>
      </vt:variant>
      <vt:variant>
        <vt:i4>5</vt:i4>
      </vt:variant>
      <vt:variant>
        <vt:lpwstr/>
      </vt:variant>
      <vt:variant>
        <vt:lpwstr>_Toc164604843</vt:lpwstr>
      </vt:variant>
      <vt:variant>
        <vt:i4>1507389</vt:i4>
      </vt:variant>
      <vt:variant>
        <vt:i4>347</vt:i4>
      </vt:variant>
      <vt:variant>
        <vt:i4>0</vt:i4>
      </vt:variant>
      <vt:variant>
        <vt:i4>5</vt:i4>
      </vt:variant>
      <vt:variant>
        <vt:lpwstr/>
      </vt:variant>
      <vt:variant>
        <vt:lpwstr>_Toc164604842</vt:lpwstr>
      </vt:variant>
      <vt:variant>
        <vt:i4>1507389</vt:i4>
      </vt:variant>
      <vt:variant>
        <vt:i4>341</vt:i4>
      </vt:variant>
      <vt:variant>
        <vt:i4>0</vt:i4>
      </vt:variant>
      <vt:variant>
        <vt:i4>5</vt:i4>
      </vt:variant>
      <vt:variant>
        <vt:lpwstr/>
      </vt:variant>
      <vt:variant>
        <vt:lpwstr>_Toc164604841</vt:lpwstr>
      </vt:variant>
      <vt:variant>
        <vt:i4>1507389</vt:i4>
      </vt:variant>
      <vt:variant>
        <vt:i4>335</vt:i4>
      </vt:variant>
      <vt:variant>
        <vt:i4>0</vt:i4>
      </vt:variant>
      <vt:variant>
        <vt:i4>5</vt:i4>
      </vt:variant>
      <vt:variant>
        <vt:lpwstr/>
      </vt:variant>
      <vt:variant>
        <vt:lpwstr>_Toc164604840</vt:lpwstr>
      </vt:variant>
      <vt:variant>
        <vt:i4>1048637</vt:i4>
      </vt:variant>
      <vt:variant>
        <vt:i4>326</vt:i4>
      </vt:variant>
      <vt:variant>
        <vt:i4>0</vt:i4>
      </vt:variant>
      <vt:variant>
        <vt:i4>5</vt:i4>
      </vt:variant>
      <vt:variant>
        <vt:lpwstr/>
      </vt:variant>
      <vt:variant>
        <vt:lpwstr>_Toc164604839</vt:lpwstr>
      </vt:variant>
      <vt:variant>
        <vt:i4>1048637</vt:i4>
      </vt:variant>
      <vt:variant>
        <vt:i4>320</vt:i4>
      </vt:variant>
      <vt:variant>
        <vt:i4>0</vt:i4>
      </vt:variant>
      <vt:variant>
        <vt:i4>5</vt:i4>
      </vt:variant>
      <vt:variant>
        <vt:lpwstr/>
      </vt:variant>
      <vt:variant>
        <vt:lpwstr>_Toc164604838</vt:lpwstr>
      </vt:variant>
      <vt:variant>
        <vt:i4>1048637</vt:i4>
      </vt:variant>
      <vt:variant>
        <vt:i4>314</vt:i4>
      </vt:variant>
      <vt:variant>
        <vt:i4>0</vt:i4>
      </vt:variant>
      <vt:variant>
        <vt:i4>5</vt:i4>
      </vt:variant>
      <vt:variant>
        <vt:lpwstr/>
      </vt:variant>
      <vt:variant>
        <vt:lpwstr>_Toc164604837</vt:lpwstr>
      </vt:variant>
      <vt:variant>
        <vt:i4>1048637</vt:i4>
      </vt:variant>
      <vt:variant>
        <vt:i4>308</vt:i4>
      </vt:variant>
      <vt:variant>
        <vt:i4>0</vt:i4>
      </vt:variant>
      <vt:variant>
        <vt:i4>5</vt:i4>
      </vt:variant>
      <vt:variant>
        <vt:lpwstr/>
      </vt:variant>
      <vt:variant>
        <vt:lpwstr>_Toc164604836</vt:lpwstr>
      </vt:variant>
      <vt:variant>
        <vt:i4>1048637</vt:i4>
      </vt:variant>
      <vt:variant>
        <vt:i4>302</vt:i4>
      </vt:variant>
      <vt:variant>
        <vt:i4>0</vt:i4>
      </vt:variant>
      <vt:variant>
        <vt:i4>5</vt:i4>
      </vt:variant>
      <vt:variant>
        <vt:lpwstr/>
      </vt:variant>
      <vt:variant>
        <vt:lpwstr>_Toc164604835</vt:lpwstr>
      </vt:variant>
      <vt:variant>
        <vt:i4>1048637</vt:i4>
      </vt:variant>
      <vt:variant>
        <vt:i4>296</vt:i4>
      </vt:variant>
      <vt:variant>
        <vt:i4>0</vt:i4>
      </vt:variant>
      <vt:variant>
        <vt:i4>5</vt:i4>
      </vt:variant>
      <vt:variant>
        <vt:lpwstr/>
      </vt:variant>
      <vt:variant>
        <vt:lpwstr>_Toc164604834</vt:lpwstr>
      </vt:variant>
      <vt:variant>
        <vt:i4>1048637</vt:i4>
      </vt:variant>
      <vt:variant>
        <vt:i4>290</vt:i4>
      </vt:variant>
      <vt:variant>
        <vt:i4>0</vt:i4>
      </vt:variant>
      <vt:variant>
        <vt:i4>5</vt:i4>
      </vt:variant>
      <vt:variant>
        <vt:lpwstr/>
      </vt:variant>
      <vt:variant>
        <vt:lpwstr>_Toc164604833</vt:lpwstr>
      </vt:variant>
      <vt:variant>
        <vt:i4>1048637</vt:i4>
      </vt:variant>
      <vt:variant>
        <vt:i4>284</vt:i4>
      </vt:variant>
      <vt:variant>
        <vt:i4>0</vt:i4>
      </vt:variant>
      <vt:variant>
        <vt:i4>5</vt:i4>
      </vt:variant>
      <vt:variant>
        <vt:lpwstr/>
      </vt:variant>
      <vt:variant>
        <vt:lpwstr>_Toc164604832</vt:lpwstr>
      </vt:variant>
      <vt:variant>
        <vt:i4>1048637</vt:i4>
      </vt:variant>
      <vt:variant>
        <vt:i4>278</vt:i4>
      </vt:variant>
      <vt:variant>
        <vt:i4>0</vt:i4>
      </vt:variant>
      <vt:variant>
        <vt:i4>5</vt:i4>
      </vt:variant>
      <vt:variant>
        <vt:lpwstr/>
      </vt:variant>
      <vt:variant>
        <vt:lpwstr>_Toc164604831</vt:lpwstr>
      </vt:variant>
      <vt:variant>
        <vt:i4>1048637</vt:i4>
      </vt:variant>
      <vt:variant>
        <vt:i4>272</vt:i4>
      </vt:variant>
      <vt:variant>
        <vt:i4>0</vt:i4>
      </vt:variant>
      <vt:variant>
        <vt:i4>5</vt:i4>
      </vt:variant>
      <vt:variant>
        <vt:lpwstr/>
      </vt:variant>
      <vt:variant>
        <vt:lpwstr>_Toc164604830</vt:lpwstr>
      </vt:variant>
      <vt:variant>
        <vt:i4>1114173</vt:i4>
      </vt:variant>
      <vt:variant>
        <vt:i4>266</vt:i4>
      </vt:variant>
      <vt:variant>
        <vt:i4>0</vt:i4>
      </vt:variant>
      <vt:variant>
        <vt:i4>5</vt:i4>
      </vt:variant>
      <vt:variant>
        <vt:lpwstr/>
      </vt:variant>
      <vt:variant>
        <vt:lpwstr>_Toc164604829</vt:lpwstr>
      </vt:variant>
      <vt:variant>
        <vt:i4>1114173</vt:i4>
      </vt:variant>
      <vt:variant>
        <vt:i4>260</vt:i4>
      </vt:variant>
      <vt:variant>
        <vt:i4>0</vt:i4>
      </vt:variant>
      <vt:variant>
        <vt:i4>5</vt:i4>
      </vt:variant>
      <vt:variant>
        <vt:lpwstr/>
      </vt:variant>
      <vt:variant>
        <vt:lpwstr>_Toc164604828</vt:lpwstr>
      </vt:variant>
      <vt:variant>
        <vt:i4>1114173</vt:i4>
      </vt:variant>
      <vt:variant>
        <vt:i4>254</vt:i4>
      </vt:variant>
      <vt:variant>
        <vt:i4>0</vt:i4>
      </vt:variant>
      <vt:variant>
        <vt:i4>5</vt:i4>
      </vt:variant>
      <vt:variant>
        <vt:lpwstr/>
      </vt:variant>
      <vt:variant>
        <vt:lpwstr>_Toc164604827</vt:lpwstr>
      </vt:variant>
      <vt:variant>
        <vt:i4>1114173</vt:i4>
      </vt:variant>
      <vt:variant>
        <vt:i4>248</vt:i4>
      </vt:variant>
      <vt:variant>
        <vt:i4>0</vt:i4>
      </vt:variant>
      <vt:variant>
        <vt:i4>5</vt:i4>
      </vt:variant>
      <vt:variant>
        <vt:lpwstr/>
      </vt:variant>
      <vt:variant>
        <vt:lpwstr>_Toc164604826</vt:lpwstr>
      </vt:variant>
      <vt:variant>
        <vt:i4>1114173</vt:i4>
      </vt:variant>
      <vt:variant>
        <vt:i4>242</vt:i4>
      </vt:variant>
      <vt:variant>
        <vt:i4>0</vt:i4>
      </vt:variant>
      <vt:variant>
        <vt:i4>5</vt:i4>
      </vt:variant>
      <vt:variant>
        <vt:lpwstr/>
      </vt:variant>
      <vt:variant>
        <vt:lpwstr>_Toc164604825</vt:lpwstr>
      </vt:variant>
      <vt:variant>
        <vt:i4>1114173</vt:i4>
      </vt:variant>
      <vt:variant>
        <vt:i4>236</vt:i4>
      </vt:variant>
      <vt:variant>
        <vt:i4>0</vt:i4>
      </vt:variant>
      <vt:variant>
        <vt:i4>5</vt:i4>
      </vt:variant>
      <vt:variant>
        <vt:lpwstr/>
      </vt:variant>
      <vt:variant>
        <vt:lpwstr>_Toc164604824</vt:lpwstr>
      </vt:variant>
      <vt:variant>
        <vt:i4>1114173</vt:i4>
      </vt:variant>
      <vt:variant>
        <vt:i4>230</vt:i4>
      </vt:variant>
      <vt:variant>
        <vt:i4>0</vt:i4>
      </vt:variant>
      <vt:variant>
        <vt:i4>5</vt:i4>
      </vt:variant>
      <vt:variant>
        <vt:lpwstr/>
      </vt:variant>
      <vt:variant>
        <vt:lpwstr>_Toc164604823</vt:lpwstr>
      </vt:variant>
      <vt:variant>
        <vt:i4>1114173</vt:i4>
      </vt:variant>
      <vt:variant>
        <vt:i4>224</vt:i4>
      </vt:variant>
      <vt:variant>
        <vt:i4>0</vt:i4>
      </vt:variant>
      <vt:variant>
        <vt:i4>5</vt:i4>
      </vt:variant>
      <vt:variant>
        <vt:lpwstr/>
      </vt:variant>
      <vt:variant>
        <vt:lpwstr>_Toc164604822</vt:lpwstr>
      </vt:variant>
      <vt:variant>
        <vt:i4>1114173</vt:i4>
      </vt:variant>
      <vt:variant>
        <vt:i4>218</vt:i4>
      </vt:variant>
      <vt:variant>
        <vt:i4>0</vt:i4>
      </vt:variant>
      <vt:variant>
        <vt:i4>5</vt:i4>
      </vt:variant>
      <vt:variant>
        <vt:lpwstr/>
      </vt:variant>
      <vt:variant>
        <vt:lpwstr>_Toc164604821</vt:lpwstr>
      </vt:variant>
      <vt:variant>
        <vt:i4>1114173</vt:i4>
      </vt:variant>
      <vt:variant>
        <vt:i4>212</vt:i4>
      </vt:variant>
      <vt:variant>
        <vt:i4>0</vt:i4>
      </vt:variant>
      <vt:variant>
        <vt:i4>5</vt:i4>
      </vt:variant>
      <vt:variant>
        <vt:lpwstr/>
      </vt:variant>
      <vt:variant>
        <vt:lpwstr>_Toc164604820</vt:lpwstr>
      </vt:variant>
      <vt:variant>
        <vt:i4>1179709</vt:i4>
      </vt:variant>
      <vt:variant>
        <vt:i4>206</vt:i4>
      </vt:variant>
      <vt:variant>
        <vt:i4>0</vt:i4>
      </vt:variant>
      <vt:variant>
        <vt:i4>5</vt:i4>
      </vt:variant>
      <vt:variant>
        <vt:lpwstr/>
      </vt:variant>
      <vt:variant>
        <vt:lpwstr>_Toc164604819</vt:lpwstr>
      </vt:variant>
      <vt:variant>
        <vt:i4>1179709</vt:i4>
      </vt:variant>
      <vt:variant>
        <vt:i4>200</vt:i4>
      </vt:variant>
      <vt:variant>
        <vt:i4>0</vt:i4>
      </vt:variant>
      <vt:variant>
        <vt:i4>5</vt:i4>
      </vt:variant>
      <vt:variant>
        <vt:lpwstr/>
      </vt:variant>
      <vt:variant>
        <vt:lpwstr>_Toc164604818</vt:lpwstr>
      </vt:variant>
      <vt:variant>
        <vt:i4>1179709</vt:i4>
      </vt:variant>
      <vt:variant>
        <vt:i4>194</vt:i4>
      </vt:variant>
      <vt:variant>
        <vt:i4>0</vt:i4>
      </vt:variant>
      <vt:variant>
        <vt:i4>5</vt:i4>
      </vt:variant>
      <vt:variant>
        <vt:lpwstr/>
      </vt:variant>
      <vt:variant>
        <vt:lpwstr>_Toc164604817</vt:lpwstr>
      </vt:variant>
      <vt:variant>
        <vt:i4>1179709</vt:i4>
      </vt:variant>
      <vt:variant>
        <vt:i4>188</vt:i4>
      </vt:variant>
      <vt:variant>
        <vt:i4>0</vt:i4>
      </vt:variant>
      <vt:variant>
        <vt:i4>5</vt:i4>
      </vt:variant>
      <vt:variant>
        <vt:lpwstr/>
      </vt:variant>
      <vt:variant>
        <vt:lpwstr>_Toc164604816</vt:lpwstr>
      </vt:variant>
      <vt:variant>
        <vt:i4>1179709</vt:i4>
      </vt:variant>
      <vt:variant>
        <vt:i4>182</vt:i4>
      </vt:variant>
      <vt:variant>
        <vt:i4>0</vt:i4>
      </vt:variant>
      <vt:variant>
        <vt:i4>5</vt:i4>
      </vt:variant>
      <vt:variant>
        <vt:lpwstr/>
      </vt:variant>
      <vt:variant>
        <vt:lpwstr>_Toc164604815</vt:lpwstr>
      </vt:variant>
      <vt:variant>
        <vt:i4>1179709</vt:i4>
      </vt:variant>
      <vt:variant>
        <vt:i4>176</vt:i4>
      </vt:variant>
      <vt:variant>
        <vt:i4>0</vt:i4>
      </vt:variant>
      <vt:variant>
        <vt:i4>5</vt:i4>
      </vt:variant>
      <vt:variant>
        <vt:lpwstr/>
      </vt:variant>
      <vt:variant>
        <vt:lpwstr>_Toc164604814</vt:lpwstr>
      </vt:variant>
      <vt:variant>
        <vt:i4>1179709</vt:i4>
      </vt:variant>
      <vt:variant>
        <vt:i4>170</vt:i4>
      </vt:variant>
      <vt:variant>
        <vt:i4>0</vt:i4>
      </vt:variant>
      <vt:variant>
        <vt:i4>5</vt:i4>
      </vt:variant>
      <vt:variant>
        <vt:lpwstr/>
      </vt:variant>
      <vt:variant>
        <vt:lpwstr>_Toc164604813</vt:lpwstr>
      </vt:variant>
      <vt:variant>
        <vt:i4>1179709</vt:i4>
      </vt:variant>
      <vt:variant>
        <vt:i4>164</vt:i4>
      </vt:variant>
      <vt:variant>
        <vt:i4>0</vt:i4>
      </vt:variant>
      <vt:variant>
        <vt:i4>5</vt:i4>
      </vt:variant>
      <vt:variant>
        <vt:lpwstr/>
      </vt:variant>
      <vt:variant>
        <vt:lpwstr>_Toc164604812</vt:lpwstr>
      </vt:variant>
      <vt:variant>
        <vt:i4>1179709</vt:i4>
      </vt:variant>
      <vt:variant>
        <vt:i4>158</vt:i4>
      </vt:variant>
      <vt:variant>
        <vt:i4>0</vt:i4>
      </vt:variant>
      <vt:variant>
        <vt:i4>5</vt:i4>
      </vt:variant>
      <vt:variant>
        <vt:lpwstr/>
      </vt:variant>
      <vt:variant>
        <vt:lpwstr>_Toc164604811</vt:lpwstr>
      </vt:variant>
      <vt:variant>
        <vt:i4>1179709</vt:i4>
      </vt:variant>
      <vt:variant>
        <vt:i4>152</vt:i4>
      </vt:variant>
      <vt:variant>
        <vt:i4>0</vt:i4>
      </vt:variant>
      <vt:variant>
        <vt:i4>5</vt:i4>
      </vt:variant>
      <vt:variant>
        <vt:lpwstr/>
      </vt:variant>
      <vt:variant>
        <vt:lpwstr>_Toc164604810</vt:lpwstr>
      </vt:variant>
      <vt:variant>
        <vt:i4>1245245</vt:i4>
      </vt:variant>
      <vt:variant>
        <vt:i4>146</vt:i4>
      </vt:variant>
      <vt:variant>
        <vt:i4>0</vt:i4>
      </vt:variant>
      <vt:variant>
        <vt:i4>5</vt:i4>
      </vt:variant>
      <vt:variant>
        <vt:lpwstr/>
      </vt:variant>
      <vt:variant>
        <vt:lpwstr>_Toc164604809</vt:lpwstr>
      </vt:variant>
      <vt:variant>
        <vt:i4>1245245</vt:i4>
      </vt:variant>
      <vt:variant>
        <vt:i4>140</vt:i4>
      </vt:variant>
      <vt:variant>
        <vt:i4>0</vt:i4>
      </vt:variant>
      <vt:variant>
        <vt:i4>5</vt:i4>
      </vt:variant>
      <vt:variant>
        <vt:lpwstr/>
      </vt:variant>
      <vt:variant>
        <vt:lpwstr>_Toc164604808</vt:lpwstr>
      </vt:variant>
      <vt:variant>
        <vt:i4>1245245</vt:i4>
      </vt:variant>
      <vt:variant>
        <vt:i4>134</vt:i4>
      </vt:variant>
      <vt:variant>
        <vt:i4>0</vt:i4>
      </vt:variant>
      <vt:variant>
        <vt:i4>5</vt:i4>
      </vt:variant>
      <vt:variant>
        <vt:lpwstr/>
      </vt:variant>
      <vt:variant>
        <vt:lpwstr>_Toc164604807</vt:lpwstr>
      </vt:variant>
      <vt:variant>
        <vt:i4>1245245</vt:i4>
      </vt:variant>
      <vt:variant>
        <vt:i4>128</vt:i4>
      </vt:variant>
      <vt:variant>
        <vt:i4>0</vt:i4>
      </vt:variant>
      <vt:variant>
        <vt:i4>5</vt:i4>
      </vt:variant>
      <vt:variant>
        <vt:lpwstr/>
      </vt:variant>
      <vt:variant>
        <vt:lpwstr>_Toc164604806</vt:lpwstr>
      </vt:variant>
      <vt:variant>
        <vt:i4>1245245</vt:i4>
      </vt:variant>
      <vt:variant>
        <vt:i4>122</vt:i4>
      </vt:variant>
      <vt:variant>
        <vt:i4>0</vt:i4>
      </vt:variant>
      <vt:variant>
        <vt:i4>5</vt:i4>
      </vt:variant>
      <vt:variant>
        <vt:lpwstr/>
      </vt:variant>
      <vt:variant>
        <vt:lpwstr>_Toc164604805</vt:lpwstr>
      </vt:variant>
      <vt:variant>
        <vt:i4>1245245</vt:i4>
      </vt:variant>
      <vt:variant>
        <vt:i4>116</vt:i4>
      </vt:variant>
      <vt:variant>
        <vt:i4>0</vt:i4>
      </vt:variant>
      <vt:variant>
        <vt:i4>5</vt:i4>
      </vt:variant>
      <vt:variant>
        <vt:lpwstr/>
      </vt:variant>
      <vt:variant>
        <vt:lpwstr>_Toc164604804</vt:lpwstr>
      </vt:variant>
      <vt:variant>
        <vt:i4>1245245</vt:i4>
      </vt:variant>
      <vt:variant>
        <vt:i4>110</vt:i4>
      </vt:variant>
      <vt:variant>
        <vt:i4>0</vt:i4>
      </vt:variant>
      <vt:variant>
        <vt:i4>5</vt:i4>
      </vt:variant>
      <vt:variant>
        <vt:lpwstr/>
      </vt:variant>
      <vt:variant>
        <vt:lpwstr>_Toc164604803</vt:lpwstr>
      </vt:variant>
      <vt:variant>
        <vt:i4>1245245</vt:i4>
      </vt:variant>
      <vt:variant>
        <vt:i4>104</vt:i4>
      </vt:variant>
      <vt:variant>
        <vt:i4>0</vt:i4>
      </vt:variant>
      <vt:variant>
        <vt:i4>5</vt:i4>
      </vt:variant>
      <vt:variant>
        <vt:lpwstr/>
      </vt:variant>
      <vt:variant>
        <vt:lpwstr>_Toc164604802</vt:lpwstr>
      </vt:variant>
      <vt:variant>
        <vt:i4>1245245</vt:i4>
      </vt:variant>
      <vt:variant>
        <vt:i4>98</vt:i4>
      </vt:variant>
      <vt:variant>
        <vt:i4>0</vt:i4>
      </vt:variant>
      <vt:variant>
        <vt:i4>5</vt:i4>
      </vt:variant>
      <vt:variant>
        <vt:lpwstr/>
      </vt:variant>
      <vt:variant>
        <vt:lpwstr>_Toc164604801</vt:lpwstr>
      </vt:variant>
      <vt:variant>
        <vt:i4>1245245</vt:i4>
      </vt:variant>
      <vt:variant>
        <vt:i4>92</vt:i4>
      </vt:variant>
      <vt:variant>
        <vt:i4>0</vt:i4>
      </vt:variant>
      <vt:variant>
        <vt:i4>5</vt:i4>
      </vt:variant>
      <vt:variant>
        <vt:lpwstr/>
      </vt:variant>
      <vt:variant>
        <vt:lpwstr>_Toc164604800</vt:lpwstr>
      </vt:variant>
      <vt:variant>
        <vt:i4>1703986</vt:i4>
      </vt:variant>
      <vt:variant>
        <vt:i4>86</vt:i4>
      </vt:variant>
      <vt:variant>
        <vt:i4>0</vt:i4>
      </vt:variant>
      <vt:variant>
        <vt:i4>5</vt:i4>
      </vt:variant>
      <vt:variant>
        <vt:lpwstr/>
      </vt:variant>
      <vt:variant>
        <vt:lpwstr>_Toc164604799</vt:lpwstr>
      </vt:variant>
      <vt:variant>
        <vt:i4>1703986</vt:i4>
      </vt:variant>
      <vt:variant>
        <vt:i4>80</vt:i4>
      </vt:variant>
      <vt:variant>
        <vt:i4>0</vt:i4>
      </vt:variant>
      <vt:variant>
        <vt:i4>5</vt:i4>
      </vt:variant>
      <vt:variant>
        <vt:lpwstr/>
      </vt:variant>
      <vt:variant>
        <vt:lpwstr>_Toc164604798</vt:lpwstr>
      </vt:variant>
      <vt:variant>
        <vt:i4>1703986</vt:i4>
      </vt:variant>
      <vt:variant>
        <vt:i4>74</vt:i4>
      </vt:variant>
      <vt:variant>
        <vt:i4>0</vt:i4>
      </vt:variant>
      <vt:variant>
        <vt:i4>5</vt:i4>
      </vt:variant>
      <vt:variant>
        <vt:lpwstr/>
      </vt:variant>
      <vt:variant>
        <vt:lpwstr>_Toc164604797</vt:lpwstr>
      </vt:variant>
      <vt:variant>
        <vt:i4>1703986</vt:i4>
      </vt:variant>
      <vt:variant>
        <vt:i4>68</vt:i4>
      </vt:variant>
      <vt:variant>
        <vt:i4>0</vt:i4>
      </vt:variant>
      <vt:variant>
        <vt:i4>5</vt:i4>
      </vt:variant>
      <vt:variant>
        <vt:lpwstr/>
      </vt:variant>
      <vt:variant>
        <vt:lpwstr>_Toc164604796</vt:lpwstr>
      </vt:variant>
      <vt:variant>
        <vt:i4>1703986</vt:i4>
      </vt:variant>
      <vt:variant>
        <vt:i4>62</vt:i4>
      </vt:variant>
      <vt:variant>
        <vt:i4>0</vt:i4>
      </vt:variant>
      <vt:variant>
        <vt:i4>5</vt:i4>
      </vt:variant>
      <vt:variant>
        <vt:lpwstr/>
      </vt:variant>
      <vt:variant>
        <vt:lpwstr>_Toc164604795</vt:lpwstr>
      </vt:variant>
      <vt:variant>
        <vt:i4>1703986</vt:i4>
      </vt:variant>
      <vt:variant>
        <vt:i4>56</vt:i4>
      </vt:variant>
      <vt:variant>
        <vt:i4>0</vt:i4>
      </vt:variant>
      <vt:variant>
        <vt:i4>5</vt:i4>
      </vt:variant>
      <vt:variant>
        <vt:lpwstr/>
      </vt:variant>
      <vt:variant>
        <vt:lpwstr>_Toc164604794</vt:lpwstr>
      </vt:variant>
      <vt:variant>
        <vt:i4>1703986</vt:i4>
      </vt:variant>
      <vt:variant>
        <vt:i4>50</vt:i4>
      </vt:variant>
      <vt:variant>
        <vt:i4>0</vt:i4>
      </vt:variant>
      <vt:variant>
        <vt:i4>5</vt:i4>
      </vt:variant>
      <vt:variant>
        <vt:lpwstr/>
      </vt:variant>
      <vt:variant>
        <vt:lpwstr>_Toc164604793</vt:lpwstr>
      </vt:variant>
      <vt:variant>
        <vt:i4>1703986</vt:i4>
      </vt:variant>
      <vt:variant>
        <vt:i4>44</vt:i4>
      </vt:variant>
      <vt:variant>
        <vt:i4>0</vt:i4>
      </vt:variant>
      <vt:variant>
        <vt:i4>5</vt:i4>
      </vt:variant>
      <vt:variant>
        <vt:lpwstr/>
      </vt:variant>
      <vt:variant>
        <vt:lpwstr>_Toc164604792</vt:lpwstr>
      </vt:variant>
      <vt:variant>
        <vt:i4>1703986</vt:i4>
      </vt:variant>
      <vt:variant>
        <vt:i4>38</vt:i4>
      </vt:variant>
      <vt:variant>
        <vt:i4>0</vt:i4>
      </vt:variant>
      <vt:variant>
        <vt:i4>5</vt:i4>
      </vt:variant>
      <vt:variant>
        <vt:lpwstr/>
      </vt:variant>
      <vt:variant>
        <vt:lpwstr>_Toc164604791</vt:lpwstr>
      </vt:variant>
      <vt:variant>
        <vt:i4>1703986</vt:i4>
      </vt:variant>
      <vt:variant>
        <vt:i4>32</vt:i4>
      </vt:variant>
      <vt:variant>
        <vt:i4>0</vt:i4>
      </vt:variant>
      <vt:variant>
        <vt:i4>5</vt:i4>
      </vt:variant>
      <vt:variant>
        <vt:lpwstr/>
      </vt:variant>
      <vt:variant>
        <vt:lpwstr>_Toc164604790</vt:lpwstr>
      </vt:variant>
      <vt:variant>
        <vt:i4>1769522</vt:i4>
      </vt:variant>
      <vt:variant>
        <vt:i4>26</vt:i4>
      </vt:variant>
      <vt:variant>
        <vt:i4>0</vt:i4>
      </vt:variant>
      <vt:variant>
        <vt:i4>5</vt:i4>
      </vt:variant>
      <vt:variant>
        <vt:lpwstr/>
      </vt:variant>
      <vt:variant>
        <vt:lpwstr>_Toc164604789</vt:lpwstr>
      </vt:variant>
      <vt:variant>
        <vt:i4>1769522</vt:i4>
      </vt:variant>
      <vt:variant>
        <vt:i4>20</vt:i4>
      </vt:variant>
      <vt:variant>
        <vt:i4>0</vt:i4>
      </vt:variant>
      <vt:variant>
        <vt:i4>5</vt:i4>
      </vt:variant>
      <vt:variant>
        <vt:lpwstr/>
      </vt:variant>
      <vt:variant>
        <vt:lpwstr>_Toc164604788</vt:lpwstr>
      </vt:variant>
      <vt:variant>
        <vt:i4>1769522</vt:i4>
      </vt:variant>
      <vt:variant>
        <vt:i4>14</vt:i4>
      </vt:variant>
      <vt:variant>
        <vt:i4>0</vt:i4>
      </vt:variant>
      <vt:variant>
        <vt:i4>5</vt:i4>
      </vt:variant>
      <vt:variant>
        <vt:lpwstr/>
      </vt:variant>
      <vt:variant>
        <vt:lpwstr>_Toc164604787</vt:lpwstr>
      </vt:variant>
      <vt:variant>
        <vt:i4>1769522</vt:i4>
      </vt:variant>
      <vt:variant>
        <vt:i4>8</vt:i4>
      </vt:variant>
      <vt:variant>
        <vt:i4>0</vt:i4>
      </vt:variant>
      <vt:variant>
        <vt:i4>5</vt:i4>
      </vt:variant>
      <vt:variant>
        <vt:lpwstr/>
      </vt:variant>
      <vt:variant>
        <vt:lpwstr>_Toc164604786</vt:lpwstr>
      </vt:variant>
      <vt:variant>
        <vt:i4>1769522</vt:i4>
      </vt:variant>
      <vt:variant>
        <vt:i4>2</vt:i4>
      </vt:variant>
      <vt:variant>
        <vt:i4>0</vt:i4>
      </vt:variant>
      <vt:variant>
        <vt:i4>5</vt:i4>
      </vt:variant>
      <vt:variant>
        <vt:lpwstr/>
      </vt:variant>
      <vt:variant>
        <vt:lpwstr>_Toc1646047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3469</cp:revision>
  <dcterms:created xsi:type="dcterms:W3CDTF">2024-03-12T18:38:00Z</dcterms:created>
  <dcterms:modified xsi:type="dcterms:W3CDTF">2024-04-23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hv4o45d"/&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